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7DEAC9" w14:textId="109AC62A" w:rsidR="00044004" w:rsidRPr="00C440A9" w:rsidRDefault="00044004" w:rsidP="00044004">
      <w:pPr>
        <w:pStyle w:val="Title"/>
        <w:spacing w:line="480" w:lineRule="auto"/>
        <w:rPr>
          <w:rFonts w:ascii="Arial" w:hAnsi="Arial" w:cs="Arial"/>
        </w:rPr>
      </w:pPr>
      <w:r w:rsidRPr="00C440A9">
        <w:rPr>
          <w:rFonts w:ascii="Arial" w:hAnsi="Arial" w:cs="Arial"/>
        </w:rPr>
        <w:t>UNIVERSIDAD AUT</w:t>
      </w:r>
      <w:r w:rsidR="0016785B">
        <w:rPr>
          <w:rFonts w:ascii="Arial" w:hAnsi="Arial" w:cs="Arial"/>
        </w:rPr>
        <w:t>Ó</w:t>
      </w:r>
      <w:r w:rsidRPr="00C440A9">
        <w:rPr>
          <w:rFonts w:ascii="Arial" w:hAnsi="Arial" w:cs="Arial"/>
        </w:rPr>
        <w:t>NOMA DE NUEVO LE</w:t>
      </w:r>
      <w:r w:rsidR="0016785B">
        <w:rPr>
          <w:rFonts w:ascii="Arial" w:hAnsi="Arial" w:cs="Arial"/>
        </w:rPr>
        <w:t>Ó</w:t>
      </w:r>
      <w:r w:rsidRPr="00C440A9">
        <w:rPr>
          <w:rFonts w:ascii="Arial" w:hAnsi="Arial" w:cs="Arial"/>
        </w:rPr>
        <w:t>N</w:t>
      </w:r>
    </w:p>
    <w:p w14:paraId="03A4D27A" w14:textId="77777777" w:rsidR="00044004" w:rsidRPr="00C440A9" w:rsidRDefault="00044004" w:rsidP="00044004">
      <w:pPr>
        <w:pStyle w:val="Title"/>
        <w:spacing w:line="480" w:lineRule="auto"/>
        <w:rPr>
          <w:rFonts w:ascii="Arial" w:hAnsi="Arial" w:cs="Arial"/>
        </w:rPr>
      </w:pPr>
      <w:r w:rsidRPr="00C440A9">
        <w:rPr>
          <w:rFonts w:ascii="Arial" w:hAnsi="Arial" w:cs="Arial"/>
        </w:rPr>
        <w:t>FACULTAD DE MEDICINA</w:t>
      </w:r>
    </w:p>
    <w:p w14:paraId="652B414C" w14:textId="77777777" w:rsidR="00044004" w:rsidRPr="00C440A9" w:rsidRDefault="00044004" w:rsidP="00044004">
      <w:pPr>
        <w:pStyle w:val="Title"/>
        <w:spacing w:line="480" w:lineRule="auto"/>
        <w:rPr>
          <w:rFonts w:ascii="Arial" w:hAnsi="Arial" w:cs="Arial"/>
        </w:rPr>
      </w:pPr>
      <w:r w:rsidRPr="00C440A9">
        <w:rPr>
          <w:rFonts w:ascii="Arial" w:hAnsi="Arial" w:cs="Arial"/>
          <w:noProof/>
          <w:lang w:val="es-MX" w:eastAsia="es-MX"/>
        </w:rPr>
        <mc:AlternateContent>
          <mc:Choice Requires="wpg">
            <w:drawing>
              <wp:anchor distT="0" distB="0" distL="114300" distR="114300" simplePos="0" relativeHeight="251659264" behindDoc="0" locked="0" layoutInCell="1" allowOverlap="1" wp14:anchorId="40C0B341" wp14:editId="3BA98B92">
                <wp:simplePos x="0" y="0"/>
                <wp:positionH relativeFrom="character">
                  <wp:posOffset>-897255</wp:posOffset>
                </wp:positionH>
                <wp:positionV relativeFrom="line">
                  <wp:posOffset>51435</wp:posOffset>
                </wp:positionV>
                <wp:extent cx="2087880" cy="2074545"/>
                <wp:effectExtent l="7620" t="9525" r="9525" b="11430"/>
                <wp:wrapSquare wrapText="bothSides"/>
                <wp:docPr id="10" name="Grupo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087880" cy="2074545"/>
                          <a:chOff x="4707" y="3320"/>
                          <a:chExt cx="3288" cy="3267"/>
                        </a:xfrm>
                      </wpg:grpSpPr>
                      <wps:wsp>
                        <wps:cNvPr id="11" name="AutoShape 11"/>
                        <wps:cNvSpPr>
                          <a:spLocks noChangeAspect="1" noChangeArrowheads="1" noTextEdit="1"/>
                        </wps:cNvSpPr>
                        <wps:spPr bwMode="auto">
                          <a:xfrm>
                            <a:off x="4707" y="3320"/>
                            <a:ext cx="3288" cy="326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Oval 12"/>
                        <wps:cNvSpPr>
                          <a:spLocks noChangeArrowheads="1"/>
                        </wps:cNvSpPr>
                        <wps:spPr bwMode="auto">
                          <a:xfrm>
                            <a:off x="4707" y="3320"/>
                            <a:ext cx="3288" cy="3267"/>
                          </a:xfrm>
                          <a:prstGeom prst="ellipse">
                            <a:avLst/>
                          </a:prstGeom>
                          <a:solidFill>
                            <a:srgbClr val="FFFFFF"/>
                          </a:solidFill>
                          <a:ln w="1587">
                            <a:solidFill>
                              <a:srgbClr val="000000"/>
                            </a:solidFill>
                            <a:round/>
                            <a:headEnd/>
                            <a:tailEnd/>
                          </a:ln>
                        </wps:spPr>
                        <wps:bodyPr rot="0" vert="horz" wrap="square" lIns="91440" tIns="45720" rIns="91440" bIns="45720" anchor="t" anchorCtr="0" upright="1">
                          <a:noAutofit/>
                        </wps:bodyPr>
                      </wps:wsp>
                      <wps:wsp>
                        <wps:cNvPr id="13" name="Freeform 13"/>
                        <wps:cNvSpPr>
                          <a:spLocks/>
                        </wps:cNvSpPr>
                        <wps:spPr bwMode="auto">
                          <a:xfrm>
                            <a:off x="5105" y="5665"/>
                            <a:ext cx="62" cy="62"/>
                          </a:xfrm>
                          <a:custGeom>
                            <a:avLst/>
                            <a:gdLst>
                              <a:gd name="T0" fmla="*/ 80 w 86"/>
                              <a:gd name="T1" fmla="*/ 23 h 84"/>
                              <a:gd name="T2" fmla="*/ 83 w 86"/>
                              <a:gd name="T3" fmla="*/ 29 h 84"/>
                              <a:gd name="T4" fmla="*/ 86 w 86"/>
                              <a:gd name="T5" fmla="*/ 39 h 84"/>
                              <a:gd name="T6" fmla="*/ 85 w 86"/>
                              <a:gd name="T7" fmla="*/ 52 h 84"/>
                              <a:gd name="T8" fmla="*/ 84 w 86"/>
                              <a:gd name="T9" fmla="*/ 55 h 84"/>
                              <a:gd name="T10" fmla="*/ 77 w 86"/>
                              <a:gd name="T11" fmla="*/ 69 h 84"/>
                              <a:gd name="T12" fmla="*/ 64 w 86"/>
                              <a:gd name="T13" fmla="*/ 80 h 84"/>
                              <a:gd name="T14" fmla="*/ 49 w 86"/>
                              <a:gd name="T15" fmla="*/ 84 h 84"/>
                              <a:gd name="T16" fmla="*/ 32 w 86"/>
                              <a:gd name="T17" fmla="*/ 82 h 84"/>
                              <a:gd name="T18" fmla="*/ 29 w 86"/>
                              <a:gd name="T19" fmla="*/ 80 h 84"/>
                              <a:gd name="T20" fmla="*/ 17 w 86"/>
                              <a:gd name="T21" fmla="*/ 74 h 84"/>
                              <a:gd name="T22" fmla="*/ 11 w 86"/>
                              <a:gd name="T23" fmla="*/ 65 h 84"/>
                              <a:gd name="T24" fmla="*/ 6 w 86"/>
                              <a:gd name="T25" fmla="*/ 59 h 84"/>
                              <a:gd name="T26" fmla="*/ 0 w 86"/>
                              <a:gd name="T27" fmla="*/ 44 h 84"/>
                              <a:gd name="T28" fmla="*/ 0 w 86"/>
                              <a:gd name="T29" fmla="*/ 43 h 84"/>
                              <a:gd name="T30" fmla="*/ 2 w 86"/>
                              <a:gd name="T31" fmla="*/ 26 h 84"/>
                              <a:gd name="T32" fmla="*/ 8 w 86"/>
                              <a:gd name="T33" fmla="*/ 16 h 84"/>
                              <a:gd name="T34" fmla="*/ 10 w 86"/>
                              <a:gd name="T35" fmla="*/ 13 h 84"/>
                              <a:gd name="T36" fmla="*/ 23 w 86"/>
                              <a:gd name="T37" fmla="*/ 4 h 84"/>
                              <a:gd name="T38" fmla="*/ 39 w 86"/>
                              <a:gd name="T39" fmla="*/ 0 h 84"/>
                              <a:gd name="T40" fmla="*/ 42 w 86"/>
                              <a:gd name="T41" fmla="*/ 0 h 84"/>
                              <a:gd name="T42" fmla="*/ 56 w 86"/>
                              <a:gd name="T43" fmla="*/ 2 h 84"/>
                              <a:gd name="T44" fmla="*/ 70 w 86"/>
                              <a:gd name="T45" fmla="*/ 10 h 84"/>
                              <a:gd name="T46" fmla="*/ 70 w 86"/>
                              <a:gd name="T47" fmla="*/ 11 h 84"/>
                              <a:gd name="T48" fmla="*/ 80 w 86"/>
                              <a:gd name="T49" fmla="*/ 23 h 84"/>
                              <a:gd name="T50" fmla="*/ 80 w 86"/>
                              <a:gd name="T51" fmla="*/ 23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86" h="84">
                                <a:moveTo>
                                  <a:pt x="80" y="23"/>
                                </a:moveTo>
                                <a:lnTo>
                                  <a:pt x="83" y="29"/>
                                </a:lnTo>
                                <a:lnTo>
                                  <a:pt x="86" y="39"/>
                                </a:lnTo>
                                <a:lnTo>
                                  <a:pt x="85" y="52"/>
                                </a:lnTo>
                                <a:lnTo>
                                  <a:pt x="84" y="55"/>
                                </a:lnTo>
                                <a:lnTo>
                                  <a:pt x="77" y="69"/>
                                </a:lnTo>
                                <a:lnTo>
                                  <a:pt x="64" y="80"/>
                                </a:lnTo>
                                <a:lnTo>
                                  <a:pt x="49" y="84"/>
                                </a:lnTo>
                                <a:lnTo>
                                  <a:pt x="32" y="82"/>
                                </a:lnTo>
                                <a:lnTo>
                                  <a:pt x="29" y="80"/>
                                </a:lnTo>
                                <a:lnTo>
                                  <a:pt x="17" y="74"/>
                                </a:lnTo>
                                <a:lnTo>
                                  <a:pt x="11" y="65"/>
                                </a:lnTo>
                                <a:lnTo>
                                  <a:pt x="6" y="59"/>
                                </a:lnTo>
                                <a:lnTo>
                                  <a:pt x="0" y="44"/>
                                </a:lnTo>
                                <a:lnTo>
                                  <a:pt x="0" y="43"/>
                                </a:lnTo>
                                <a:lnTo>
                                  <a:pt x="2" y="26"/>
                                </a:lnTo>
                                <a:lnTo>
                                  <a:pt x="8" y="16"/>
                                </a:lnTo>
                                <a:lnTo>
                                  <a:pt x="10" y="13"/>
                                </a:lnTo>
                                <a:lnTo>
                                  <a:pt x="23" y="4"/>
                                </a:lnTo>
                                <a:lnTo>
                                  <a:pt x="39" y="0"/>
                                </a:lnTo>
                                <a:lnTo>
                                  <a:pt x="42" y="0"/>
                                </a:lnTo>
                                <a:lnTo>
                                  <a:pt x="56" y="2"/>
                                </a:lnTo>
                                <a:lnTo>
                                  <a:pt x="70" y="10"/>
                                </a:lnTo>
                                <a:lnTo>
                                  <a:pt x="70" y="11"/>
                                </a:lnTo>
                                <a:lnTo>
                                  <a:pt x="80" y="2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 name="Freeform 14"/>
                        <wps:cNvSpPr>
                          <a:spLocks/>
                        </wps:cNvSpPr>
                        <wps:spPr bwMode="auto">
                          <a:xfrm>
                            <a:off x="5127" y="5749"/>
                            <a:ext cx="192" cy="141"/>
                          </a:xfrm>
                          <a:custGeom>
                            <a:avLst/>
                            <a:gdLst>
                              <a:gd name="T0" fmla="*/ 135 w 268"/>
                              <a:gd name="T1" fmla="*/ 111 h 191"/>
                              <a:gd name="T2" fmla="*/ 141 w 268"/>
                              <a:gd name="T3" fmla="*/ 118 h 191"/>
                              <a:gd name="T4" fmla="*/ 155 w 268"/>
                              <a:gd name="T5" fmla="*/ 131 h 191"/>
                              <a:gd name="T6" fmla="*/ 164 w 268"/>
                              <a:gd name="T7" fmla="*/ 135 h 191"/>
                              <a:gd name="T8" fmla="*/ 186 w 268"/>
                              <a:gd name="T9" fmla="*/ 133 h 191"/>
                              <a:gd name="T10" fmla="*/ 202 w 268"/>
                              <a:gd name="T11" fmla="*/ 130 h 191"/>
                              <a:gd name="T12" fmla="*/ 121 w 268"/>
                              <a:gd name="T13" fmla="*/ 188 h 191"/>
                              <a:gd name="T14" fmla="*/ 118 w 268"/>
                              <a:gd name="T15" fmla="*/ 184 h 191"/>
                              <a:gd name="T16" fmla="*/ 135 w 268"/>
                              <a:gd name="T17" fmla="*/ 165 h 191"/>
                              <a:gd name="T18" fmla="*/ 139 w 268"/>
                              <a:gd name="T19" fmla="*/ 146 h 191"/>
                              <a:gd name="T20" fmla="*/ 132 w 268"/>
                              <a:gd name="T21" fmla="*/ 124 h 191"/>
                              <a:gd name="T22" fmla="*/ 126 w 268"/>
                              <a:gd name="T23" fmla="*/ 116 h 191"/>
                              <a:gd name="T24" fmla="*/ 61 w 268"/>
                              <a:gd name="T25" fmla="*/ 160 h 191"/>
                              <a:gd name="T26" fmla="*/ 61 w 268"/>
                              <a:gd name="T27" fmla="*/ 172 h 191"/>
                              <a:gd name="T28" fmla="*/ 70 w 268"/>
                              <a:gd name="T29" fmla="*/ 188 h 191"/>
                              <a:gd name="T30" fmla="*/ 54 w 268"/>
                              <a:gd name="T31" fmla="*/ 176 h 191"/>
                              <a:gd name="T32" fmla="*/ 27 w 268"/>
                              <a:gd name="T33" fmla="*/ 137 h 191"/>
                              <a:gd name="T34" fmla="*/ 1 w 268"/>
                              <a:gd name="T35" fmla="*/ 98 h 191"/>
                              <a:gd name="T36" fmla="*/ 5 w 268"/>
                              <a:gd name="T37" fmla="*/ 95 h 191"/>
                              <a:gd name="T38" fmla="*/ 9 w 268"/>
                              <a:gd name="T39" fmla="*/ 101 h 191"/>
                              <a:gd name="T40" fmla="*/ 22 w 268"/>
                              <a:gd name="T41" fmla="*/ 113 h 191"/>
                              <a:gd name="T42" fmla="*/ 46 w 268"/>
                              <a:gd name="T43" fmla="*/ 107 h 191"/>
                              <a:gd name="T44" fmla="*/ 172 w 268"/>
                              <a:gd name="T45" fmla="*/ 29 h 191"/>
                              <a:gd name="T46" fmla="*/ 174 w 268"/>
                              <a:gd name="T47" fmla="*/ 20 h 191"/>
                              <a:gd name="T48" fmla="*/ 166 w 268"/>
                              <a:gd name="T49" fmla="*/ 2 h 191"/>
                              <a:gd name="T50" fmla="*/ 170 w 268"/>
                              <a:gd name="T51" fmla="*/ 0 h 191"/>
                              <a:gd name="T52" fmla="*/ 181 w 268"/>
                              <a:gd name="T53" fmla="*/ 16 h 191"/>
                              <a:gd name="T54" fmla="*/ 206 w 268"/>
                              <a:gd name="T55" fmla="*/ 51 h 191"/>
                              <a:gd name="T56" fmla="*/ 231 w 268"/>
                              <a:gd name="T57" fmla="*/ 85 h 191"/>
                              <a:gd name="T58" fmla="*/ 255 w 268"/>
                              <a:gd name="T59" fmla="*/ 119 h 191"/>
                              <a:gd name="T60" fmla="*/ 221 w 268"/>
                              <a:gd name="T61" fmla="*/ 166 h 191"/>
                              <a:gd name="T62" fmla="*/ 229 w 268"/>
                              <a:gd name="T63" fmla="*/ 148 h 191"/>
                              <a:gd name="T64" fmla="*/ 235 w 268"/>
                              <a:gd name="T65" fmla="*/ 133 h 191"/>
                              <a:gd name="T66" fmla="*/ 231 w 268"/>
                              <a:gd name="T67" fmla="*/ 110 h 191"/>
                              <a:gd name="T68" fmla="*/ 220 w 268"/>
                              <a:gd name="T69" fmla="*/ 92 h 191"/>
                              <a:gd name="T70" fmla="*/ 209 w 268"/>
                              <a:gd name="T71" fmla="*/ 75 h 1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68" h="191">
                                <a:moveTo>
                                  <a:pt x="203" y="67"/>
                                </a:moveTo>
                                <a:lnTo>
                                  <a:pt x="135" y="111"/>
                                </a:lnTo>
                                <a:lnTo>
                                  <a:pt x="139" y="115"/>
                                </a:lnTo>
                                <a:lnTo>
                                  <a:pt x="141" y="118"/>
                                </a:lnTo>
                                <a:lnTo>
                                  <a:pt x="147" y="125"/>
                                </a:lnTo>
                                <a:lnTo>
                                  <a:pt x="155" y="131"/>
                                </a:lnTo>
                                <a:lnTo>
                                  <a:pt x="158" y="132"/>
                                </a:lnTo>
                                <a:lnTo>
                                  <a:pt x="164" y="135"/>
                                </a:lnTo>
                                <a:lnTo>
                                  <a:pt x="175" y="136"/>
                                </a:lnTo>
                                <a:lnTo>
                                  <a:pt x="186" y="133"/>
                                </a:lnTo>
                                <a:lnTo>
                                  <a:pt x="200" y="127"/>
                                </a:lnTo>
                                <a:lnTo>
                                  <a:pt x="202" y="130"/>
                                </a:lnTo>
                                <a:lnTo>
                                  <a:pt x="203" y="131"/>
                                </a:lnTo>
                                <a:lnTo>
                                  <a:pt x="121" y="188"/>
                                </a:lnTo>
                                <a:lnTo>
                                  <a:pt x="120" y="186"/>
                                </a:lnTo>
                                <a:lnTo>
                                  <a:pt x="118" y="184"/>
                                </a:lnTo>
                                <a:lnTo>
                                  <a:pt x="128" y="175"/>
                                </a:lnTo>
                                <a:lnTo>
                                  <a:pt x="135" y="165"/>
                                </a:lnTo>
                                <a:lnTo>
                                  <a:pt x="140" y="150"/>
                                </a:lnTo>
                                <a:lnTo>
                                  <a:pt x="139" y="146"/>
                                </a:lnTo>
                                <a:lnTo>
                                  <a:pt x="137" y="135"/>
                                </a:lnTo>
                                <a:lnTo>
                                  <a:pt x="132" y="124"/>
                                </a:lnTo>
                                <a:lnTo>
                                  <a:pt x="130" y="121"/>
                                </a:lnTo>
                                <a:lnTo>
                                  <a:pt x="126" y="116"/>
                                </a:lnTo>
                                <a:lnTo>
                                  <a:pt x="75" y="149"/>
                                </a:lnTo>
                                <a:lnTo>
                                  <a:pt x="61" y="160"/>
                                </a:lnTo>
                                <a:lnTo>
                                  <a:pt x="60" y="169"/>
                                </a:lnTo>
                                <a:lnTo>
                                  <a:pt x="61" y="172"/>
                                </a:lnTo>
                                <a:lnTo>
                                  <a:pt x="66" y="183"/>
                                </a:lnTo>
                                <a:lnTo>
                                  <a:pt x="70" y="188"/>
                                </a:lnTo>
                                <a:lnTo>
                                  <a:pt x="66" y="191"/>
                                </a:lnTo>
                                <a:lnTo>
                                  <a:pt x="54" y="176"/>
                                </a:lnTo>
                                <a:lnTo>
                                  <a:pt x="40" y="156"/>
                                </a:lnTo>
                                <a:lnTo>
                                  <a:pt x="27" y="137"/>
                                </a:lnTo>
                                <a:lnTo>
                                  <a:pt x="13" y="117"/>
                                </a:lnTo>
                                <a:lnTo>
                                  <a:pt x="1" y="98"/>
                                </a:lnTo>
                                <a:lnTo>
                                  <a:pt x="0" y="97"/>
                                </a:lnTo>
                                <a:lnTo>
                                  <a:pt x="5" y="95"/>
                                </a:lnTo>
                                <a:lnTo>
                                  <a:pt x="9" y="101"/>
                                </a:lnTo>
                                <a:lnTo>
                                  <a:pt x="20" y="112"/>
                                </a:lnTo>
                                <a:lnTo>
                                  <a:pt x="22" y="113"/>
                                </a:lnTo>
                                <a:lnTo>
                                  <a:pt x="30" y="114"/>
                                </a:lnTo>
                                <a:lnTo>
                                  <a:pt x="46" y="107"/>
                                </a:lnTo>
                                <a:lnTo>
                                  <a:pt x="156" y="40"/>
                                </a:lnTo>
                                <a:lnTo>
                                  <a:pt x="172" y="29"/>
                                </a:lnTo>
                                <a:lnTo>
                                  <a:pt x="173" y="21"/>
                                </a:lnTo>
                                <a:lnTo>
                                  <a:pt x="174" y="20"/>
                                </a:lnTo>
                                <a:lnTo>
                                  <a:pt x="169" y="8"/>
                                </a:lnTo>
                                <a:lnTo>
                                  <a:pt x="166" y="2"/>
                                </a:lnTo>
                                <a:lnTo>
                                  <a:pt x="170" y="0"/>
                                </a:lnTo>
                                <a:lnTo>
                                  <a:pt x="181" y="16"/>
                                </a:lnTo>
                                <a:lnTo>
                                  <a:pt x="193" y="34"/>
                                </a:lnTo>
                                <a:lnTo>
                                  <a:pt x="206" y="51"/>
                                </a:lnTo>
                                <a:lnTo>
                                  <a:pt x="217" y="69"/>
                                </a:lnTo>
                                <a:lnTo>
                                  <a:pt x="231" y="85"/>
                                </a:lnTo>
                                <a:lnTo>
                                  <a:pt x="242" y="103"/>
                                </a:lnTo>
                                <a:lnTo>
                                  <a:pt x="255" y="119"/>
                                </a:lnTo>
                                <a:lnTo>
                                  <a:pt x="268" y="133"/>
                                </a:lnTo>
                                <a:lnTo>
                                  <a:pt x="221" y="166"/>
                                </a:lnTo>
                                <a:lnTo>
                                  <a:pt x="217" y="161"/>
                                </a:lnTo>
                                <a:lnTo>
                                  <a:pt x="229" y="148"/>
                                </a:lnTo>
                                <a:lnTo>
                                  <a:pt x="235" y="136"/>
                                </a:lnTo>
                                <a:lnTo>
                                  <a:pt x="235" y="133"/>
                                </a:lnTo>
                                <a:lnTo>
                                  <a:pt x="235" y="123"/>
                                </a:lnTo>
                                <a:lnTo>
                                  <a:pt x="231" y="110"/>
                                </a:lnTo>
                                <a:lnTo>
                                  <a:pt x="231" y="109"/>
                                </a:lnTo>
                                <a:lnTo>
                                  <a:pt x="220" y="92"/>
                                </a:lnTo>
                                <a:lnTo>
                                  <a:pt x="214" y="82"/>
                                </a:lnTo>
                                <a:lnTo>
                                  <a:pt x="209" y="75"/>
                                </a:lnTo>
                                <a:lnTo>
                                  <a:pt x="203" y="67"/>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 name="Freeform 15"/>
                        <wps:cNvSpPr>
                          <a:spLocks noEditPoints="1"/>
                        </wps:cNvSpPr>
                        <wps:spPr bwMode="auto">
                          <a:xfrm>
                            <a:off x="5197" y="5899"/>
                            <a:ext cx="173" cy="154"/>
                          </a:xfrm>
                          <a:custGeom>
                            <a:avLst/>
                            <a:gdLst>
                              <a:gd name="T0" fmla="*/ 131 w 232"/>
                              <a:gd name="T1" fmla="*/ 103 h 209"/>
                              <a:gd name="T2" fmla="*/ 128 w 232"/>
                              <a:gd name="T3" fmla="*/ 101 h 209"/>
                              <a:gd name="T4" fmla="*/ 114 w 232"/>
                              <a:gd name="T5" fmla="*/ 85 h 209"/>
                              <a:gd name="T6" fmla="*/ 99 w 232"/>
                              <a:gd name="T7" fmla="*/ 67 h 209"/>
                              <a:gd name="T8" fmla="*/ 84 w 232"/>
                              <a:gd name="T9" fmla="*/ 51 h 209"/>
                              <a:gd name="T10" fmla="*/ 81 w 232"/>
                              <a:gd name="T11" fmla="*/ 48 h 209"/>
                              <a:gd name="T12" fmla="*/ 61 w 232"/>
                              <a:gd name="T13" fmla="*/ 52 h 209"/>
                              <a:gd name="T14" fmla="*/ 45 w 232"/>
                              <a:gd name="T15" fmla="*/ 58 h 209"/>
                              <a:gd name="T16" fmla="*/ 41 w 232"/>
                              <a:gd name="T17" fmla="*/ 63 h 209"/>
                              <a:gd name="T18" fmla="*/ 40 w 232"/>
                              <a:gd name="T19" fmla="*/ 70 h 209"/>
                              <a:gd name="T20" fmla="*/ 45 w 232"/>
                              <a:gd name="T21" fmla="*/ 80 h 209"/>
                              <a:gd name="T22" fmla="*/ 51 w 232"/>
                              <a:gd name="T23" fmla="*/ 89 h 209"/>
                              <a:gd name="T24" fmla="*/ 47 w 232"/>
                              <a:gd name="T25" fmla="*/ 92 h 209"/>
                              <a:gd name="T26" fmla="*/ 40 w 232"/>
                              <a:gd name="T27" fmla="*/ 84 h 209"/>
                              <a:gd name="T28" fmla="*/ 26 w 232"/>
                              <a:gd name="T29" fmla="*/ 66 h 209"/>
                              <a:gd name="T30" fmla="*/ 10 w 232"/>
                              <a:gd name="T31" fmla="*/ 48 h 209"/>
                              <a:gd name="T32" fmla="*/ 0 w 232"/>
                              <a:gd name="T33" fmla="*/ 35 h 209"/>
                              <a:gd name="T34" fmla="*/ 5 w 232"/>
                              <a:gd name="T35" fmla="*/ 32 h 209"/>
                              <a:gd name="T36" fmla="*/ 14 w 232"/>
                              <a:gd name="T37" fmla="*/ 39 h 209"/>
                              <a:gd name="T38" fmla="*/ 19 w 232"/>
                              <a:gd name="T39" fmla="*/ 41 h 209"/>
                              <a:gd name="T40" fmla="*/ 25 w 232"/>
                              <a:gd name="T41" fmla="*/ 43 h 209"/>
                              <a:gd name="T42" fmla="*/ 39 w 232"/>
                              <a:gd name="T43" fmla="*/ 43 h 209"/>
                              <a:gd name="T44" fmla="*/ 60 w 232"/>
                              <a:gd name="T45" fmla="*/ 40 h 209"/>
                              <a:gd name="T46" fmla="*/ 61 w 232"/>
                              <a:gd name="T47" fmla="*/ 40 h 209"/>
                              <a:gd name="T48" fmla="*/ 113 w 232"/>
                              <a:gd name="T49" fmla="*/ 29 h 209"/>
                              <a:gd name="T50" fmla="*/ 163 w 232"/>
                              <a:gd name="T51" fmla="*/ 17 h 209"/>
                              <a:gd name="T52" fmla="*/ 215 w 232"/>
                              <a:gd name="T53" fmla="*/ 5 h 209"/>
                              <a:gd name="T54" fmla="*/ 230 w 232"/>
                              <a:gd name="T55" fmla="*/ 0 h 209"/>
                              <a:gd name="T56" fmla="*/ 232 w 232"/>
                              <a:gd name="T57" fmla="*/ 2 h 209"/>
                              <a:gd name="T58" fmla="*/ 220 w 232"/>
                              <a:gd name="T59" fmla="*/ 27 h 209"/>
                              <a:gd name="T60" fmla="*/ 197 w 232"/>
                              <a:gd name="T61" fmla="*/ 74 h 209"/>
                              <a:gd name="T62" fmla="*/ 178 w 232"/>
                              <a:gd name="T63" fmla="*/ 120 h 209"/>
                              <a:gd name="T64" fmla="*/ 161 w 232"/>
                              <a:gd name="T65" fmla="*/ 160 h 209"/>
                              <a:gd name="T66" fmla="*/ 158 w 232"/>
                              <a:gd name="T67" fmla="*/ 168 h 209"/>
                              <a:gd name="T68" fmla="*/ 155 w 232"/>
                              <a:gd name="T69" fmla="*/ 180 h 209"/>
                              <a:gd name="T70" fmla="*/ 153 w 232"/>
                              <a:gd name="T71" fmla="*/ 192 h 209"/>
                              <a:gd name="T72" fmla="*/ 155 w 232"/>
                              <a:gd name="T73" fmla="*/ 199 h 209"/>
                              <a:gd name="T74" fmla="*/ 156 w 232"/>
                              <a:gd name="T75" fmla="*/ 201 h 209"/>
                              <a:gd name="T76" fmla="*/ 159 w 232"/>
                              <a:gd name="T77" fmla="*/ 206 h 209"/>
                              <a:gd name="T78" fmla="*/ 156 w 232"/>
                              <a:gd name="T79" fmla="*/ 209 h 209"/>
                              <a:gd name="T80" fmla="*/ 151 w 232"/>
                              <a:gd name="T81" fmla="*/ 205 h 209"/>
                              <a:gd name="T82" fmla="*/ 136 w 232"/>
                              <a:gd name="T83" fmla="*/ 189 h 209"/>
                              <a:gd name="T84" fmla="*/ 118 w 232"/>
                              <a:gd name="T85" fmla="*/ 171 h 209"/>
                              <a:gd name="T86" fmla="*/ 103 w 232"/>
                              <a:gd name="T87" fmla="*/ 154 h 209"/>
                              <a:gd name="T88" fmla="*/ 86 w 232"/>
                              <a:gd name="T89" fmla="*/ 136 h 209"/>
                              <a:gd name="T90" fmla="*/ 82 w 232"/>
                              <a:gd name="T91" fmla="*/ 132 h 209"/>
                              <a:gd name="T92" fmla="*/ 86 w 232"/>
                              <a:gd name="T93" fmla="*/ 129 h 209"/>
                              <a:gd name="T94" fmla="*/ 89 w 232"/>
                              <a:gd name="T95" fmla="*/ 132 h 209"/>
                              <a:gd name="T96" fmla="*/ 90 w 232"/>
                              <a:gd name="T97" fmla="*/ 133 h 209"/>
                              <a:gd name="T98" fmla="*/ 98 w 232"/>
                              <a:gd name="T99" fmla="*/ 139 h 209"/>
                              <a:gd name="T100" fmla="*/ 104 w 232"/>
                              <a:gd name="T101" fmla="*/ 143 h 209"/>
                              <a:gd name="T102" fmla="*/ 111 w 232"/>
                              <a:gd name="T103" fmla="*/ 141 h 209"/>
                              <a:gd name="T104" fmla="*/ 115 w 232"/>
                              <a:gd name="T105" fmla="*/ 137 h 209"/>
                              <a:gd name="T106" fmla="*/ 119 w 232"/>
                              <a:gd name="T107" fmla="*/ 128 h 209"/>
                              <a:gd name="T108" fmla="*/ 131 w 232"/>
                              <a:gd name="T109" fmla="*/ 103 h 209"/>
                              <a:gd name="T110" fmla="*/ 136 w 232"/>
                              <a:gd name="T111" fmla="*/ 93 h 209"/>
                              <a:gd name="T112" fmla="*/ 155 w 232"/>
                              <a:gd name="T113" fmla="*/ 52 h 209"/>
                              <a:gd name="T114" fmla="*/ 168 w 232"/>
                              <a:gd name="T115" fmla="*/ 27 h 209"/>
                              <a:gd name="T116" fmla="*/ 142 w 232"/>
                              <a:gd name="T117" fmla="*/ 33 h 209"/>
                              <a:gd name="T118" fmla="*/ 93 w 232"/>
                              <a:gd name="T119" fmla="*/ 45 h 209"/>
                              <a:gd name="T120" fmla="*/ 108 w 232"/>
                              <a:gd name="T121" fmla="*/ 61 h 209"/>
                              <a:gd name="T122" fmla="*/ 122 w 232"/>
                              <a:gd name="T123" fmla="*/ 78 h 209"/>
                              <a:gd name="T124" fmla="*/ 136 w 232"/>
                              <a:gd name="T125" fmla="*/ 93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232" h="209">
                                <a:moveTo>
                                  <a:pt x="131" y="103"/>
                                </a:moveTo>
                                <a:lnTo>
                                  <a:pt x="128" y="101"/>
                                </a:lnTo>
                                <a:lnTo>
                                  <a:pt x="114" y="85"/>
                                </a:lnTo>
                                <a:lnTo>
                                  <a:pt x="99" y="67"/>
                                </a:lnTo>
                                <a:lnTo>
                                  <a:pt x="84" y="51"/>
                                </a:lnTo>
                                <a:lnTo>
                                  <a:pt x="81" y="48"/>
                                </a:lnTo>
                                <a:lnTo>
                                  <a:pt x="61" y="52"/>
                                </a:lnTo>
                                <a:lnTo>
                                  <a:pt x="45" y="58"/>
                                </a:lnTo>
                                <a:lnTo>
                                  <a:pt x="41" y="63"/>
                                </a:lnTo>
                                <a:lnTo>
                                  <a:pt x="40" y="70"/>
                                </a:lnTo>
                                <a:lnTo>
                                  <a:pt x="45" y="80"/>
                                </a:lnTo>
                                <a:lnTo>
                                  <a:pt x="51" y="89"/>
                                </a:lnTo>
                                <a:lnTo>
                                  <a:pt x="47" y="92"/>
                                </a:lnTo>
                                <a:lnTo>
                                  <a:pt x="40" y="84"/>
                                </a:lnTo>
                                <a:lnTo>
                                  <a:pt x="26" y="66"/>
                                </a:lnTo>
                                <a:lnTo>
                                  <a:pt x="10" y="48"/>
                                </a:lnTo>
                                <a:lnTo>
                                  <a:pt x="0" y="35"/>
                                </a:lnTo>
                                <a:lnTo>
                                  <a:pt x="5" y="32"/>
                                </a:lnTo>
                                <a:lnTo>
                                  <a:pt x="14" y="39"/>
                                </a:lnTo>
                                <a:lnTo>
                                  <a:pt x="19" y="41"/>
                                </a:lnTo>
                                <a:lnTo>
                                  <a:pt x="25" y="43"/>
                                </a:lnTo>
                                <a:lnTo>
                                  <a:pt x="39" y="43"/>
                                </a:lnTo>
                                <a:lnTo>
                                  <a:pt x="60" y="40"/>
                                </a:lnTo>
                                <a:lnTo>
                                  <a:pt x="61" y="40"/>
                                </a:lnTo>
                                <a:lnTo>
                                  <a:pt x="113" y="29"/>
                                </a:lnTo>
                                <a:lnTo>
                                  <a:pt x="163" y="17"/>
                                </a:lnTo>
                                <a:lnTo>
                                  <a:pt x="215" y="5"/>
                                </a:lnTo>
                                <a:lnTo>
                                  <a:pt x="230" y="0"/>
                                </a:lnTo>
                                <a:lnTo>
                                  <a:pt x="232" y="2"/>
                                </a:lnTo>
                                <a:lnTo>
                                  <a:pt x="220" y="27"/>
                                </a:lnTo>
                                <a:lnTo>
                                  <a:pt x="197" y="74"/>
                                </a:lnTo>
                                <a:lnTo>
                                  <a:pt x="178" y="120"/>
                                </a:lnTo>
                                <a:lnTo>
                                  <a:pt x="161" y="160"/>
                                </a:lnTo>
                                <a:lnTo>
                                  <a:pt x="158" y="168"/>
                                </a:lnTo>
                                <a:lnTo>
                                  <a:pt x="155" y="180"/>
                                </a:lnTo>
                                <a:lnTo>
                                  <a:pt x="153" y="192"/>
                                </a:lnTo>
                                <a:lnTo>
                                  <a:pt x="155" y="199"/>
                                </a:lnTo>
                                <a:lnTo>
                                  <a:pt x="156" y="201"/>
                                </a:lnTo>
                                <a:lnTo>
                                  <a:pt x="159" y="206"/>
                                </a:lnTo>
                                <a:lnTo>
                                  <a:pt x="156" y="209"/>
                                </a:lnTo>
                                <a:lnTo>
                                  <a:pt x="151" y="205"/>
                                </a:lnTo>
                                <a:lnTo>
                                  <a:pt x="136" y="189"/>
                                </a:lnTo>
                                <a:lnTo>
                                  <a:pt x="118" y="171"/>
                                </a:lnTo>
                                <a:lnTo>
                                  <a:pt x="103" y="154"/>
                                </a:lnTo>
                                <a:lnTo>
                                  <a:pt x="86" y="136"/>
                                </a:lnTo>
                                <a:lnTo>
                                  <a:pt x="82" y="132"/>
                                </a:lnTo>
                                <a:lnTo>
                                  <a:pt x="86" y="129"/>
                                </a:lnTo>
                                <a:lnTo>
                                  <a:pt x="89" y="132"/>
                                </a:lnTo>
                                <a:lnTo>
                                  <a:pt x="90" y="133"/>
                                </a:lnTo>
                                <a:lnTo>
                                  <a:pt x="98" y="139"/>
                                </a:lnTo>
                                <a:lnTo>
                                  <a:pt x="104" y="143"/>
                                </a:lnTo>
                                <a:lnTo>
                                  <a:pt x="111" y="141"/>
                                </a:lnTo>
                                <a:lnTo>
                                  <a:pt x="115" y="137"/>
                                </a:lnTo>
                                <a:lnTo>
                                  <a:pt x="119" y="128"/>
                                </a:lnTo>
                                <a:lnTo>
                                  <a:pt x="131" y="103"/>
                                </a:lnTo>
                                <a:close/>
                                <a:moveTo>
                                  <a:pt x="136" y="93"/>
                                </a:moveTo>
                                <a:lnTo>
                                  <a:pt x="155" y="52"/>
                                </a:lnTo>
                                <a:lnTo>
                                  <a:pt x="168" y="27"/>
                                </a:lnTo>
                                <a:lnTo>
                                  <a:pt x="142" y="33"/>
                                </a:lnTo>
                                <a:lnTo>
                                  <a:pt x="93" y="45"/>
                                </a:lnTo>
                                <a:lnTo>
                                  <a:pt x="108" y="61"/>
                                </a:lnTo>
                                <a:lnTo>
                                  <a:pt x="122" y="78"/>
                                </a:lnTo>
                                <a:lnTo>
                                  <a:pt x="136" y="9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6" name="Freeform 16"/>
                        <wps:cNvSpPr>
                          <a:spLocks/>
                        </wps:cNvSpPr>
                        <wps:spPr bwMode="auto">
                          <a:xfrm>
                            <a:off x="5351" y="5991"/>
                            <a:ext cx="180" cy="156"/>
                          </a:xfrm>
                          <a:custGeom>
                            <a:avLst/>
                            <a:gdLst>
                              <a:gd name="T0" fmla="*/ 202 w 247"/>
                              <a:gd name="T1" fmla="*/ 131 h 206"/>
                              <a:gd name="T2" fmla="*/ 205 w 247"/>
                              <a:gd name="T3" fmla="*/ 104 h 206"/>
                              <a:gd name="T4" fmla="*/ 205 w 247"/>
                              <a:gd name="T5" fmla="*/ 81 h 206"/>
                              <a:gd name="T6" fmla="*/ 201 w 247"/>
                              <a:gd name="T7" fmla="*/ 71 h 206"/>
                              <a:gd name="T8" fmla="*/ 189 w 247"/>
                              <a:gd name="T9" fmla="*/ 53 h 206"/>
                              <a:gd name="T10" fmla="*/ 173 w 247"/>
                              <a:gd name="T11" fmla="*/ 39 h 206"/>
                              <a:gd name="T12" fmla="*/ 151 w 247"/>
                              <a:gd name="T13" fmla="*/ 30 h 206"/>
                              <a:gd name="T14" fmla="*/ 131 w 247"/>
                              <a:gd name="T15" fmla="*/ 30 h 206"/>
                              <a:gd name="T16" fmla="*/ 114 w 247"/>
                              <a:gd name="T17" fmla="*/ 34 h 206"/>
                              <a:gd name="T18" fmla="*/ 73 w 247"/>
                              <a:gd name="T19" fmla="*/ 62 h 206"/>
                              <a:gd name="T20" fmla="*/ 44 w 247"/>
                              <a:gd name="T21" fmla="*/ 100 h 206"/>
                              <a:gd name="T22" fmla="*/ 38 w 247"/>
                              <a:gd name="T23" fmla="*/ 119 h 206"/>
                              <a:gd name="T24" fmla="*/ 41 w 247"/>
                              <a:gd name="T25" fmla="*/ 143 h 206"/>
                              <a:gd name="T26" fmla="*/ 53 w 247"/>
                              <a:gd name="T27" fmla="*/ 164 h 206"/>
                              <a:gd name="T28" fmla="*/ 71 w 247"/>
                              <a:gd name="T29" fmla="*/ 179 h 206"/>
                              <a:gd name="T30" fmla="*/ 93 w 247"/>
                              <a:gd name="T31" fmla="*/ 191 h 206"/>
                              <a:gd name="T32" fmla="*/ 118 w 247"/>
                              <a:gd name="T33" fmla="*/ 195 h 206"/>
                              <a:gd name="T34" fmla="*/ 143 w 247"/>
                              <a:gd name="T35" fmla="*/ 193 h 206"/>
                              <a:gd name="T36" fmla="*/ 112 w 247"/>
                              <a:gd name="T37" fmla="*/ 206 h 206"/>
                              <a:gd name="T38" fmla="*/ 86 w 247"/>
                              <a:gd name="T39" fmla="*/ 201 h 206"/>
                              <a:gd name="T40" fmla="*/ 65 w 247"/>
                              <a:gd name="T41" fmla="*/ 191 h 206"/>
                              <a:gd name="T42" fmla="*/ 45 w 247"/>
                              <a:gd name="T43" fmla="*/ 175 h 206"/>
                              <a:gd name="T44" fmla="*/ 27 w 247"/>
                              <a:gd name="T45" fmla="*/ 157 h 206"/>
                              <a:gd name="T46" fmla="*/ 13 w 247"/>
                              <a:gd name="T47" fmla="*/ 137 h 206"/>
                              <a:gd name="T48" fmla="*/ 4 w 247"/>
                              <a:gd name="T49" fmla="*/ 114 h 206"/>
                              <a:gd name="T50" fmla="*/ 1 w 247"/>
                              <a:gd name="T51" fmla="*/ 84 h 206"/>
                              <a:gd name="T52" fmla="*/ 11 w 247"/>
                              <a:gd name="T53" fmla="*/ 47 h 206"/>
                              <a:gd name="T54" fmla="*/ 27 w 247"/>
                              <a:gd name="T55" fmla="*/ 28 h 206"/>
                              <a:gd name="T56" fmla="*/ 50 w 247"/>
                              <a:gd name="T57" fmla="*/ 11 h 206"/>
                              <a:gd name="T58" fmla="*/ 77 w 247"/>
                              <a:gd name="T59" fmla="*/ 2 h 206"/>
                              <a:gd name="T60" fmla="*/ 106 w 247"/>
                              <a:gd name="T61" fmla="*/ 0 h 206"/>
                              <a:gd name="T62" fmla="*/ 134 w 247"/>
                              <a:gd name="T63" fmla="*/ 4 h 206"/>
                              <a:gd name="T64" fmla="*/ 161 w 247"/>
                              <a:gd name="T65" fmla="*/ 13 h 206"/>
                              <a:gd name="T66" fmla="*/ 183 w 247"/>
                              <a:gd name="T67" fmla="*/ 28 h 206"/>
                              <a:gd name="T68" fmla="*/ 198 w 247"/>
                              <a:gd name="T69" fmla="*/ 43 h 206"/>
                              <a:gd name="T70" fmla="*/ 211 w 247"/>
                              <a:gd name="T71" fmla="*/ 61 h 206"/>
                              <a:gd name="T72" fmla="*/ 223 w 247"/>
                              <a:gd name="T73" fmla="*/ 79 h 206"/>
                              <a:gd name="T74" fmla="*/ 231 w 247"/>
                              <a:gd name="T75" fmla="*/ 81 h 206"/>
                              <a:gd name="T76" fmla="*/ 247 w 247"/>
                              <a:gd name="T77" fmla="*/ 80 h 2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247" h="206">
                                <a:moveTo>
                                  <a:pt x="247" y="80"/>
                                </a:moveTo>
                                <a:lnTo>
                                  <a:pt x="202" y="131"/>
                                </a:lnTo>
                                <a:lnTo>
                                  <a:pt x="198" y="127"/>
                                </a:lnTo>
                                <a:lnTo>
                                  <a:pt x="205" y="104"/>
                                </a:lnTo>
                                <a:lnTo>
                                  <a:pt x="205" y="99"/>
                                </a:lnTo>
                                <a:lnTo>
                                  <a:pt x="205" y="81"/>
                                </a:lnTo>
                                <a:lnTo>
                                  <a:pt x="201" y="71"/>
                                </a:lnTo>
                                <a:lnTo>
                                  <a:pt x="197" y="62"/>
                                </a:lnTo>
                                <a:lnTo>
                                  <a:pt x="189" y="53"/>
                                </a:lnTo>
                                <a:lnTo>
                                  <a:pt x="184" y="45"/>
                                </a:lnTo>
                                <a:lnTo>
                                  <a:pt x="173" y="39"/>
                                </a:lnTo>
                                <a:lnTo>
                                  <a:pt x="168" y="36"/>
                                </a:lnTo>
                                <a:lnTo>
                                  <a:pt x="151" y="30"/>
                                </a:lnTo>
                                <a:lnTo>
                                  <a:pt x="150" y="30"/>
                                </a:lnTo>
                                <a:lnTo>
                                  <a:pt x="131" y="30"/>
                                </a:lnTo>
                                <a:lnTo>
                                  <a:pt x="117" y="33"/>
                                </a:lnTo>
                                <a:lnTo>
                                  <a:pt x="114" y="34"/>
                                </a:lnTo>
                                <a:lnTo>
                                  <a:pt x="92" y="45"/>
                                </a:lnTo>
                                <a:lnTo>
                                  <a:pt x="73" y="62"/>
                                </a:lnTo>
                                <a:lnTo>
                                  <a:pt x="56" y="80"/>
                                </a:lnTo>
                                <a:lnTo>
                                  <a:pt x="44" y="100"/>
                                </a:lnTo>
                                <a:lnTo>
                                  <a:pt x="40" y="110"/>
                                </a:lnTo>
                                <a:lnTo>
                                  <a:pt x="38" y="119"/>
                                </a:lnTo>
                                <a:lnTo>
                                  <a:pt x="38" y="138"/>
                                </a:lnTo>
                                <a:lnTo>
                                  <a:pt x="41" y="143"/>
                                </a:lnTo>
                                <a:lnTo>
                                  <a:pt x="46" y="156"/>
                                </a:lnTo>
                                <a:lnTo>
                                  <a:pt x="53" y="164"/>
                                </a:lnTo>
                                <a:lnTo>
                                  <a:pt x="61" y="172"/>
                                </a:lnTo>
                                <a:lnTo>
                                  <a:pt x="71" y="179"/>
                                </a:lnTo>
                                <a:lnTo>
                                  <a:pt x="78" y="184"/>
                                </a:lnTo>
                                <a:lnTo>
                                  <a:pt x="93" y="191"/>
                                </a:lnTo>
                                <a:lnTo>
                                  <a:pt x="96" y="192"/>
                                </a:lnTo>
                                <a:lnTo>
                                  <a:pt x="118" y="195"/>
                                </a:lnTo>
                                <a:lnTo>
                                  <a:pt x="121" y="195"/>
                                </a:lnTo>
                                <a:lnTo>
                                  <a:pt x="143" y="193"/>
                                </a:lnTo>
                                <a:lnTo>
                                  <a:pt x="132" y="206"/>
                                </a:lnTo>
                                <a:lnTo>
                                  <a:pt x="112" y="206"/>
                                </a:lnTo>
                                <a:lnTo>
                                  <a:pt x="108" y="205"/>
                                </a:lnTo>
                                <a:lnTo>
                                  <a:pt x="86" y="201"/>
                                </a:lnTo>
                                <a:lnTo>
                                  <a:pt x="84" y="200"/>
                                </a:lnTo>
                                <a:lnTo>
                                  <a:pt x="65" y="191"/>
                                </a:lnTo>
                                <a:lnTo>
                                  <a:pt x="62" y="188"/>
                                </a:lnTo>
                                <a:lnTo>
                                  <a:pt x="45" y="175"/>
                                </a:lnTo>
                                <a:lnTo>
                                  <a:pt x="44" y="174"/>
                                </a:lnTo>
                                <a:lnTo>
                                  <a:pt x="27" y="157"/>
                                </a:lnTo>
                                <a:lnTo>
                                  <a:pt x="21" y="150"/>
                                </a:lnTo>
                                <a:lnTo>
                                  <a:pt x="13" y="137"/>
                                </a:lnTo>
                                <a:lnTo>
                                  <a:pt x="6" y="125"/>
                                </a:lnTo>
                                <a:lnTo>
                                  <a:pt x="4" y="114"/>
                                </a:lnTo>
                                <a:lnTo>
                                  <a:pt x="0" y="98"/>
                                </a:lnTo>
                                <a:lnTo>
                                  <a:pt x="1" y="84"/>
                                </a:lnTo>
                                <a:lnTo>
                                  <a:pt x="2" y="71"/>
                                </a:lnTo>
                                <a:lnTo>
                                  <a:pt x="11" y="47"/>
                                </a:lnTo>
                                <a:lnTo>
                                  <a:pt x="25" y="30"/>
                                </a:lnTo>
                                <a:lnTo>
                                  <a:pt x="27" y="28"/>
                                </a:lnTo>
                                <a:lnTo>
                                  <a:pt x="30" y="26"/>
                                </a:lnTo>
                                <a:lnTo>
                                  <a:pt x="50" y="11"/>
                                </a:lnTo>
                                <a:lnTo>
                                  <a:pt x="62" y="6"/>
                                </a:lnTo>
                                <a:lnTo>
                                  <a:pt x="77" y="2"/>
                                </a:lnTo>
                                <a:lnTo>
                                  <a:pt x="88" y="1"/>
                                </a:lnTo>
                                <a:lnTo>
                                  <a:pt x="106" y="0"/>
                                </a:lnTo>
                                <a:lnTo>
                                  <a:pt x="120" y="2"/>
                                </a:lnTo>
                                <a:lnTo>
                                  <a:pt x="134" y="4"/>
                                </a:lnTo>
                                <a:lnTo>
                                  <a:pt x="144" y="7"/>
                                </a:lnTo>
                                <a:lnTo>
                                  <a:pt x="161" y="13"/>
                                </a:lnTo>
                                <a:lnTo>
                                  <a:pt x="164" y="16"/>
                                </a:lnTo>
                                <a:lnTo>
                                  <a:pt x="183" y="28"/>
                                </a:lnTo>
                                <a:lnTo>
                                  <a:pt x="185" y="30"/>
                                </a:lnTo>
                                <a:lnTo>
                                  <a:pt x="198" y="43"/>
                                </a:lnTo>
                                <a:lnTo>
                                  <a:pt x="199" y="45"/>
                                </a:lnTo>
                                <a:lnTo>
                                  <a:pt x="211" y="61"/>
                                </a:lnTo>
                                <a:lnTo>
                                  <a:pt x="213" y="65"/>
                                </a:lnTo>
                                <a:lnTo>
                                  <a:pt x="223" y="79"/>
                                </a:lnTo>
                                <a:lnTo>
                                  <a:pt x="231" y="81"/>
                                </a:lnTo>
                                <a:lnTo>
                                  <a:pt x="242" y="76"/>
                                </a:lnTo>
                                <a:lnTo>
                                  <a:pt x="247" y="8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7" name="Freeform 17"/>
                        <wps:cNvSpPr>
                          <a:spLocks/>
                        </wps:cNvSpPr>
                        <wps:spPr bwMode="auto">
                          <a:xfrm>
                            <a:off x="5515" y="6063"/>
                            <a:ext cx="154" cy="158"/>
                          </a:xfrm>
                          <a:custGeom>
                            <a:avLst/>
                            <a:gdLst>
                              <a:gd name="T0" fmla="*/ 212 w 212"/>
                              <a:gd name="T1" fmla="*/ 118 h 218"/>
                              <a:gd name="T2" fmla="*/ 210 w 212"/>
                              <a:gd name="T3" fmla="*/ 123 h 218"/>
                              <a:gd name="T4" fmla="*/ 198 w 212"/>
                              <a:gd name="T5" fmla="*/ 121 h 218"/>
                              <a:gd name="T6" fmla="*/ 193 w 212"/>
                              <a:gd name="T7" fmla="*/ 121 h 218"/>
                              <a:gd name="T8" fmla="*/ 186 w 212"/>
                              <a:gd name="T9" fmla="*/ 122 h 218"/>
                              <a:gd name="T10" fmla="*/ 156 w 212"/>
                              <a:gd name="T11" fmla="*/ 138 h 218"/>
                              <a:gd name="T12" fmla="*/ 152 w 212"/>
                              <a:gd name="T13" fmla="*/ 140 h 218"/>
                              <a:gd name="T14" fmla="*/ 112 w 212"/>
                              <a:gd name="T15" fmla="*/ 162 h 218"/>
                              <a:gd name="T16" fmla="*/ 66 w 212"/>
                              <a:gd name="T17" fmla="*/ 187 h 218"/>
                              <a:gd name="T18" fmla="*/ 19 w 212"/>
                              <a:gd name="T19" fmla="*/ 211 h 218"/>
                              <a:gd name="T20" fmla="*/ 4 w 212"/>
                              <a:gd name="T21" fmla="*/ 218 h 218"/>
                              <a:gd name="T22" fmla="*/ 0 w 212"/>
                              <a:gd name="T23" fmla="*/ 216 h 218"/>
                              <a:gd name="T24" fmla="*/ 4 w 212"/>
                              <a:gd name="T25" fmla="*/ 193 h 218"/>
                              <a:gd name="T26" fmla="*/ 13 w 212"/>
                              <a:gd name="T27" fmla="*/ 142 h 218"/>
                              <a:gd name="T28" fmla="*/ 25 w 212"/>
                              <a:gd name="T29" fmla="*/ 91 h 218"/>
                              <a:gd name="T30" fmla="*/ 34 w 212"/>
                              <a:gd name="T31" fmla="*/ 52 h 218"/>
                              <a:gd name="T32" fmla="*/ 36 w 212"/>
                              <a:gd name="T33" fmla="*/ 42 h 218"/>
                              <a:gd name="T34" fmla="*/ 41 w 212"/>
                              <a:gd name="T35" fmla="*/ 17 h 218"/>
                              <a:gd name="T36" fmla="*/ 39 w 212"/>
                              <a:gd name="T37" fmla="*/ 11 h 218"/>
                              <a:gd name="T38" fmla="*/ 36 w 212"/>
                              <a:gd name="T39" fmla="*/ 8 h 218"/>
                              <a:gd name="T40" fmla="*/ 33 w 212"/>
                              <a:gd name="T41" fmla="*/ 4 h 218"/>
                              <a:gd name="T42" fmla="*/ 36 w 212"/>
                              <a:gd name="T43" fmla="*/ 0 h 218"/>
                              <a:gd name="T44" fmla="*/ 40 w 212"/>
                              <a:gd name="T45" fmla="*/ 3 h 218"/>
                              <a:gd name="T46" fmla="*/ 58 w 212"/>
                              <a:gd name="T47" fmla="*/ 16 h 218"/>
                              <a:gd name="T48" fmla="*/ 75 w 212"/>
                              <a:gd name="T49" fmla="*/ 29 h 218"/>
                              <a:gd name="T50" fmla="*/ 93 w 212"/>
                              <a:gd name="T51" fmla="*/ 41 h 218"/>
                              <a:gd name="T52" fmla="*/ 110 w 212"/>
                              <a:gd name="T53" fmla="*/ 53 h 218"/>
                              <a:gd name="T54" fmla="*/ 114 w 212"/>
                              <a:gd name="T55" fmla="*/ 55 h 218"/>
                              <a:gd name="T56" fmla="*/ 110 w 212"/>
                              <a:gd name="T57" fmla="*/ 61 h 218"/>
                              <a:gd name="T58" fmla="*/ 108 w 212"/>
                              <a:gd name="T59" fmla="*/ 58 h 218"/>
                              <a:gd name="T60" fmla="*/ 107 w 212"/>
                              <a:gd name="T61" fmla="*/ 57 h 218"/>
                              <a:gd name="T62" fmla="*/ 99 w 212"/>
                              <a:gd name="T63" fmla="*/ 52 h 218"/>
                              <a:gd name="T64" fmla="*/ 91 w 212"/>
                              <a:gd name="T65" fmla="*/ 50 h 218"/>
                              <a:gd name="T66" fmla="*/ 84 w 212"/>
                              <a:gd name="T67" fmla="*/ 53 h 218"/>
                              <a:gd name="T68" fmla="*/ 82 w 212"/>
                              <a:gd name="T69" fmla="*/ 58 h 218"/>
                              <a:gd name="T70" fmla="*/ 77 w 212"/>
                              <a:gd name="T71" fmla="*/ 78 h 218"/>
                              <a:gd name="T72" fmla="*/ 71 w 212"/>
                              <a:gd name="T73" fmla="*/ 105 h 218"/>
                              <a:gd name="T74" fmla="*/ 62 w 212"/>
                              <a:gd name="T75" fmla="*/ 154 h 218"/>
                              <a:gd name="T76" fmla="*/ 57 w 212"/>
                              <a:gd name="T77" fmla="*/ 180 h 218"/>
                              <a:gd name="T78" fmla="*/ 80 w 212"/>
                              <a:gd name="T79" fmla="*/ 167 h 218"/>
                              <a:gd name="T80" fmla="*/ 126 w 212"/>
                              <a:gd name="T81" fmla="*/ 142 h 218"/>
                              <a:gd name="T82" fmla="*/ 141 w 212"/>
                              <a:gd name="T83" fmla="*/ 134 h 218"/>
                              <a:gd name="T84" fmla="*/ 160 w 212"/>
                              <a:gd name="T85" fmla="*/ 121 h 218"/>
                              <a:gd name="T86" fmla="*/ 168 w 212"/>
                              <a:gd name="T87" fmla="*/ 115 h 218"/>
                              <a:gd name="T88" fmla="*/ 170 w 212"/>
                              <a:gd name="T89" fmla="*/ 107 h 218"/>
                              <a:gd name="T90" fmla="*/ 167 w 212"/>
                              <a:gd name="T91" fmla="*/ 100 h 218"/>
                              <a:gd name="T92" fmla="*/ 160 w 212"/>
                              <a:gd name="T93" fmla="*/ 93 h 218"/>
                              <a:gd name="T94" fmla="*/ 153 w 212"/>
                              <a:gd name="T95" fmla="*/ 88 h 218"/>
                              <a:gd name="T96" fmla="*/ 156 w 212"/>
                              <a:gd name="T97" fmla="*/ 84 h 218"/>
                              <a:gd name="T98" fmla="*/ 163 w 212"/>
                              <a:gd name="T99" fmla="*/ 88 h 218"/>
                              <a:gd name="T100" fmla="*/ 182 w 212"/>
                              <a:gd name="T101" fmla="*/ 100 h 218"/>
                              <a:gd name="T102" fmla="*/ 201 w 212"/>
                              <a:gd name="T103" fmla="*/ 111 h 218"/>
                              <a:gd name="T104" fmla="*/ 212 w 212"/>
                              <a:gd name="T105" fmla="*/ 118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212" h="218">
                                <a:moveTo>
                                  <a:pt x="212" y="118"/>
                                </a:moveTo>
                                <a:lnTo>
                                  <a:pt x="210" y="123"/>
                                </a:lnTo>
                                <a:lnTo>
                                  <a:pt x="198" y="121"/>
                                </a:lnTo>
                                <a:lnTo>
                                  <a:pt x="193" y="121"/>
                                </a:lnTo>
                                <a:lnTo>
                                  <a:pt x="186" y="122"/>
                                </a:lnTo>
                                <a:lnTo>
                                  <a:pt x="156" y="138"/>
                                </a:lnTo>
                                <a:lnTo>
                                  <a:pt x="152" y="140"/>
                                </a:lnTo>
                                <a:lnTo>
                                  <a:pt x="112" y="162"/>
                                </a:lnTo>
                                <a:lnTo>
                                  <a:pt x="66" y="187"/>
                                </a:lnTo>
                                <a:lnTo>
                                  <a:pt x="19" y="211"/>
                                </a:lnTo>
                                <a:lnTo>
                                  <a:pt x="4" y="218"/>
                                </a:lnTo>
                                <a:lnTo>
                                  <a:pt x="0" y="216"/>
                                </a:lnTo>
                                <a:lnTo>
                                  <a:pt x="4" y="193"/>
                                </a:lnTo>
                                <a:lnTo>
                                  <a:pt x="13" y="142"/>
                                </a:lnTo>
                                <a:lnTo>
                                  <a:pt x="25" y="91"/>
                                </a:lnTo>
                                <a:lnTo>
                                  <a:pt x="34" y="52"/>
                                </a:lnTo>
                                <a:lnTo>
                                  <a:pt x="36" y="42"/>
                                </a:lnTo>
                                <a:lnTo>
                                  <a:pt x="41" y="17"/>
                                </a:lnTo>
                                <a:lnTo>
                                  <a:pt x="39" y="11"/>
                                </a:lnTo>
                                <a:lnTo>
                                  <a:pt x="36" y="8"/>
                                </a:lnTo>
                                <a:lnTo>
                                  <a:pt x="33" y="4"/>
                                </a:lnTo>
                                <a:lnTo>
                                  <a:pt x="36" y="0"/>
                                </a:lnTo>
                                <a:lnTo>
                                  <a:pt x="40" y="3"/>
                                </a:lnTo>
                                <a:lnTo>
                                  <a:pt x="58" y="16"/>
                                </a:lnTo>
                                <a:lnTo>
                                  <a:pt x="75" y="29"/>
                                </a:lnTo>
                                <a:lnTo>
                                  <a:pt x="93" y="41"/>
                                </a:lnTo>
                                <a:lnTo>
                                  <a:pt x="110" y="53"/>
                                </a:lnTo>
                                <a:lnTo>
                                  <a:pt x="114" y="55"/>
                                </a:lnTo>
                                <a:lnTo>
                                  <a:pt x="110" y="61"/>
                                </a:lnTo>
                                <a:lnTo>
                                  <a:pt x="108" y="58"/>
                                </a:lnTo>
                                <a:lnTo>
                                  <a:pt x="107" y="57"/>
                                </a:lnTo>
                                <a:lnTo>
                                  <a:pt x="99" y="52"/>
                                </a:lnTo>
                                <a:lnTo>
                                  <a:pt x="91" y="50"/>
                                </a:lnTo>
                                <a:lnTo>
                                  <a:pt x="84" y="53"/>
                                </a:lnTo>
                                <a:lnTo>
                                  <a:pt x="82" y="58"/>
                                </a:lnTo>
                                <a:lnTo>
                                  <a:pt x="77" y="78"/>
                                </a:lnTo>
                                <a:lnTo>
                                  <a:pt x="71" y="105"/>
                                </a:lnTo>
                                <a:lnTo>
                                  <a:pt x="62" y="154"/>
                                </a:lnTo>
                                <a:lnTo>
                                  <a:pt x="57" y="180"/>
                                </a:lnTo>
                                <a:lnTo>
                                  <a:pt x="80" y="167"/>
                                </a:lnTo>
                                <a:lnTo>
                                  <a:pt x="126" y="142"/>
                                </a:lnTo>
                                <a:lnTo>
                                  <a:pt x="141" y="134"/>
                                </a:lnTo>
                                <a:lnTo>
                                  <a:pt x="160" y="121"/>
                                </a:lnTo>
                                <a:lnTo>
                                  <a:pt x="168" y="115"/>
                                </a:lnTo>
                                <a:lnTo>
                                  <a:pt x="170" y="107"/>
                                </a:lnTo>
                                <a:lnTo>
                                  <a:pt x="167" y="100"/>
                                </a:lnTo>
                                <a:lnTo>
                                  <a:pt x="160" y="93"/>
                                </a:lnTo>
                                <a:lnTo>
                                  <a:pt x="153" y="88"/>
                                </a:lnTo>
                                <a:lnTo>
                                  <a:pt x="156" y="84"/>
                                </a:lnTo>
                                <a:lnTo>
                                  <a:pt x="163" y="88"/>
                                </a:lnTo>
                                <a:lnTo>
                                  <a:pt x="182" y="100"/>
                                </a:lnTo>
                                <a:lnTo>
                                  <a:pt x="201" y="111"/>
                                </a:lnTo>
                                <a:lnTo>
                                  <a:pt x="212" y="118"/>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8" name="Freeform 18"/>
                        <wps:cNvSpPr>
                          <a:spLocks/>
                        </wps:cNvSpPr>
                        <wps:spPr bwMode="auto">
                          <a:xfrm>
                            <a:off x="5599" y="6155"/>
                            <a:ext cx="157" cy="185"/>
                          </a:xfrm>
                          <a:custGeom>
                            <a:avLst/>
                            <a:gdLst>
                              <a:gd name="T0" fmla="*/ 214 w 214"/>
                              <a:gd name="T1" fmla="*/ 196 h 251"/>
                              <a:gd name="T2" fmla="*/ 176 w 214"/>
                              <a:gd name="T3" fmla="*/ 251 h 251"/>
                              <a:gd name="T4" fmla="*/ 169 w 214"/>
                              <a:gd name="T5" fmla="*/ 248 h 251"/>
                              <a:gd name="T6" fmla="*/ 148 w 214"/>
                              <a:gd name="T7" fmla="*/ 238 h 251"/>
                              <a:gd name="T8" fmla="*/ 126 w 214"/>
                              <a:gd name="T9" fmla="*/ 228 h 251"/>
                              <a:gd name="T10" fmla="*/ 104 w 214"/>
                              <a:gd name="T11" fmla="*/ 217 h 251"/>
                              <a:gd name="T12" fmla="*/ 83 w 214"/>
                              <a:gd name="T13" fmla="*/ 206 h 251"/>
                              <a:gd name="T14" fmla="*/ 62 w 214"/>
                              <a:gd name="T15" fmla="*/ 195 h 251"/>
                              <a:gd name="T16" fmla="*/ 41 w 214"/>
                              <a:gd name="T17" fmla="*/ 183 h 251"/>
                              <a:gd name="T18" fmla="*/ 21 w 214"/>
                              <a:gd name="T19" fmla="*/ 172 h 251"/>
                              <a:gd name="T20" fmla="*/ 0 w 214"/>
                              <a:gd name="T21" fmla="*/ 160 h 251"/>
                              <a:gd name="T22" fmla="*/ 3 w 214"/>
                              <a:gd name="T23" fmla="*/ 157 h 251"/>
                              <a:gd name="T24" fmla="*/ 9 w 214"/>
                              <a:gd name="T25" fmla="*/ 160 h 251"/>
                              <a:gd name="T26" fmla="*/ 25 w 214"/>
                              <a:gd name="T27" fmla="*/ 165 h 251"/>
                              <a:gd name="T28" fmla="*/ 26 w 214"/>
                              <a:gd name="T29" fmla="*/ 165 h 251"/>
                              <a:gd name="T30" fmla="*/ 34 w 214"/>
                              <a:gd name="T31" fmla="*/ 163 h 251"/>
                              <a:gd name="T32" fmla="*/ 45 w 214"/>
                              <a:gd name="T33" fmla="*/ 148 h 251"/>
                              <a:gd name="T34" fmla="*/ 112 w 214"/>
                              <a:gd name="T35" fmla="*/ 41 h 251"/>
                              <a:gd name="T36" fmla="*/ 121 w 214"/>
                              <a:gd name="T37" fmla="*/ 25 h 251"/>
                              <a:gd name="T38" fmla="*/ 118 w 214"/>
                              <a:gd name="T39" fmla="*/ 17 h 251"/>
                              <a:gd name="T40" fmla="*/ 117 w 214"/>
                              <a:gd name="T41" fmla="*/ 17 h 251"/>
                              <a:gd name="T42" fmla="*/ 107 w 214"/>
                              <a:gd name="T43" fmla="*/ 7 h 251"/>
                              <a:gd name="T44" fmla="*/ 102 w 214"/>
                              <a:gd name="T45" fmla="*/ 4 h 251"/>
                              <a:gd name="T46" fmla="*/ 104 w 214"/>
                              <a:gd name="T47" fmla="*/ 0 h 251"/>
                              <a:gd name="T48" fmla="*/ 123 w 214"/>
                              <a:gd name="T49" fmla="*/ 11 h 251"/>
                              <a:gd name="T50" fmla="*/ 141 w 214"/>
                              <a:gd name="T51" fmla="*/ 21 h 251"/>
                              <a:gd name="T52" fmla="*/ 160 w 214"/>
                              <a:gd name="T53" fmla="*/ 31 h 251"/>
                              <a:gd name="T54" fmla="*/ 179 w 214"/>
                              <a:gd name="T55" fmla="*/ 40 h 251"/>
                              <a:gd name="T56" fmla="*/ 198 w 214"/>
                              <a:gd name="T57" fmla="*/ 51 h 251"/>
                              <a:gd name="T58" fmla="*/ 199 w 214"/>
                              <a:gd name="T59" fmla="*/ 52 h 251"/>
                              <a:gd name="T60" fmla="*/ 196 w 214"/>
                              <a:gd name="T61" fmla="*/ 56 h 251"/>
                              <a:gd name="T62" fmla="*/ 196 w 214"/>
                              <a:gd name="T63" fmla="*/ 56 h 251"/>
                              <a:gd name="T64" fmla="*/ 188 w 214"/>
                              <a:gd name="T65" fmla="*/ 52 h 251"/>
                              <a:gd name="T66" fmla="*/ 175 w 214"/>
                              <a:gd name="T67" fmla="*/ 48 h 251"/>
                              <a:gd name="T68" fmla="*/ 174 w 214"/>
                              <a:gd name="T69" fmla="*/ 48 h 251"/>
                              <a:gd name="T70" fmla="*/ 166 w 214"/>
                              <a:gd name="T71" fmla="*/ 51 h 251"/>
                              <a:gd name="T72" fmla="*/ 155 w 214"/>
                              <a:gd name="T73" fmla="*/ 65 h 251"/>
                              <a:gd name="T74" fmla="*/ 94 w 214"/>
                              <a:gd name="T75" fmla="*/ 170 h 251"/>
                              <a:gd name="T76" fmla="*/ 86 w 214"/>
                              <a:gd name="T77" fmla="*/ 188 h 251"/>
                              <a:gd name="T78" fmla="*/ 90 w 214"/>
                              <a:gd name="T79" fmla="*/ 195 h 251"/>
                              <a:gd name="T80" fmla="*/ 90 w 214"/>
                              <a:gd name="T81" fmla="*/ 196 h 251"/>
                              <a:gd name="T82" fmla="*/ 107 w 214"/>
                              <a:gd name="T83" fmla="*/ 206 h 251"/>
                              <a:gd name="T84" fmla="*/ 109 w 214"/>
                              <a:gd name="T85" fmla="*/ 208 h 251"/>
                              <a:gd name="T86" fmla="*/ 124 w 214"/>
                              <a:gd name="T87" fmla="*/ 214 h 251"/>
                              <a:gd name="T88" fmla="*/ 131 w 214"/>
                              <a:gd name="T89" fmla="*/ 217 h 251"/>
                              <a:gd name="T90" fmla="*/ 138 w 214"/>
                              <a:gd name="T91" fmla="*/ 221 h 251"/>
                              <a:gd name="T92" fmla="*/ 152 w 214"/>
                              <a:gd name="T93" fmla="*/ 223 h 251"/>
                              <a:gd name="T94" fmla="*/ 157 w 214"/>
                              <a:gd name="T95" fmla="*/ 223 h 251"/>
                              <a:gd name="T96" fmla="*/ 166 w 214"/>
                              <a:gd name="T97" fmla="*/ 222 h 251"/>
                              <a:gd name="T98" fmla="*/ 179 w 214"/>
                              <a:gd name="T99" fmla="*/ 216 h 251"/>
                              <a:gd name="T100" fmla="*/ 188 w 214"/>
                              <a:gd name="T101" fmla="*/ 210 h 251"/>
                              <a:gd name="T102" fmla="*/ 193 w 214"/>
                              <a:gd name="T103" fmla="*/ 207 h 251"/>
                              <a:gd name="T104" fmla="*/ 208 w 214"/>
                              <a:gd name="T105" fmla="*/ 193 h 251"/>
                              <a:gd name="T106" fmla="*/ 214 w 214"/>
                              <a:gd name="T107" fmla="*/ 196 h 2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214" h="251">
                                <a:moveTo>
                                  <a:pt x="214" y="196"/>
                                </a:moveTo>
                                <a:lnTo>
                                  <a:pt x="176" y="251"/>
                                </a:lnTo>
                                <a:lnTo>
                                  <a:pt x="169" y="248"/>
                                </a:lnTo>
                                <a:lnTo>
                                  <a:pt x="148" y="238"/>
                                </a:lnTo>
                                <a:lnTo>
                                  <a:pt x="126" y="228"/>
                                </a:lnTo>
                                <a:lnTo>
                                  <a:pt x="104" y="217"/>
                                </a:lnTo>
                                <a:lnTo>
                                  <a:pt x="83" y="206"/>
                                </a:lnTo>
                                <a:lnTo>
                                  <a:pt x="62" y="195"/>
                                </a:lnTo>
                                <a:lnTo>
                                  <a:pt x="41" y="183"/>
                                </a:lnTo>
                                <a:lnTo>
                                  <a:pt x="21" y="172"/>
                                </a:lnTo>
                                <a:lnTo>
                                  <a:pt x="0" y="160"/>
                                </a:lnTo>
                                <a:lnTo>
                                  <a:pt x="3" y="157"/>
                                </a:lnTo>
                                <a:lnTo>
                                  <a:pt x="9" y="160"/>
                                </a:lnTo>
                                <a:lnTo>
                                  <a:pt x="25" y="165"/>
                                </a:lnTo>
                                <a:lnTo>
                                  <a:pt x="26" y="165"/>
                                </a:lnTo>
                                <a:lnTo>
                                  <a:pt x="34" y="163"/>
                                </a:lnTo>
                                <a:lnTo>
                                  <a:pt x="45" y="148"/>
                                </a:lnTo>
                                <a:lnTo>
                                  <a:pt x="112" y="41"/>
                                </a:lnTo>
                                <a:lnTo>
                                  <a:pt x="121" y="25"/>
                                </a:lnTo>
                                <a:lnTo>
                                  <a:pt x="118" y="17"/>
                                </a:lnTo>
                                <a:lnTo>
                                  <a:pt x="117" y="17"/>
                                </a:lnTo>
                                <a:lnTo>
                                  <a:pt x="107" y="7"/>
                                </a:lnTo>
                                <a:lnTo>
                                  <a:pt x="102" y="4"/>
                                </a:lnTo>
                                <a:lnTo>
                                  <a:pt x="104" y="0"/>
                                </a:lnTo>
                                <a:lnTo>
                                  <a:pt x="123" y="11"/>
                                </a:lnTo>
                                <a:lnTo>
                                  <a:pt x="141" y="21"/>
                                </a:lnTo>
                                <a:lnTo>
                                  <a:pt x="160" y="31"/>
                                </a:lnTo>
                                <a:lnTo>
                                  <a:pt x="179" y="40"/>
                                </a:lnTo>
                                <a:lnTo>
                                  <a:pt x="198" y="51"/>
                                </a:lnTo>
                                <a:lnTo>
                                  <a:pt x="199" y="52"/>
                                </a:lnTo>
                                <a:lnTo>
                                  <a:pt x="196" y="56"/>
                                </a:lnTo>
                                <a:lnTo>
                                  <a:pt x="188" y="52"/>
                                </a:lnTo>
                                <a:lnTo>
                                  <a:pt x="175" y="48"/>
                                </a:lnTo>
                                <a:lnTo>
                                  <a:pt x="174" y="48"/>
                                </a:lnTo>
                                <a:lnTo>
                                  <a:pt x="166" y="51"/>
                                </a:lnTo>
                                <a:lnTo>
                                  <a:pt x="155" y="65"/>
                                </a:lnTo>
                                <a:lnTo>
                                  <a:pt x="94" y="170"/>
                                </a:lnTo>
                                <a:lnTo>
                                  <a:pt x="86" y="188"/>
                                </a:lnTo>
                                <a:lnTo>
                                  <a:pt x="90" y="195"/>
                                </a:lnTo>
                                <a:lnTo>
                                  <a:pt x="90" y="196"/>
                                </a:lnTo>
                                <a:lnTo>
                                  <a:pt x="107" y="206"/>
                                </a:lnTo>
                                <a:lnTo>
                                  <a:pt x="109" y="208"/>
                                </a:lnTo>
                                <a:lnTo>
                                  <a:pt x="124" y="214"/>
                                </a:lnTo>
                                <a:lnTo>
                                  <a:pt x="131" y="217"/>
                                </a:lnTo>
                                <a:lnTo>
                                  <a:pt x="138" y="221"/>
                                </a:lnTo>
                                <a:lnTo>
                                  <a:pt x="152" y="223"/>
                                </a:lnTo>
                                <a:lnTo>
                                  <a:pt x="157" y="223"/>
                                </a:lnTo>
                                <a:lnTo>
                                  <a:pt x="166" y="222"/>
                                </a:lnTo>
                                <a:lnTo>
                                  <a:pt x="179" y="216"/>
                                </a:lnTo>
                                <a:lnTo>
                                  <a:pt x="188" y="210"/>
                                </a:lnTo>
                                <a:lnTo>
                                  <a:pt x="193" y="207"/>
                                </a:lnTo>
                                <a:lnTo>
                                  <a:pt x="208" y="193"/>
                                </a:lnTo>
                                <a:lnTo>
                                  <a:pt x="214" y="19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9" name="Freeform 19"/>
                        <wps:cNvSpPr>
                          <a:spLocks/>
                        </wps:cNvSpPr>
                        <wps:spPr bwMode="auto">
                          <a:xfrm>
                            <a:off x="5756" y="6212"/>
                            <a:ext cx="159" cy="172"/>
                          </a:xfrm>
                          <a:custGeom>
                            <a:avLst/>
                            <a:gdLst>
                              <a:gd name="T0" fmla="*/ 217 w 217"/>
                              <a:gd name="T1" fmla="*/ 67 h 230"/>
                              <a:gd name="T2" fmla="*/ 199 w 217"/>
                              <a:gd name="T3" fmla="*/ 115 h 230"/>
                              <a:gd name="T4" fmla="*/ 194 w 217"/>
                              <a:gd name="T5" fmla="*/ 113 h 230"/>
                              <a:gd name="T6" fmla="*/ 194 w 217"/>
                              <a:gd name="T7" fmla="*/ 97 h 230"/>
                              <a:gd name="T8" fmla="*/ 193 w 217"/>
                              <a:gd name="T9" fmla="*/ 85 h 230"/>
                              <a:gd name="T10" fmla="*/ 192 w 217"/>
                              <a:gd name="T11" fmla="*/ 83 h 230"/>
                              <a:gd name="T12" fmla="*/ 188 w 217"/>
                              <a:gd name="T13" fmla="*/ 77 h 230"/>
                              <a:gd name="T14" fmla="*/ 181 w 217"/>
                              <a:gd name="T15" fmla="*/ 69 h 230"/>
                              <a:gd name="T16" fmla="*/ 175 w 217"/>
                              <a:gd name="T17" fmla="*/ 64 h 230"/>
                              <a:gd name="T18" fmla="*/ 175 w 217"/>
                              <a:gd name="T19" fmla="*/ 63 h 230"/>
                              <a:gd name="T20" fmla="*/ 164 w 217"/>
                              <a:gd name="T21" fmla="*/ 59 h 230"/>
                              <a:gd name="T22" fmla="*/ 156 w 217"/>
                              <a:gd name="T23" fmla="*/ 56 h 230"/>
                              <a:gd name="T24" fmla="*/ 150 w 217"/>
                              <a:gd name="T25" fmla="*/ 54 h 230"/>
                              <a:gd name="T26" fmla="*/ 93 w 217"/>
                              <a:gd name="T27" fmla="*/ 189 h 230"/>
                              <a:gd name="T28" fmla="*/ 87 w 217"/>
                              <a:gd name="T29" fmla="*/ 206 h 230"/>
                              <a:gd name="T30" fmla="*/ 90 w 217"/>
                              <a:gd name="T31" fmla="*/ 212 h 230"/>
                              <a:gd name="T32" fmla="*/ 92 w 217"/>
                              <a:gd name="T33" fmla="*/ 215 h 230"/>
                              <a:gd name="T34" fmla="*/ 105 w 217"/>
                              <a:gd name="T35" fmla="*/ 223 h 230"/>
                              <a:gd name="T36" fmla="*/ 110 w 217"/>
                              <a:gd name="T37" fmla="*/ 225 h 230"/>
                              <a:gd name="T38" fmla="*/ 111 w 217"/>
                              <a:gd name="T39" fmla="*/ 225 h 230"/>
                              <a:gd name="T40" fmla="*/ 109 w 217"/>
                              <a:gd name="T41" fmla="*/ 230 h 230"/>
                              <a:gd name="T42" fmla="*/ 108 w 217"/>
                              <a:gd name="T43" fmla="*/ 229 h 230"/>
                              <a:gd name="T44" fmla="*/ 86 w 217"/>
                              <a:gd name="T45" fmla="*/ 221 h 230"/>
                              <a:gd name="T46" fmla="*/ 64 w 217"/>
                              <a:gd name="T47" fmla="*/ 213 h 230"/>
                              <a:gd name="T48" fmla="*/ 41 w 217"/>
                              <a:gd name="T49" fmla="*/ 204 h 230"/>
                              <a:gd name="T50" fmla="*/ 19 w 217"/>
                              <a:gd name="T51" fmla="*/ 194 h 230"/>
                              <a:gd name="T52" fmla="*/ 0 w 217"/>
                              <a:gd name="T53" fmla="*/ 186 h 230"/>
                              <a:gd name="T54" fmla="*/ 2 w 217"/>
                              <a:gd name="T55" fmla="*/ 182 h 230"/>
                              <a:gd name="T56" fmla="*/ 9 w 217"/>
                              <a:gd name="T57" fmla="*/ 185 h 230"/>
                              <a:gd name="T58" fmla="*/ 22 w 217"/>
                              <a:gd name="T59" fmla="*/ 188 h 230"/>
                              <a:gd name="T60" fmla="*/ 25 w 217"/>
                              <a:gd name="T61" fmla="*/ 189 h 230"/>
                              <a:gd name="T62" fmla="*/ 34 w 217"/>
                              <a:gd name="T63" fmla="*/ 185 h 230"/>
                              <a:gd name="T64" fmla="*/ 43 w 217"/>
                              <a:gd name="T65" fmla="*/ 169 h 230"/>
                              <a:gd name="T66" fmla="*/ 105 w 217"/>
                              <a:gd name="T67" fmla="*/ 36 h 230"/>
                              <a:gd name="T68" fmla="*/ 95 w 217"/>
                              <a:gd name="T69" fmla="*/ 32 h 230"/>
                              <a:gd name="T70" fmla="*/ 91 w 217"/>
                              <a:gd name="T71" fmla="*/ 30 h 230"/>
                              <a:gd name="T72" fmla="*/ 73 w 217"/>
                              <a:gd name="T73" fmla="*/ 25 h 230"/>
                              <a:gd name="T74" fmla="*/ 73 w 217"/>
                              <a:gd name="T75" fmla="*/ 25 h 230"/>
                              <a:gd name="T76" fmla="*/ 60 w 217"/>
                              <a:gd name="T77" fmla="*/ 25 h 230"/>
                              <a:gd name="T78" fmla="*/ 45 w 217"/>
                              <a:gd name="T79" fmla="*/ 33 h 230"/>
                              <a:gd name="T80" fmla="*/ 43 w 217"/>
                              <a:gd name="T81" fmla="*/ 34 h 230"/>
                              <a:gd name="T82" fmla="*/ 30 w 217"/>
                              <a:gd name="T83" fmla="*/ 48 h 230"/>
                              <a:gd name="T84" fmla="*/ 25 w 217"/>
                              <a:gd name="T85" fmla="*/ 46 h 230"/>
                              <a:gd name="T86" fmla="*/ 49 w 217"/>
                              <a:gd name="T87" fmla="*/ 0 h 230"/>
                              <a:gd name="T88" fmla="*/ 60 w 217"/>
                              <a:gd name="T89" fmla="*/ 5 h 230"/>
                              <a:gd name="T90" fmla="*/ 79 w 217"/>
                              <a:gd name="T91" fmla="*/ 14 h 230"/>
                              <a:gd name="T92" fmla="*/ 99 w 217"/>
                              <a:gd name="T93" fmla="*/ 22 h 230"/>
                              <a:gd name="T94" fmla="*/ 120 w 217"/>
                              <a:gd name="T95" fmla="*/ 30 h 230"/>
                              <a:gd name="T96" fmla="*/ 139 w 217"/>
                              <a:gd name="T97" fmla="*/ 38 h 230"/>
                              <a:gd name="T98" fmla="*/ 160 w 217"/>
                              <a:gd name="T99" fmla="*/ 46 h 230"/>
                              <a:gd name="T100" fmla="*/ 180 w 217"/>
                              <a:gd name="T101" fmla="*/ 53 h 230"/>
                              <a:gd name="T102" fmla="*/ 200 w 217"/>
                              <a:gd name="T103" fmla="*/ 60 h 230"/>
                              <a:gd name="T104" fmla="*/ 217 w 217"/>
                              <a:gd name="T105" fmla="*/ 67 h 2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217" h="230">
                                <a:moveTo>
                                  <a:pt x="217" y="67"/>
                                </a:moveTo>
                                <a:lnTo>
                                  <a:pt x="199" y="115"/>
                                </a:lnTo>
                                <a:lnTo>
                                  <a:pt x="194" y="113"/>
                                </a:lnTo>
                                <a:lnTo>
                                  <a:pt x="194" y="97"/>
                                </a:lnTo>
                                <a:lnTo>
                                  <a:pt x="193" y="85"/>
                                </a:lnTo>
                                <a:lnTo>
                                  <a:pt x="192" y="83"/>
                                </a:lnTo>
                                <a:lnTo>
                                  <a:pt x="188" y="77"/>
                                </a:lnTo>
                                <a:lnTo>
                                  <a:pt x="181" y="69"/>
                                </a:lnTo>
                                <a:lnTo>
                                  <a:pt x="175" y="64"/>
                                </a:lnTo>
                                <a:lnTo>
                                  <a:pt x="175" y="63"/>
                                </a:lnTo>
                                <a:lnTo>
                                  <a:pt x="164" y="59"/>
                                </a:lnTo>
                                <a:lnTo>
                                  <a:pt x="156" y="56"/>
                                </a:lnTo>
                                <a:lnTo>
                                  <a:pt x="150" y="54"/>
                                </a:lnTo>
                                <a:lnTo>
                                  <a:pt x="93" y="189"/>
                                </a:lnTo>
                                <a:lnTo>
                                  <a:pt x="87" y="206"/>
                                </a:lnTo>
                                <a:lnTo>
                                  <a:pt x="90" y="212"/>
                                </a:lnTo>
                                <a:lnTo>
                                  <a:pt x="92" y="215"/>
                                </a:lnTo>
                                <a:lnTo>
                                  <a:pt x="105" y="223"/>
                                </a:lnTo>
                                <a:lnTo>
                                  <a:pt x="110" y="225"/>
                                </a:lnTo>
                                <a:lnTo>
                                  <a:pt x="111" y="225"/>
                                </a:lnTo>
                                <a:lnTo>
                                  <a:pt x="109" y="230"/>
                                </a:lnTo>
                                <a:lnTo>
                                  <a:pt x="108" y="229"/>
                                </a:lnTo>
                                <a:lnTo>
                                  <a:pt x="86" y="221"/>
                                </a:lnTo>
                                <a:lnTo>
                                  <a:pt x="64" y="213"/>
                                </a:lnTo>
                                <a:lnTo>
                                  <a:pt x="41" y="204"/>
                                </a:lnTo>
                                <a:lnTo>
                                  <a:pt x="19" y="194"/>
                                </a:lnTo>
                                <a:lnTo>
                                  <a:pt x="0" y="186"/>
                                </a:lnTo>
                                <a:lnTo>
                                  <a:pt x="2" y="182"/>
                                </a:lnTo>
                                <a:lnTo>
                                  <a:pt x="9" y="185"/>
                                </a:lnTo>
                                <a:lnTo>
                                  <a:pt x="22" y="188"/>
                                </a:lnTo>
                                <a:lnTo>
                                  <a:pt x="25" y="189"/>
                                </a:lnTo>
                                <a:lnTo>
                                  <a:pt x="34" y="185"/>
                                </a:lnTo>
                                <a:lnTo>
                                  <a:pt x="43" y="169"/>
                                </a:lnTo>
                                <a:lnTo>
                                  <a:pt x="105" y="36"/>
                                </a:lnTo>
                                <a:lnTo>
                                  <a:pt x="95" y="32"/>
                                </a:lnTo>
                                <a:lnTo>
                                  <a:pt x="91" y="30"/>
                                </a:lnTo>
                                <a:lnTo>
                                  <a:pt x="73" y="25"/>
                                </a:lnTo>
                                <a:lnTo>
                                  <a:pt x="60" y="25"/>
                                </a:lnTo>
                                <a:lnTo>
                                  <a:pt x="45" y="33"/>
                                </a:lnTo>
                                <a:lnTo>
                                  <a:pt x="43" y="34"/>
                                </a:lnTo>
                                <a:lnTo>
                                  <a:pt x="30" y="48"/>
                                </a:lnTo>
                                <a:lnTo>
                                  <a:pt x="25" y="46"/>
                                </a:lnTo>
                                <a:lnTo>
                                  <a:pt x="49" y="0"/>
                                </a:lnTo>
                                <a:lnTo>
                                  <a:pt x="60" y="5"/>
                                </a:lnTo>
                                <a:lnTo>
                                  <a:pt x="79" y="14"/>
                                </a:lnTo>
                                <a:lnTo>
                                  <a:pt x="99" y="22"/>
                                </a:lnTo>
                                <a:lnTo>
                                  <a:pt x="120" y="30"/>
                                </a:lnTo>
                                <a:lnTo>
                                  <a:pt x="139" y="38"/>
                                </a:lnTo>
                                <a:lnTo>
                                  <a:pt x="160" y="46"/>
                                </a:lnTo>
                                <a:lnTo>
                                  <a:pt x="180" y="53"/>
                                </a:lnTo>
                                <a:lnTo>
                                  <a:pt x="200" y="60"/>
                                </a:lnTo>
                                <a:lnTo>
                                  <a:pt x="217" y="67"/>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0" name="Freeform 20"/>
                        <wps:cNvSpPr>
                          <a:spLocks noEditPoints="1"/>
                        </wps:cNvSpPr>
                        <wps:spPr bwMode="auto">
                          <a:xfrm>
                            <a:off x="5859" y="6281"/>
                            <a:ext cx="173" cy="160"/>
                          </a:xfrm>
                          <a:custGeom>
                            <a:avLst/>
                            <a:gdLst>
                              <a:gd name="T0" fmla="*/ 148 w 232"/>
                              <a:gd name="T1" fmla="*/ 138 h 214"/>
                              <a:gd name="T2" fmla="*/ 145 w 232"/>
                              <a:gd name="T3" fmla="*/ 137 h 214"/>
                              <a:gd name="T4" fmla="*/ 123 w 232"/>
                              <a:gd name="T5" fmla="*/ 131 h 214"/>
                              <a:gd name="T6" fmla="*/ 101 w 232"/>
                              <a:gd name="T7" fmla="*/ 125 h 214"/>
                              <a:gd name="T8" fmla="*/ 78 w 232"/>
                              <a:gd name="T9" fmla="*/ 118 h 214"/>
                              <a:gd name="T10" fmla="*/ 74 w 232"/>
                              <a:gd name="T11" fmla="*/ 117 h 214"/>
                              <a:gd name="T12" fmla="*/ 59 w 232"/>
                              <a:gd name="T13" fmla="*/ 131 h 214"/>
                              <a:gd name="T14" fmla="*/ 49 w 232"/>
                              <a:gd name="T15" fmla="*/ 144 h 214"/>
                              <a:gd name="T16" fmla="*/ 49 w 232"/>
                              <a:gd name="T17" fmla="*/ 152 h 214"/>
                              <a:gd name="T18" fmla="*/ 54 w 232"/>
                              <a:gd name="T19" fmla="*/ 158 h 214"/>
                              <a:gd name="T20" fmla="*/ 63 w 232"/>
                              <a:gd name="T21" fmla="*/ 162 h 214"/>
                              <a:gd name="T22" fmla="*/ 73 w 232"/>
                              <a:gd name="T23" fmla="*/ 167 h 214"/>
                              <a:gd name="T24" fmla="*/ 72 w 232"/>
                              <a:gd name="T25" fmla="*/ 172 h 214"/>
                              <a:gd name="T26" fmla="*/ 61 w 232"/>
                              <a:gd name="T27" fmla="*/ 168 h 214"/>
                              <a:gd name="T28" fmla="*/ 37 w 232"/>
                              <a:gd name="T29" fmla="*/ 161 h 214"/>
                              <a:gd name="T30" fmla="*/ 14 w 232"/>
                              <a:gd name="T31" fmla="*/ 154 h 214"/>
                              <a:gd name="T32" fmla="*/ 0 w 232"/>
                              <a:gd name="T33" fmla="*/ 148 h 214"/>
                              <a:gd name="T34" fmla="*/ 2 w 232"/>
                              <a:gd name="T35" fmla="*/ 143 h 214"/>
                              <a:gd name="T36" fmla="*/ 13 w 232"/>
                              <a:gd name="T37" fmla="*/ 145 h 214"/>
                              <a:gd name="T38" fmla="*/ 19 w 232"/>
                              <a:gd name="T39" fmla="*/ 143 h 214"/>
                              <a:gd name="T40" fmla="*/ 24 w 232"/>
                              <a:gd name="T41" fmla="*/ 142 h 214"/>
                              <a:gd name="T42" fmla="*/ 36 w 232"/>
                              <a:gd name="T43" fmla="*/ 135 h 214"/>
                              <a:gd name="T44" fmla="*/ 52 w 232"/>
                              <a:gd name="T45" fmla="*/ 122 h 214"/>
                              <a:gd name="T46" fmla="*/ 52 w 232"/>
                              <a:gd name="T47" fmla="*/ 122 h 214"/>
                              <a:gd name="T48" fmla="*/ 90 w 232"/>
                              <a:gd name="T49" fmla="*/ 86 h 214"/>
                              <a:gd name="T50" fmla="*/ 126 w 232"/>
                              <a:gd name="T51" fmla="*/ 50 h 214"/>
                              <a:gd name="T52" fmla="*/ 161 w 232"/>
                              <a:gd name="T53" fmla="*/ 14 h 214"/>
                              <a:gd name="T54" fmla="*/ 173 w 232"/>
                              <a:gd name="T55" fmla="*/ 0 h 214"/>
                              <a:gd name="T56" fmla="*/ 176 w 232"/>
                              <a:gd name="T57" fmla="*/ 1 h 214"/>
                              <a:gd name="T58" fmla="*/ 179 w 232"/>
                              <a:gd name="T59" fmla="*/ 27 h 214"/>
                              <a:gd name="T60" fmla="*/ 187 w 232"/>
                              <a:gd name="T61" fmla="*/ 77 h 214"/>
                              <a:gd name="T62" fmla="*/ 197 w 232"/>
                              <a:gd name="T63" fmla="*/ 127 h 214"/>
                              <a:gd name="T64" fmla="*/ 206 w 232"/>
                              <a:gd name="T65" fmla="*/ 169 h 214"/>
                              <a:gd name="T66" fmla="*/ 208 w 232"/>
                              <a:gd name="T67" fmla="*/ 176 h 214"/>
                              <a:gd name="T68" fmla="*/ 212 w 232"/>
                              <a:gd name="T69" fmla="*/ 190 h 214"/>
                              <a:gd name="T70" fmla="*/ 218 w 232"/>
                              <a:gd name="T71" fmla="*/ 201 h 214"/>
                              <a:gd name="T72" fmla="*/ 223 w 232"/>
                              <a:gd name="T73" fmla="*/ 206 h 214"/>
                              <a:gd name="T74" fmla="*/ 225 w 232"/>
                              <a:gd name="T75" fmla="*/ 206 h 214"/>
                              <a:gd name="T76" fmla="*/ 232 w 232"/>
                              <a:gd name="T77" fmla="*/ 209 h 214"/>
                              <a:gd name="T78" fmla="*/ 231 w 232"/>
                              <a:gd name="T79" fmla="*/ 214 h 214"/>
                              <a:gd name="T80" fmla="*/ 223 w 232"/>
                              <a:gd name="T81" fmla="*/ 212 h 214"/>
                              <a:gd name="T82" fmla="*/ 201 w 232"/>
                              <a:gd name="T83" fmla="*/ 207 h 214"/>
                              <a:gd name="T84" fmla="*/ 176 w 232"/>
                              <a:gd name="T85" fmla="*/ 202 h 214"/>
                              <a:gd name="T86" fmla="*/ 153 w 232"/>
                              <a:gd name="T87" fmla="*/ 196 h 214"/>
                              <a:gd name="T88" fmla="*/ 130 w 232"/>
                              <a:gd name="T89" fmla="*/ 190 h 214"/>
                              <a:gd name="T90" fmla="*/ 125 w 232"/>
                              <a:gd name="T91" fmla="*/ 188 h 214"/>
                              <a:gd name="T92" fmla="*/ 126 w 232"/>
                              <a:gd name="T93" fmla="*/ 182 h 214"/>
                              <a:gd name="T94" fmla="*/ 131 w 232"/>
                              <a:gd name="T95" fmla="*/ 183 h 214"/>
                              <a:gd name="T96" fmla="*/ 131 w 232"/>
                              <a:gd name="T97" fmla="*/ 184 h 214"/>
                              <a:gd name="T98" fmla="*/ 141 w 232"/>
                              <a:gd name="T99" fmla="*/ 187 h 214"/>
                              <a:gd name="T100" fmla="*/ 149 w 232"/>
                              <a:gd name="T101" fmla="*/ 185 h 214"/>
                              <a:gd name="T102" fmla="*/ 154 w 232"/>
                              <a:gd name="T103" fmla="*/ 180 h 214"/>
                              <a:gd name="T104" fmla="*/ 155 w 232"/>
                              <a:gd name="T105" fmla="*/ 175 h 214"/>
                              <a:gd name="T106" fmla="*/ 153 w 232"/>
                              <a:gd name="T107" fmla="*/ 164 h 214"/>
                              <a:gd name="T108" fmla="*/ 148 w 232"/>
                              <a:gd name="T109" fmla="*/ 138 h 214"/>
                              <a:gd name="T110" fmla="*/ 146 w 232"/>
                              <a:gd name="T111" fmla="*/ 127 h 214"/>
                              <a:gd name="T112" fmla="*/ 139 w 232"/>
                              <a:gd name="T113" fmla="*/ 82 h 214"/>
                              <a:gd name="T114" fmla="*/ 136 w 232"/>
                              <a:gd name="T115" fmla="*/ 56 h 214"/>
                              <a:gd name="T116" fmla="*/ 117 w 232"/>
                              <a:gd name="T117" fmla="*/ 74 h 214"/>
                              <a:gd name="T118" fmla="*/ 83 w 232"/>
                              <a:gd name="T119" fmla="*/ 108 h 214"/>
                              <a:gd name="T120" fmla="*/ 104 w 232"/>
                              <a:gd name="T121" fmla="*/ 114 h 214"/>
                              <a:gd name="T122" fmla="*/ 127 w 232"/>
                              <a:gd name="T123" fmla="*/ 122 h 214"/>
                              <a:gd name="T124" fmla="*/ 146 w 232"/>
                              <a:gd name="T125" fmla="*/ 127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232" h="214">
                                <a:moveTo>
                                  <a:pt x="148" y="138"/>
                                </a:moveTo>
                                <a:lnTo>
                                  <a:pt x="145" y="137"/>
                                </a:lnTo>
                                <a:lnTo>
                                  <a:pt x="123" y="131"/>
                                </a:lnTo>
                                <a:lnTo>
                                  <a:pt x="101" y="125"/>
                                </a:lnTo>
                                <a:lnTo>
                                  <a:pt x="78" y="118"/>
                                </a:lnTo>
                                <a:lnTo>
                                  <a:pt x="74" y="117"/>
                                </a:lnTo>
                                <a:lnTo>
                                  <a:pt x="59" y="131"/>
                                </a:lnTo>
                                <a:lnTo>
                                  <a:pt x="49" y="144"/>
                                </a:lnTo>
                                <a:lnTo>
                                  <a:pt x="49" y="152"/>
                                </a:lnTo>
                                <a:lnTo>
                                  <a:pt x="54" y="158"/>
                                </a:lnTo>
                                <a:lnTo>
                                  <a:pt x="63" y="162"/>
                                </a:lnTo>
                                <a:lnTo>
                                  <a:pt x="73" y="167"/>
                                </a:lnTo>
                                <a:lnTo>
                                  <a:pt x="72" y="172"/>
                                </a:lnTo>
                                <a:lnTo>
                                  <a:pt x="61" y="168"/>
                                </a:lnTo>
                                <a:lnTo>
                                  <a:pt x="37" y="161"/>
                                </a:lnTo>
                                <a:lnTo>
                                  <a:pt x="14" y="154"/>
                                </a:lnTo>
                                <a:lnTo>
                                  <a:pt x="0" y="148"/>
                                </a:lnTo>
                                <a:lnTo>
                                  <a:pt x="2" y="143"/>
                                </a:lnTo>
                                <a:lnTo>
                                  <a:pt x="13" y="145"/>
                                </a:lnTo>
                                <a:lnTo>
                                  <a:pt x="19" y="143"/>
                                </a:lnTo>
                                <a:lnTo>
                                  <a:pt x="24" y="142"/>
                                </a:lnTo>
                                <a:lnTo>
                                  <a:pt x="36" y="135"/>
                                </a:lnTo>
                                <a:lnTo>
                                  <a:pt x="52" y="122"/>
                                </a:lnTo>
                                <a:lnTo>
                                  <a:pt x="90" y="86"/>
                                </a:lnTo>
                                <a:lnTo>
                                  <a:pt x="126" y="50"/>
                                </a:lnTo>
                                <a:lnTo>
                                  <a:pt x="161" y="14"/>
                                </a:lnTo>
                                <a:lnTo>
                                  <a:pt x="173" y="0"/>
                                </a:lnTo>
                                <a:lnTo>
                                  <a:pt x="176" y="1"/>
                                </a:lnTo>
                                <a:lnTo>
                                  <a:pt x="179" y="27"/>
                                </a:lnTo>
                                <a:lnTo>
                                  <a:pt x="187" y="77"/>
                                </a:lnTo>
                                <a:lnTo>
                                  <a:pt x="197" y="127"/>
                                </a:lnTo>
                                <a:lnTo>
                                  <a:pt x="206" y="169"/>
                                </a:lnTo>
                                <a:lnTo>
                                  <a:pt x="208" y="176"/>
                                </a:lnTo>
                                <a:lnTo>
                                  <a:pt x="212" y="190"/>
                                </a:lnTo>
                                <a:lnTo>
                                  <a:pt x="218" y="201"/>
                                </a:lnTo>
                                <a:lnTo>
                                  <a:pt x="223" y="206"/>
                                </a:lnTo>
                                <a:lnTo>
                                  <a:pt x="225" y="206"/>
                                </a:lnTo>
                                <a:lnTo>
                                  <a:pt x="232" y="209"/>
                                </a:lnTo>
                                <a:lnTo>
                                  <a:pt x="231" y="214"/>
                                </a:lnTo>
                                <a:lnTo>
                                  <a:pt x="223" y="212"/>
                                </a:lnTo>
                                <a:lnTo>
                                  <a:pt x="201" y="207"/>
                                </a:lnTo>
                                <a:lnTo>
                                  <a:pt x="176" y="202"/>
                                </a:lnTo>
                                <a:lnTo>
                                  <a:pt x="153" y="196"/>
                                </a:lnTo>
                                <a:lnTo>
                                  <a:pt x="130" y="190"/>
                                </a:lnTo>
                                <a:lnTo>
                                  <a:pt x="125" y="188"/>
                                </a:lnTo>
                                <a:lnTo>
                                  <a:pt x="126" y="182"/>
                                </a:lnTo>
                                <a:lnTo>
                                  <a:pt x="131" y="183"/>
                                </a:lnTo>
                                <a:lnTo>
                                  <a:pt x="131" y="184"/>
                                </a:lnTo>
                                <a:lnTo>
                                  <a:pt x="141" y="187"/>
                                </a:lnTo>
                                <a:lnTo>
                                  <a:pt x="149" y="185"/>
                                </a:lnTo>
                                <a:lnTo>
                                  <a:pt x="154" y="180"/>
                                </a:lnTo>
                                <a:lnTo>
                                  <a:pt x="155" y="175"/>
                                </a:lnTo>
                                <a:lnTo>
                                  <a:pt x="153" y="164"/>
                                </a:lnTo>
                                <a:lnTo>
                                  <a:pt x="148" y="138"/>
                                </a:lnTo>
                                <a:close/>
                                <a:moveTo>
                                  <a:pt x="146" y="127"/>
                                </a:moveTo>
                                <a:lnTo>
                                  <a:pt x="139" y="82"/>
                                </a:lnTo>
                                <a:lnTo>
                                  <a:pt x="136" y="56"/>
                                </a:lnTo>
                                <a:lnTo>
                                  <a:pt x="117" y="74"/>
                                </a:lnTo>
                                <a:lnTo>
                                  <a:pt x="83" y="108"/>
                                </a:lnTo>
                                <a:lnTo>
                                  <a:pt x="104" y="114"/>
                                </a:lnTo>
                                <a:lnTo>
                                  <a:pt x="127" y="122"/>
                                </a:lnTo>
                                <a:lnTo>
                                  <a:pt x="146" y="127"/>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1" name="Freeform 21"/>
                        <wps:cNvSpPr>
                          <a:spLocks noEditPoints="1"/>
                        </wps:cNvSpPr>
                        <wps:spPr bwMode="auto">
                          <a:xfrm>
                            <a:off x="6035" y="6303"/>
                            <a:ext cx="173" cy="156"/>
                          </a:xfrm>
                          <a:custGeom>
                            <a:avLst/>
                            <a:gdLst>
                              <a:gd name="T0" fmla="*/ 1 w 235"/>
                              <a:gd name="T1" fmla="*/ 179 h 207"/>
                              <a:gd name="T2" fmla="*/ 9 w 235"/>
                              <a:gd name="T3" fmla="*/ 180 h 207"/>
                              <a:gd name="T4" fmla="*/ 33 w 235"/>
                              <a:gd name="T5" fmla="*/ 176 h 207"/>
                              <a:gd name="T6" fmla="*/ 66 w 235"/>
                              <a:gd name="T7" fmla="*/ 37 h 207"/>
                              <a:gd name="T8" fmla="*/ 63 w 235"/>
                              <a:gd name="T9" fmla="*/ 11 h 207"/>
                              <a:gd name="T10" fmla="*/ 49 w 235"/>
                              <a:gd name="T11" fmla="*/ 6 h 207"/>
                              <a:gd name="T12" fmla="*/ 44 w 235"/>
                              <a:gd name="T13" fmla="*/ 0 h 207"/>
                              <a:gd name="T14" fmla="*/ 73 w 235"/>
                              <a:gd name="T15" fmla="*/ 6 h 207"/>
                              <a:gd name="T16" fmla="*/ 115 w 235"/>
                              <a:gd name="T17" fmla="*/ 14 h 207"/>
                              <a:gd name="T18" fmla="*/ 137 w 235"/>
                              <a:gd name="T19" fmla="*/ 18 h 207"/>
                              <a:gd name="T20" fmla="*/ 165 w 235"/>
                              <a:gd name="T21" fmla="*/ 25 h 207"/>
                              <a:gd name="T22" fmla="*/ 189 w 235"/>
                              <a:gd name="T23" fmla="*/ 35 h 207"/>
                              <a:gd name="T24" fmla="*/ 212 w 235"/>
                              <a:gd name="T25" fmla="*/ 52 h 207"/>
                              <a:gd name="T26" fmla="*/ 227 w 235"/>
                              <a:gd name="T27" fmla="*/ 74 h 207"/>
                              <a:gd name="T28" fmla="*/ 235 w 235"/>
                              <a:gd name="T29" fmla="*/ 99 h 207"/>
                              <a:gd name="T30" fmla="*/ 235 w 235"/>
                              <a:gd name="T31" fmla="*/ 127 h 207"/>
                              <a:gd name="T32" fmla="*/ 231 w 235"/>
                              <a:gd name="T33" fmla="*/ 145 h 207"/>
                              <a:gd name="T34" fmla="*/ 213 w 235"/>
                              <a:gd name="T35" fmla="*/ 176 h 207"/>
                              <a:gd name="T36" fmla="*/ 200 w 235"/>
                              <a:gd name="T37" fmla="*/ 187 h 207"/>
                              <a:gd name="T38" fmla="*/ 177 w 235"/>
                              <a:gd name="T39" fmla="*/ 200 h 207"/>
                              <a:gd name="T40" fmla="*/ 152 w 235"/>
                              <a:gd name="T41" fmla="*/ 205 h 207"/>
                              <a:gd name="T42" fmla="*/ 130 w 235"/>
                              <a:gd name="T43" fmla="*/ 207 h 207"/>
                              <a:gd name="T44" fmla="*/ 104 w 235"/>
                              <a:gd name="T45" fmla="*/ 203 h 207"/>
                              <a:gd name="T46" fmla="*/ 79 w 235"/>
                              <a:gd name="T47" fmla="*/ 199 h 207"/>
                              <a:gd name="T48" fmla="*/ 32 w 235"/>
                              <a:gd name="T49" fmla="*/ 191 h 207"/>
                              <a:gd name="T50" fmla="*/ 0 w 235"/>
                              <a:gd name="T51" fmla="*/ 183 h 207"/>
                              <a:gd name="T52" fmla="*/ 90 w 235"/>
                              <a:gd name="T53" fmla="*/ 170 h 207"/>
                              <a:gd name="T54" fmla="*/ 92 w 235"/>
                              <a:gd name="T55" fmla="*/ 188 h 207"/>
                              <a:gd name="T56" fmla="*/ 105 w 235"/>
                              <a:gd name="T57" fmla="*/ 194 h 207"/>
                              <a:gd name="T58" fmla="*/ 129 w 235"/>
                              <a:gd name="T59" fmla="*/ 194 h 207"/>
                              <a:gd name="T60" fmla="*/ 140 w 235"/>
                              <a:gd name="T61" fmla="*/ 191 h 207"/>
                              <a:gd name="T62" fmla="*/ 156 w 235"/>
                              <a:gd name="T63" fmla="*/ 176 h 207"/>
                              <a:gd name="T64" fmla="*/ 167 w 235"/>
                              <a:gd name="T65" fmla="*/ 160 h 207"/>
                              <a:gd name="T66" fmla="*/ 178 w 235"/>
                              <a:gd name="T67" fmla="*/ 122 h 207"/>
                              <a:gd name="T68" fmla="*/ 174 w 235"/>
                              <a:gd name="T69" fmla="*/ 62 h 207"/>
                              <a:gd name="T70" fmla="*/ 165 w 235"/>
                              <a:gd name="T71" fmla="*/ 45 h 207"/>
                              <a:gd name="T72" fmla="*/ 152 w 235"/>
                              <a:gd name="T73" fmla="*/ 35 h 207"/>
                              <a:gd name="T74" fmla="*/ 135 w 235"/>
                              <a:gd name="T75" fmla="*/ 29 h 207"/>
                              <a:gd name="T76" fmla="*/ 118 w 235"/>
                              <a:gd name="T77" fmla="*/ 25 h 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235" h="207">
                                <a:moveTo>
                                  <a:pt x="0" y="183"/>
                                </a:moveTo>
                                <a:lnTo>
                                  <a:pt x="1" y="179"/>
                                </a:lnTo>
                                <a:lnTo>
                                  <a:pt x="8" y="180"/>
                                </a:lnTo>
                                <a:lnTo>
                                  <a:pt x="9" y="180"/>
                                </a:lnTo>
                                <a:lnTo>
                                  <a:pt x="23" y="181"/>
                                </a:lnTo>
                                <a:lnTo>
                                  <a:pt x="33" y="176"/>
                                </a:lnTo>
                                <a:lnTo>
                                  <a:pt x="38" y="159"/>
                                </a:lnTo>
                                <a:lnTo>
                                  <a:pt x="66" y="37"/>
                                </a:lnTo>
                                <a:lnTo>
                                  <a:pt x="68" y="19"/>
                                </a:lnTo>
                                <a:lnTo>
                                  <a:pt x="63" y="11"/>
                                </a:lnTo>
                                <a:lnTo>
                                  <a:pt x="50" y="6"/>
                                </a:lnTo>
                                <a:lnTo>
                                  <a:pt x="49" y="6"/>
                                </a:lnTo>
                                <a:lnTo>
                                  <a:pt x="43" y="5"/>
                                </a:lnTo>
                                <a:lnTo>
                                  <a:pt x="44" y="0"/>
                                </a:lnTo>
                                <a:lnTo>
                                  <a:pt x="51" y="1"/>
                                </a:lnTo>
                                <a:lnTo>
                                  <a:pt x="73" y="6"/>
                                </a:lnTo>
                                <a:lnTo>
                                  <a:pt x="93" y="10"/>
                                </a:lnTo>
                                <a:lnTo>
                                  <a:pt x="115" y="14"/>
                                </a:lnTo>
                                <a:lnTo>
                                  <a:pt x="132" y="17"/>
                                </a:lnTo>
                                <a:lnTo>
                                  <a:pt x="137" y="18"/>
                                </a:lnTo>
                                <a:lnTo>
                                  <a:pt x="157" y="23"/>
                                </a:lnTo>
                                <a:lnTo>
                                  <a:pt x="165" y="25"/>
                                </a:lnTo>
                                <a:lnTo>
                                  <a:pt x="179" y="31"/>
                                </a:lnTo>
                                <a:lnTo>
                                  <a:pt x="189" y="35"/>
                                </a:lnTo>
                                <a:lnTo>
                                  <a:pt x="199" y="42"/>
                                </a:lnTo>
                                <a:lnTo>
                                  <a:pt x="212" y="52"/>
                                </a:lnTo>
                                <a:lnTo>
                                  <a:pt x="219" y="62"/>
                                </a:lnTo>
                                <a:lnTo>
                                  <a:pt x="227" y="74"/>
                                </a:lnTo>
                                <a:lnTo>
                                  <a:pt x="231" y="87"/>
                                </a:lnTo>
                                <a:lnTo>
                                  <a:pt x="235" y="99"/>
                                </a:lnTo>
                                <a:lnTo>
                                  <a:pt x="235" y="117"/>
                                </a:lnTo>
                                <a:lnTo>
                                  <a:pt x="235" y="127"/>
                                </a:lnTo>
                                <a:lnTo>
                                  <a:pt x="232" y="139"/>
                                </a:lnTo>
                                <a:lnTo>
                                  <a:pt x="231" y="145"/>
                                </a:lnTo>
                                <a:lnTo>
                                  <a:pt x="224" y="163"/>
                                </a:lnTo>
                                <a:lnTo>
                                  <a:pt x="213" y="176"/>
                                </a:lnTo>
                                <a:lnTo>
                                  <a:pt x="202" y="185"/>
                                </a:lnTo>
                                <a:lnTo>
                                  <a:pt x="200" y="187"/>
                                </a:lnTo>
                                <a:lnTo>
                                  <a:pt x="186" y="196"/>
                                </a:lnTo>
                                <a:lnTo>
                                  <a:pt x="177" y="200"/>
                                </a:lnTo>
                                <a:lnTo>
                                  <a:pt x="171" y="202"/>
                                </a:lnTo>
                                <a:lnTo>
                                  <a:pt x="152" y="205"/>
                                </a:lnTo>
                                <a:lnTo>
                                  <a:pt x="130" y="207"/>
                                </a:lnTo>
                                <a:lnTo>
                                  <a:pt x="126" y="206"/>
                                </a:lnTo>
                                <a:lnTo>
                                  <a:pt x="104" y="203"/>
                                </a:lnTo>
                                <a:lnTo>
                                  <a:pt x="99" y="203"/>
                                </a:lnTo>
                                <a:lnTo>
                                  <a:pt x="79" y="199"/>
                                </a:lnTo>
                                <a:lnTo>
                                  <a:pt x="55" y="195"/>
                                </a:lnTo>
                                <a:lnTo>
                                  <a:pt x="32" y="191"/>
                                </a:lnTo>
                                <a:lnTo>
                                  <a:pt x="9" y="185"/>
                                </a:lnTo>
                                <a:lnTo>
                                  <a:pt x="0" y="183"/>
                                </a:lnTo>
                                <a:close/>
                                <a:moveTo>
                                  <a:pt x="118" y="25"/>
                                </a:moveTo>
                                <a:lnTo>
                                  <a:pt x="90" y="170"/>
                                </a:lnTo>
                                <a:lnTo>
                                  <a:pt x="88" y="184"/>
                                </a:lnTo>
                                <a:lnTo>
                                  <a:pt x="92" y="188"/>
                                </a:lnTo>
                                <a:lnTo>
                                  <a:pt x="105" y="194"/>
                                </a:lnTo>
                                <a:lnTo>
                                  <a:pt x="117" y="195"/>
                                </a:lnTo>
                                <a:lnTo>
                                  <a:pt x="129" y="194"/>
                                </a:lnTo>
                                <a:lnTo>
                                  <a:pt x="140" y="191"/>
                                </a:lnTo>
                                <a:lnTo>
                                  <a:pt x="149" y="184"/>
                                </a:lnTo>
                                <a:lnTo>
                                  <a:pt x="156" y="176"/>
                                </a:lnTo>
                                <a:lnTo>
                                  <a:pt x="159" y="174"/>
                                </a:lnTo>
                                <a:lnTo>
                                  <a:pt x="167" y="160"/>
                                </a:lnTo>
                                <a:lnTo>
                                  <a:pt x="174" y="142"/>
                                </a:lnTo>
                                <a:lnTo>
                                  <a:pt x="178" y="122"/>
                                </a:lnTo>
                                <a:lnTo>
                                  <a:pt x="180" y="89"/>
                                </a:lnTo>
                                <a:lnTo>
                                  <a:pt x="174" y="62"/>
                                </a:lnTo>
                                <a:lnTo>
                                  <a:pt x="165" y="45"/>
                                </a:lnTo>
                                <a:lnTo>
                                  <a:pt x="155" y="37"/>
                                </a:lnTo>
                                <a:lnTo>
                                  <a:pt x="152" y="35"/>
                                </a:lnTo>
                                <a:lnTo>
                                  <a:pt x="139" y="30"/>
                                </a:lnTo>
                                <a:lnTo>
                                  <a:pt x="135" y="29"/>
                                </a:lnTo>
                                <a:lnTo>
                                  <a:pt x="118" y="2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2" name="Freeform 22"/>
                        <wps:cNvSpPr>
                          <a:spLocks noEditPoints="1"/>
                        </wps:cNvSpPr>
                        <wps:spPr bwMode="auto">
                          <a:xfrm>
                            <a:off x="6278" y="6335"/>
                            <a:ext cx="164" cy="141"/>
                          </a:xfrm>
                          <a:custGeom>
                            <a:avLst/>
                            <a:gdLst>
                              <a:gd name="T0" fmla="*/ 1 w 221"/>
                              <a:gd name="T1" fmla="*/ 184 h 193"/>
                              <a:gd name="T2" fmla="*/ 15 w 221"/>
                              <a:gd name="T3" fmla="*/ 183 h 193"/>
                              <a:gd name="T4" fmla="*/ 31 w 221"/>
                              <a:gd name="T5" fmla="*/ 176 h 193"/>
                              <a:gd name="T6" fmla="*/ 36 w 221"/>
                              <a:gd name="T7" fmla="*/ 96 h 193"/>
                              <a:gd name="T8" fmla="*/ 6 w 221"/>
                              <a:gd name="T9" fmla="*/ 95 h 193"/>
                              <a:gd name="T10" fmla="*/ 21 w 221"/>
                              <a:gd name="T11" fmla="*/ 85 h 193"/>
                              <a:gd name="T12" fmla="*/ 38 w 221"/>
                              <a:gd name="T13" fmla="*/ 34 h 193"/>
                              <a:gd name="T14" fmla="*/ 32 w 221"/>
                              <a:gd name="T15" fmla="*/ 10 h 193"/>
                              <a:gd name="T16" fmla="*/ 18 w 221"/>
                              <a:gd name="T17" fmla="*/ 6 h 193"/>
                              <a:gd name="T18" fmla="*/ 11 w 221"/>
                              <a:gd name="T19" fmla="*/ 0 h 193"/>
                              <a:gd name="T20" fmla="*/ 45 w 221"/>
                              <a:gd name="T21" fmla="*/ 2 h 193"/>
                              <a:gd name="T22" fmla="*/ 92 w 221"/>
                              <a:gd name="T23" fmla="*/ 3 h 193"/>
                              <a:gd name="T24" fmla="*/ 111 w 221"/>
                              <a:gd name="T25" fmla="*/ 4 h 193"/>
                              <a:gd name="T26" fmla="*/ 133 w 221"/>
                              <a:gd name="T27" fmla="*/ 5 h 193"/>
                              <a:gd name="T28" fmla="*/ 162 w 221"/>
                              <a:gd name="T29" fmla="*/ 12 h 193"/>
                              <a:gd name="T30" fmla="*/ 185 w 221"/>
                              <a:gd name="T31" fmla="*/ 25 h 193"/>
                              <a:gd name="T32" fmla="*/ 204 w 221"/>
                              <a:gd name="T33" fmla="*/ 45 h 193"/>
                              <a:gd name="T34" fmla="*/ 221 w 221"/>
                              <a:gd name="T35" fmla="*/ 95 h 193"/>
                              <a:gd name="T36" fmla="*/ 216 w 221"/>
                              <a:gd name="T37" fmla="*/ 132 h 193"/>
                              <a:gd name="T38" fmla="*/ 205 w 221"/>
                              <a:gd name="T39" fmla="*/ 152 h 193"/>
                              <a:gd name="T40" fmla="*/ 186 w 221"/>
                              <a:gd name="T41" fmla="*/ 171 h 193"/>
                              <a:gd name="T42" fmla="*/ 172 w 221"/>
                              <a:gd name="T43" fmla="*/ 179 h 193"/>
                              <a:gd name="T44" fmla="*/ 154 w 221"/>
                              <a:gd name="T45" fmla="*/ 186 h 193"/>
                              <a:gd name="T46" fmla="*/ 131 w 221"/>
                              <a:gd name="T47" fmla="*/ 191 h 193"/>
                              <a:gd name="T48" fmla="*/ 102 w 221"/>
                              <a:gd name="T49" fmla="*/ 193 h 193"/>
                              <a:gd name="T50" fmla="*/ 63 w 221"/>
                              <a:gd name="T51" fmla="*/ 192 h 193"/>
                              <a:gd name="T52" fmla="*/ 15 w 221"/>
                              <a:gd name="T53" fmla="*/ 190 h 193"/>
                              <a:gd name="T54" fmla="*/ 91 w 221"/>
                              <a:gd name="T55" fmla="*/ 15 h 193"/>
                              <a:gd name="T56" fmla="*/ 91 w 221"/>
                              <a:gd name="T57" fmla="*/ 88 h 193"/>
                              <a:gd name="T58" fmla="*/ 133 w 221"/>
                              <a:gd name="T59" fmla="*/ 88 h 193"/>
                              <a:gd name="T60" fmla="*/ 133 w 221"/>
                              <a:gd name="T61" fmla="*/ 98 h 193"/>
                              <a:gd name="T62" fmla="*/ 111 w 221"/>
                              <a:gd name="T63" fmla="*/ 98 h 193"/>
                              <a:gd name="T64" fmla="*/ 89 w 221"/>
                              <a:gd name="T65" fmla="*/ 98 h 193"/>
                              <a:gd name="T66" fmla="*/ 89 w 221"/>
                              <a:gd name="T67" fmla="*/ 168 h 193"/>
                              <a:gd name="T68" fmla="*/ 94 w 221"/>
                              <a:gd name="T69" fmla="*/ 180 h 193"/>
                              <a:gd name="T70" fmla="*/ 111 w 221"/>
                              <a:gd name="T71" fmla="*/ 181 h 193"/>
                              <a:gd name="T72" fmla="*/ 128 w 221"/>
                              <a:gd name="T73" fmla="*/ 178 h 193"/>
                              <a:gd name="T74" fmla="*/ 137 w 221"/>
                              <a:gd name="T75" fmla="*/ 173 h 193"/>
                              <a:gd name="T76" fmla="*/ 155 w 221"/>
                              <a:gd name="T77" fmla="*/ 154 h 193"/>
                              <a:gd name="T78" fmla="*/ 162 w 221"/>
                              <a:gd name="T79" fmla="*/ 138 h 193"/>
                              <a:gd name="T80" fmla="*/ 165 w 221"/>
                              <a:gd name="T81" fmla="*/ 99 h 193"/>
                              <a:gd name="T82" fmla="*/ 157 w 221"/>
                              <a:gd name="T83" fmla="*/ 55 h 193"/>
                              <a:gd name="T84" fmla="*/ 138 w 221"/>
                              <a:gd name="T85" fmla="*/ 27 h 193"/>
                              <a:gd name="T86" fmla="*/ 123 w 221"/>
                              <a:gd name="T87" fmla="*/ 19 h 193"/>
                              <a:gd name="T88" fmla="*/ 110 w 221"/>
                              <a:gd name="T89" fmla="*/ 15 h 193"/>
                              <a:gd name="T90" fmla="*/ 91 w 221"/>
                              <a:gd name="T91" fmla="*/ 15 h 1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21" h="193">
                                <a:moveTo>
                                  <a:pt x="0" y="189"/>
                                </a:moveTo>
                                <a:lnTo>
                                  <a:pt x="1" y="184"/>
                                </a:lnTo>
                                <a:lnTo>
                                  <a:pt x="8" y="184"/>
                                </a:lnTo>
                                <a:lnTo>
                                  <a:pt x="15" y="183"/>
                                </a:lnTo>
                                <a:lnTo>
                                  <a:pt x="24" y="182"/>
                                </a:lnTo>
                                <a:lnTo>
                                  <a:pt x="31" y="176"/>
                                </a:lnTo>
                                <a:lnTo>
                                  <a:pt x="33" y="159"/>
                                </a:lnTo>
                                <a:lnTo>
                                  <a:pt x="36" y="96"/>
                                </a:lnTo>
                                <a:lnTo>
                                  <a:pt x="20" y="95"/>
                                </a:lnTo>
                                <a:lnTo>
                                  <a:pt x="6" y="95"/>
                                </a:lnTo>
                                <a:lnTo>
                                  <a:pt x="7" y="85"/>
                                </a:lnTo>
                                <a:lnTo>
                                  <a:pt x="21" y="85"/>
                                </a:lnTo>
                                <a:lnTo>
                                  <a:pt x="36" y="86"/>
                                </a:lnTo>
                                <a:lnTo>
                                  <a:pt x="38" y="34"/>
                                </a:lnTo>
                                <a:lnTo>
                                  <a:pt x="38" y="16"/>
                                </a:lnTo>
                                <a:lnTo>
                                  <a:pt x="32" y="10"/>
                                </a:lnTo>
                                <a:lnTo>
                                  <a:pt x="25" y="7"/>
                                </a:lnTo>
                                <a:lnTo>
                                  <a:pt x="18" y="6"/>
                                </a:lnTo>
                                <a:lnTo>
                                  <a:pt x="11" y="5"/>
                                </a:lnTo>
                                <a:lnTo>
                                  <a:pt x="11" y="0"/>
                                </a:lnTo>
                                <a:lnTo>
                                  <a:pt x="25" y="1"/>
                                </a:lnTo>
                                <a:lnTo>
                                  <a:pt x="45" y="2"/>
                                </a:lnTo>
                                <a:lnTo>
                                  <a:pt x="67" y="2"/>
                                </a:lnTo>
                                <a:lnTo>
                                  <a:pt x="92" y="3"/>
                                </a:lnTo>
                                <a:lnTo>
                                  <a:pt x="103" y="3"/>
                                </a:lnTo>
                                <a:lnTo>
                                  <a:pt x="111" y="4"/>
                                </a:lnTo>
                                <a:lnTo>
                                  <a:pt x="131" y="5"/>
                                </a:lnTo>
                                <a:lnTo>
                                  <a:pt x="133" y="5"/>
                                </a:lnTo>
                                <a:lnTo>
                                  <a:pt x="155" y="11"/>
                                </a:lnTo>
                                <a:lnTo>
                                  <a:pt x="162" y="12"/>
                                </a:lnTo>
                                <a:lnTo>
                                  <a:pt x="177" y="21"/>
                                </a:lnTo>
                                <a:lnTo>
                                  <a:pt x="185" y="25"/>
                                </a:lnTo>
                                <a:lnTo>
                                  <a:pt x="200" y="40"/>
                                </a:lnTo>
                                <a:lnTo>
                                  <a:pt x="204" y="45"/>
                                </a:lnTo>
                                <a:lnTo>
                                  <a:pt x="216" y="68"/>
                                </a:lnTo>
                                <a:lnTo>
                                  <a:pt x="221" y="95"/>
                                </a:lnTo>
                                <a:lnTo>
                                  <a:pt x="220" y="114"/>
                                </a:lnTo>
                                <a:lnTo>
                                  <a:pt x="216" y="132"/>
                                </a:lnTo>
                                <a:lnTo>
                                  <a:pt x="208" y="147"/>
                                </a:lnTo>
                                <a:lnTo>
                                  <a:pt x="205" y="152"/>
                                </a:lnTo>
                                <a:lnTo>
                                  <a:pt x="199" y="161"/>
                                </a:lnTo>
                                <a:lnTo>
                                  <a:pt x="186" y="171"/>
                                </a:lnTo>
                                <a:lnTo>
                                  <a:pt x="183" y="173"/>
                                </a:lnTo>
                                <a:lnTo>
                                  <a:pt x="172" y="179"/>
                                </a:lnTo>
                                <a:lnTo>
                                  <a:pt x="160" y="184"/>
                                </a:lnTo>
                                <a:lnTo>
                                  <a:pt x="154" y="186"/>
                                </a:lnTo>
                                <a:lnTo>
                                  <a:pt x="133" y="191"/>
                                </a:lnTo>
                                <a:lnTo>
                                  <a:pt x="131" y="191"/>
                                </a:lnTo>
                                <a:lnTo>
                                  <a:pt x="111" y="192"/>
                                </a:lnTo>
                                <a:lnTo>
                                  <a:pt x="102" y="193"/>
                                </a:lnTo>
                                <a:lnTo>
                                  <a:pt x="89" y="193"/>
                                </a:lnTo>
                                <a:lnTo>
                                  <a:pt x="63" y="192"/>
                                </a:lnTo>
                                <a:lnTo>
                                  <a:pt x="38" y="191"/>
                                </a:lnTo>
                                <a:lnTo>
                                  <a:pt x="15" y="190"/>
                                </a:lnTo>
                                <a:lnTo>
                                  <a:pt x="0" y="189"/>
                                </a:lnTo>
                                <a:close/>
                                <a:moveTo>
                                  <a:pt x="91" y="15"/>
                                </a:moveTo>
                                <a:lnTo>
                                  <a:pt x="89" y="88"/>
                                </a:lnTo>
                                <a:lnTo>
                                  <a:pt x="91" y="88"/>
                                </a:lnTo>
                                <a:lnTo>
                                  <a:pt x="111" y="88"/>
                                </a:lnTo>
                                <a:lnTo>
                                  <a:pt x="133" y="88"/>
                                </a:lnTo>
                                <a:lnTo>
                                  <a:pt x="133" y="98"/>
                                </a:lnTo>
                                <a:lnTo>
                                  <a:pt x="111" y="98"/>
                                </a:lnTo>
                                <a:lnTo>
                                  <a:pt x="91" y="98"/>
                                </a:lnTo>
                                <a:lnTo>
                                  <a:pt x="89" y="98"/>
                                </a:lnTo>
                                <a:lnTo>
                                  <a:pt x="88" y="162"/>
                                </a:lnTo>
                                <a:lnTo>
                                  <a:pt x="89" y="168"/>
                                </a:lnTo>
                                <a:lnTo>
                                  <a:pt x="89" y="176"/>
                                </a:lnTo>
                                <a:lnTo>
                                  <a:pt x="94" y="180"/>
                                </a:lnTo>
                                <a:lnTo>
                                  <a:pt x="106" y="182"/>
                                </a:lnTo>
                                <a:lnTo>
                                  <a:pt x="111" y="181"/>
                                </a:lnTo>
                                <a:lnTo>
                                  <a:pt x="117" y="181"/>
                                </a:lnTo>
                                <a:lnTo>
                                  <a:pt x="128" y="178"/>
                                </a:lnTo>
                                <a:lnTo>
                                  <a:pt x="133" y="175"/>
                                </a:lnTo>
                                <a:lnTo>
                                  <a:pt x="137" y="173"/>
                                </a:lnTo>
                                <a:lnTo>
                                  <a:pt x="146" y="166"/>
                                </a:lnTo>
                                <a:lnTo>
                                  <a:pt x="155" y="154"/>
                                </a:lnTo>
                                <a:lnTo>
                                  <a:pt x="159" y="145"/>
                                </a:lnTo>
                                <a:lnTo>
                                  <a:pt x="162" y="138"/>
                                </a:lnTo>
                                <a:lnTo>
                                  <a:pt x="165" y="120"/>
                                </a:lnTo>
                                <a:lnTo>
                                  <a:pt x="165" y="99"/>
                                </a:lnTo>
                                <a:lnTo>
                                  <a:pt x="160" y="66"/>
                                </a:lnTo>
                                <a:lnTo>
                                  <a:pt x="157" y="55"/>
                                </a:lnTo>
                                <a:lnTo>
                                  <a:pt x="150" y="41"/>
                                </a:lnTo>
                                <a:lnTo>
                                  <a:pt x="138" y="27"/>
                                </a:lnTo>
                                <a:lnTo>
                                  <a:pt x="132" y="24"/>
                                </a:lnTo>
                                <a:lnTo>
                                  <a:pt x="123" y="19"/>
                                </a:lnTo>
                                <a:lnTo>
                                  <a:pt x="111" y="16"/>
                                </a:lnTo>
                                <a:lnTo>
                                  <a:pt x="110" y="15"/>
                                </a:lnTo>
                                <a:lnTo>
                                  <a:pt x="91" y="1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3" name="Freeform 23"/>
                        <wps:cNvSpPr>
                          <a:spLocks/>
                        </wps:cNvSpPr>
                        <wps:spPr bwMode="auto">
                          <a:xfrm>
                            <a:off x="6507" y="6292"/>
                            <a:ext cx="238" cy="176"/>
                          </a:xfrm>
                          <a:custGeom>
                            <a:avLst/>
                            <a:gdLst>
                              <a:gd name="T0" fmla="*/ 169 w 326"/>
                              <a:gd name="T1" fmla="*/ 131 h 237"/>
                              <a:gd name="T2" fmla="*/ 191 w 326"/>
                              <a:gd name="T3" fmla="*/ 26 h 237"/>
                              <a:gd name="T4" fmla="*/ 211 w 326"/>
                              <a:gd name="T5" fmla="*/ 15 h 237"/>
                              <a:gd name="T6" fmla="*/ 254 w 326"/>
                              <a:gd name="T7" fmla="*/ 5 h 237"/>
                              <a:gd name="T8" fmla="*/ 274 w 326"/>
                              <a:gd name="T9" fmla="*/ 5 h 237"/>
                              <a:gd name="T10" fmla="*/ 256 w 326"/>
                              <a:gd name="T11" fmla="*/ 13 h 237"/>
                              <a:gd name="T12" fmla="*/ 251 w 326"/>
                              <a:gd name="T13" fmla="*/ 20 h 237"/>
                              <a:gd name="T14" fmla="*/ 286 w 326"/>
                              <a:gd name="T15" fmla="*/ 158 h 237"/>
                              <a:gd name="T16" fmla="*/ 302 w 326"/>
                              <a:gd name="T17" fmla="*/ 180 h 237"/>
                              <a:gd name="T18" fmla="*/ 317 w 326"/>
                              <a:gd name="T19" fmla="*/ 179 h 237"/>
                              <a:gd name="T20" fmla="*/ 326 w 326"/>
                              <a:gd name="T21" fmla="*/ 182 h 237"/>
                              <a:gd name="T22" fmla="*/ 281 w 326"/>
                              <a:gd name="T23" fmla="*/ 193 h 237"/>
                              <a:gd name="T24" fmla="*/ 233 w 326"/>
                              <a:gd name="T25" fmla="*/ 203 h 237"/>
                              <a:gd name="T26" fmla="*/ 210 w 326"/>
                              <a:gd name="T27" fmla="*/ 203 h 237"/>
                              <a:gd name="T28" fmla="*/ 231 w 326"/>
                              <a:gd name="T29" fmla="*/ 196 h 237"/>
                              <a:gd name="T30" fmla="*/ 236 w 326"/>
                              <a:gd name="T31" fmla="*/ 188 h 237"/>
                              <a:gd name="T32" fmla="*/ 201 w 326"/>
                              <a:gd name="T33" fmla="*/ 34 h 237"/>
                              <a:gd name="T34" fmla="*/ 186 w 326"/>
                              <a:gd name="T35" fmla="*/ 105 h 237"/>
                              <a:gd name="T36" fmla="*/ 160 w 326"/>
                              <a:gd name="T37" fmla="*/ 208 h 237"/>
                              <a:gd name="T38" fmla="*/ 153 w 326"/>
                              <a:gd name="T39" fmla="*/ 219 h 237"/>
                              <a:gd name="T40" fmla="*/ 102 w 326"/>
                              <a:gd name="T41" fmla="*/ 150 h 237"/>
                              <a:gd name="T42" fmla="*/ 43 w 326"/>
                              <a:gd name="T43" fmla="*/ 63 h 237"/>
                              <a:gd name="T44" fmla="*/ 61 w 326"/>
                              <a:gd name="T45" fmla="*/ 195 h 237"/>
                              <a:gd name="T46" fmla="*/ 64 w 326"/>
                              <a:gd name="T47" fmla="*/ 212 h 237"/>
                              <a:gd name="T48" fmla="*/ 75 w 326"/>
                              <a:gd name="T49" fmla="*/ 222 h 237"/>
                              <a:gd name="T50" fmla="*/ 89 w 326"/>
                              <a:gd name="T51" fmla="*/ 223 h 237"/>
                              <a:gd name="T52" fmla="*/ 98 w 326"/>
                              <a:gd name="T53" fmla="*/ 228 h 237"/>
                              <a:gd name="T54" fmla="*/ 67 w 326"/>
                              <a:gd name="T55" fmla="*/ 232 h 237"/>
                              <a:gd name="T56" fmla="*/ 21 w 326"/>
                              <a:gd name="T57" fmla="*/ 237 h 237"/>
                              <a:gd name="T58" fmla="*/ 23 w 326"/>
                              <a:gd name="T59" fmla="*/ 232 h 237"/>
                              <a:gd name="T60" fmla="*/ 42 w 326"/>
                              <a:gd name="T61" fmla="*/ 225 h 237"/>
                              <a:gd name="T62" fmla="*/ 50 w 326"/>
                              <a:gd name="T63" fmla="*/ 211 h 237"/>
                              <a:gd name="T64" fmla="*/ 33 w 326"/>
                              <a:gd name="T65" fmla="*/ 78 h 237"/>
                              <a:gd name="T66" fmla="*/ 21 w 326"/>
                              <a:gd name="T67" fmla="*/ 55 h 237"/>
                              <a:gd name="T68" fmla="*/ 7 w 326"/>
                              <a:gd name="T69" fmla="*/ 54 h 237"/>
                              <a:gd name="T70" fmla="*/ 0 w 326"/>
                              <a:gd name="T71" fmla="*/ 50 h 237"/>
                              <a:gd name="T72" fmla="*/ 40 w 326"/>
                              <a:gd name="T73" fmla="*/ 45 h 237"/>
                              <a:gd name="T74" fmla="*/ 83 w 326"/>
                              <a:gd name="T75" fmla="*/ 39 h 237"/>
                              <a:gd name="T76" fmla="*/ 113 w 326"/>
                              <a:gd name="T77" fmla="*/ 83 h 237"/>
                              <a:gd name="T78" fmla="*/ 163 w 326"/>
                              <a:gd name="T79" fmla="*/ 152 h 2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26" h="237">
                                <a:moveTo>
                                  <a:pt x="163" y="152"/>
                                </a:moveTo>
                                <a:lnTo>
                                  <a:pt x="169" y="131"/>
                                </a:lnTo>
                                <a:lnTo>
                                  <a:pt x="181" y="79"/>
                                </a:lnTo>
                                <a:lnTo>
                                  <a:pt x="191" y="26"/>
                                </a:lnTo>
                                <a:lnTo>
                                  <a:pt x="193" y="19"/>
                                </a:lnTo>
                                <a:lnTo>
                                  <a:pt x="211" y="15"/>
                                </a:lnTo>
                                <a:lnTo>
                                  <a:pt x="232" y="10"/>
                                </a:lnTo>
                                <a:lnTo>
                                  <a:pt x="254" y="5"/>
                                </a:lnTo>
                                <a:lnTo>
                                  <a:pt x="273" y="0"/>
                                </a:lnTo>
                                <a:lnTo>
                                  <a:pt x="274" y="5"/>
                                </a:lnTo>
                                <a:lnTo>
                                  <a:pt x="268" y="6"/>
                                </a:lnTo>
                                <a:lnTo>
                                  <a:pt x="256" y="13"/>
                                </a:lnTo>
                                <a:lnTo>
                                  <a:pt x="255" y="13"/>
                                </a:lnTo>
                                <a:lnTo>
                                  <a:pt x="251" y="20"/>
                                </a:lnTo>
                                <a:lnTo>
                                  <a:pt x="254" y="38"/>
                                </a:lnTo>
                                <a:lnTo>
                                  <a:pt x="286" y="158"/>
                                </a:lnTo>
                                <a:lnTo>
                                  <a:pt x="293" y="176"/>
                                </a:lnTo>
                                <a:lnTo>
                                  <a:pt x="302" y="180"/>
                                </a:lnTo>
                                <a:lnTo>
                                  <a:pt x="317" y="179"/>
                                </a:lnTo>
                                <a:lnTo>
                                  <a:pt x="324" y="177"/>
                                </a:lnTo>
                                <a:lnTo>
                                  <a:pt x="326" y="182"/>
                                </a:lnTo>
                                <a:lnTo>
                                  <a:pt x="304" y="188"/>
                                </a:lnTo>
                                <a:lnTo>
                                  <a:pt x="281" y="193"/>
                                </a:lnTo>
                                <a:lnTo>
                                  <a:pt x="257" y="198"/>
                                </a:lnTo>
                                <a:lnTo>
                                  <a:pt x="233" y="203"/>
                                </a:lnTo>
                                <a:lnTo>
                                  <a:pt x="211" y="209"/>
                                </a:lnTo>
                                <a:lnTo>
                                  <a:pt x="210" y="203"/>
                                </a:lnTo>
                                <a:lnTo>
                                  <a:pt x="217" y="202"/>
                                </a:lnTo>
                                <a:lnTo>
                                  <a:pt x="231" y="196"/>
                                </a:lnTo>
                                <a:lnTo>
                                  <a:pt x="232" y="196"/>
                                </a:lnTo>
                                <a:lnTo>
                                  <a:pt x="236" y="188"/>
                                </a:lnTo>
                                <a:lnTo>
                                  <a:pt x="234" y="170"/>
                                </a:lnTo>
                                <a:lnTo>
                                  <a:pt x="201" y="34"/>
                                </a:lnTo>
                                <a:lnTo>
                                  <a:pt x="197" y="53"/>
                                </a:lnTo>
                                <a:lnTo>
                                  <a:pt x="186" y="105"/>
                                </a:lnTo>
                                <a:lnTo>
                                  <a:pt x="175" y="156"/>
                                </a:lnTo>
                                <a:lnTo>
                                  <a:pt x="160" y="208"/>
                                </a:lnTo>
                                <a:lnTo>
                                  <a:pt x="157" y="219"/>
                                </a:lnTo>
                                <a:lnTo>
                                  <a:pt x="153" y="219"/>
                                </a:lnTo>
                                <a:lnTo>
                                  <a:pt x="132" y="192"/>
                                </a:lnTo>
                                <a:lnTo>
                                  <a:pt x="102" y="150"/>
                                </a:lnTo>
                                <a:lnTo>
                                  <a:pt x="72" y="107"/>
                                </a:lnTo>
                                <a:lnTo>
                                  <a:pt x="43" y="63"/>
                                </a:lnTo>
                                <a:lnTo>
                                  <a:pt x="61" y="195"/>
                                </a:lnTo>
                                <a:lnTo>
                                  <a:pt x="62" y="200"/>
                                </a:lnTo>
                                <a:lnTo>
                                  <a:pt x="64" y="212"/>
                                </a:lnTo>
                                <a:lnTo>
                                  <a:pt x="69" y="218"/>
                                </a:lnTo>
                                <a:lnTo>
                                  <a:pt x="75" y="222"/>
                                </a:lnTo>
                                <a:lnTo>
                                  <a:pt x="84" y="224"/>
                                </a:lnTo>
                                <a:lnTo>
                                  <a:pt x="89" y="223"/>
                                </a:lnTo>
                                <a:lnTo>
                                  <a:pt x="97" y="223"/>
                                </a:lnTo>
                                <a:lnTo>
                                  <a:pt x="98" y="228"/>
                                </a:lnTo>
                                <a:lnTo>
                                  <a:pt x="90" y="229"/>
                                </a:lnTo>
                                <a:lnTo>
                                  <a:pt x="67" y="232"/>
                                </a:lnTo>
                                <a:lnTo>
                                  <a:pt x="43" y="235"/>
                                </a:lnTo>
                                <a:lnTo>
                                  <a:pt x="21" y="237"/>
                                </a:lnTo>
                                <a:lnTo>
                                  <a:pt x="20" y="232"/>
                                </a:lnTo>
                                <a:lnTo>
                                  <a:pt x="23" y="232"/>
                                </a:lnTo>
                                <a:lnTo>
                                  <a:pt x="38" y="228"/>
                                </a:lnTo>
                                <a:lnTo>
                                  <a:pt x="42" y="225"/>
                                </a:lnTo>
                                <a:lnTo>
                                  <a:pt x="46" y="222"/>
                                </a:lnTo>
                                <a:lnTo>
                                  <a:pt x="50" y="211"/>
                                </a:lnTo>
                                <a:lnTo>
                                  <a:pt x="49" y="197"/>
                                </a:lnTo>
                                <a:lnTo>
                                  <a:pt x="33" y="78"/>
                                </a:lnTo>
                                <a:lnTo>
                                  <a:pt x="29" y="61"/>
                                </a:lnTo>
                                <a:lnTo>
                                  <a:pt x="21" y="55"/>
                                </a:lnTo>
                                <a:lnTo>
                                  <a:pt x="19" y="55"/>
                                </a:lnTo>
                                <a:lnTo>
                                  <a:pt x="7" y="54"/>
                                </a:lnTo>
                                <a:lnTo>
                                  <a:pt x="1" y="55"/>
                                </a:lnTo>
                                <a:lnTo>
                                  <a:pt x="0" y="50"/>
                                </a:lnTo>
                                <a:lnTo>
                                  <a:pt x="18" y="48"/>
                                </a:lnTo>
                                <a:lnTo>
                                  <a:pt x="40" y="45"/>
                                </a:lnTo>
                                <a:lnTo>
                                  <a:pt x="61" y="43"/>
                                </a:lnTo>
                                <a:lnTo>
                                  <a:pt x="83" y="39"/>
                                </a:lnTo>
                                <a:lnTo>
                                  <a:pt x="83" y="40"/>
                                </a:lnTo>
                                <a:lnTo>
                                  <a:pt x="113" y="83"/>
                                </a:lnTo>
                                <a:lnTo>
                                  <a:pt x="144" y="126"/>
                                </a:lnTo>
                                <a:lnTo>
                                  <a:pt x="163" y="15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4" name="Freeform 24"/>
                        <wps:cNvSpPr>
                          <a:spLocks/>
                        </wps:cNvSpPr>
                        <wps:spPr bwMode="auto">
                          <a:xfrm>
                            <a:off x="6713" y="6253"/>
                            <a:ext cx="179" cy="171"/>
                          </a:xfrm>
                          <a:custGeom>
                            <a:avLst/>
                            <a:gdLst>
                              <a:gd name="T0" fmla="*/ 103 w 238"/>
                              <a:gd name="T1" fmla="*/ 113 h 234"/>
                              <a:gd name="T2" fmla="*/ 122 w 238"/>
                              <a:gd name="T3" fmla="*/ 104 h 234"/>
                              <a:gd name="T4" fmla="*/ 130 w 238"/>
                              <a:gd name="T5" fmla="*/ 93 h 234"/>
                              <a:gd name="T6" fmla="*/ 130 w 238"/>
                              <a:gd name="T7" fmla="*/ 61 h 234"/>
                              <a:gd name="T8" fmla="*/ 135 w 238"/>
                              <a:gd name="T9" fmla="*/ 56 h 234"/>
                              <a:gd name="T10" fmla="*/ 165 w 238"/>
                              <a:gd name="T11" fmla="*/ 150 h 234"/>
                              <a:gd name="T12" fmla="*/ 157 w 238"/>
                              <a:gd name="T13" fmla="*/ 138 h 234"/>
                              <a:gd name="T14" fmla="*/ 139 w 238"/>
                              <a:gd name="T15" fmla="*/ 123 h 234"/>
                              <a:gd name="T16" fmla="*/ 128 w 238"/>
                              <a:gd name="T17" fmla="*/ 119 h 234"/>
                              <a:gd name="T18" fmla="*/ 107 w 238"/>
                              <a:gd name="T19" fmla="*/ 124 h 234"/>
                              <a:gd name="T20" fmla="*/ 131 w 238"/>
                              <a:gd name="T21" fmla="*/ 192 h 234"/>
                              <a:gd name="T22" fmla="*/ 153 w 238"/>
                              <a:gd name="T23" fmla="*/ 193 h 234"/>
                              <a:gd name="T24" fmla="*/ 165 w 238"/>
                              <a:gd name="T25" fmla="*/ 188 h 234"/>
                              <a:gd name="T26" fmla="*/ 191 w 238"/>
                              <a:gd name="T27" fmla="*/ 176 h 234"/>
                              <a:gd name="T28" fmla="*/ 207 w 238"/>
                              <a:gd name="T29" fmla="*/ 161 h 234"/>
                              <a:gd name="T30" fmla="*/ 218 w 238"/>
                              <a:gd name="T31" fmla="*/ 141 h 234"/>
                              <a:gd name="T32" fmla="*/ 225 w 238"/>
                              <a:gd name="T33" fmla="*/ 114 h 234"/>
                              <a:gd name="T34" fmla="*/ 226 w 238"/>
                              <a:gd name="T35" fmla="*/ 178 h 234"/>
                              <a:gd name="T36" fmla="*/ 181 w 238"/>
                              <a:gd name="T37" fmla="*/ 195 h 234"/>
                              <a:gd name="T38" fmla="*/ 134 w 238"/>
                              <a:gd name="T39" fmla="*/ 209 h 234"/>
                              <a:gd name="T40" fmla="*/ 88 w 238"/>
                              <a:gd name="T41" fmla="*/ 223 h 234"/>
                              <a:gd name="T42" fmla="*/ 53 w 238"/>
                              <a:gd name="T43" fmla="*/ 234 h 234"/>
                              <a:gd name="T44" fmla="*/ 59 w 238"/>
                              <a:gd name="T45" fmla="*/ 226 h 234"/>
                              <a:gd name="T46" fmla="*/ 74 w 238"/>
                              <a:gd name="T47" fmla="*/ 220 h 234"/>
                              <a:gd name="T48" fmla="*/ 74 w 238"/>
                              <a:gd name="T49" fmla="*/ 195 h 234"/>
                              <a:gd name="T50" fmla="*/ 32 w 238"/>
                              <a:gd name="T51" fmla="*/ 61 h 234"/>
                              <a:gd name="T52" fmla="*/ 16 w 238"/>
                              <a:gd name="T53" fmla="*/ 54 h 234"/>
                              <a:gd name="T54" fmla="*/ 7 w 238"/>
                              <a:gd name="T55" fmla="*/ 55 h 234"/>
                              <a:gd name="T56" fmla="*/ 0 w 238"/>
                              <a:gd name="T57" fmla="*/ 52 h 234"/>
                              <a:gd name="T58" fmla="*/ 32 w 238"/>
                              <a:gd name="T59" fmla="*/ 43 h 234"/>
                              <a:gd name="T60" fmla="*/ 73 w 238"/>
                              <a:gd name="T61" fmla="*/ 30 h 234"/>
                              <a:gd name="T62" fmla="*/ 114 w 238"/>
                              <a:gd name="T63" fmla="*/ 17 h 234"/>
                              <a:gd name="T64" fmla="*/ 154 w 238"/>
                              <a:gd name="T65" fmla="*/ 2 h 234"/>
                              <a:gd name="T66" fmla="*/ 182 w 238"/>
                              <a:gd name="T67" fmla="*/ 53 h 234"/>
                              <a:gd name="T68" fmla="*/ 175 w 238"/>
                              <a:gd name="T69" fmla="*/ 52 h 234"/>
                              <a:gd name="T70" fmla="*/ 154 w 238"/>
                              <a:gd name="T71" fmla="*/ 31 h 234"/>
                              <a:gd name="T72" fmla="*/ 141 w 238"/>
                              <a:gd name="T73" fmla="*/ 27 h 234"/>
                              <a:gd name="T74" fmla="*/ 118 w 238"/>
                              <a:gd name="T75" fmla="*/ 28 h 234"/>
                              <a:gd name="T76" fmla="*/ 97 w 238"/>
                              <a:gd name="T77" fmla="*/ 34 h 234"/>
                              <a:gd name="T78" fmla="*/ 77 w 238"/>
                              <a:gd name="T79" fmla="*/ 40 h 2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238" h="234">
                                <a:moveTo>
                                  <a:pt x="77" y="40"/>
                                </a:moveTo>
                                <a:lnTo>
                                  <a:pt x="103" y="113"/>
                                </a:lnTo>
                                <a:lnTo>
                                  <a:pt x="107" y="112"/>
                                </a:lnTo>
                                <a:lnTo>
                                  <a:pt x="122" y="104"/>
                                </a:lnTo>
                                <a:lnTo>
                                  <a:pt x="123" y="104"/>
                                </a:lnTo>
                                <a:lnTo>
                                  <a:pt x="130" y="93"/>
                                </a:lnTo>
                                <a:lnTo>
                                  <a:pt x="132" y="77"/>
                                </a:lnTo>
                                <a:lnTo>
                                  <a:pt x="130" y="61"/>
                                </a:lnTo>
                                <a:lnTo>
                                  <a:pt x="129" y="58"/>
                                </a:lnTo>
                                <a:lnTo>
                                  <a:pt x="135" y="56"/>
                                </a:lnTo>
                                <a:lnTo>
                                  <a:pt x="170" y="148"/>
                                </a:lnTo>
                                <a:lnTo>
                                  <a:pt x="165" y="150"/>
                                </a:lnTo>
                                <a:lnTo>
                                  <a:pt x="163" y="147"/>
                                </a:lnTo>
                                <a:lnTo>
                                  <a:pt x="157" y="138"/>
                                </a:lnTo>
                                <a:lnTo>
                                  <a:pt x="148" y="128"/>
                                </a:lnTo>
                                <a:lnTo>
                                  <a:pt x="139" y="123"/>
                                </a:lnTo>
                                <a:lnTo>
                                  <a:pt x="129" y="119"/>
                                </a:lnTo>
                                <a:lnTo>
                                  <a:pt x="128" y="119"/>
                                </a:lnTo>
                                <a:lnTo>
                                  <a:pt x="119" y="120"/>
                                </a:lnTo>
                                <a:lnTo>
                                  <a:pt x="107" y="124"/>
                                </a:lnTo>
                                <a:lnTo>
                                  <a:pt x="124" y="174"/>
                                </a:lnTo>
                                <a:lnTo>
                                  <a:pt x="131" y="192"/>
                                </a:lnTo>
                                <a:lnTo>
                                  <a:pt x="139" y="195"/>
                                </a:lnTo>
                                <a:lnTo>
                                  <a:pt x="153" y="193"/>
                                </a:lnTo>
                                <a:lnTo>
                                  <a:pt x="154" y="193"/>
                                </a:lnTo>
                                <a:lnTo>
                                  <a:pt x="165" y="188"/>
                                </a:lnTo>
                                <a:lnTo>
                                  <a:pt x="177" y="184"/>
                                </a:lnTo>
                                <a:lnTo>
                                  <a:pt x="191" y="176"/>
                                </a:lnTo>
                                <a:lnTo>
                                  <a:pt x="197" y="171"/>
                                </a:lnTo>
                                <a:lnTo>
                                  <a:pt x="207" y="161"/>
                                </a:lnTo>
                                <a:lnTo>
                                  <a:pt x="214" y="149"/>
                                </a:lnTo>
                                <a:lnTo>
                                  <a:pt x="218" y="141"/>
                                </a:lnTo>
                                <a:lnTo>
                                  <a:pt x="219" y="116"/>
                                </a:lnTo>
                                <a:lnTo>
                                  <a:pt x="225" y="114"/>
                                </a:lnTo>
                                <a:lnTo>
                                  <a:pt x="238" y="174"/>
                                </a:lnTo>
                                <a:lnTo>
                                  <a:pt x="226" y="178"/>
                                </a:lnTo>
                                <a:lnTo>
                                  <a:pt x="203" y="186"/>
                                </a:lnTo>
                                <a:lnTo>
                                  <a:pt x="181" y="195"/>
                                </a:lnTo>
                                <a:lnTo>
                                  <a:pt x="158" y="202"/>
                                </a:lnTo>
                                <a:lnTo>
                                  <a:pt x="134" y="209"/>
                                </a:lnTo>
                                <a:lnTo>
                                  <a:pt x="112" y="216"/>
                                </a:lnTo>
                                <a:lnTo>
                                  <a:pt x="88" y="223"/>
                                </a:lnTo>
                                <a:lnTo>
                                  <a:pt x="65" y="231"/>
                                </a:lnTo>
                                <a:lnTo>
                                  <a:pt x="53" y="234"/>
                                </a:lnTo>
                                <a:lnTo>
                                  <a:pt x="51" y="229"/>
                                </a:lnTo>
                                <a:lnTo>
                                  <a:pt x="59" y="226"/>
                                </a:lnTo>
                                <a:lnTo>
                                  <a:pt x="63" y="224"/>
                                </a:lnTo>
                                <a:lnTo>
                                  <a:pt x="74" y="220"/>
                                </a:lnTo>
                                <a:lnTo>
                                  <a:pt x="77" y="211"/>
                                </a:lnTo>
                                <a:lnTo>
                                  <a:pt x="74" y="195"/>
                                </a:lnTo>
                                <a:lnTo>
                                  <a:pt x="37" y="75"/>
                                </a:lnTo>
                                <a:lnTo>
                                  <a:pt x="32" y="61"/>
                                </a:lnTo>
                                <a:lnTo>
                                  <a:pt x="23" y="55"/>
                                </a:lnTo>
                                <a:lnTo>
                                  <a:pt x="16" y="54"/>
                                </a:lnTo>
                                <a:lnTo>
                                  <a:pt x="12" y="55"/>
                                </a:lnTo>
                                <a:lnTo>
                                  <a:pt x="7" y="55"/>
                                </a:lnTo>
                                <a:lnTo>
                                  <a:pt x="1" y="57"/>
                                </a:lnTo>
                                <a:lnTo>
                                  <a:pt x="0" y="52"/>
                                </a:lnTo>
                                <a:lnTo>
                                  <a:pt x="10" y="48"/>
                                </a:lnTo>
                                <a:lnTo>
                                  <a:pt x="32" y="43"/>
                                </a:lnTo>
                                <a:lnTo>
                                  <a:pt x="52" y="37"/>
                                </a:lnTo>
                                <a:lnTo>
                                  <a:pt x="73" y="30"/>
                                </a:lnTo>
                                <a:lnTo>
                                  <a:pt x="93" y="24"/>
                                </a:lnTo>
                                <a:lnTo>
                                  <a:pt x="114" y="17"/>
                                </a:lnTo>
                                <a:lnTo>
                                  <a:pt x="134" y="9"/>
                                </a:lnTo>
                                <a:lnTo>
                                  <a:pt x="154" y="2"/>
                                </a:lnTo>
                                <a:lnTo>
                                  <a:pt x="160" y="0"/>
                                </a:lnTo>
                                <a:lnTo>
                                  <a:pt x="182" y="53"/>
                                </a:lnTo>
                                <a:lnTo>
                                  <a:pt x="177" y="55"/>
                                </a:lnTo>
                                <a:lnTo>
                                  <a:pt x="175" y="52"/>
                                </a:lnTo>
                                <a:lnTo>
                                  <a:pt x="165" y="40"/>
                                </a:lnTo>
                                <a:lnTo>
                                  <a:pt x="154" y="31"/>
                                </a:lnTo>
                                <a:lnTo>
                                  <a:pt x="143" y="27"/>
                                </a:lnTo>
                                <a:lnTo>
                                  <a:pt x="141" y="27"/>
                                </a:lnTo>
                                <a:lnTo>
                                  <a:pt x="128" y="26"/>
                                </a:lnTo>
                                <a:lnTo>
                                  <a:pt x="118" y="28"/>
                                </a:lnTo>
                                <a:lnTo>
                                  <a:pt x="116" y="29"/>
                                </a:lnTo>
                                <a:lnTo>
                                  <a:pt x="97" y="34"/>
                                </a:lnTo>
                                <a:lnTo>
                                  <a:pt x="77" y="4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5" name="Freeform 25"/>
                        <wps:cNvSpPr>
                          <a:spLocks noEditPoints="1"/>
                        </wps:cNvSpPr>
                        <wps:spPr bwMode="auto">
                          <a:xfrm>
                            <a:off x="6856" y="6208"/>
                            <a:ext cx="182" cy="162"/>
                          </a:xfrm>
                          <a:custGeom>
                            <a:avLst/>
                            <a:gdLst>
                              <a:gd name="T0" fmla="*/ 73 w 245"/>
                              <a:gd name="T1" fmla="*/ 222 h 227"/>
                              <a:gd name="T2" fmla="*/ 80 w 245"/>
                              <a:gd name="T3" fmla="*/ 218 h 227"/>
                              <a:gd name="T4" fmla="*/ 97 w 245"/>
                              <a:gd name="T5" fmla="*/ 204 h 227"/>
                              <a:gd name="T6" fmla="*/ 92 w 245"/>
                              <a:gd name="T7" fmla="*/ 186 h 227"/>
                              <a:gd name="T8" fmla="*/ 30 w 245"/>
                              <a:gd name="T9" fmla="*/ 55 h 227"/>
                              <a:gd name="T10" fmla="*/ 22 w 245"/>
                              <a:gd name="T11" fmla="*/ 52 h 227"/>
                              <a:gd name="T12" fmla="*/ 6 w 245"/>
                              <a:gd name="T13" fmla="*/ 55 h 227"/>
                              <a:gd name="T14" fmla="*/ 0 w 245"/>
                              <a:gd name="T15" fmla="*/ 52 h 227"/>
                              <a:gd name="T16" fmla="*/ 24 w 245"/>
                              <a:gd name="T17" fmla="*/ 42 h 227"/>
                              <a:gd name="T18" fmla="*/ 64 w 245"/>
                              <a:gd name="T19" fmla="*/ 26 h 227"/>
                              <a:gd name="T20" fmla="*/ 83 w 245"/>
                              <a:gd name="T21" fmla="*/ 17 h 227"/>
                              <a:gd name="T22" fmla="*/ 114 w 245"/>
                              <a:gd name="T23" fmla="*/ 5 h 227"/>
                              <a:gd name="T24" fmla="*/ 140 w 245"/>
                              <a:gd name="T25" fmla="*/ 0 h 227"/>
                              <a:gd name="T26" fmla="*/ 169 w 245"/>
                              <a:gd name="T27" fmla="*/ 2 h 227"/>
                              <a:gd name="T28" fmla="*/ 194 w 245"/>
                              <a:gd name="T29" fmla="*/ 12 h 227"/>
                              <a:gd name="T30" fmla="*/ 213 w 245"/>
                              <a:gd name="T31" fmla="*/ 26 h 227"/>
                              <a:gd name="T32" fmla="*/ 234 w 245"/>
                              <a:gd name="T33" fmla="*/ 51 h 227"/>
                              <a:gd name="T34" fmla="*/ 244 w 245"/>
                              <a:gd name="T35" fmla="*/ 79 h 227"/>
                              <a:gd name="T36" fmla="*/ 245 w 245"/>
                              <a:gd name="T37" fmla="*/ 103 h 227"/>
                              <a:gd name="T38" fmla="*/ 241 w 245"/>
                              <a:gd name="T39" fmla="*/ 122 h 227"/>
                              <a:gd name="T40" fmla="*/ 227 w 245"/>
                              <a:gd name="T41" fmla="*/ 145 h 227"/>
                              <a:gd name="T42" fmla="*/ 212 w 245"/>
                              <a:gd name="T43" fmla="*/ 160 h 227"/>
                              <a:gd name="T44" fmla="*/ 195 w 245"/>
                              <a:gd name="T45" fmla="*/ 173 h 227"/>
                              <a:gd name="T46" fmla="*/ 169 w 245"/>
                              <a:gd name="T47" fmla="*/ 188 h 227"/>
                              <a:gd name="T48" fmla="*/ 147 w 245"/>
                              <a:gd name="T49" fmla="*/ 197 h 227"/>
                              <a:gd name="T50" fmla="*/ 102 w 245"/>
                              <a:gd name="T51" fmla="*/ 216 h 227"/>
                              <a:gd name="T52" fmla="*/ 75 w 245"/>
                              <a:gd name="T53" fmla="*/ 227 h 227"/>
                              <a:gd name="T54" fmla="*/ 141 w 245"/>
                              <a:gd name="T55" fmla="*/ 166 h 227"/>
                              <a:gd name="T56" fmla="*/ 154 w 245"/>
                              <a:gd name="T57" fmla="*/ 180 h 227"/>
                              <a:gd name="T58" fmla="*/ 168 w 245"/>
                              <a:gd name="T59" fmla="*/ 177 h 227"/>
                              <a:gd name="T60" fmla="*/ 184 w 245"/>
                              <a:gd name="T61" fmla="*/ 165 h 227"/>
                              <a:gd name="T62" fmla="*/ 192 w 245"/>
                              <a:gd name="T63" fmla="*/ 155 h 227"/>
                              <a:gd name="T64" fmla="*/ 198 w 245"/>
                              <a:gd name="T65" fmla="*/ 140 h 227"/>
                              <a:gd name="T66" fmla="*/ 198 w 245"/>
                              <a:gd name="T67" fmla="*/ 114 h 227"/>
                              <a:gd name="T68" fmla="*/ 183 w 245"/>
                              <a:gd name="T69" fmla="*/ 77 h 227"/>
                              <a:gd name="T70" fmla="*/ 144 w 245"/>
                              <a:gd name="T71" fmla="*/ 31 h 227"/>
                              <a:gd name="T72" fmla="*/ 127 w 245"/>
                              <a:gd name="T73" fmla="*/ 23 h 227"/>
                              <a:gd name="T74" fmla="*/ 110 w 245"/>
                              <a:gd name="T75" fmla="*/ 21 h 227"/>
                              <a:gd name="T76" fmla="*/ 88 w 245"/>
                              <a:gd name="T77" fmla="*/ 27 h 227"/>
                              <a:gd name="T78" fmla="*/ 76 w 245"/>
                              <a:gd name="T79" fmla="*/ 32 h 2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245" h="227">
                                <a:moveTo>
                                  <a:pt x="75" y="227"/>
                                </a:moveTo>
                                <a:lnTo>
                                  <a:pt x="73" y="222"/>
                                </a:lnTo>
                                <a:lnTo>
                                  <a:pt x="78" y="220"/>
                                </a:lnTo>
                                <a:lnTo>
                                  <a:pt x="80" y="218"/>
                                </a:lnTo>
                                <a:lnTo>
                                  <a:pt x="93" y="211"/>
                                </a:lnTo>
                                <a:lnTo>
                                  <a:pt x="97" y="204"/>
                                </a:lnTo>
                                <a:lnTo>
                                  <a:pt x="97" y="202"/>
                                </a:lnTo>
                                <a:lnTo>
                                  <a:pt x="92" y="186"/>
                                </a:lnTo>
                                <a:lnTo>
                                  <a:pt x="39" y="71"/>
                                </a:lnTo>
                                <a:lnTo>
                                  <a:pt x="30" y="55"/>
                                </a:lnTo>
                                <a:lnTo>
                                  <a:pt x="29" y="55"/>
                                </a:lnTo>
                                <a:lnTo>
                                  <a:pt x="22" y="52"/>
                                </a:lnTo>
                                <a:lnTo>
                                  <a:pt x="8" y="54"/>
                                </a:lnTo>
                                <a:lnTo>
                                  <a:pt x="6" y="55"/>
                                </a:lnTo>
                                <a:lnTo>
                                  <a:pt x="2" y="57"/>
                                </a:lnTo>
                                <a:lnTo>
                                  <a:pt x="0" y="52"/>
                                </a:lnTo>
                                <a:lnTo>
                                  <a:pt x="4" y="50"/>
                                </a:lnTo>
                                <a:lnTo>
                                  <a:pt x="24" y="42"/>
                                </a:lnTo>
                                <a:lnTo>
                                  <a:pt x="44" y="34"/>
                                </a:lnTo>
                                <a:lnTo>
                                  <a:pt x="64" y="26"/>
                                </a:lnTo>
                                <a:lnTo>
                                  <a:pt x="83" y="17"/>
                                </a:lnTo>
                                <a:lnTo>
                                  <a:pt x="104" y="10"/>
                                </a:lnTo>
                                <a:lnTo>
                                  <a:pt x="114" y="5"/>
                                </a:lnTo>
                                <a:lnTo>
                                  <a:pt x="125" y="3"/>
                                </a:lnTo>
                                <a:lnTo>
                                  <a:pt x="140" y="0"/>
                                </a:lnTo>
                                <a:lnTo>
                                  <a:pt x="148" y="1"/>
                                </a:lnTo>
                                <a:lnTo>
                                  <a:pt x="169" y="2"/>
                                </a:lnTo>
                                <a:lnTo>
                                  <a:pt x="176" y="5"/>
                                </a:lnTo>
                                <a:lnTo>
                                  <a:pt x="194" y="12"/>
                                </a:lnTo>
                                <a:lnTo>
                                  <a:pt x="206" y="20"/>
                                </a:lnTo>
                                <a:lnTo>
                                  <a:pt x="213" y="26"/>
                                </a:lnTo>
                                <a:lnTo>
                                  <a:pt x="216" y="28"/>
                                </a:lnTo>
                                <a:lnTo>
                                  <a:pt x="234" y="51"/>
                                </a:lnTo>
                                <a:lnTo>
                                  <a:pt x="241" y="68"/>
                                </a:lnTo>
                                <a:lnTo>
                                  <a:pt x="244" y="79"/>
                                </a:lnTo>
                                <a:lnTo>
                                  <a:pt x="245" y="86"/>
                                </a:lnTo>
                                <a:lnTo>
                                  <a:pt x="245" y="103"/>
                                </a:lnTo>
                                <a:lnTo>
                                  <a:pt x="243" y="120"/>
                                </a:lnTo>
                                <a:lnTo>
                                  <a:pt x="241" y="122"/>
                                </a:lnTo>
                                <a:lnTo>
                                  <a:pt x="235" y="134"/>
                                </a:lnTo>
                                <a:lnTo>
                                  <a:pt x="227" y="145"/>
                                </a:lnTo>
                                <a:lnTo>
                                  <a:pt x="225" y="146"/>
                                </a:lnTo>
                                <a:lnTo>
                                  <a:pt x="212" y="160"/>
                                </a:lnTo>
                                <a:lnTo>
                                  <a:pt x="209" y="163"/>
                                </a:lnTo>
                                <a:lnTo>
                                  <a:pt x="195" y="173"/>
                                </a:lnTo>
                                <a:lnTo>
                                  <a:pt x="189" y="176"/>
                                </a:lnTo>
                                <a:lnTo>
                                  <a:pt x="169" y="188"/>
                                </a:lnTo>
                                <a:lnTo>
                                  <a:pt x="147" y="197"/>
                                </a:lnTo>
                                <a:lnTo>
                                  <a:pt x="124" y="206"/>
                                </a:lnTo>
                                <a:lnTo>
                                  <a:pt x="102" y="216"/>
                                </a:lnTo>
                                <a:lnTo>
                                  <a:pt x="80" y="225"/>
                                </a:lnTo>
                                <a:lnTo>
                                  <a:pt x="75" y="227"/>
                                </a:lnTo>
                                <a:close/>
                                <a:moveTo>
                                  <a:pt x="76" y="32"/>
                                </a:moveTo>
                                <a:lnTo>
                                  <a:pt x="141" y="166"/>
                                </a:lnTo>
                                <a:lnTo>
                                  <a:pt x="148" y="178"/>
                                </a:lnTo>
                                <a:lnTo>
                                  <a:pt x="154" y="180"/>
                                </a:lnTo>
                                <a:lnTo>
                                  <a:pt x="165" y="177"/>
                                </a:lnTo>
                                <a:lnTo>
                                  <a:pt x="168" y="177"/>
                                </a:lnTo>
                                <a:lnTo>
                                  <a:pt x="178" y="170"/>
                                </a:lnTo>
                                <a:lnTo>
                                  <a:pt x="184" y="165"/>
                                </a:lnTo>
                                <a:lnTo>
                                  <a:pt x="187" y="163"/>
                                </a:lnTo>
                                <a:lnTo>
                                  <a:pt x="192" y="155"/>
                                </a:lnTo>
                                <a:lnTo>
                                  <a:pt x="196" y="144"/>
                                </a:lnTo>
                                <a:lnTo>
                                  <a:pt x="198" y="140"/>
                                </a:lnTo>
                                <a:lnTo>
                                  <a:pt x="200" y="130"/>
                                </a:lnTo>
                                <a:lnTo>
                                  <a:pt x="198" y="114"/>
                                </a:lnTo>
                                <a:lnTo>
                                  <a:pt x="192" y="96"/>
                                </a:lnTo>
                                <a:lnTo>
                                  <a:pt x="183" y="77"/>
                                </a:lnTo>
                                <a:lnTo>
                                  <a:pt x="165" y="50"/>
                                </a:lnTo>
                                <a:lnTo>
                                  <a:pt x="144" y="31"/>
                                </a:lnTo>
                                <a:lnTo>
                                  <a:pt x="139" y="28"/>
                                </a:lnTo>
                                <a:lnTo>
                                  <a:pt x="127" y="23"/>
                                </a:lnTo>
                                <a:lnTo>
                                  <a:pt x="110" y="21"/>
                                </a:lnTo>
                                <a:lnTo>
                                  <a:pt x="96" y="24"/>
                                </a:lnTo>
                                <a:lnTo>
                                  <a:pt x="88" y="27"/>
                                </a:lnTo>
                                <a:lnTo>
                                  <a:pt x="76" y="3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6" name="Freeform 26"/>
                        <wps:cNvSpPr>
                          <a:spLocks/>
                        </wps:cNvSpPr>
                        <wps:spPr bwMode="auto">
                          <a:xfrm>
                            <a:off x="7000" y="6137"/>
                            <a:ext cx="152" cy="159"/>
                          </a:xfrm>
                          <a:custGeom>
                            <a:avLst/>
                            <a:gdLst>
                              <a:gd name="T0" fmla="*/ 196 w 199"/>
                              <a:gd name="T1" fmla="*/ 154 h 216"/>
                              <a:gd name="T2" fmla="*/ 199 w 199"/>
                              <a:gd name="T3" fmla="*/ 158 h 216"/>
                              <a:gd name="T4" fmla="*/ 180 w 199"/>
                              <a:gd name="T5" fmla="*/ 169 h 216"/>
                              <a:gd name="T6" fmla="*/ 159 w 199"/>
                              <a:gd name="T7" fmla="*/ 182 h 216"/>
                              <a:gd name="T8" fmla="*/ 137 w 199"/>
                              <a:gd name="T9" fmla="*/ 194 h 216"/>
                              <a:gd name="T10" fmla="*/ 117 w 199"/>
                              <a:gd name="T11" fmla="*/ 205 h 216"/>
                              <a:gd name="T12" fmla="*/ 97 w 199"/>
                              <a:gd name="T13" fmla="*/ 216 h 216"/>
                              <a:gd name="T14" fmla="*/ 95 w 199"/>
                              <a:gd name="T15" fmla="*/ 212 h 216"/>
                              <a:gd name="T16" fmla="*/ 101 w 199"/>
                              <a:gd name="T17" fmla="*/ 209 h 216"/>
                              <a:gd name="T18" fmla="*/ 114 w 199"/>
                              <a:gd name="T19" fmla="*/ 199 h 216"/>
                              <a:gd name="T20" fmla="*/ 114 w 199"/>
                              <a:gd name="T21" fmla="*/ 198 h 216"/>
                              <a:gd name="T22" fmla="*/ 116 w 199"/>
                              <a:gd name="T23" fmla="*/ 189 h 216"/>
                              <a:gd name="T24" fmla="*/ 109 w 199"/>
                              <a:gd name="T25" fmla="*/ 173 h 216"/>
                              <a:gd name="T26" fmla="*/ 42 w 199"/>
                              <a:gd name="T27" fmla="*/ 67 h 216"/>
                              <a:gd name="T28" fmla="*/ 30 w 199"/>
                              <a:gd name="T29" fmla="*/ 51 h 216"/>
                              <a:gd name="T30" fmla="*/ 22 w 199"/>
                              <a:gd name="T31" fmla="*/ 49 h 216"/>
                              <a:gd name="T32" fmla="*/ 21 w 199"/>
                              <a:gd name="T33" fmla="*/ 49 h 216"/>
                              <a:gd name="T34" fmla="*/ 9 w 199"/>
                              <a:gd name="T35" fmla="*/ 53 h 216"/>
                              <a:gd name="T36" fmla="*/ 3 w 199"/>
                              <a:gd name="T37" fmla="*/ 56 h 216"/>
                              <a:gd name="T38" fmla="*/ 0 w 199"/>
                              <a:gd name="T39" fmla="*/ 52 h 216"/>
                              <a:gd name="T40" fmla="*/ 17 w 199"/>
                              <a:gd name="T41" fmla="*/ 43 h 216"/>
                              <a:gd name="T42" fmla="*/ 36 w 199"/>
                              <a:gd name="T43" fmla="*/ 33 h 216"/>
                              <a:gd name="T44" fmla="*/ 55 w 199"/>
                              <a:gd name="T45" fmla="*/ 21 h 216"/>
                              <a:gd name="T46" fmla="*/ 73 w 199"/>
                              <a:gd name="T47" fmla="*/ 10 h 216"/>
                              <a:gd name="T48" fmla="*/ 91 w 199"/>
                              <a:gd name="T49" fmla="*/ 0 h 216"/>
                              <a:gd name="T50" fmla="*/ 94 w 199"/>
                              <a:gd name="T51" fmla="*/ 4 h 216"/>
                              <a:gd name="T52" fmla="*/ 88 w 199"/>
                              <a:gd name="T53" fmla="*/ 8 h 216"/>
                              <a:gd name="T54" fmla="*/ 78 w 199"/>
                              <a:gd name="T55" fmla="*/ 17 h 216"/>
                              <a:gd name="T56" fmla="*/ 78 w 199"/>
                              <a:gd name="T57" fmla="*/ 17 h 216"/>
                              <a:gd name="T58" fmla="*/ 77 w 199"/>
                              <a:gd name="T59" fmla="*/ 26 h 216"/>
                              <a:gd name="T60" fmla="*/ 85 w 199"/>
                              <a:gd name="T61" fmla="*/ 42 h 216"/>
                              <a:gd name="T62" fmla="*/ 154 w 199"/>
                              <a:gd name="T63" fmla="*/ 147 h 216"/>
                              <a:gd name="T64" fmla="*/ 165 w 199"/>
                              <a:gd name="T65" fmla="*/ 161 h 216"/>
                              <a:gd name="T66" fmla="*/ 174 w 199"/>
                              <a:gd name="T67" fmla="*/ 162 h 216"/>
                              <a:gd name="T68" fmla="*/ 176 w 199"/>
                              <a:gd name="T69" fmla="*/ 162 h 216"/>
                              <a:gd name="T70" fmla="*/ 190 w 199"/>
                              <a:gd name="T71" fmla="*/ 157 h 216"/>
                              <a:gd name="T72" fmla="*/ 196 w 199"/>
                              <a:gd name="T73" fmla="*/ 154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199" h="216">
                                <a:moveTo>
                                  <a:pt x="196" y="154"/>
                                </a:moveTo>
                                <a:lnTo>
                                  <a:pt x="199" y="158"/>
                                </a:lnTo>
                                <a:lnTo>
                                  <a:pt x="180" y="169"/>
                                </a:lnTo>
                                <a:lnTo>
                                  <a:pt x="159" y="182"/>
                                </a:lnTo>
                                <a:lnTo>
                                  <a:pt x="137" y="194"/>
                                </a:lnTo>
                                <a:lnTo>
                                  <a:pt x="117" y="205"/>
                                </a:lnTo>
                                <a:lnTo>
                                  <a:pt x="97" y="216"/>
                                </a:lnTo>
                                <a:lnTo>
                                  <a:pt x="95" y="212"/>
                                </a:lnTo>
                                <a:lnTo>
                                  <a:pt x="101" y="209"/>
                                </a:lnTo>
                                <a:lnTo>
                                  <a:pt x="114" y="199"/>
                                </a:lnTo>
                                <a:lnTo>
                                  <a:pt x="114" y="198"/>
                                </a:lnTo>
                                <a:lnTo>
                                  <a:pt x="116" y="189"/>
                                </a:lnTo>
                                <a:lnTo>
                                  <a:pt x="109" y="173"/>
                                </a:lnTo>
                                <a:lnTo>
                                  <a:pt x="42" y="67"/>
                                </a:lnTo>
                                <a:lnTo>
                                  <a:pt x="30" y="51"/>
                                </a:lnTo>
                                <a:lnTo>
                                  <a:pt x="22" y="49"/>
                                </a:lnTo>
                                <a:lnTo>
                                  <a:pt x="21" y="49"/>
                                </a:lnTo>
                                <a:lnTo>
                                  <a:pt x="9" y="53"/>
                                </a:lnTo>
                                <a:lnTo>
                                  <a:pt x="3" y="56"/>
                                </a:lnTo>
                                <a:lnTo>
                                  <a:pt x="0" y="52"/>
                                </a:lnTo>
                                <a:lnTo>
                                  <a:pt x="17" y="43"/>
                                </a:lnTo>
                                <a:lnTo>
                                  <a:pt x="36" y="33"/>
                                </a:lnTo>
                                <a:lnTo>
                                  <a:pt x="55" y="21"/>
                                </a:lnTo>
                                <a:lnTo>
                                  <a:pt x="73" y="10"/>
                                </a:lnTo>
                                <a:lnTo>
                                  <a:pt x="91" y="0"/>
                                </a:lnTo>
                                <a:lnTo>
                                  <a:pt x="94" y="4"/>
                                </a:lnTo>
                                <a:lnTo>
                                  <a:pt x="88" y="8"/>
                                </a:lnTo>
                                <a:lnTo>
                                  <a:pt x="78" y="17"/>
                                </a:lnTo>
                                <a:lnTo>
                                  <a:pt x="77" y="26"/>
                                </a:lnTo>
                                <a:lnTo>
                                  <a:pt x="85" y="42"/>
                                </a:lnTo>
                                <a:lnTo>
                                  <a:pt x="154" y="147"/>
                                </a:lnTo>
                                <a:lnTo>
                                  <a:pt x="165" y="161"/>
                                </a:lnTo>
                                <a:lnTo>
                                  <a:pt x="174" y="162"/>
                                </a:lnTo>
                                <a:lnTo>
                                  <a:pt x="176" y="162"/>
                                </a:lnTo>
                                <a:lnTo>
                                  <a:pt x="190" y="157"/>
                                </a:lnTo>
                                <a:lnTo>
                                  <a:pt x="196" y="15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7" name="Freeform 27"/>
                        <wps:cNvSpPr>
                          <a:spLocks/>
                        </wps:cNvSpPr>
                        <wps:spPr bwMode="auto">
                          <a:xfrm>
                            <a:off x="7112" y="6048"/>
                            <a:ext cx="164" cy="167"/>
                          </a:xfrm>
                          <a:custGeom>
                            <a:avLst/>
                            <a:gdLst>
                              <a:gd name="T0" fmla="*/ 155 w 221"/>
                              <a:gd name="T1" fmla="*/ 50 h 233"/>
                              <a:gd name="T2" fmla="*/ 128 w 221"/>
                              <a:gd name="T3" fmla="*/ 42 h 233"/>
                              <a:gd name="T4" fmla="*/ 106 w 221"/>
                              <a:gd name="T5" fmla="*/ 38 h 233"/>
                              <a:gd name="T6" fmla="*/ 94 w 221"/>
                              <a:gd name="T7" fmla="*/ 39 h 233"/>
                              <a:gd name="T8" fmla="*/ 75 w 221"/>
                              <a:gd name="T9" fmla="*/ 45 h 233"/>
                              <a:gd name="T10" fmla="*/ 57 w 221"/>
                              <a:gd name="T11" fmla="*/ 58 h 233"/>
                              <a:gd name="T12" fmla="*/ 45 w 221"/>
                              <a:gd name="T13" fmla="*/ 76 h 233"/>
                              <a:gd name="T14" fmla="*/ 38 w 221"/>
                              <a:gd name="T15" fmla="*/ 97 h 233"/>
                              <a:gd name="T16" fmla="*/ 40 w 221"/>
                              <a:gd name="T17" fmla="*/ 114 h 233"/>
                              <a:gd name="T18" fmla="*/ 60 w 221"/>
                              <a:gd name="T19" fmla="*/ 159 h 233"/>
                              <a:gd name="T20" fmla="*/ 94 w 221"/>
                              <a:gd name="T21" fmla="*/ 192 h 233"/>
                              <a:gd name="T22" fmla="*/ 114 w 221"/>
                              <a:gd name="T23" fmla="*/ 202 h 233"/>
                              <a:gd name="T24" fmla="*/ 143 w 221"/>
                              <a:gd name="T25" fmla="*/ 203 h 233"/>
                              <a:gd name="T26" fmla="*/ 165 w 221"/>
                              <a:gd name="T27" fmla="*/ 193 h 233"/>
                              <a:gd name="T28" fmla="*/ 185 w 221"/>
                              <a:gd name="T29" fmla="*/ 178 h 233"/>
                              <a:gd name="T30" fmla="*/ 198 w 221"/>
                              <a:gd name="T31" fmla="*/ 160 h 233"/>
                              <a:gd name="T32" fmla="*/ 205 w 221"/>
                              <a:gd name="T33" fmla="*/ 141 h 233"/>
                              <a:gd name="T34" fmla="*/ 210 w 221"/>
                              <a:gd name="T35" fmla="*/ 116 h 233"/>
                              <a:gd name="T36" fmla="*/ 217 w 221"/>
                              <a:gd name="T37" fmla="*/ 145 h 233"/>
                              <a:gd name="T38" fmla="*/ 208 w 221"/>
                              <a:gd name="T39" fmla="*/ 170 h 233"/>
                              <a:gd name="T40" fmla="*/ 192 w 221"/>
                              <a:gd name="T41" fmla="*/ 189 h 233"/>
                              <a:gd name="T42" fmla="*/ 174 w 221"/>
                              <a:gd name="T43" fmla="*/ 204 h 233"/>
                              <a:gd name="T44" fmla="*/ 154 w 221"/>
                              <a:gd name="T45" fmla="*/ 216 h 233"/>
                              <a:gd name="T46" fmla="*/ 131 w 221"/>
                              <a:gd name="T47" fmla="*/ 227 h 233"/>
                              <a:gd name="T48" fmla="*/ 106 w 221"/>
                              <a:gd name="T49" fmla="*/ 232 h 233"/>
                              <a:gd name="T50" fmla="*/ 76 w 221"/>
                              <a:gd name="T51" fmla="*/ 231 h 233"/>
                              <a:gd name="T52" fmla="*/ 35 w 221"/>
                              <a:gd name="T53" fmla="*/ 213 h 233"/>
                              <a:gd name="T54" fmla="*/ 17 w 221"/>
                              <a:gd name="T55" fmla="*/ 195 h 233"/>
                              <a:gd name="T56" fmla="*/ 5 w 221"/>
                              <a:gd name="T57" fmla="*/ 170 h 233"/>
                              <a:gd name="T58" fmla="*/ 0 w 221"/>
                              <a:gd name="T59" fmla="*/ 143 h 233"/>
                              <a:gd name="T60" fmla="*/ 2 w 221"/>
                              <a:gd name="T61" fmla="*/ 115 h 233"/>
                              <a:gd name="T62" fmla="*/ 12 w 221"/>
                              <a:gd name="T63" fmla="*/ 90 h 233"/>
                              <a:gd name="T64" fmla="*/ 27 w 221"/>
                              <a:gd name="T65" fmla="*/ 67 h 233"/>
                              <a:gd name="T66" fmla="*/ 48 w 221"/>
                              <a:gd name="T67" fmla="*/ 48 h 233"/>
                              <a:gd name="T68" fmla="*/ 67 w 221"/>
                              <a:gd name="T69" fmla="*/ 37 h 233"/>
                              <a:gd name="T70" fmla="*/ 88 w 221"/>
                              <a:gd name="T71" fmla="*/ 29 h 233"/>
                              <a:gd name="T72" fmla="*/ 106 w 221"/>
                              <a:gd name="T73" fmla="*/ 22 h 233"/>
                              <a:gd name="T74" fmla="*/ 110 w 221"/>
                              <a:gd name="T75" fmla="*/ 15 h 233"/>
                              <a:gd name="T76" fmla="*/ 111 w 221"/>
                              <a:gd name="T77" fmla="*/ 0 h 2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221" h="233">
                                <a:moveTo>
                                  <a:pt x="111" y="0"/>
                                </a:moveTo>
                                <a:lnTo>
                                  <a:pt x="155" y="50"/>
                                </a:lnTo>
                                <a:lnTo>
                                  <a:pt x="151" y="54"/>
                                </a:lnTo>
                                <a:lnTo>
                                  <a:pt x="128" y="42"/>
                                </a:lnTo>
                                <a:lnTo>
                                  <a:pt x="106" y="38"/>
                                </a:lnTo>
                                <a:lnTo>
                                  <a:pt x="97" y="39"/>
                                </a:lnTo>
                                <a:lnTo>
                                  <a:pt x="94" y="39"/>
                                </a:lnTo>
                                <a:lnTo>
                                  <a:pt x="83" y="41"/>
                                </a:lnTo>
                                <a:lnTo>
                                  <a:pt x="75" y="45"/>
                                </a:lnTo>
                                <a:lnTo>
                                  <a:pt x="65" y="52"/>
                                </a:lnTo>
                                <a:lnTo>
                                  <a:pt x="57" y="58"/>
                                </a:lnTo>
                                <a:lnTo>
                                  <a:pt x="51" y="64"/>
                                </a:lnTo>
                                <a:lnTo>
                                  <a:pt x="45" y="76"/>
                                </a:lnTo>
                                <a:lnTo>
                                  <a:pt x="42" y="80"/>
                                </a:lnTo>
                                <a:lnTo>
                                  <a:pt x="38" y="97"/>
                                </a:lnTo>
                                <a:lnTo>
                                  <a:pt x="39" y="105"/>
                                </a:lnTo>
                                <a:lnTo>
                                  <a:pt x="40" y="114"/>
                                </a:lnTo>
                                <a:lnTo>
                                  <a:pt x="47" y="137"/>
                                </a:lnTo>
                                <a:lnTo>
                                  <a:pt x="60" y="159"/>
                                </a:lnTo>
                                <a:lnTo>
                                  <a:pt x="76" y="177"/>
                                </a:lnTo>
                                <a:lnTo>
                                  <a:pt x="94" y="192"/>
                                </a:lnTo>
                                <a:lnTo>
                                  <a:pt x="112" y="201"/>
                                </a:lnTo>
                                <a:lnTo>
                                  <a:pt x="114" y="202"/>
                                </a:lnTo>
                                <a:lnTo>
                                  <a:pt x="132" y="205"/>
                                </a:lnTo>
                                <a:lnTo>
                                  <a:pt x="143" y="203"/>
                                </a:lnTo>
                                <a:lnTo>
                                  <a:pt x="153" y="200"/>
                                </a:lnTo>
                                <a:lnTo>
                                  <a:pt x="165" y="193"/>
                                </a:lnTo>
                                <a:lnTo>
                                  <a:pt x="174" y="189"/>
                                </a:lnTo>
                                <a:lnTo>
                                  <a:pt x="185" y="178"/>
                                </a:lnTo>
                                <a:lnTo>
                                  <a:pt x="188" y="175"/>
                                </a:lnTo>
                                <a:lnTo>
                                  <a:pt x="198" y="160"/>
                                </a:lnTo>
                                <a:lnTo>
                                  <a:pt x="199" y="160"/>
                                </a:lnTo>
                                <a:lnTo>
                                  <a:pt x="205" y="141"/>
                                </a:lnTo>
                                <a:lnTo>
                                  <a:pt x="207" y="133"/>
                                </a:lnTo>
                                <a:lnTo>
                                  <a:pt x="210" y="116"/>
                                </a:lnTo>
                                <a:lnTo>
                                  <a:pt x="221" y="130"/>
                                </a:lnTo>
                                <a:lnTo>
                                  <a:pt x="217" y="145"/>
                                </a:lnTo>
                                <a:lnTo>
                                  <a:pt x="215" y="151"/>
                                </a:lnTo>
                                <a:lnTo>
                                  <a:pt x="208" y="170"/>
                                </a:lnTo>
                                <a:lnTo>
                                  <a:pt x="207" y="172"/>
                                </a:lnTo>
                                <a:lnTo>
                                  <a:pt x="192" y="189"/>
                                </a:lnTo>
                                <a:lnTo>
                                  <a:pt x="174" y="204"/>
                                </a:lnTo>
                                <a:lnTo>
                                  <a:pt x="173" y="206"/>
                                </a:lnTo>
                                <a:lnTo>
                                  <a:pt x="154" y="216"/>
                                </a:lnTo>
                                <a:lnTo>
                                  <a:pt x="143" y="222"/>
                                </a:lnTo>
                                <a:lnTo>
                                  <a:pt x="131" y="227"/>
                                </a:lnTo>
                                <a:lnTo>
                                  <a:pt x="113" y="232"/>
                                </a:lnTo>
                                <a:lnTo>
                                  <a:pt x="106" y="232"/>
                                </a:lnTo>
                                <a:lnTo>
                                  <a:pt x="84" y="233"/>
                                </a:lnTo>
                                <a:lnTo>
                                  <a:pt x="76" y="231"/>
                                </a:lnTo>
                                <a:lnTo>
                                  <a:pt x="57" y="227"/>
                                </a:lnTo>
                                <a:lnTo>
                                  <a:pt x="35" y="213"/>
                                </a:lnTo>
                                <a:lnTo>
                                  <a:pt x="34" y="213"/>
                                </a:lnTo>
                                <a:lnTo>
                                  <a:pt x="17" y="195"/>
                                </a:lnTo>
                                <a:lnTo>
                                  <a:pt x="5" y="172"/>
                                </a:lnTo>
                                <a:lnTo>
                                  <a:pt x="5" y="170"/>
                                </a:lnTo>
                                <a:lnTo>
                                  <a:pt x="1" y="157"/>
                                </a:lnTo>
                                <a:lnTo>
                                  <a:pt x="0" y="143"/>
                                </a:lnTo>
                                <a:lnTo>
                                  <a:pt x="1" y="128"/>
                                </a:lnTo>
                                <a:lnTo>
                                  <a:pt x="2" y="115"/>
                                </a:lnTo>
                                <a:lnTo>
                                  <a:pt x="8" y="100"/>
                                </a:lnTo>
                                <a:lnTo>
                                  <a:pt x="12" y="90"/>
                                </a:lnTo>
                                <a:lnTo>
                                  <a:pt x="19" y="78"/>
                                </a:lnTo>
                                <a:lnTo>
                                  <a:pt x="27" y="67"/>
                                </a:lnTo>
                                <a:lnTo>
                                  <a:pt x="33" y="62"/>
                                </a:lnTo>
                                <a:lnTo>
                                  <a:pt x="48" y="48"/>
                                </a:lnTo>
                                <a:lnTo>
                                  <a:pt x="67" y="37"/>
                                </a:lnTo>
                                <a:lnTo>
                                  <a:pt x="68" y="36"/>
                                </a:lnTo>
                                <a:lnTo>
                                  <a:pt x="88" y="29"/>
                                </a:lnTo>
                                <a:lnTo>
                                  <a:pt x="89" y="28"/>
                                </a:lnTo>
                                <a:lnTo>
                                  <a:pt x="106" y="22"/>
                                </a:lnTo>
                                <a:lnTo>
                                  <a:pt x="108" y="19"/>
                                </a:lnTo>
                                <a:lnTo>
                                  <a:pt x="110" y="15"/>
                                </a:lnTo>
                                <a:lnTo>
                                  <a:pt x="107" y="3"/>
                                </a:lnTo>
                                <a:lnTo>
                                  <a:pt x="111"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8" name="Freeform 28"/>
                        <wps:cNvSpPr>
                          <a:spLocks/>
                        </wps:cNvSpPr>
                        <wps:spPr bwMode="auto">
                          <a:xfrm>
                            <a:off x="7209" y="5988"/>
                            <a:ext cx="159" cy="159"/>
                          </a:xfrm>
                          <a:custGeom>
                            <a:avLst/>
                            <a:gdLst>
                              <a:gd name="T0" fmla="*/ 213 w 217"/>
                              <a:gd name="T1" fmla="*/ 133 h 212"/>
                              <a:gd name="T2" fmla="*/ 217 w 217"/>
                              <a:gd name="T3" fmla="*/ 136 h 212"/>
                              <a:gd name="T4" fmla="*/ 207 w 217"/>
                              <a:gd name="T5" fmla="*/ 146 h 212"/>
                              <a:gd name="T6" fmla="*/ 189 w 217"/>
                              <a:gd name="T7" fmla="*/ 162 h 212"/>
                              <a:gd name="T8" fmla="*/ 171 w 217"/>
                              <a:gd name="T9" fmla="*/ 177 h 212"/>
                              <a:gd name="T10" fmla="*/ 153 w 217"/>
                              <a:gd name="T11" fmla="*/ 192 h 212"/>
                              <a:gd name="T12" fmla="*/ 134 w 217"/>
                              <a:gd name="T13" fmla="*/ 208 h 212"/>
                              <a:gd name="T14" fmla="*/ 130 w 217"/>
                              <a:gd name="T15" fmla="*/ 212 h 212"/>
                              <a:gd name="T16" fmla="*/ 126 w 217"/>
                              <a:gd name="T17" fmla="*/ 208 h 212"/>
                              <a:gd name="T18" fmla="*/ 131 w 217"/>
                              <a:gd name="T19" fmla="*/ 204 h 212"/>
                              <a:gd name="T20" fmla="*/ 132 w 217"/>
                              <a:gd name="T21" fmla="*/ 204 h 212"/>
                              <a:gd name="T22" fmla="*/ 142 w 217"/>
                              <a:gd name="T23" fmla="*/ 190 h 212"/>
                              <a:gd name="T24" fmla="*/ 142 w 217"/>
                              <a:gd name="T25" fmla="*/ 182 h 212"/>
                              <a:gd name="T26" fmla="*/ 141 w 217"/>
                              <a:gd name="T27" fmla="*/ 180 h 212"/>
                              <a:gd name="T28" fmla="*/ 132 w 217"/>
                              <a:gd name="T29" fmla="*/ 168 h 212"/>
                              <a:gd name="T30" fmla="*/ 45 w 217"/>
                              <a:gd name="T31" fmla="*/ 75 h 212"/>
                              <a:gd name="T32" fmla="*/ 33 w 217"/>
                              <a:gd name="T33" fmla="*/ 64 h 212"/>
                              <a:gd name="T34" fmla="*/ 31 w 217"/>
                              <a:gd name="T35" fmla="*/ 63 h 212"/>
                              <a:gd name="T36" fmla="*/ 22 w 217"/>
                              <a:gd name="T37" fmla="*/ 62 h 212"/>
                              <a:gd name="T38" fmla="*/ 10 w 217"/>
                              <a:gd name="T39" fmla="*/ 68 h 212"/>
                              <a:gd name="T40" fmla="*/ 9 w 217"/>
                              <a:gd name="T41" fmla="*/ 69 h 212"/>
                              <a:gd name="T42" fmla="*/ 5 w 217"/>
                              <a:gd name="T43" fmla="*/ 72 h 212"/>
                              <a:gd name="T44" fmla="*/ 0 w 217"/>
                              <a:gd name="T45" fmla="*/ 68 h 212"/>
                              <a:gd name="T46" fmla="*/ 5 w 217"/>
                              <a:gd name="T47" fmla="*/ 65 h 212"/>
                              <a:gd name="T48" fmla="*/ 21 w 217"/>
                              <a:gd name="T49" fmla="*/ 51 h 212"/>
                              <a:gd name="T50" fmla="*/ 37 w 217"/>
                              <a:gd name="T51" fmla="*/ 38 h 212"/>
                              <a:gd name="T52" fmla="*/ 54 w 217"/>
                              <a:gd name="T53" fmla="*/ 24 h 212"/>
                              <a:gd name="T54" fmla="*/ 69 w 217"/>
                              <a:gd name="T55" fmla="*/ 9 h 212"/>
                              <a:gd name="T56" fmla="*/ 80 w 217"/>
                              <a:gd name="T57" fmla="*/ 0 h 212"/>
                              <a:gd name="T58" fmla="*/ 83 w 217"/>
                              <a:gd name="T59" fmla="*/ 4 h 212"/>
                              <a:gd name="T60" fmla="*/ 79 w 217"/>
                              <a:gd name="T61" fmla="*/ 8 h 212"/>
                              <a:gd name="T62" fmla="*/ 74 w 217"/>
                              <a:gd name="T63" fmla="*/ 14 h 212"/>
                              <a:gd name="T64" fmla="*/ 70 w 217"/>
                              <a:gd name="T65" fmla="*/ 19 h 212"/>
                              <a:gd name="T66" fmla="*/ 70 w 217"/>
                              <a:gd name="T67" fmla="*/ 29 h 212"/>
                              <a:gd name="T68" fmla="*/ 82 w 217"/>
                              <a:gd name="T69" fmla="*/ 42 h 212"/>
                              <a:gd name="T70" fmla="*/ 171 w 217"/>
                              <a:gd name="T71" fmla="*/ 133 h 212"/>
                              <a:gd name="T72" fmla="*/ 186 w 217"/>
                              <a:gd name="T73" fmla="*/ 145 h 212"/>
                              <a:gd name="T74" fmla="*/ 196 w 217"/>
                              <a:gd name="T75" fmla="*/ 145 h 212"/>
                              <a:gd name="T76" fmla="*/ 202 w 217"/>
                              <a:gd name="T77" fmla="*/ 141 h 212"/>
                              <a:gd name="T78" fmla="*/ 208 w 217"/>
                              <a:gd name="T79" fmla="*/ 137 h 212"/>
                              <a:gd name="T80" fmla="*/ 213 w 217"/>
                              <a:gd name="T81" fmla="*/ 133 h 2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17" h="212">
                                <a:moveTo>
                                  <a:pt x="213" y="133"/>
                                </a:moveTo>
                                <a:lnTo>
                                  <a:pt x="217" y="136"/>
                                </a:lnTo>
                                <a:lnTo>
                                  <a:pt x="207" y="146"/>
                                </a:lnTo>
                                <a:lnTo>
                                  <a:pt x="189" y="162"/>
                                </a:lnTo>
                                <a:lnTo>
                                  <a:pt x="171" y="177"/>
                                </a:lnTo>
                                <a:lnTo>
                                  <a:pt x="153" y="192"/>
                                </a:lnTo>
                                <a:lnTo>
                                  <a:pt x="134" y="208"/>
                                </a:lnTo>
                                <a:lnTo>
                                  <a:pt x="130" y="212"/>
                                </a:lnTo>
                                <a:lnTo>
                                  <a:pt x="126" y="208"/>
                                </a:lnTo>
                                <a:lnTo>
                                  <a:pt x="131" y="204"/>
                                </a:lnTo>
                                <a:lnTo>
                                  <a:pt x="132" y="204"/>
                                </a:lnTo>
                                <a:lnTo>
                                  <a:pt x="142" y="190"/>
                                </a:lnTo>
                                <a:lnTo>
                                  <a:pt x="142" y="182"/>
                                </a:lnTo>
                                <a:lnTo>
                                  <a:pt x="141" y="180"/>
                                </a:lnTo>
                                <a:lnTo>
                                  <a:pt x="132" y="168"/>
                                </a:lnTo>
                                <a:lnTo>
                                  <a:pt x="45" y="75"/>
                                </a:lnTo>
                                <a:lnTo>
                                  <a:pt x="33" y="64"/>
                                </a:lnTo>
                                <a:lnTo>
                                  <a:pt x="31" y="63"/>
                                </a:lnTo>
                                <a:lnTo>
                                  <a:pt x="22" y="62"/>
                                </a:lnTo>
                                <a:lnTo>
                                  <a:pt x="10" y="68"/>
                                </a:lnTo>
                                <a:lnTo>
                                  <a:pt x="9" y="69"/>
                                </a:lnTo>
                                <a:lnTo>
                                  <a:pt x="5" y="72"/>
                                </a:lnTo>
                                <a:lnTo>
                                  <a:pt x="0" y="68"/>
                                </a:lnTo>
                                <a:lnTo>
                                  <a:pt x="5" y="65"/>
                                </a:lnTo>
                                <a:lnTo>
                                  <a:pt x="21" y="51"/>
                                </a:lnTo>
                                <a:lnTo>
                                  <a:pt x="37" y="38"/>
                                </a:lnTo>
                                <a:lnTo>
                                  <a:pt x="54" y="24"/>
                                </a:lnTo>
                                <a:lnTo>
                                  <a:pt x="69" y="9"/>
                                </a:lnTo>
                                <a:lnTo>
                                  <a:pt x="80" y="0"/>
                                </a:lnTo>
                                <a:lnTo>
                                  <a:pt x="83" y="4"/>
                                </a:lnTo>
                                <a:lnTo>
                                  <a:pt x="79" y="8"/>
                                </a:lnTo>
                                <a:lnTo>
                                  <a:pt x="74" y="14"/>
                                </a:lnTo>
                                <a:lnTo>
                                  <a:pt x="70" y="19"/>
                                </a:lnTo>
                                <a:lnTo>
                                  <a:pt x="70" y="29"/>
                                </a:lnTo>
                                <a:lnTo>
                                  <a:pt x="82" y="42"/>
                                </a:lnTo>
                                <a:lnTo>
                                  <a:pt x="171" y="133"/>
                                </a:lnTo>
                                <a:lnTo>
                                  <a:pt x="186" y="145"/>
                                </a:lnTo>
                                <a:lnTo>
                                  <a:pt x="196" y="145"/>
                                </a:lnTo>
                                <a:lnTo>
                                  <a:pt x="202" y="141"/>
                                </a:lnTo>
                                <a:lnTo>
                                  <a:pt x="208" y="137"/>
                                </a:lnTo>
                                <a:lnTo>
                                  <a:pt x="213" y="13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9" name="Freeform 29"/>
                        <wps:cNvSpPr>
                          <a:spLocks/>
                        </wps:cNvSpPr>
                        <wps:spPr bwMode="auto">
                          <a:xfrm>
                            <a:off x="7271" y="5877"/>
                            <a:ext cx="207" cy="208"/>
                          </a:xfrm>
                          <a:custGeom>
                            <a:avLst/>
                            <a:gdLst>
                              <a:gd name="T0" fmla="*/ 50 w 281"/>
                              <a:gd name="T1" fmla="*/ 98 h 283"/>
                              <a:gd name="T2" fmla="*/ 69 w 281"/>
                              <a:gd name="T3" fmla="*/ 99 h 283"/>
                              <a:gd name="T4" fmla="*/ 104 w 281"/>
                              <a:gd name="T5" fmla="*/ 100 h 283"/>
                              <a:gd name="T6" fmla="*/ 139 w 281"/>
                              <a:gd name="T7" fmla="*/ 102 h 283"/>
                              <a:gd name="T8" fmla="*/ 174 w 281"/>
                              <a:gd name="T9" fmla="*/ 102 h 283"/>
                              <a:gd name="T10" fmla="*/ 210 w 281"/>
                              <a:gd name="T11" fmla="*/ 102 h 283"/>
                              <a:gd name="T12" fmla="*/ 212 w 281"/>
                              <a:gd name="T13" fmla="*/ 101 h 283"/>
                              <a:gd name="T14" fmla="*/ 147 w 281"/>
                              <a:gd name="T15" fmla="*/ 50 h 283"/>
                              <a:gd name="T16" fmla="*/ 134 w 281"/>
                              <a:gd name="T17" fmla="*/ 42 h 283"/>
                              <a:gd name="T18" fmla="*/ 134 w 281"/>
                              <a:gd name="T19" fmla="*/ 41 h 283"/>
                              <a:gd name="T20" fmla="*/ 124 w 281"/>
                              <a:gd name="T21" fmla="*/ 39 h 283"/>
                              <a:gd name="T22" fmla="*/ 114 w 281"/>
                              <a:gd name="T23" fmla="*/ 42 h 283"/>
                              <a:gd name="T24" fmla="*/ 107 w 281"/>
                              <a:gd name="T25" fmla="*/ 48 h 283"/>
                              <a:gd name="T26" fmla="*/ 103 w 281"/>
                              <a:gd name="T27" fmla="*/ 51 h 283"/>
                              <a:gd name="T28" fmla="*/ 99 w 281"/>
                              <a:gd name="T29" fmla="*/ 48 h 283"/>
                              <a:gd name="T30" fmla="*/ 103 w 281"/>
                              <a:gd name="T31" fmla="*/ 44 h 283"/>
                              <a:gd name="T32" fmla="*/ 117 w 281"/>
                              <a:gd name="T33" fmla="*/ 28 h 283"/>
                              <a:gd name="T34" fmla="*/ 130 w 281"/>
                              <a:gd name="T35" fmla="*/ 12 h 283"/>
                              <a:gd name="T36" fmla="*/ 142 w 281"/>
                              <a:gd name="T37" fmla="*/ 0 h 283"/>
                              <a:gd name="T38" fmla="*/ 146 w 281"/>
                              <a:gd name="T39" fmla="*/ 3 h 283"/>
                              <a:gd name="T40" fmla="*/ 138 w 281"/>
                              <a:gd name="T41" fmla="*/ 17 h 283"/>
                              <a:gd name="T42" fmla="*/ 138 w 281"/>
                              <a:gd name="T43" fmla="*/ 18 h 283"/>
                              <a:gd name="T44" fmla="*/ 140 w 281"/>
                              <a:gd name="T45" fmla="*/ 27 h 283"/>
                              <a:gd name="T46" fmla="*/ 153 w 281"/>
                              <a:gd name="T47" fmla="*/ 42 h 283"/>
                              <a:gd name="T48" fmla="*/ 281 w 281"/>
                              <a:gd name="T49" fmla="*/ 142 h 283"/>
                              <a:gd name="T50" fmla="*/ 278 w 281"/>
                              <a:gd name="T51" fmla="*/ 146 h 283"/>
                              <a:gd name="T52" fmla="*/ 265 w 281"/>
                              <a:gd name="T53" fmla="*/ 147 h 283"/>
                              <a:gd name="T54" fmla="*/ 230 w 281"/>
                              <a:gd name="T55" fmla="*/ 148 h 283"/>
                              <a:gd name="T56" fmla="*/ 194 w 281"/>
                              <a:gd name="T57" fmla="*/ 149 h 283"/>
                              <a:gd name="T58" fmla="*/ 159 w 281"/>
                              <a:gd name="T59" fmla="*/ 148 h 283"/>
                              <a:gd name="T60" fmla="*/ 124 w 281"/>
                              <a:gd name="T61" fmla="*/ 148 h 283"/>
                              <a:gd name="T62" fmla="*/ 89 w 281"/>
                              <a:gd name="T63" fmla="*/ 147 h 283"/>
                              <a:gd name="T64" fmla="*/ 56 w 281"/>
                              <a:gd name="T65" fmla="*/ 144 h 283"/>
                              <a:gd name="T66" fmla="*/ 147 w 281"/>
                              <a:gd name="T67" fmla="*/ 228 h 283"/>
                              <a:gd name="T68" fmla="*/ 159 w 281"/>
                              <a:gd name="T69" fmla="*/ 236 h 283"/>
                              <a:gd name="T70" fmla="*/ 171 w 281"/>
                              <a:gd name="T71" fmla="*/ 237 h 283"/>
                              <a:gd name="T72" fmla="*/ 179 w 281"/>
                              <a:gd name="T73" fmla="*/ 234 h 283"/>
                              <a:gd name="T74" fmla="*/ 184 w 281"/>
                              <a:gd name="T75" fmla="*/ 231 h 283"/>
                              <a:gd name="T76" fmla="*/ 188 w 281"/>
                              <a:gd name="T77" fmla="*/ 228 h 283"/>
                              <a:gd name="T78" fmla="*/ 191 w 281"/>
                              <a:gd name="T79" fmla="*/ 224 h 283"/>
                              <a:gd name="T80" fmla="*/ 195 w 281"/>
                              <a:gd name="T81" fmla="*/ 228 h 283"/>
                              <a:gd name="T82" fmla="*/ 188 w 281"/>
                              <a:gd name="T83" fmla="*/ 235 h 283"/>
                              <a:gd name="T84" fmla="*/ 172 w 281"/>
                              <a:gd name="T85" fmla="*/ 252 h 283"/>
                              <a:gd name="T86" fmla="*/ 153 w 281"/>
                              <a:gd name="T87" fmla="*/ 267 h 283"/>
                              <a:gd name="T88" fmla="*/ 139 w 281"/>
                              <a:gd name="T89" fmla="*/ 283 h 283"/>
                              <a:gd name="T90" fmla="*/ 136 w 281"/>
                              <a:gd name="T91" fmla="*/ 278 h 283"/>
                              <a:gd name="T92" fmla="*/ 145 w 281"/>
                              <a:gd name="T93" fmla="*/ 266 h 283"/>
                              <a:gd name="T94" fmla="*/ 147 w 281"/>
                              <a:gd name="T95" fmla="*/ 261 h 283"/>
                              <a:gd name="T96" fmla="*/ 149 w 281"/>
                              <a:gd name="T97" fmla="*/ 256 h 283"/>
                              <a:gd name="T98" fmla="*/ 147 w 281"/>
                              <a:gd name="T99" fmla="*/ 247 h 283"/>
                              <a:gd name="T100" fmla="*/ 139 w 281"/>
                              <a:gd name="T101" fmla="*/ 236 h 283"/>
                              <a:gd name="T102" fmla="*/ 39 w 281"/>
                              <a:gd name="T103" fmla="*/ 143 h 283"/>
                              <a:gd name="T104" fmla="*/ 32 w 281"/>
                              <a:gd name="T105" fmla="*/ 142 h 283"/>
                              <a:gd name="T106" fmla="*/ 22 w 281"/>
                              <a:gd name="T107" fmla="*/ 143 h 283"/>
                              <a:gd name="T108" fmla="*/ 16 w 281"/>
                              <a:gd name="T109" fmla="*/ 143 h 283"/>
                              <a:gd name="T110" fmla="*/ 4 w 281"/>
                              <a:gd name="T111" fmla="*/ 151 h 283"/>
                              <a:gd name="T112" fmla="*/ 0 w 281"/>
                              <a:gd name="T113" fmla="*/ 147 h 283"/>
                              <a:gd name="T114" fmla="*/ 13 w 281"/>
                              <a:gd name="T115" fmla="*/ 134 h 283"/>
                              <a:gd name="T116" fmla="*/ 30 w 281"/>
                              <a:gd name="T117" fmla="*/ 119 h 283"/>
                              <a:gd name="T118" fmla="*/ 44 w 281"/>
                              <a:gd name="T119" fmla="*/ 105 h 283"/>
                              <a:gd name="T120" fmla="*/ 50 w 281"/>
                              <a:gd name="T121" fmla="*/ 98 h 2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281" h="283">
                                <a:moveTo>
                                  <a:pt x="50" y="98"/>
                                </a:moveTo>
                                <a:lnTo>
                                  <a:pt x="69" y="99"/>
                                </a:lnTo>
                                <a:lnTo>
                                  <a:pt x="104" y="100"/>
                                </a:lnTo>
                                <a:lnTo>
                                  <a:pt x="139" y="102"/>
                                </a:lnTo>
                                <a:lnTo>
                                  <a:pt x="174" y="102"/>
                                </a:lnTo>
                                <a:lnTo>
                                  <a:pt x="210" y="102"/>
                                </a:lnTo>
                                <a:lnTo>
                                  <a:pt x="212" y="101"/>
                                </a:lnTo>
                                <a:lnTo>
                                  <a:pt x="147" y="50"/>
                                </a:lnTo>
                                <a:lnTo>
                                  <a:pt x="134" y="42"/>
                                </a:lnTo>
                                <a:lnTo>
                                  <a:pt x="134" y="41"/>
                                </a:lnTo>
                                <a:lnTo>
                                  <a:pt x="124" y="39"/>
                                </a:lnTo>
                                <a:lnTo>
                                  <a:pt x="114" y="42"/>
                                </a:lnTo>
                                <a:lnTo>
                                  <a:pt x="107" y="48"/>
                                </a:lnTo>
                                <a:lnTo>
                                  <a:pt x="103" y="51"/>
                                </a:lnTo>
                                <a:lnTo>
                                  <a:pt x="99" y="48"/>
                                </a:lnTo>
                                <a:lnTo>
                                  <a:pt x="103" y="44"/>
                                </a:lnTo>
                                <a:lnTo>
                                  <a:pt x="117" y="28"/>
                                </a:lnTo>
                                <a:lnTo>
                                  <a:pt x="130" y="12"/>
                                </a:lnTo>
                                <a:lnTo>
                                  <a:pt x="142" y="0"/>
                                </a:lnTo>
                                <a:lnTo>
                                  <a:pt x="146" y="3"/>
                                </a:lnTo>
                                <a:lnTo>
                                  <a:pt x="138" y="17"/>
                                </a:lnTo>
                                <a:lnTo>
                                  <a:pt x="138" y="18"/>
                                </a:lnTo>
                                <a:lnTo>
                                  <a:pt x="140" y="27"/>
                                </a:lnTo>
                                <a:lnTo>
                                  <a:pt x="153" y="42"/>
                                </a:lnTo>
                                <a:lnTo>
                                  <a:pt x="281" y="142"/>
                                </a:lnTo>
                                <a:lnTo>
                                  <a:pt x="278" y="146"/>
                                </a:lnTo>
                                <a:lnTo>
                                  <a:pt x="265" y="147"/>
                                </a:lnTo>
                                <a:lnTo>
                                  <a:pt x="230" y="148"/>
                                </a:lnTo>
                                <a:lnTo>
                                  <a:pt x="194" y="149"/>
                                </a:lnTo>
                                <a:lnTo>
                                  <a:pt x="159" y="148"/>
                                </a:lnTo>
                                <a:lnTo>
                                  <a:pt x="124" y="148"/>
                                </a:lnTo>
                                <a:lnTo>
                                  <a:pt x="89" y="147"/>
                                </a:lnTo>
                                <a:lnTo>
                                  <a:pt x="56" y="144"/>
                                </a:lnTo>
                                <a:lnTo>
                                  <a:pt x="147" y="228"/>
                                </a:lnTo>
                                <a:lnTo>
                                  <a:pt x="159" y="236"/>
                                </a:lnTo>
                                <a:lnTo>
                                  <a:pt x="171" y="237"/>
                                </a:lnTo>
                                <a:lnTo>
                                  <a:pt x="179" y="234"/>
                                </a:lnTo>
                                <a:lnTo>
                                  <a:pt x="184" y="231"/>
                                </a:lnTo>
                                <a:lnTo>
                                  <a:pt x="188" y="228"/>
                                </a:lnTo>
                                <a:lnTo>
                                  <a:pt x="191" y="224"/>
                                </a:lnTo>
                                <a:lnTo>
                                  <a:pt x="195" y="228"/>
                                </a:lnTo>
                                <a:lnTo>
                                  <a:pt x="188" y="235"/>
                                </a:lnTo>
                                <a:lnTo>
                                  <a:pt x="172" y="252"/>
                                </a:lnTo>
                                <a:lnTo>
                                  <a:pt x="153" y="267"/>
                                </a:lnTo>
                                <a:lnTo>
                                  <a:pt x="139" y="283"/>
                                </a:lnTo>
                                <a:lnTo>
                                  <a:pt x="136" y="278"/>
                                </a:lnTo>
                                <a:lnTo>
                                  <a:pt x="145" y="266"/>
                                </a:lnTo>
                                <a:lnTo>
                                  <a:pt x="147" y="261"/>
                                </a:lnTo>
                                <a:lnTo>
                                  <a:pt x="149" y="256"/>
                                </a:lnTo>
                                <a:lnTo>
                                  <a:pt x="147" y="247"/>
                                </a:lnTo>
                                <a:lnTo>
                                  <a:pt x="139" y="236"/>
                                </a:lnTo>
                                <a:lnTo>
                                  <a:pt x="39" y="143"/>
                                </a:lnTo>
                                <a:lnTo>
                                  <a:pt x="32" y="142"/>
                                </a:lnTo>
                                <a:lnTo>
                                  <a:pt x="22" y="143"/>
                                </a:lnTo>
                                <a:lnTo>
                                  <a:pt x="16" y="143"/>
                                </a:lnTo>
                                <a:lnTo>
                                  <a:pt x="4" y="151"/>
                                </a:lnTo>
                                <a:lnTo>
                                  <a:pt x="0" y="147"/>
                                </a:lnTo>
                                <a:lnTo>
                                  <a:pt x="13" y="134"/>
                                </a:lnTo>
                                <a:lnTo>
                                  <a:pt x="30" y="119"/>
                                </a:lnTo>
                                <a:lnTo>
                                  <a:pt x="44" y="105"/>
                                </a:lnTo>
                                <a:lnTo>
                                  <a:pt x="50" y="98"/>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0" name="Freeform 30"/>
                        <wps:cNvSpPr>
                          <a:spLocks noEditPoints="1"/>
                        </wps:cNvSpPr>
                        <wps:spPr bwMode="auto">
                          <a:xfrm>
                            <a:off x="7425" y="5806"/>
                            <a:ext cx="172" cy="150"/>
                          </a:xfrm>
                          <a:custGeom>
                            <a:avLst/>
                            <a:gdLst>
                              <a:gd name="T0" fmla="*/ 130 w 231"/>
                              <a:gd name="T1" fmla="*/ 68 h 205"/>
                              <a:gd name="T2" fmla="*/ 104 w 231"/>
                              <a:gd name="T3" fmla="*/ 105 h 205"/>
                              <a:gd name="T4" fmla="*/ 85 w 231"/>
                              <a:gd name="T5" fmla="*/ 127 h 205"/>
                              <a:gd name="T6" fmla="*/ 105 w 231"/>
                              <a:gd name="T7" fmla="*/ 158 h 205"/>
                              <a:gd name="T8" fmla="*/ 120 w 231"/>
                              <a:gd name="T9" fmla="*/ 159 h 205"/>
                              <a:gd name="T10" fmla="*/ 135 w 231"/>
                              <a:gd name="T11" fmla="*/ 145 h 205"/>
                              <a:gd name="T12" fmla="*/ 134 w 231"/>
                              <a:gd name="T13" fmla="*/ 154 h 205"/>
                              <a:gd name="T14" fmla="*/ 105 w 231"/>
                              <a:gd name="T15" fmla="*/ 191 h 205"/>
                              <a:gd name="T16" fmla="*/ 90 w 231"/>
                              <a:gd name="T17" fmla="*/ 202 h 205"/>
                              <a:gd name="T18" fmla="*/ 95 w 231"/>
                              <a:gd name="T19" fmla="*/ 183 h 205"/>
                              <a:gd name="T20" fmla="*/ 91 w 231"/>
                              <a:gd name="T21" fmla="*/ 169 h 205"/>
                              <a:gd name="T22" fmla="*/ 80 w 231"/>
                              <a:gd name="T23" fmla="*/ 144 h 205"/>
                              <a:gd name="T24" fmla="*/ 32 w 231"/>
                              <a:gd name="T25" fmla="*/ 54 h 205"/>
                              <a:gd name="T26" fmla="*/ 0 w 231"/>
                              <a:gd name="T27" fmla="*/ 3 h 205"/>
                              <a:gd name="T28" fmla="*/ 36 w 231"/>
                              <a:gd name="T29" fmla="*/ 6 h 205"/>
                              <a:gd name="T30" fmla="*/ 142 w 231"/>
                              <a:gd name="T31" fmla="*/ 21 h 205"/>
                              <a:gd name="T32" fmla="*/ 194 w 231"/>
                              <a:gd name="T33" fmla="*/ 27 h 205"/>
                              <a:gd name="T34" fmla="*/ 215 w 231"/>
                              <a:gd name="T35" fmla="*/ 26 h 205"/>
                              <a:gd name="T36" fmla="*/ 224 w 231"/>
                              <a:gd name="T37" fmla="*/ 18 h 205"/>
                              <a:gd name="T38" fmla="*/ 231 w 231"/>
                              <a:gd name="T39" fmla="*/ 17 h 205"/>
                              <a:gd name="T40" fmla="*/ 217 w 231"/>
                              <a:gd name="T41" fmla="*/ 40 h 205"/>
                              <a:gd name="T42" fmla="*/ 190 w 231"/>
                              <a:gd name="T43" fmla="*/ 79 h 205"/>
                              <a:gd name="T44" fmla="*/ 171 w 231"/>
                              <a:gd name="T45" fmla="*/ 105 h 205"/>
                              <a:gd name="T46" fmla="*/ 169 w 231"/>
                              <a:gd name="T47" fmla="*/ 99 h 205"/>
                              <a:gd name="T48" fmla="*/ 176 w 231"/>
                              <a:gd name="T49" fmla="*/ 89 h 205"/>
                              <a:gd name="T50" fmla="*/ 175 w 231"/>
                              <a:gd name="T51" fmla="*/ 75 h 205"/>
                              <a:gd name="T52" fmla="*/ 157 w 231"/>
                              <a:gd name="T53" fmla="*/ 72 h 205"/>
                              <a:gd name="T54" fmla="*/ 118 w 231"/>
                              <a:gd name="T55" fmla="*/ 66 h 205"/>
                              <a:gd name="T56" fmla="*/ 44 w 231"/>
                              <a:gd name="T57" fmla="*/ 53 h 205"/>
                              <a:gd name="T58" fmla="*/ 79 w 231"/>
                              <a:gd name="T59" fmla="*/ 115 h 205"/>
                              <a:gd name="T60" fmla="*/ 81 w 231"/>
                              <a:gd name="T61" fmla="*/ 116 h 205"/>
                              <a:gd name="T62" fmla="*/ 108 w 231"/>
                              <a:gd name="T63" fmla="*/ 80 h 2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231" h="205">
                                <a:moveTo>
                                  <a:pt x="130" y="68"/>
                                </a:moveTo>
                                <a:lnTo>
                                  <a:pt x="130" y="68"/>
                                </a:lnTo>
                                <a:lnTo>
                                  <a:pt x="117" y="86"/>
                                </a:lnTo>
                                <a:lnTo>
                                  <a:pt x="104" y="105"/>
                                </a:lnTo>
                                <a:lnTo>
                                  <a:pt x="90" y="122"/>
                                </a:lnTo>
                                <a:lnTo>
                                  <a:pt x="85" y="127"/>
                                </a:lnTo>
                                <a:lnTo>
                                  <a:pt x="95" y="146"/>
                                </a:lnTo>
                                <a:lnTo>
                                  <a:pt x="105" y="158"/>
                                </a:lnTo>
                                <a:lnTo>
                                  <a:pt x="112" y="160"/>
                                </a:lnTo>
                                <a:lnTo>
                                  <a:pt x="120" y="159"/>
                                </a:lnTo>
                                <a:lnTo>
                                  <a:pt x="129" y="150"/>
                                </a:lnTo>
                                <a:lnTo>
                                  <a:pt x="135" y="145"/>
                                </a:lnTo>
                                <a:lnTo>
                                  <a:pt x="140" y="148"/>
                                </a:lnTo>
                                <a:lnTo>
                                  <a:pt x="134" y="154"/>
                                </a:lnTo>
                                <a:lnTo>
                                  <a:pt x="120" y="173"/>
                                </a:lnTo>
                                <a:lnTo>
                                  <a:pt x="105" y="191"/>
                                </a:lnTo>
                                <a:lnTo>
                                  <a:pt x="93" y="205"/>
                                </a:lnTo>
                                <a:lnTo>
                                  <a:pt x="90" y="202"/>
                                </a:lnTo>
                                <a:lnTo>
                                  <a:pt x="93" y="191"/>
                                </a:lnTo>
                                <a:lnTo>
                                  <a:pt x="95" y="183"/>
                                </a:lnTo>
                                <a:lnTo>
                                  <a:pt x="95" y="181"/>
                                </a:lnTo>
                                <a:lnTo>
                                  <a:pt x="91" y="169"/>
                                </a:lnTo>
                                <a:lnTo>
                                  <a:pt x="83" y="149"/>
                                </a:lnTo>
                                <a:lnTo>
                                  <a:pt x="80" y="144"/>
                                </a:lnTo>
                                <a:lnTo>
                                  <a:pt x="56" y="99"/>
                                </a:lnTo>
                                <a:lnTo>
                                  <a:pt x="32" y="54"/>
                                </a:lnTo>
                                <a:lnTo>
                                  <a:pt x="6" y="11"/>
                                </a:lnTo>
                                <a:lnTo>
                                  <a:pt x="0" y="3"/>
                                </a:lnTo>
                                <a:lnTo>
                                  <a:pt x="1" y="0"/>
                                </a:lnTo>
                                <a:lnTo>
                                  <a:pt x="36" y="6"/>
                                </a:lnTo>
                                <a:lnTo>
                                  <a:pt x="88" y="14"/>
                                </a:lnTo>
                                <a:lnTo>
                                  <a:pt x="142" y="21"/>
                                </a:lnTo>
                                <a:lnTo>
                                  <a:pt x="180" y="26"/>
                                </a:lnTo>
                                <a:lnTo>
                                  <a:pt x="194" y="27"/>
                                </a:lnTo>
                                <a:lnTo>
                                  <a:pt x="201" y="27"/>
                                </a:lnTo>
                                <a:lnTo>
                                  <a:pt x="215" y="26"/>
                                </a:lnTo>
                                <a:lnTo>
                                  <a:pt x="221" y="21"/>
                                </a:lnTo>
                                <a:lnTo>
                                  <a:pt x="224" y="18"/>
                                </a:lnTo>
                                <a:lnTo>
                                  <a:pt x="227" y="15"/>
                                </a:lnTo>
                                <a:lnTo>
                                  <a:pt x="231" y="17"/>
                                </a:lnTo>
                                <a:lnTo>
                                  <a:pt x="229" y="21"/>
                                </a:lnTo>
                                <a:lnTo>
                                  <a:pt x="217" y="40"/>
                                </a:lnTo>
                                <a:lnTo>
                                  <a:pt x="204" y="60"/>
                                </a:lnTo>
                                <a:lnTo>
                                  <a:pt x="190" y="79"/>
                                </a:lnTo>
                                <a:lnTo>
                                  <a:pt x="177" y="99"/>
                                </a:lnTo>
                                <a:lnTo>
                                  <a:pt x="171" y="105"/>
                                </a:lnTo>
                                <a:lnTo>
                                  <a:pt x="167" y="102"/>
                                </a:lnTo>
                                <a:lnTo>
                                  <a:pt x="169" y="99"/>
                                </a:lnTo>
                                <a:lnTo>
                                  <a:pt x="173" y="96"/>
                                </a:lnTo>
                                <a:lnTo>
                                  <a:pt x="176" y="89"/>
                                </a:lnTo>
                                <a:lnTo>
                                  <a:pt x="178" y="82"/>
                                </a:lnTo>
                                <a:lnTo>
                                  <a:pt x="175" y="75"/>
                                </a:lnTo>
                                <a:lnTo>
                                  <a:pt x="169" y="73"/>
                                </a:lnTo>
                                <a:lnTo>
                                  <a:pt x="157" y="72"/>
                                </a:lnTo>
                                <a:lnTo>
                                  <a:pt x="130" y="68"/>
                                </a:lnTo>
                                <a:close/>
                                <a:moveTo>
                                  <a:pt x="118" y="66"/>
                                </a:moveTo>
                                <a:lnTo>
                                  <a:pt x="77" y="60"/>
                                </a:lnTo>
                                <a:lnTo>
                                  <a:pt x="44" y="53"/>
                                </a:lnTo>
                                <a:lnTo>
                                  <a:pt x="53" y="70"/>
                                </a:lnTo>
                                <a:lnTo>
                                  <a:pt x="79" y="115"/>
                                </a:lnTo>
                                <a:lnTo>
                                  <a:pt x="80" y="117"/>
                                </a:lnTo>
                                <a:lnTo>
                                  <a:pt x="81" y="116"/>
                                </a:lnTo>
                                <a:lnTo>
                                  <a:pt x="94" y="99"/>
                                </a:lnTo>
                                <a:lnTo>
                                  <a:pt x="108" y="80"/>
                                </a:lnTo>
                                <a:lnTo>
                                  <a:pt x="118" y="6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1" name="Freeform 31"/>
                        <wps:cNvSpPr>
                          <a:spLocks/>
                        </wps:cNvSpPr>
                        <wps:spPr bwMode="auto">
                          <a:xfrm>
                            <a:off x="7553" y="5665"/>
                            <a:ext cx="62" cy="62"/>
                          </a:xfrm>
                          <a:custGeom>
                            <a:avLst/>
                            <a:gdLst>
                              <a:gd name="T0" fmla="*/ 5 w 85"/>
                              <a:gd name="T1" fmla="*/ 25 h 86"/>
                              <a:gd name="T2" fmla="*/ 14 w 85"/>
                              <a:gd name="T3" fmla="*/ 13 h 86"/>
                              <a:gd name="T4" fmla="*/ 15 w 85"/>
                              <a:gd name="T5" fmla="*/ 12 h 86"/>
                              <a:gd name="T6" fmla="*/ 29 w 85"/>
                              <a:gd name="T7" fmla="*/ 4 h 86"/>
                              <a:gd name="T8" fmla="*/ 40 w 85"/>
                              <a:gd name="T9" fmla="*/ 1 h 86"/>
                              <a:gd name="T10" fmla="*/ 46 w 85"/>
                              <a:gd name="T11" fmla="*/ 0 h 86"/>
                              <a:gd name="T12" fmla="*/ 62 w 85"/>
                              <a:gd name="T13" fmla="*/ 5 h 86"/>
                              <a:gd name="T14" fmla="*/ 75 w 85"/>
                              <a:gd name="T15" fmla="*/ 15 h 86"/>
                              <a:gd name="T16" fmla="*/ 79 w 85"/>
                              <a:gd name="T17" fmla="*/ 20 h 86"/>
                              <a:gd name="T18" fmla="*/ 83 w 85"/>
                              <a:gd name="T19" fmla="*/ 28 h 86"/>
                              <a:gd name="T20" fmla="*/ 85 w 85"/>
                              <a:gd name="T21" fmla="*/ 45 h 86"/>
                              <a:gd name="T22" fmla="*/ 84 w 85"/>
                              <a:gd name="T23" fmla="*/ 47 h 86"/>
                              <a:gd name="T24" fmla="*/ 79 w 85"/>
                              <a:gd name="T25" fmla="*/ 61 h 86"/>
                              <a:gd name="T26" fmla="*/ 74 w 85"/>
                              <a:gd name="T27" fmla="*/ 67 h 86"/>
                              <a:gd name="T28" fmla="*/ 68 w 85"/>
                              <a:gd name="T29" fmla="*/ 75 h 86"/>
                              <a:gd name="T30" fmla="*/ 54 w 85"/>
                              <a:gd name="T31" fmla="*/ 83 h 86"/>
                              <a:gd name="T32" fmla="*/ 53 w 85"/>
                              <a:gd name="T33" fmla="*/ 83 h 86"/>
                              <a:gd name="T34" fmla="*/ 37 w 85"/>
                              <a:gd name="T35" fmla="*/ 86 h 86"/>
                              <a:gd name="T36" fmla="*/ 21 w 85"/>
                              <a:gd name="T37" fmla="*/ 81 h 86"/>
                              <a:gd name="T38" fmla="*/ 8 w 85"/>
                              <a:gd name="T39" fmla="*/ 71 h 86"/>
                              <a:gd name="T40" fmla="*/ 1 w 85"/>
                              <a:gd name="T41" fmla="*/ 57 h 86"/>
                              <a:gd name="T42" fmla="*/ 1 w 85"/>
                              <a:gd name="T43" fmla="*/ 56 h 86"/>
                              <a:gd name="T44" fmla="*/ 0 w 85"/>
                              <a:gd name="T45" fmla="*/ 41 h 86"/>
                              <a:gd name="T46" fmla="*/ 2 w 85"/>
                              <a:gd name="T47" fmla="*/ 32 h 86"/>
                              <a:gd name="T48" fmla="*/ 5 w 85"/>
                              <a:gd name="T49" fmla="*/ 25 h 86"/>
                              <a:gd name="T50" fmla="*/ 5 w 85"/>
                              <a:gd name="T51" fmla="*/ 25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85" h="86">
                                <a:moveTo>
                                  <a:pt x="5" y="25"/>
                                </a:moveTo>
                                <a:lnTo>
                                  <a:pt x="14" y="13"/>
                                </a:lnTo>
                                <a:lnTo>
                                  <a:pt x="15" y="12"/>
                                </a:lnTo>
                                <a:lnTo>
                                  <a:pt x="29" y="4"/>
                                </a:lnTo>
                                <a:lnTo>
                                  <a:pt x="40" y="1"/>
                                </a:lnTo>
                                <a:lnTo>
                                  <a:pt x="46" y="0"/>
                                </a:lnTo>
                                <a:lnTo>
                                  <a:pt x="62" y="5"/>
                                </a:lnTo>
                                <a:lnTo>
                                  <a:pt x="75" y="15"/>
                                </a:lnTo>
                                <a:lnTo>
                                  <a:pt x="79" y="20"/>
                                </a:lnTo>
                                <a:lnTo>
                                  <a:pt x="83" y="28"/>
                                </a:lnTo>
                                <a:lnTo>
                                  <a:pt x="85" y="45"/>
                                </a:lnTo>
                                <a:lnTo>
                                  <a:pt x="84" y="47"/>
                                </a:lnTo>
                                <a:lnTo>
                                  <a:pt x="79" y="61"/>
                                </a:lnTo>
                                <a:lnTo>
                                  <a:pt x="74" y="67"/>
                                </a:lnTo>
                                <a:lnTo>
                                  <a:pt x="68" y="75"/>
                                </a:lnTo>
                                <a:lnTo>
                                  <a:pt x="54" y="83"/>
                                </a:lnTo>
                                <a:lnTo>
                                  <a:pt x="53" y="83"/>
                                </a:lnTo>
                                <a:lnTo>
                                  <a:pt x="37" y="86"/>
                                </a:lnTo>
                                <a:lnTo>
                                  <a:pt x="21" y="81"/>
                                </a:lnTo>
                                <a:lnTo>
                                  <a:pt x="8" y="71"/>
                                </a:lnTo>
                                <a:lnTo>
                                  <a:pt x="1" y="57"/>
                                </a:lnTo>
                                <a:lnTo>
                                  <a:pt x="1" y="56"/>
                                </a:lnTo>
                                <a:lnTo>
                                  <a:pt x="0" y="41"/>
                                </a:lnTo>
                                <a:lnTo>
                                  <a:pt x="2" y="32"/>
                                </a:lnTo>
                                <a:lnTo>
                                  <a:pt x="5" y="2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2" name="Freeform 32"/>
                        <wps:cNvSpPr>
                          <a:spLocks/>
                        </wps:cNvSpPr>
                        <wps:spPr bwMode="auto">
                          <a:xfrm>
                            <a:off x="4893" y="5453"/>
                            <a:ext cx="203" cy="169"/>
                          </a:xfrm>
                          <a:custGeom>
                            <a:avLst/>
                            <a:gdLst>
                              <a:gd name="T0" fmla="*/ 6 w 278"/>
                              <a:gd name="T1" fmla="*/ 0 h 231"/>
                              <a:gd name="T2" fmla="*/ 8 w 278"/>
                              <a:gd name="T3" fmla="*/ 2 h 231"/>
                              <a:gd name="T4" fmla="*/ 11 w 278"/>
                              <a:gd name="T5" fmla="*/ 5 h 231"/>
                              <a:gd name="T6" fmla="*/ 13 w 278"/>
                              <a:gd name="T7" fmla="*/ 7 h 231"/>
                              <a:gd name="T8" fmla="*/ 16 w 278"/>
                              <a:gd name="T9" fmla="*/ 8 h 231"/>
                              <a:gd name="T10" fmla="*/ 18 w 278"/>
                              <a:gd name="T11" fmla="*/ 12 h 231"/>
                              <a:gd name="T12" fmla="*/ 21 w 278"/>
                              <a:gd name="T13" fmla="*/ 13 h 231"/>
                              <a:gd name="T14" fmla="*/ 25 w 278"/>
                              <a:gd name="T15" fmla="*/ 14 h 231"/>
                              <a:gd name="T16" fmla="*/ 28 w 278"/>
                              <a:gd name="T17" fmla="*/ 16 h 231"/>
                              <a:gd name="T18" fmla="*/ 35 w 278"/>
                              <a:gd name="T19" fmla="*/ 17 h 231"/>
                              <a:gd name="T20" fmla="*/ 46 w 278"/>
                              <a:gd name="T21" fmla="*/ 18 h 231"/>
                              <a:gd name="T22" fmla="*/ 59 w 278"/>
                              <a:gd name="T23" fmla="*/ 19 h 231"/>
                              <a:gd name="T24" fmla="*/ 70 w 278"/>
                              <a:gd name="T25" fmla="*/ 20 h 231"/>
                              <a:gd name="T26" fmla="*/ 275 w 278"/>
                              <a:gd name="T27" fmla="*/ 24 h 231"/>
                              <a:gd name="T28" fmla="*/ 135 w 278"/>
                              <a:gd name="T29" fmla="*/ 174 h 231"/>
                              <a:gd name="T30" fmla="*/ 129 w 278"/>
                              <a:gd name="T31" fmla="*/ 180 h 231"/>
                              <a:gd name="T32" fmla="*/ 119 w 278"/>
                              <a:gd name="T33" fmla="*/ 192 h 231"/>
                              <a:gd name="T34" fmla="*/ 111 w 278"/>
                              <a:gd name="T35" fmla="*/ 200 h 231"/>
                              <a:gd name="T36" fmla="*/ 107 w 278"/>
                              <a:gd name="T37" fmla="*/ 206 h 231"/>
                              <a:gd name="T38" fmla="*/ 105 w 278"/>
                              <a:gd name="T39" fmla="*/ 210 h 231"/>
                              <a:gd name="T40" fmla="*/ 104 w 278"/>
                              <a:gd name="T41" fmla="*/ 214 h 231"/>
                              <a:gd name="T42" fmla="*/ 104 w 278"/>
                              <a:gd name="T43" fmla="*/ 217 h 231"/>
                              <a:gd name="T44" fmla="*/ 104 w 278"/>
                              <a:gd name="T45" fmla="*/ 220 h 231"/>
                              <a:gd name="T46" fmla="*/ 105 w 278"/>
                              <a:gd name="T47" fmla="*/ 223 h 231"/>
                              <a:gd name="T48" fmla="*/ 105 w 278"/>
                              <a:gd name="T49" fmla="*/ 227 h 231"/>
                              <a:gd name="T50" fmla="*/ 100 w 278"/>
                              <a:gd name="T51" fmla="*/ 231 h 231"/>
                              <a:gd name="T52" fmla="*/ 61 w 278"/>
                              <a:gd name="T53" fmla="*/ 125 h 231"/>
                              <a:gd name="T54" fmla="*/ 63 w 278"/>
                              <a:gd name="T55" fmla="*/ 130 h 231"/>
                              <a:gd name="T56" fmla="*/ 65 w 278"/>
                              <a:gd name="T57" fmla="*/ 133 h 231"/>
                              <a:gd name="T58" fmla="*/ 67 w 278"/>
                              <a:gd name="T59" fmla="*/ 137 h 231"/>
                              <a:gd name="T60" fmla="*/ 70 w 278"/>
                              <a:gd name="T61" fmla="*/ 141 h 231"/>
                              <a:gd name="T62" fmla="*/ 73 w 278"/>
                              <a:gd name="T63" fmla="*/ 145 h 231"/>
                              <a:gd name="T64" fmla="*/ 75 w 278"/>
                              <a:gd name="T65" fmla="*/ 146 h 231"/>
                              <a:gd name="T66" fmla="*/ 77 w 278"/>
                              <a:gd name="T67" fmla="*/ 147 h 231"/>
                              <a:gd name="T68" fmla="*/ 80 w 278"/>
                              <a:gd name="T69" fmla="*/ 147 h 231"/>
                              <a:gd name="T70" fmla="*/ 82 w 278"/>
                              <a:gd name="T71" fmla="*/ 147 h 231"/>
                              <a:gd name="T72" fmla="*/ 85 w 278"/>
                              <a:gd name="T73" fmla="*/ 145 h 231"/>
                              <a:gd name="T74" fmla="*/ 88 w 278"/>
                              <a:gd name="T75" fmla="*/ 143 h 231"/>
                              <a:gd name="T76" fmla="*/ 92 w 278"/>
                              <a:gd name="T77" fmla="*/ 140 h 231"/>
                              <a:gd name="T78" fmla="*/ 101 w 278"/>
                              <a:gd name="T79" fmla="*/ 132 h 231"/>
                              <a:gd name="T80" fmla="*/ 197 w 278"/>
                              <a:gd name="T81" fmla="*/ 33 h 231"/>
                              <a:gd name="T82" fmla="*/ 75 w 278"/>
                              <a:gd name="T83" fmla="*/ 32 h 231"/>
                              <a:gd name="T84" fmla="*/ 63 w 278"/>
                              <a:gd name="T85" fmla="*/ 32 h 231"/>
                              <a:gd name="T86" fmla="*/ 53 w 278"/>
                              <a:gd name="T87" fmla="*/ 32 h 231"/>
                              <a:gd name="T88" fmla="*/ 50 w 278"/>
                              <a:gd name="T89" fmla="*/ 32 h 231"/>
                              <a:gd name="T90" fmla="*/ 47 w 278"/>
                              <a:gd name="T91" fmla="*/ 33 h 231"/>
                              <a:gd name="T92" fmla="*/ 41 w 278"/>
                              <a:gd name="T93" fmla="*/ 35 h 231"/>
                              <a:gd name="T94" fmla="*/ 39 w 278"/>
                              <a:gd name="T95" fmla="*/ 36 h 231"/>
                              <a:gd name="T96" fmla="*/ 37 w 278"/>
                              <a:gd name="T97" fmla="*/ 37 h 231"/>
                              <a:gd name="T98" fmla="*/ 35 w 278"/>
                              <a:gd name="T99" fmla="*/ 39 h 231"/>
                              <a:gd name="T100" fmla="*/ 34 w 278"/>
                              <a:gd name="T101" fmla="*/ 40 h 231"/>
                              <a:gd name="T102" fmla="*/ 33 w 278"/>
                              <a:gd name="T103" fmla="*/ 43 h 231"/>
                              <a:gd name="T104" fmla="*/ 32 w 278"/>
                              <a:gd name="T105" fmla="*/ 46 h 231"/>
                              <a:gd name="T106" fmla="*/ 32 w 278"/>
                              <a:gd name="T107" fmla="*/ 48 h 231"/>
                              <a:gd name="T108" fmla="*/ 32 w 278"/>
                              <a:gd name="T109" fmla="*/ 51 h 231"/>
                              <a:gd name="T110" fmla="*/ 32 w 278"/>
                              <a:gd name="T111" fmla="*/ 55 h 231"/>
                              <a:gd name="T112" fmla="*/ 33 w 278"/>
                              <a:gd name="T113" fmla="*/ 60 h 231"/>
                              <a:gd name="T114" fmla="*/ 35 w 278"/>
                              <a:gd name="T115" fmla="*/ 64 h 231"/>
                              <a:gd name="T116" fmla="*/ 37 w 278"/>
                              <a:gd name="T117" fmla="*/ 70 h 231"/>
                              <a:gd name="T118" fmla="*/ 0 w 278"/>
                              <a:gd name="T119" fmla="*/ 2 h 2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78" h="231">
                                <a:moveTo>
                                  <a:pt x="0" y="2"/>
                                </a:moveTo>
                                <a:lnTo>
                                  <a:pt x="6" y="0"/>
                                </a:lnTo>
                                <a:lnTo>
                                  <a:pt x="7" y="1"/>
                                </a:lnTo>
                                <a:lnTo>
                                  <a:pt x="8" y="2"/>
                                </a:lnTo>
                                <a:lnTo>
                                  <a:pt x="10" y="3"/>
                                </a:lnTo>
                                <a:lnTo>
                                  <a:pt x="11" y="5"/>
                                </a:lnTo>
                                <a:lnTo>
                                  <a:pt x="12" y="6"/>
                                </a:lnTo>
                                <a:lnTo>
                                  <a:pt x="13" y="7"/>
                                </a:lnTo>
                                <a:lnTo>
                                  <a:pt x="15" y="8"/>
                                </a:lnTo>
                                <a:lnTo>
                                  <a:pt x="16" y="8"/>
                                </a:lnTo>
                                <a:lnTo>
                                  <a:pt x="17" y="11"/>
                                </a:lnTo>
                                <a:lnTo>
                                  <a:pt x="18" y="12"/>
                                </a:lnTo>
                                <a:lnTo>
                                  <a:pt x="20" y="12"/>
                                </a:lnTo>
                                <a:lnTo>
                                  <a:pt x="21" y="13"/>
                                </a:lnTo>
                                <a:lnTo>
                                  <a:pt x="23" y="14"/>
                                </a:lnTo>
                                <a:lnTo>
                                  <a:pt x="25" y="14"/>
                                </a:lnTo>
                                <a:lnTo>
                                  <a:pt x="26" y="15"/>
                                </a:lnTo>
                                <a:lnTo>
                                  <a:pt x="28" y="16"/>
                                </a:lnTo>
                                <a:lnTo>
                                  <a:pt x="31" y="17"/>
                                </a:lnTo>
                                <a:lnTo>
                                  <a:pt x="35" y="17"/>
                                </a:lnTo>
                                <a:lnTo>
                                  <a:pt x="40" y="18"/>
                                </a:lnTo>
                                <a:lnTo>
                                  <a:pt x="46" y="18"/>
                                </a:lnTo>
                                <a:lnTo>
                                  <a:pt x="52" y="19"/>
                                </a:lnTo>
                                <a:lnTo>
                                  <a:pt x="59" y="19"/>
                                </a:lnTo>
                                <a:lnTo>
                                  <a:pt x="66" y="19"/>
                                </a:lnTo>
                                <a:lnTo>
                                  <a:pt x="70" y="20"/>
                                </a:lnTo>
                                <a:lnTo>
                                  <a:pt x="75" y="20"/>
                                </a:lnTo>
                                <a:lnTo>
                                  <a:pt x="275" y="24"/>
                                </a:lnTo>
                                <a:lnTo>
                                  <a:pt x="278" y="28"/>
                                </a:lnTo>
                                <a:lnTo>
                                  <a:pt x="135" y="174"/>
                                </a:lnTo>
                                <a:lnTo>
                                  <a:pt x="132" y="178"/>
                                </a:lnTo>
                                <a:lnTo>
                                  <a:pt x="129" y="180"/>
                                </a:lnTo>
                                <a:lnTo>
                                  <a:pt x="124" y="187"/>
                                </a:lnTo>
                                <a:lnTo>
                                  <a:pt x="119" y="192"/>
                                </a:lnTo>
                                <a:lnTo>
                                  <a:pt x="115" y="196"/>
                                </a:lnTo>
                                <a:lnTo>
                                  <a:pt x="111" y="200"/>
                                </a:lnTo>
                                <a:lnTo>
                                  <a:pt x="109" y="203"/>
                                </a:lnTo>
                                <a:lnTo>
                                  <a:pt x="107" y="206"/>
                                </a:lnTo>
                                <a:lnTo>
                                  <a:pt x="105" y="208"/>
                                </a:lnTo>
                                <a:lnTo>
                                  <a:pt x="105" y="210"/>
                                </a:lnTo>
                                <a:lnTo>
                                  <a:pt x="104" y="211"/>
                                </a:lnTo>
                                <a:lnTo>
                                  <a:pt x="104" y="214"/>
                                </a:lnTo>
                                <a:lnTo>
                                  <a:pt x="104" y="216"/>
                                </a:lnTo>
                                <a:lnTo>
                                  <a:pt x="104" y="217"/>
                                </a:lnTo>
                                <a:lnTo>
                                  <a:pt x="104" y="219"/>
                                </a:lnTo>
                                <a:lnTo>
                                  <a:pt x="104" y="220"/>
                                </a:lnTo>
                                <a:lnTo>
                                  <a:pt x="105" y="221"/>
                                </a:lnTo>
                                <a:lnTo>
                                  <a:pt x="105" y="223"/>
                                </a:lnTo>
                                <a:lnTo>
                                  <a:pt x="105" y="225"/>
                                </a:lnTo>
                                <a:lnTo>
                                  <a:pt x="105" y="227"/>
                                </a:lnTo>
                                <a:lnTo>
                                  <a:pt x="106" y="228"/>
                                </a:lnTo>
                                <a:lnTo>
                                  <a:pt x="100" y="231"/>
                                </a:lnTo>
                                <a:lnTo>
                                  <a:pt x="55" y="127"/>
                                </a:lnTo>
                                <a:lnTo>
                                  <a:pt x="61" y="125"/>
                                </a:lnTo>
                                <a:lnTo>
                                  <a:pt x="63" y="128"/>
                                </a:lnTo>
                                <a:lnTo>
                                  <a:pt x="63" y="130"/>
                                </a:lnTo>
                                <a:lnTo>
                                  <a:pt x="64" y="132"/>
                                </a:lnTo>
                                <a:lnTo>
                                  <a:pt x="65" y="133"/>
                                </a:lnTo>
                                <a:lnTo>
                                  <a:pt x="65" y="134"/>
                                </a:lnTo>
                                <a:lnTo>
                                  <a:pt x="67" y="137"/>
                                </a:lnTo>
                                <a:lnTo>
                                  <a:pt x="69" y="139"/>
                                </a:lnTo>
                                <a:lnTo>
                                  <a:pt x="70" y="141"/>
                                </a:lnTo>
                                <a:lnTo>
                                  <a:pt x="71" y="143"/>
                                </a:lnTo>
                                <a:lnTo>
                                  <a:pt x="73" y="145"/>
                                </a:lnTo>
                                <a:lnTo>
                                  <a:pt x="74" y="145"/>
                                </a:lnTo>
                                <a:lnTo>
                                  <a:pt x="75" y="146"/>
                                </a:lnTo>
                                <a:lnTo>
                                  <a:pt x="76" y="147"/>
                                </a:lnTo>
                                <a:lnTo>
                                  <a:pt x="77" y="147"/>
                                </a:lnTo>
                                <a:lnTo>
                                  <a:pt x="78" y="147"/>
                                </a:lnTo>
                                <a:lnTo>
                                  <a:pt x="80" y="147"/>
                                </a:lnTo>
                                <a:lnTo>
                                  <a:pt x="82" y="147"/>
                                </a:lnTo>
                                <a:lnTo>
                                  <a:pt x="84" y="146"/>
                                </a:lnTo>
                                <a:lnTo>
                                  <a:pt x="85" y="145"/>
                                </a:lnTo>
                                <a:lnTo>
                                  <a:pt x="87" y="145"/>
                                </a:lnTo>
                                <a:lnTo>
                                  <a:pt x="88" y="143"/>
                                </a:lnTo>
                                <a:lnTo>
                                  <a:pt x="90" y="142"/>
                                </a:lnTo>
                                <a:lnTo>
                                  <a:pt x="92" y="140"/>
                                </a:lnTo>
                                <a:lnTo>
                                  <a:pt x="96" y="137"/>
                                </a:lnTo>
                                <a:lnTo>
                                  <a:pt x="101" y="132"/>
                                </a:lnTo>
                                <a:lnTo>
                                  <a:pt x="107" y="125"/>
                                </a:lnTo>
                                <a:lnTo>
                                  <a:pt x="197" y="33"/>
                                </a:lnTo>
                                <a:lnTo>
                                  <a:pt x="80" y="32"/>
                                </a:lnTo>
                                <a:lnTo>
                                  <a:pt x="75" y="32"/>
                                </a:lnTo>
                                <a:lnTo>
                                  <a:pt x="71" y="32"/>
                                </a:lnTo>
                                <a:lnTo>
                                  <a:pt x="63" y="32"/>
                                </a:lnTo>
                                <a:lnTo>
                                  <a:pt x="57" y="32"/>
                                </a:lnTo>
                                <a:lnTo>
                                  <a:pt x="53" y="32"/>
                                </a:lnTo>
                                <a:lnTo>
                                  <a:pt x="51" y="32"/>
                                </a:lnTo>
                                <a:lnTo>
                                  <a:pt x="50" y="32"/>
                                </a:lnTo>
                                <a:lnTo>
                                  <a:pt x="49" y="33"/>
                                </a:lnTo>
                                <a:lnTo>
                                  <a:pt x="47" y="33"/>
                                </a:lnTo>
                                <a:lnTo>
                                  <a:pt x="44" y="34"/>
                                </a:lnTo>
                                <a:lnTo>
                                  <a:pt x="41" y="35"/>
                                </a:lnTo>
                                <a:lnTo>
                                  <a:pt x="40" y="35"/>
                                </a:lnTo>
                                <a:lnTo>
                                  <a:pt x="39" y="36"/>
                                </a:lnTo>
                                <a:lnTo>
                                  <a:pt x="38" y="36"/>
                                </a:lnTo>
                                <a:lnTo>
                                  <a:pt x="37" y="37"/>
                                </a:lnTo>
                                <a:lnTo>
                                  <a:pt x="36" y="38"/>
                                </a:lnTo>
                                <a:lnTo>
                                  <a:pt x="35" y="39"/>
                                </a:lnTo>
                                <a:lnTo>
                                  <a:pt x="35" y="40"/>
                                </a:lnTo>
                                <a:lnTo>
                                  <a:pt x="34" y="40"/>
                                </a:lnTo>
                                <a:lnTo>
                                  <a:pt x="34" y="41"/>
                                </a:lnTo>
                                <a:lnTo>
                                  <a:pt x="33" y="43"/>
                                </a:lnTo>
                                <a:lnTo>
                                  <a:pt x="32" y="46"/>
                                </a:lnTo>
                                <a:lnTo>
                                  <a:pt x="32" y="47"/>
                                </a:lnTo>
                                <a:lnTo>
                                  <a:pt x="32" y="48"/>
                                </a:lnTo>
                                <a:lnTo>
                                  <a:pt x="32" y="50"/>
                                </a:lnTo>
                                <a:lnTo>
                                  <a:pt x="32" y="51"/>
                                </a:lnTo>
                                <a:lnTo>
                                  <a:pt x="32" y="53"/>
                                </a:lnTo>
                                <a:lnTo>
                                  <a:pt x="32" y="55"/>
                                </a:lnTo>
                                <a:lnTo>
                                  <a:pt x="33" y="57"/>
                                </a:lnTo>
                                <a:lnTo>
                                  <a:pt x="33" y="60"/>
                                </a:lnTo>
                                <a:lnTo>
                                  <a:pt x="34" y="62"/>
                                </a:lnTo>
                                <a:lnTo>
                                  <a:pt x="35" y="64"/>
                                </a:lnTo>
                                <a:lnTo>
                                  <a:pt x="36" y="67"/>
                                </a:lnTo>
                                <a:lnTo>
                                  <a:pt x="37" y="70"/>
                                </a:lnTo>
                                <a:lnTo>
                                  <a:pt x="31" y="72"/>
                                </a:lnTo>
                                <a:lnTo>
                                  <a:pt x="0" y="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3" name="Freeform 33"/>
                        <wps:cNvSpPr>
                          <a:spLocks/>
                        </wps:cNvSpPr>
                        <wps:spPr bwMode="auto">
                          <a:xfrm>
                            <a:off x="4829" y="5229"/>
                            <a:ext cx="222" cy="198"/>
                          </a:xfrm>
                          <a:custGeom>
                            <a:avLst/>
                            <a:gdLst>
                              <a:gd name="T0" fmla="*/ 57 w 299"/>
                              <a:gd name="T1" fmla="*/ 68 h 269"/>
                              <a:gd name="T2" fmla="*/ 49 w 299"/>
                              <a:gd name="T3" fmla="*/ 70 h 269"/>
                              <a:gd name="T4" fmla="*/ 43 w 299"/>
                              <a:gd name="T5" fmla="*/ 73 h 269"/>
                              <a:gd name="T6" fmla="*/ 38 w 299"/>
                              <a:gd name="T7" fmla="*/ 75 h 269"/>
                              <a:gd name="T8" fmla="*/ 34 w 299"/>
                              <a:gd name="T9" fmla="*/ 78 h 269"/>
                              <a:gd name="T10" fmla="*/ 31 w 299"/>
                              <a:gd name="T11" fmla="*/ 80 h 269"/>
                              <a:gd name="T12" fmla="*/ 28 w 299"/>
                              <a:gd name="T13" fmla="*/ 84 h 269"/>
                              <a:gd name="T14" fmla="*/ 27 w 299"/>
                              <a:gd name="T15" fmla="*/ 88 h 269"/>
                              <a:gd name="T16" fmla="*/ 26 w 299"/>
                              <a:gd name="T17" fmla="*/ 93 h 269"/>
                              <a:gd name="T18" fmla="*/ 27 w 299"/>
                              <a:gd name="T19" fmla="*/ 100 h 269"/>
                              <a:gd name="T20" fmla="*/ 27 w 299"/>
                              <a:gd name="T21" fmla="*/ 106 h 269"/>
                              <a:gd name="T22" fmla="*/ 23 w 299"/>
                              <a:gd name="T23" fmla="*/ 112 h 269"/>
                              <a:gd name="T24" fmla="*/ 7 w 299"/>
                              <a:gd name="T25" fmla="*/ 40 h 269"/>
                              <a:gd name="T26" fmla="*/ 12 w 299"/>
                              <a:gd name="T27" fmla="*/ 48 h 269"/>
                              <a:gd name="T28" fmla="*/ 15 w 299"/>
                              <a:gd name="T29" fmla="*/ 53 h 269"/>
                              <a:gd name="T30" fmla="*/ 19 w 299"/>
                              <a:gd name="T31" fmla="*/ 56 h 269"/>
                              <a:gd name="T32" fmla="*/ 24 w 299"/>
                              <a:gd name="T33" fmla="*/ 58 h 269"/>
                              <a:gd name="T34" fmla="*/ 29 w 299"/>
                              <a:gd name="T35" fmla="*/ 59 h 269"/>
                              <a:gd name="T36" fmla="*/ 36 w 299"/>
                              <a:gd name="T37" fmla="*/ 59 h 269"/>
                              <a:gd name="T38" fmla="*/ 45 w 299"/>
                              <a:gd name="T39" fmla="*/ 57 h 269"/>
                              <a:gd name="T40" fmla="*/ 244 w 299"/>
                              <a:gd name="T41" fmla="*/ 0 h 269"/>
                              <a:gd name="T42" fmla="*/ 247 w 299"/>
                              <a:gd name="T43" fmla="*/ 169 h 269"/>
                              <a:gd name="T44" fmla="*/ 253 w 299"/>
                              <a:gd name="T45" fmla="*/ 167 h 269"/>
                              <a:gd name="T46" fmla="*/ 259 w 299"/>
                              <a:gd name="T47" fmla="*/ 164 h 269"/>
                              <a:gd name="T48" fmla="*/ 263 w 299"/>
                              <a:gd name="T49" fmla="*/ 161 h 269"/>
                              <a:gd name="T50" fmla="*/ 267 w 299"/>
                              <a:gd name="T51" fmla="*/ 158 h 269"/>
                              <a:gd name="T52" fmla="*/ 269 w 299"/>
                              <a:gd name="T53" fmla="*/ 154 h 269"/>
                              <a:gd name="T54" fmla="*/ 272 w 299"/>
                              <a:gd name="T55" fmla="*/ 150 h 269"/>
                              <a:gd name="T56" fmla="*/ 273 w 299"/>
                              <a:gd name="T57" fmla="*/ 146 h 269"/>
                              <a:gd name="T58" fmla="*/ 273 w 299"/>
                              <a:gd name="T59" fmla="*/ 142 h 269"/>
                              <a:gd name="T60" fmla="*/ 273 w 299"/>
                              <a:gd name="T61" fmla="*/ 138 h 269"/>
                              <a:gd name="T62" fmla="*/ 271 w 299"/>
                              <a:gd name="T63" fmla="*/ 130 h 269"/>
                              <a:gd name="T64" fmla="*/ 299 w 299"/>
                              <a:gd name="T65" fmla="*/ 203 h 269"/>
                              <a:gd name="T66" fmla="*/ 292 w 299"/>
                              <a:gd name="T67" fmla="*/ 200 h 269"/>
                              <a:gd name="T68" fmla="*/ 289 w 299"/>
                              <a:gd name="T69" fmla="*/ 194 h 269"/>
                              <a:gd name="T70" fmla="*/ 287 w 299"/>
                              <a:gd name="T71" fmla="*/ 189 h 269"/>
                              <a:gd name="T72" fmla="*/ 284 w 299"/>
                              <a:gd name="T73" fmla="*/ 186 h 269"/>
                              <a:gd name="T74" fmla="*/ 281 w 299"/>
                              <a:gd name="T75" fmla="*/ 183 h 269"/>
                              <a:gd name="T76" fmla="*/ 277 w 299"/>
                              <a:gd name="T77" fmla="*/ 181 h 269"/>
                              <a:gd name="T78" fmla="*/ 273 w 299"/>
                              <a:gd name="T79" fmla="*/ 180 h 269"/>
                              <a:gd name="T80" fmla="*/ 267 w 299"/>
                              <a:gd name="T81" fmla="*/ 179 h 269"/>
                              <a:gd name="T82" fmla="*/ 262 w 299"/>
                              <a:gd name="T83" fmla="*/ 179 h 269"/>
                              <a:gd name="T84" fmla="*/ 257 w 299"/>
                              <a:gd name="T85" fmla="*/ 180 h 269"/>
                              <a:gd name="T86" fmla="*/ 250 w 299"/>
                              <a:gd name="T87" fmla="*/ 182 h 269"/>
                              <a:gd name="T88" fmla="*/ 82 w 299"/>
                              <a:gd name="T89" fmla="*/ 237 h 269"/>
                              <a:gd name="T90" fmla="*/ 78 w 299"/>
                              <a:gd name="T91" fmla="*/ 244 h 269"/>
                              <a:gd name="T92" fmla="*/ 76 w 299"/>
                              <a:gd name="T93" fmla="*/ 250 h 269"/>
                              <a:gd name="T94" fmla="*/ 75 w 299"/>
                              <a:gd name="T95" fmla="*/ 255 h 269"/>
                              <a:gd name="T96" fmla="*/ 75 w 299"/>
                              <a:gd name="T97" fmla="*/ 261 h 269"/>
                              <a:gd name="T98" fmla="*/ 77 w 299"/>
                              <a:gd name="T99" fmla="*/ 267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299" h="269">
                                <a:moveTo>
                                  <a:pt x="46" y="190"/>
                                </a:moveTo>
                                <a:lnTo>
                                  <a:pt x="155" y="39"/>
                                </a:lnTo>
                                <a:lnTo>
                                  <a:pt x="57" y="68"/>
                                </a:lnTo>
                                <a:lnTo>
                                  <a:pt x="53" y="69"/>
                                </a:lnTo>
                                <a:lnTo>
                                  <a:pt x="51" y="69"/>
                                </a:lnTo>
                                <a:lnTo>
                                  <a:pt x="49" y="70"/>
                                </a:lnTo>
                                <a:lnTo>
                                  <a:pt x="47" y="71"/>
                                </a:lnTo>
                                <a:lnTo>
                                  <a:pt x="45" y="72"/>
                                </a:lnTo>
                                <a:lnTo>
                                  <a:pt x="43" y="73"/>
                                </a:lnTo>
                                <a:lnTo>
                                  <a:pt x="41" y="73"/>
                                </a:lnTo>
                                <a:lnTo>
                                  <a:pt x="39" y="74"/>
                                </a:lnTo>
                                <a:lnTo>
                                  <a:pt x="38" y="75"/>
                                </a:lnTo>
                                <a:lnTo>
                                  <a:pt x="36" y="76"/>
                                </a:lnTo>
                                <a:lnTo>
                                  <a:pt x="35" y="77"/>
                                </a:lnTo>
                                <a:lnTo>
                                  <a:pt x="34" y="78"/>
                                </a:lnTo>
                                <a:lnTo>
                                  <a:pt x="33" y="79"/>
                                </a:lnTo>
                                <a:lnTo>
                                  <a:pt x="32" y="80"/>
                                </a:lnTo>
                                <a:lnTo>
                                  <a:pt x="31" y="80"/>
                                </a:lnTo>
                                <a:lnTo>
                                  <a:pt x="30" y="81"/>
                                </a:lnTo>
                                <a:lnTo>
                                  <a:pt x="29" y="83"/>
                                </a:lnTo>
                                <a:lnTo>
                                  <a:pt x="28" y="84"/>
                                </a:lnTo>
                                <a:lnTo>
                                  <a:pt x="28" y="86"/>
                                </a:lnTo>
                                <a:lnTo>
                                  <a:pt x="27" y="87"/>
                                </a:lnTo>
                                <a:lnTo>
                                  <a:pt x="27" y="88"/>
                                </a:lnTo>
                                <a:lnTo>
                                  <a:pt x="27" y="90"/>
                                </a:lnTo>
                                <a:lnTo>
                                  <a:pt x="27" y="92"/>
                                </a:lnTo>
                                <a:lnTo>
                                  <a:pt x="26" y="93"/>
                                </a:lnTo>
                                <a:lnTo>
                                  <a:pt x="26" y="95"/>
                                </a:lnTo>
                                <a:lnTo>
                                  <a:pt x="26" y="97"/>
                                </a:lnTo>
                                <a:lnTo>
                                  <a:pt x="27" y="100"/>
                                </a:lnTo>
                                <a:lnTo>
                                  <a:pt x="27" y="102"/>
                                </a:lnTo>
                                <a:lnTo>
                                  <a:pt x="27" y="104"/>
                                </a:lnTo>
                                <a:lnTo>
                                  <a:pt x="27" y="106"/>
                                </a:lnTo>
                                <a:lnTo>
                                  <a:pt x="28" y="108"/>
                                </a:lnTo>
                                <a:lnTo>
                                  <a:pt x="29" y="111"/>
                                </a:lnTo>
                                <a:lnTo>
                                  <a:pt x="23" y="112"/>
                                </a:lnTo>
                                <a:lnTo>
                                  <a:pt x="0" y="39"/>
                                </a:lnTo>
                                <a:lnTo>
                                  <a:pt x="6" y="37"/>
                                </a:lnTo>
                                <a:lnTo>
                                  <a:pt x="7" y="40"/>
                                </a:lnTo>
                                <a:lnTo>
                                  <a:pt x="9" y="43"/>
                                </a:lnTo>
                                <a:lnTo>
                                  <a:pt x="10" y="46"/>
                                </a:lnTo>
                                <a:lnTo>
                                  <a:pt x="12" y="48"/>
                                </a:lnTo>
                                <a:lnTo>
                                  <a:pt x="13" y="50"/>
                                </a:lnTo>
                                <a:lnTo>
                                  <a:pt x="14" y="52"/>
                                </a:lnTo>
                                <a:lnTo>
                                  <a:pt x="15" y="53"/>
                                </a:lnTo>
                                <a:lnTo>
                                  <a:pt x="17" y="54"/>
                                </a:lnTo>
                                <a:lnTo>
                                  <a:pt x="17" y="55"/>
                                </a:lnTo>
                                <a:lnTo>
                                  <a:pt x="19" y="56"/>
                                </a:lnTo>
                                <a:lnTo>
                                  <a:pt x="21" y="57"/>
                                </a:lnTo>
                                <a:lnTo>
                                  <a:pt x="23" y="57"/>
                                </a:lnTo>
                                <a:lnTo>
                                  <a:pt x="24" y="58"/>
                                </a:lnTo>
                                <a:lnTo>
                                  <a:pt x="26" y="58"/>
                                </a:lnTo>
                                <a:lnTo>
                                  <a:pt x="27" y="59"/>
                                </a:lnTo>
                                <a:lnTo>
                                  <a:pt x="29" y="59"/>
                                </a:lnTo>
                                <a:lnTo>
                                  <a:pt x="31" y="59"/>
                                </a:lnTo>
                                <a:lnTo>
                                  <a:pt x="33" y="59"/>
                                </a:lnTo>
                                <a:lnTo>
                                  <a:pt x="36" y="59"/>
                                </a:lnTo>
                                <a:lnTo>
                                  <a:pt x="38" y="58"/>
                                </a:lnTo>
                                <a:lnTo>
                                  <a:pt x="42" y="58"/>
                                </a:lnTo>
                                <a:lnTo>
                                  <a:pt x="45" y="57"/>
                                </a:lnTo>
                                <a:lnTo>
                                  <a:pt x="48" y="56"/>
                                </a:lnTo>
                                <a:lnTo>
                                  <a:pt x="52" y="55"/>
                                </a:lnTo>
                                <a:lnTo>
                                  <a:pt x="244" y="0"/>
                                </a:lnTo>
                                <a:lnTo>
                                  <a:pt x="246" y="6"/>
                                </a:lnTo>
                                <a:lnTo>
                                  <a:pt x="101" y="212"/>
                                </a:lnTo>
                                <a:lnTo>
                                  <a:pt x="247" y="169"/>
                                </a:lnTo>
                                <a:lnTo>
                                  <a:pt x="249" y="168"/>
                                </a:lnTo>
                                <a:lnTo>
                                  <a:pt x="251" y="168"/>
                                </a:lnTo>
                                <a:lnTo>
                                  <a:pt x="253" y="167"/>
                                </a:lnTo>
                                <a:lnTo>
                                  <a:pt x="255" y="166"/>
                                </a:lnTo>
                                <a:lnTo>
                                  <a:pt x="257" y="165"/>
                                </a:lnTo>
                                <a:lnTo>
                                  <a:pt x="259" y="164"/>
                                </a:lnTo>
                                <a:lnTo>
                                  <a:pt x="261" y="163"/>
                                </a:lnTo>
                                <a:lnTo>
                                  <a:pt x="262" y="162"/>
                                </a:lnTo>
                                <a:lnTo>
                                  <a:pt x="263" y="161"/>
                                </a:lnTo>
                                <a:lnTo>
                                  <a:pt x="264" y="160"/>
                                </a:lnTo>
                                <a:lnTo>
                                  <a:pt x="266" y="159"/>
                                </a:lnTo>
                                <a:lnTo>
                                  <a:pt x="267" y="158"/>
                                </a:lnTo>
                                <a:lnTo>
                                  <a:pt x="267" y="157"/>
                                </a:lnTo>
                                <a:lnTo>
                                  <a:pt x="268" y="155"/>
                                </a:lnTo>
                                <a:lnTo>
                                  <a:pt x="269" y="154"/>
                                </a:lnTo>
                                <a:lnTo>
                                  <a:pt x="271" y="153"/>
                                </a:lnTo>
                                <a:lnTo>
                                  <a:pt x="271" y="152"/>
                                </a:lnTo>
                                <a:lnTo>
                                  <a:pt x="272" y="150"/>
                                </a:lnTo>
                                <a:lnTo>
                                  <a:pt x="272" y="149"/>
                                </a:lnTo>
                                <a:lnTo>
                                  <a:pt x="272" y="148"/>
                                </a:lnTo>
                                <a:lnTo>
                                  <a:pt x="273" y="146"/>
                                </a:lnTo>
                                <a:lnTo>
                                  <a:pt x="273" y="145"/>
                                </a:lnTo>
                                <a:lnTo>
                                  <a:pt x="273" y="143"/>
                                </a:lnTo>
                                <a:lnTo>
                                  <a:pt x="273" y="142"/>
                                </a:lnTo>
                                <a:lnTo>
                                  <a:pt x="273" y="141"/>
                                </a:lnTo>
                                <a:lnTo>
                                  <a:pt x="273" y="139"/>
                                </a:lnTo>
                                <a:lnTo>
                                  <a:pt x="273" y="138"/>
                                </a:lnTo>
                                <a:lnTo>
                                  <a:pt x="273" y="137"/>
                                </a:lnTo>
                                <a:lnTo>
                                  <a:pt x="272" y="133"/>
                                </a:lnTo>
                                <a:lnTo>
                                  <a:pt x="271" y="130"/>
                                </a:lnTo>
                                <a:lnTo>
                                  <a:pt x="269" y="125"/>
                                </a:lnTo>
                                <a:lnTo>
                                  <a:pt x="276" y="123"/>
                                </a:lnTo>
                                <a:lnTo>
                                  <a:pt x="299" y="203"/>
                                </a:lnTo>
                                <a:lnTo>
                                  <a:pt x="293" y="204"/>
                                </a:lnTo>
                                <a:lnTo>
                                  <a:pt x="292" y="202"/>
                                </a:lnTo>
                                <a:lnTo>
                                  <a:pt x="292" y="200"/>
                                </a:lnTo>
                                <a:lnTo>
                                  <a:pt x="291" y="198"/>
                                </a:lnTo>
                                <a:lnTo>
                                  <a:pt x="290" y="196"/>
                                </a:lnTo>
                                <a:lnTo>
                                  <a:pt x="289" y="194"/>
                                </a:lnTo>
                                <a:lnTo>
                                  <a:pt x="288" y="193"/>
                                </a:lnTo>
                                <a:lnTo>
                                  <a:pt x="287" y="191"/>
                                </a:lnTo>
                                <a:lnTo>
                                  <a:pt x="287" y="189"/>
                                </a:lnTo>
                                <a:lnTo>
                                  <a:pt x="286" y="188"/>
                                </a:lnTo>
                                <a:lnTo>
                                  <a:pt x="285" y="187"/>
                                </a:lnTo>
                                <a:lnTo>
                                  <a:pt x="284" y="186"/>
                                </a:lnTo>
                                <a:lnTo>
                                  <a:pt x="282" y="185"/>
                                </a:lnTo>
                                <a:lnTo>
                                  <a:pt x="282" y="184"/>
                                </a:lnTo>
                                <a:lnTo>
                                  <a:pt x="281" y="183"/>
                                </a:lnTo>
                                <a:lnTo>
                                  <a:pt x="279" y="182"/>
                                </a:lnTo>
                                <a:lnTo>
                                  <a:pt x="278" y="182"/>
                                </a:lnTo>
                                <a:lnTo>
                                  <a:pt x="277" y="181"/>
                                </a:lnTo>
                                <a:lnTo>
                                  <a:pt x="276" y="181"/>
                                </a:lnTo>
                                <a:lnTo>
                                  <a:pt x="274" y="180"/>
                                </a:lnTo>
                                <a:lnTo>
                                  <a:pt x="273" y="180"/>
                                </a:lnTo>
                                <a:lnTo>
                                  <a:pt x="271" y="179"/>
                                </a:lnTo>
                                <a:lnTo>
                                  <a:pt x="269" y="179"/>
                                </a:lnTo>
                                <a:lnTo>
                                  <a:pt x="267" y="179"/>
                                </a:lnTo>
                                <a:lnTo>
                                  <a:pt x="266" y="179"/>
                                </a:lnTo>
                                <a:lnTo>
                                  <a:pt x="264" y="179"/>
                                </a:lnTo>
                                <a:lnTo>
                                  <a:pt x="262" y="179"/>
                                </a:lnTo>
                                <a:lnTo>
                                  <a:pt x="261" y="179"/>
                                </a:lnTo>
                                <a:lnTo>
                                  <a:pt x="259" y="180"/>
                                </a:lnTo>
                                <a:lnTo>
                                  <a:pt x="257" y="180"/>
                                </a:lnTo>
                                <a:lnTo>
                                  <a:pt x="255" y="181"/>
                                </a:lnTo>
                                <a:lnTo>
                                  <a:pt x="252" y="181"/>
                                </a:lnTo>
                                <a:lnTo>
                                  <a:pt x="250" y="182"/>
                                </a:lnTo>
                                <a:lnTo>
                                  <a:pt x="87" y="228"/>
                                </a:lnTo>
                                <a:lnTo>
                                  <a:pt x="83" y="235"/>
                                </a:lnTo>
                                <a:lnTo>
                                  <a:pt x="82" y="237"/>
                                </a:lnTo>
                                <a:lnTo>
                                  <a:pt x="80" y="239"/>
                                </a:lnTo>
                                <a:lnTo>
                                  <a:pt x="79" y="242"/>
                                </a:lnTo>
                                <a:lnTo>
                                  <a:pt x="78" y="244"/>
                                </a:lnTo>
                                <a:lnTo>
                                  <a:pt x="77" y="246"/>
                                </a:lnTo>
                                <a:lnTo>
                                  <a:pt x="76" y="248"/>
                                </a:lnTo>
                                <a:lnTo>
                                  <a:pt x="76" y="250"/>
                                </a:lnTo>
                                <a:lnTo>
                                  <a:pt x="75" y="252"/>
                                </a:lnTo>
                                <a:lnTo>
                                  <a:pt x="75" y="253"/>
                                </a:lnTo>
                                <a:lnTo>
                                  <a:pt x="75" y="255"/>
                                </a:lnTo>
                                <a:lnTo>
                                  <a:pt x="75" y="256"/>
                                </a:lnTo>
                                <a:lnTo>
                                  <a:pt x="75" y="259"/>
                                </a:lnTo>
                                <a:lnTo>
                                  <a:pt x="75" y="261"/>
                                </a:lnTo>
                                <a:lnTo>
                                  <a:pt x="76" y="263"/>
                                </a:lnTo>
                                <a:lnTo>
                                  <a:pt x="76" y="265"/>
                                </a:lnTo>
                                <a:lnTo>
                                  <a:pt x="77" y="267"/>
                                </a:lnTo>
                                <a:lnTo>
                                  <a:pt x="71" y="269"/>
                                </a:lnTo>
                                <a:lnTo>
                                  <a:pt x="46" y="19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4" name="Freeform 34"/>
                        <wps:cNvSpPr>
                          <a:spLocks/>
                        </wps:cNvSpPr>
                        <wps:spPr bwMode="auto">
                          <a:xfrm>
                            <a:off x="4814" y="5109"/>
                            <a:ext cx="188" cy="116"/>
                          </a:xfrm>
                          <a:custGeom>
                            <a:avLst/>
                            <a:gdLst>
                              <a:gd name="T0" fmla="*/ 237 w 256"/>
                              <a:gd name="T1" fmla="*/ 0 h 159"/>
                              <a:gd name="T2" fmla="*/ 249 w 256"/>
                              <a:gd name="T3" fmla="*/ 121 h 159"/>
                              <a:gd name="T4" fmla="*/ 248 w 256"/>
                              <a:gd name="T5" fmla="*/ 111 h 159"/>
                              <a:gd name="T6" fmla="*/ 247 w 256"/>
                              <a:gd name="T7" fmla="*/ 107 h 159"/>
                              <a:gd name="T8" fmla="*/ 246 w 256"/>
                              <a:gd name="T9" fmla="*/ 103 h 159"/>
                              <a:gd name="T10" fmla="*/ 243 w 256"/>
                              <a:gd name="T11" fmla="*/ 100 h 159"/>
                              <a:gd name="T12" fmla="*/ 242 w 256"/>
                              <a:gd name="T13" fmla="*/ 97 h 159"/>
                              <a:gd name="T14" fmla="*/ 240 w 256"/>
                              <a:gd name="T15" fmla="*/ 96 h 159"/>
                              <a:gd name="T16" fmla="*/ 238 w 256"/>
                              <a:gd name="T17" fmla="*/ 95 h 159"/>
                              <a:gd name="T18" fmla="*/ 235 w 256"/>
                              <a:gd name="T19" fmla="*/ 94 h 159"/>
                              <a:gd name="T20" fmla="*/ 232 w 256"/>
                              <a:gd name="T21" fmla="*/ 93 h 159"/>
                              <a:gd name="T22" fmla="*/ 228 w 256"/>
                              <a:gd name="T23" fmla="*/ 93 h 159"/>
                              <a:gd name="T24" fmla="*/ 222 w 256"/>
                              <a:gd name="T25" fmla="*/ 94 h 159"/>
                              <a:gd name="T26" fmla="*/ 215 w 256"/>
                              <a:gd name="T27" fmla="*/ 94 h 159"/>
                              <a:gd name="T28" fmla="*/ 55 w 256"/>
                              <a:gd name="T29" fmla="*/ 119 h 159"/>
                              <a:gd name="T30" fmla="*/ 48 w 256"/>
                              <a:gd name="T31" fmla="*/ 120 h 159"/>
                              <a:gd name="T32" fmla="*/ 40 w 256"/>
                              <a:gd name="T33" fmla="*/ 122 h 159"/>
                              <a:gd name="T34" fmla="*/ 36 w 256"/>
                              <a:gd name="T35" fmla="*/ 124 h 159"/>
                              <a:gd name="T36" fmla="*/ 33 w 256"/>
                              <a:gd name="T37" fmla="*/ 125 h 159"/>
                              <a:gd name="T38" fmla="*/ 31 w 256"/>
                              <a:gd name="T39" fmla="*/ 127 h 159"/>
                              <a:gd name="T40" fmla="*/ 29 w 256"/>
                              <a:gd name="T41" fmla="*/ 129 h 159"/>
                              <a:gd name="T42" fmla="*/ 28 w 256"/>
                              <a:gd name="T43" fmla="*/ 131 h 159"/>
                              <a:gd name="T44" fmla="*/ 26 w 256"/>
                              <a:gd name="T45" fmla="*/ 134 h 159"/>
                              <a:gd name="T46" fmla="*/ 25 w 256"/>
                              <a:gd name="T47" fmla="*/ 137 h 159"/>
                              <a:gd name="T48" fmla="*/ 25 w 256"/>
                              <a:gd name="T49" fmla="*/ 141 h 159"/>
                              <a:gd name="T50" fmla="*/ 25 w 256"/>
                              <a:gd name="T51" fmla="*/ 145 h 159"/>
                              <a:gd name="T52" fmla="*/ 25 w 256"/>
                              <a:gd name="T53" fmla="*/ 149 h 159"/>
                              <a:gd name="T54" fmla="*/ 20 w 256"/>
                              <a:gd name="T55" fmla="*/ 159 h 159"/>
                              <a:gd name="T56" fmla="*/ 6 w 256"/>
                              <a:gd name="T57" fmla="*/ 37 h 159"/>
                              <a:gd name="T58" fmla="*/ 8 w 256"/>
                              <a:gd name="T59" fmla="*/ 47 h 159"/>
                              <a:gd name="T60" fmla="*/ 9 w 256"/>
                              <a:gd name="T61" fmla="*/ 51 h 159"/>
                              <a:gd name="T62" fmla="*/ 11 w 256"/>
                              <a:gd name="T63" fmla="*/ 56 h 159"/>
                              <a:gd name="T64" fmla="*/ 14 w 256"/>
                              <a:gd name="T65" fmla="*/ 59 h 159"/>
                              <a:gd name="T66" fmla="*/ 15 w 256"/>
                              <a:gd name="T67" fmla="*/ 61 h 159"/>
                              <a:gd name="T68" fmla="*/ 17 w 256"/>
                              <a:gd name="T69" fmla="*/ 63 h 159"/>
                              <a:gd name="T70" fmla="*/ 19 w 256"/>
                              <a:gd name="T71" fmla="*/ 64 h 159"/>
                              <a:gd name="T72" fmla="*/ 22 w 256"/>
                              <a:gd name="T73" fmla="*/ 65 h 159"/>
                              <a:gd name="T74" fmla="*/ 25 w 256"/>
                              <a:gd name="T75" fmla="*/ 66 h 159"/>
                              <a:gd name="T76" fmla="*/ 29 w 256"/>
                              <a:gd name="T77" fmla="*/ 66 h 159"/>
                              <a:gd name="T78" fmla="*/ 34 w 256"/>
                              <a:gd name="T79" fmla="*/ 66 h 159"/>
                              <a:gd name="T80" fmla="*/ 41 w 256"/>
                              <a:gd name="T81" fmla="*/ 65 h 159"/>
                              <a:gd name="T82" fmla="*/ 202 w 256"/>
                              <a:gd name="T83" fmla="*/ 39 h 159"/>
                              <a:gd name="T84" fmla="*/ 210 w 256"/>
                              <a:gd name="T85" fmla="*/ 38 h 159"/>
                              <a:gd name="T86" fmla="*/ 216 w 256"/>
                              <a:gd name="T87" fmla="*/ 37 h 159"/>
                              <a:gd name="T88" fmla="*/ 221 w 256"/>
                              <a:gd name="T89" fmla="*/ 35 h 159"/>
                              <a:gd name="T90" fmla="*/ 223 w 256"/>
                              <a:gd name="T91" fmla="*/ 34 h 159"/>
                              <a:gd name="T92" fmla="*/ 226 w 256"/>
                              <a:gd name="T93" fmla="*/ 32 h 159"/>
                              <a:gd name="T94" fmla="*/ 228 w 256"/>
                              <a:gd name="T95" fmla="*/ 31 h 159"/>
                              <a:gd name="T96" fmla="*/ 229 w 256"/>
                              <a:gd name="T97" fmla="*/ 28 h 159"/>
                              <a:gd name="T98" fmla="*/ 231 w 256"/>
                              <a:gd name="T99" fmla="*/ 25 h 159"/>
                              <a:gd name="T100" fmla="*/ 232 w 256"/>
                              <a:gd name="T101" fmla="*/ 22 h 159"/>
                              <a:gd name="T102" fmla="*/ 232 w 256"/>
                              <a:gd name="T103" fmla="*/ 19 h 159"/>
                              <a:gd name="T104" fmla="*/ 232 w 256"/>
                              <a:gd name="T105" fmla="*/ 14 h 159"/>
                              <a:gd name="T106" fmla="*/ 232 w 256"/>
                              <a:gd name="T107" fmla="*/ 9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256" h="159">
                                <a:moveTo>
                                  <a:pt x="230" y="1"/>
                                </a:moveTo>
                                <a:lnTo>
                                  <a:pt x="237" y="0"/>
                                </a:lnTo>
                                <a:lnTo>
                                  <a:pt x="256" y="120"/>
                                </a:lnTo>
                                <a:lnTo>
                                  <a:pt x="249" y="121"/>
                                </a:lnTo>
                                <a:lnTo>
                                  <a:pt x="248" y="114"/>
                                </a:lnTo>
                                <a:lnTo>
                                  <a:pt x="248" y="111"/>
                                </a:lnTo>
                                <a:lnTo>
                                  <a:pt x="247" y="109"/>
                                </a:lnTo>
                                <a:lnTo>
                                  <a:pt x="247" y="107"/>
                                </a:lnTo>
                                <a:lnTo>
                                  <a:pt x="246" y="105"/>
                                </a:lnTo>
                                <a:lnTo>
                                  <a:pt x="246" y="103"/>
                                </a:lnTo>
                                <a:lnTo>
                                  <a:pt x="245" y="101"/>
                                </a:lnTo>
                                <a:lnTo>
                                  <a:pt x="243" y="100"/>
                                </a:lnTo>
                                <a:lnTo>
                                  <a:pt x="243" y="98"/>
                                </a:lnTo>
                                <a:lnTo>
                                  <a:pt x="242" y="97"/>
                                </a:lnTo>
                                <a:lnTo>
                                  <a:pt x="241" y="97"/>
                                </a:lnTo>
                                <a:lnTo>
                                  <a:pt x="240" y="96"/>
                                </a:lnTo>
                                <a:lnTo>
                                  <a:pt x="239" y="95"/>
                                </a:lnTo>
                                <a:lnTo>
                                  <a:pt x="238" y="95"/>
                                </a:lnTo>
                                <a:lnTo>
                                  <a:pt x="236" y="94"/>
                                </a:lnTo>
                                <a:lnTo>
                                  <a:pt x="235" y="94"/>
                                </a:lnTo>
                                <a:lnTo>
                                  <a:pt x="234" y="93"/>
                                </a:lnTo>
                                <a:lnTo>
                                  <a:pt x="232" y="93"/>
                                </a:lnTo>
                                <a:lnTo>
                                  <a:pt x="230" y="93"/>
                                </a:lnTo>
                                <a:lnTo>
                                  <a:pt x="228" y="93"/>
                                </a:lnTo>
                                <a:lnTo>
                                  <a:pt x="226" y="93"/>
                                </a:lnTo>
                                <a:lnTo>
                                  <a:pt x="222" y="94"/>
                                </a:lnTo>
                                <a:lnTo>
                                  <a:pt x="218" y="94"/>
                                </a:lnTo>
                                <a:lnTo>
                                  <a:pt x="215" y="94"/>
                                </a:lnTo>
                                <a:lnTo>
                                  <a:pt x="211" y="95"/>
                                </a:lnTo>
                                <a:lnTo>
                                  <a:pt x="55" y="119"/>
                                </a:lnTo>
                                <a:lnTo>
                                  <a:pt x="51" y="120"/>
                                </a:lnTo>
                                <a:lnTo>
                                  <a:pt x="48" y="120"/>
                                </a:lnTo>
                                <a:lnTo>
                                  <a:pt x="43" y="121"/>
                                </a:lnTo>
                                <a:lnTo>
                                  <a:pt x="40" y="122"/>
                                </a:lnTo>
                                <a:lnTo>
                                  <a:pt x="38" y="122"/>
                                </a:lnTo>
                                <a:lnTo>
                                  <a:pt x="36" y="124"/>
                                </a:lnTo>
                                <a:lnTo>
                                  <a:pt x="34" y="125"/>
                                </a:lnTo>
                                <a:lnTo>
                                  <a:pt x="33" y="125"/>
                                </a:lnTo>
                                <a:lnTo>
                                  <a:pt x="32" y="126"/>
                                </a:lnTo>
                                <a:lnTo>
                                  <a:pt x="31" y="127"/>
                                </a:lnTo>
                                <a:lnTo>
                                  <a:pt x="30" y="128"/>
                                </a:lnTo>
                                <a:lnTo>
                                  <a:pt x="29" y="129"/>
                                </a:lnTo>
                                <a:lnTo>
                                  <a:pt x="28" y="130"/>
                                </a:lnTo>
                                <a:lnTo>
                                  <a:pt x="28" y="131"/>
                                </a:lnTo>
                                <a:lnTo>
                                  <a:pt x="27" y="132"/>
                                </a:lnTo>
                                <a:lnTo>
                                  <a:pt x="26" y="134"/>
                                </a:lnTo>
                                <a:lnTo>
                                  <a:pt x="26" y="136"/>
                                </a:lnTo>
                                <a:lnTo>
                                  <a:pt x="25" y="137"/>
                                </a:lnTo>
                                <a:lnTo>
                                  <a:pt x="25" y="139"/>
                                </a:lnTo>
                                <a:lnTo>
                                  <a:pt x="25" y="141"/>
                                </a:lnTo>
                                <a:lnTo>
                                  <a:pt x="25" y="143"/>
                                </a:lnTo>
                                <a:lnTo>
                                  <a:pt x="25" y="145"/>
                                </a:lnTo>
                                <a:lnTo>
                                  <a:pt x="25" y="147"/>
                                </a:lnTo>
                                <a:lnTo>
                                  <a:pt x="25" y="149"/>
                                </a:lnTo>
                                <a:lnTo>
                                  <a:pt x="27" y="157"/>
                                </a:lnTo>
                                <a:lnTo>
                                  <a:pt x="20" y="159"/>
                                </a:lnTo>
                                <a:lnTo>
                                  <a:pt x="0" y="38"/>
                                </a:lnTo>
                                <a:lnTo>
                                  <a:pt x="6" y="37"/>
                                </a:lnTo>
                                <a:lnTo>
                                  <a:pt x="8" y="44"/>
                                </a:lnTo>
                                <a:lnTo>
                                  <a:pt x="8" y="47"/>
                                </a:lnTo>
                                <a:lnTo>
                                  <a:pt x="8" y="49"/>
                                </a:lnTo>
                                <a:lnTo>
                                  <a:pt x="9" y="51"/>
                                </a:lnTo>
                                <a:lnTo>
                                  <a:pt x="11" y="54"/>
                                </a:lnTo>
                                <a:lnTo>
                                  <a:pt x="11" y="56"/>
                                </a:lnTo>
                                <a:lnTo>
                                  <a:pt x="12" y="58"/>
                                </a:lnTo>
                                <a:lnTo>
                                  <a:pt x="14" y="59"/>
                                </a:lnTo>
                                <a:lnTo>
                                  <a:pt x="14" y="60"/>
                                </a:lnTo>
                                <a:lnTo>
                                  <a:pt x="15" y="61"/>
                                </a:lnTo>
                                <a:lnTo>
                                  <a:pt x="16" y="62"/>
                                </a:lnTo>
                                <a:lnTo>
                                  <a:pt x="17" y="63"/>
                                </a:lnTo>
                                <a:lnTo>
                                  <a:pt x="18" y="63"/>
                                </a:lnTo>
                                <a:lnTo>
                                  <a:pt x="19" y="64"/>
                                </a:lnTo>
                                <a:lnTo>
                                  <a:pt x="21" y="65"/>
                                </a:lnTo>
                                <a:lnTo>
                                  <a:pt x="22" y="65"/>
                                </a:lnTo>
                                <a:lnTo>
                                  <a:pt x="24" y="66"/>
                                </a:lnTo>
                                <a:lnTo>
                                  <a:pt x="25" y="66"/>
                                </a:lnTo>
                                <a:lnTo>
                                  <a:pt x="27" y="66"/>
                                </a:lnTo>
                                <a:lnTo>
                                  <a:pt x="29" y="66"/>
                                </a:lnTo>
                                <a:lnTo>
                                  <a:pt x="31" y="66"/>
                                </a:lnTo>
                                <a:lnTo>
                                  <a:pt x="34" y="66"/>
                                </a:lnTo>
                                <a:lnTo>
                                  <a:pt x="38" y="65"/>
                                </a:lnTo>
                                <a:lnTo>
                                  <a:pt x="41" y="65"/>
                                </a:lnTo>
                                <a:lnTo>
                                  <a:pt x="45" y="64"/>
                                </a:lnTo>
                                <a:lnTo>
                                  <a:pt x="202" y="39"/>
                                </a:lnTo>
                                <a:lnTo>
                                  <a:pt x="206" y="39"/>
                                </a:lnTo>
                                <a:lnTo>
                                  <a:pt x="210" y="38"/>
                                </a:lnTo>
                                <a:lnTo>
                                  <a:pt x="213" y="37"/>
                                </a:lnTo>
                                <a:lnTo>
                                  <a:pt x="216" y="37"/>
                                </a:lnTo>
                                <a:lnTo>
                                  <a:pt x="218" y="36"/>
                                </a:lnTo>
                                <a:lnTo>
                                  <a:pt x="221" y="35"/>
                                </a:lnTo>
                                <a:lnTo>
                                  <a:pt x="222" y="35"/>
                                </a:lnTo>
                                <a:lnTo>
                                  <a:pt x="223" y="34"/>
                                </a:lnTo>
                                <a:lnTo>
                                  <a:pt x="224" y="33"/>
                                </a:lnTo>
                                <a:lnTo>
                                  <a:pt x="226" y="32"/>
                                </a:lnTo>
                                <a:lnTo>
                                  <a:pt x="227" y="31"/>
                                </a:lnTo>
                                <a:lnTo>
                                  <a:pt x="228" y="31"/>
                                </a:lnTo>
                                <a:lnTo>
                                  <a:pt x="229" y="30"/>
                                </a:lnTo>
                                <a:lnTo>
                                  <a:pt x="229" y="28"/>
                                </a:lnTo>
                                <a:lnTo>
                                  <a:pt x="230" y="27"/>
                                </a:lnTo>
                                <a:lnTo>
                                  <a:pt x="231" y="25"/>
                                </a:lnTo>
                                <a:lnTo>
                                  <a:pt x="231" y="24"/>
                                </a:lnTo>
                                <a:lnTo>
                                  <a:pt x="232" y="22"/>
                                </a:lnTo>
                                <a:lnTo>
                                  <a:pt x="232" y="20"/>
                                </a:lnTo>
                                <a:lnTo>
                                  <a:pt x="232" y="19"/>
                                </a:lnTo>
                                <a:lnTo>
                                  <a:pt x="232" y="15"/>
                                </a:lnTo>
                                <a:lnTo>
                                  <a:pt x="232" y="14"/>
                                </a:lnTo>
                                <a:lnTo>
                                  <a:pt x="232" y="11"/>
                                </a:lnTo>
                                <a:lnTo>
                                  <a:pt x="232" y="9"/>
                                </a:lnTo>
                                <a:lnTo>
                                  <a:pt x="230" y="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 name="Freeform 35"/>
                        <wps:cNvSpPr>
                          <a:spLocks/>
                        </wps:cNvSpPr>
                        <wps:spPr bwMode="auto">
                          <a:xfrm>
                            <a:off x="4796" y="4931"/>
                            <a:ext cx="184" cy="184"/>
                          </a:xfrm>
                          <a:custGeom>
                            <a:avLst/>
                            <a:gdLst>
                              <a:gd name="T0" fmla="*/ 6 w 254"/>
                              <a:gd name="T1" fmla="*/ 0 h 247"/>
                              <a:gd name="T2" fmla="*/ 7 w 254"/>
                              <a:gd name="T3" fmla="*/ 3 h 247"/>
                              <a:gd name="T4" fmla="*/ 8 w 254"/>
                              <a:gd name="T5" fmla="*/ 5 h 247"/>
                              <a:gd name="T6" fmla="*/ 10 w 254"/>
                              <a:gd name="T7" fmla="*/ 10 h 247"/>
                              <a:gd name="T8" fmla="*/ 12 w 254"/>
                              <a:gd name="T9" fmla="*/ 12 h 247"/>
                              <a:gd name="T10" fmla="*/ 14 w 254"/>
                              <a:gd name="T11" fmla="*/ 14 h 247"/>
                              <a:gd name="T12" fmla="*/ 16 w 254"/>
                              <a:gd name="T13" fmla="*/ 17 h 247"/>
                              <a:gd name="T14" fmla="*/ 19 w 254"/>
                              <a:gd name="T15" fmla="*/ 19 h 247"/>
                              <a:gd name="T16" fmla="*/ 22 w 254"/>
                              <a:gd name="T17" fmla="*/ 21 h 247"/>
                              <a:gd name="T18" fmla="*/ 28 w 254"/>
                              <a:gd name="T19" fmla="*/ 25 h 247"/>
                              <a:gd name="T20" fmla="*/ 38 w 254"/>
                              <a:gd name="T21" fmla="*/ 29 h 247"/>
                              <a:gd name="T22" fmla="*/ 50 w 254"/>
                              <a:gd name="T23" fmla="*/ 34 h 247"/>
                              <a:gd name="T24" fmla="*/ 61 w 254"/>
                              <a:gd name="T25" fmla="*/ 38 h 247"/>
                              <a:gd name="T26" fmla="*/ 254 w 254"/>
                              <a:gd name="T27" fmla="*/ 105 h 247"/>
                              <a:gd name="T28" fmla="*/ 72 w 254"/>
                              <a:gd name="T29" fmla="*/ 205 h 247"/>
                              <a:gd name="T30" fmla="*/ 63 w 254"/>
                              <a:gd name="T31" fmla="*/ 209 h 247"/>
                              <a:gd name="T32" fmla="*/ 51 w 254"/>
                              <a:gd name="T33" fmla="*/ 216 h 247"/>
                              <a:gd name="T34" fmla="*/ 41 w 254"/>
                              <a:gd name="T35" fmla="*/ 223 h 247"/>
                              <a:gd name="T36" fmla="*/ 34 w 254"/>
                              <a:gd name="T37" fmla="*/ 227 h 247"/>
                              <a:gd name="T38" fmla="*/ 31 w 254"/>
                              <a:gd name="T39" fmla="*/ 230 h 247"/>
                              <a:gd name="T40" fmla="*/ 29 w 254"/>
                              <a:gd name="T41" fmla="*/ 233 h 247"/>
                              <a:gd name="T42" fmla="*/ 28 w 254"/>
                              <a:gd name="T43" fmla="*/ 237 h 247"/>
                              <a:gd name="T44" fmla="*/ 27 w 254"/>
                              <a:gd name="T45" fmla="*/ 239 h 247"/>
                              <a:gd name="T46" fmla="*/ 27 w 254"/>
                              <a:gd name="T47" fmla="*/ 242 h 247"/>
                              <a:gd name="T48" fmla="*/ 27 w 254"/>
                              <a:gd name="T49" fmla="*/ 245 h 247"/>
                              <a:gd name="T50" fmla="*/ 20 w 254"/>
                              <a:gd name="T51" fmla="*/ 247 h 247"/>
                              <a:gd name="T52" fmla="*/ 18 w 254"/>
                              <a:gd name="T53" fmla="*/ 135 h 247"/>
                              <a:gd name="T54" fmla="*/ 18 w 254"/>
                              <a:gd name="T55" fmla="*/ 141 h 247"/>
                              <a:gd name="T56" fmla="*/ 18 w 254"/>
                              <a:gd name="T57" fmla="*/ 144 h 247"/>
                              <a:gd name="T58" fmla="*/ 19 w 254"/>
                              <a:gd name="T59" fmla="*/ 149 h 247"/>
                              <a:gd name="T60" fmla="*/ 20 w 254"/>
                              <a:gd name="T61" fmla="*/ 154 h 247"/>
                              <a:gd name="T62" fmla="*/ 22 w 254"/>
                              <a:gd name="T63" fmla="*/ 158 h 247"/>
                              <a:gd name="T64" fmla="*/ 24 w 254"/>
                              <a:gd name="T65" fmla="*/ 161 h 247"/>
                              <a:gd name="T66" fmla="*/ 26 w 254"/>
                              <a:gd name="T67" fmla="*/ 162 h 247"/>
                              <a:gd name="T68" fmla="*/ 28 w 254"/>
                              <a:gd name="T69" fmla="*/ 163 h 247"/>
                              <a:gd name="T70" fmla="*/ 30 w 254"/>
                              <a:gd name="T71" fmla="*/ 163 h 247"/>
                              <a:gd name="T72" fmla="*/ 33 w 254"/>
                              <a:gd name="T73" fmla="*/ 163 h 247"/>
                              <a:gd name="T74" fmla="*/ 37 w 254"/>
                              <a:gd name="T75" fmla="*/ 162 h 247"/>
                              <a:gd name="T76" fmla="*/ 42 w 254"/>
                              <a:gd name="T77" fmla="*/ 160 h 247"/>
                              <a:gd name="T78" fmla="*/ 53 w 254"/>
                              <a:gd name="T79" fmla="*/ 154 h 247"/>
                              <a:gd name="T80" fmla="*/ 175 w 254"/>
                              <a:gd name="T81" fmla="*/ 91 h 247"/>
                              <a:gd name="T82" fmla="*/ 61 w 254"/>
                              <a:gd name="T83" fmla="*/ 52 h 247"/>
                              <a:gd name="T84" fmla="*/ 50 w 254"/>
                              <a:gd name="T85" fmla="*/ 49 h 247"/>
                              <a:gd name="T86" fmla="*/ 40 w 254"/>
                              <a:gd name="T87" fmla="*/ 46 h 247"/>
                              <a:gd name="T88" fmla="*/ 37 w 254"/>
                              <a:gd name="T89" fmla="*/ 44 h 247"/>
                              <a:gd name="T90" fmla="*/ 33 w 254"/>
                              <a:gd name="T91" fmla="*/ 44 h 247"/>
                              <a:gd name="T92" fmla="*/ 28 w 254"/>
                              <a:gd name="T93" fmla="*/ 44 h 247"/>
                              <a:gd name="T94" fmla="*/ 26 w 254"/>
                              <a:gd name="T95" fmla="*/ 44 h 247"/>
                              <a:gd name="T96" fmla="*/ 23 w 254"/>
                              <a:gd name="T97" fmla="*/ 46 h 247"/>
                              <a:gd name="T98" fmla="*/ 21 w 254"/>
                              <a:gd name="T99" fmla="*/ 47 h 247"/>
                              <a:gd name="T100" fmla="*/ 19 w 254"/>
                              <a:gd name="T101" fmla="*/ 48 h 247"/>
                              <a:gd name="T102" fmla="*/ 18 w 254"/>
                              <a:gd name="T103" fmla="*/ 50 h 247"/>
                              <a:gd name="T104" fmla="*/ 16 w 254"/>
                              <a:gd name="T105" fmla="*/ 52 h 247"/>
                              <a:gd name="T106" fmla="*/ 15 w 254"/>
                              <a:gd name="T107" fmla="*/ 54 h 247"/>
                              <a:gd name="T108" fmla="*/ 14 w 254"/>
                              <a:gd name="T109" fmla="*/ 56 h 247"/>
                              <a:gd name="T110" fmla="*/ 13 w 254"/>
                              <a:gd name="T111" fmla="*/ 60 h 247"/>
                              <a:gd name="T112" fmla="*/ 12 w 254"/>
                              <a:gd name="T113" fmla="*/ 65 h 247"/>
                              <a:gd name="T114" fmla="*/ 12 w 254"/>
                              <a:gd name="T115" fmla="*/ 70 h 247"/>
                              <a:gd name="T116" fmla="*/ 13 w 254"/>
                              <a:gd name="T117" fmla="*/ 76 h 247"/>
                              <a:gd name="T118" fmla="*/ 0 w 254"/>
                              <a:gd name="T119" fmla="*/ 0 h 2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54" h="247">
                                <a:moveTo>
                                  <a:pt x="0" y="0"/>
                                </a:moveTo>
                                <a:lnTo>
                                  <a:pt x="6" y="0"/>
                                </a:lnTo>
                                <a:lnTo>
                                  <a:pt x="7" y="1"/>
                                </a:lnTo>
                                <a:lnTo>
                                  <a:pt x="7" y="3"/>
                                </a:lnTo>
                                <a:lnTo>
                                  <a:pt x="8" y="4"/>
                                </a:lnTo>
                                <a:lnTo>
                                  <a:pt x="8" y="5"/>
                                </a:lnTo>
                                <a:lnTo>
                                  <a:pt x="9" y="7"/>
                                </a:lnTo>
                                <a:lnTo>
                                  <a:pt x="10" y="10"/>
                                </a:lnTo>
                                <a:lnTo>
                                  <a:pt x="11" y="11"/>
                                </a:lnTo>
                                <a:lnTo>
                                  <a:pt x="12" y="12"/>
                                </a:lnTo>
                                <a:lnTo>
                                  <a:pt x="13" y="13"/>
                                </a:lnTo>
                                <a:lnTo>
                                  <a:pt x="14" y="14"/>
                                </a:lnTo>
                                <a:lnTo>
                                  <a:pt x="15" y="16"/>
                                </a:lnTo>
                                <a:lnTo>
                                  <a:pt x="16" y="17"/>
                                </a:lnTo>
                                <a:lnTo>
                                  <a:pt x="18" y="18"/>
                                </a:lnTo>
                                <a:lnTo>
                                  <a:pt x="19" y="19"/>
                                </a:lnTo>
                                <a:lnTo>
                                  <a:pt x="20" y="21"/>
                                </a:lnTo>
                                <a:lnTo>
                                  <a:pt x="22" y="21"/>
                                </a:lnTo>
                                <a:lnTo>
                                  <a:pt x="24" y="23"/>
                                </a:lnTo>
                                <a:lnTo>
                                  <a:pt x="28" y="25"/>
                                </a:lnTo>
                                <a:lnTo>
                                  <a:pt x="32" y="27"/>
                                </a:lnTo>
                                <a:lnTo>
                                  <a:pt x="38" y="29"/>
                                </a:lnTo>
                                <a:lnTo>
                                  <a:pt x="43" y="32"/>
                                </a:lnTo>
                                <a:lnTo>
                                  <a:pt x="50" y="34"/>
                                </a:lnTo>
                                <a:lnTo>
                                  <a:pt x="57" y="36"/>
                                </a:lnTo>
                                <a:lnTo>
                                  <a:pt x="61" y="38"/>
                                </a:lnTo>
                                <a:lnTo>
                                  <a:pt x="65" y="39"/>
                                </a:lnTo>
                                <a:lnTo>
                                  <a:pt x="254" y="105"/>
                                </a:lnTo>
                                <a:lnTo>
                                  <a:pt x="254" y="110"/>
                                </a:lnTo>
                                <a:lnTo>
                                  <a:pt x="72" y="205"/>
                                </a:lnTo>
                                <a:lnTo>
                                  <a:pt x="67" y="208"/>
                                </a:lnTo>
                                <a:lnTo>
                                  <a:pt x="63" y="209"/>
                                </a:lnTo>
                                <a:lnTo>
                                  <a:pt x="57" y="213"/>
                                </a:lnTo>
                                <a:lnTo>
                                  <a:pt x="51" y="216"/>
                                </a:lnTo>
                                <a:lnTo>
                                  <a:pt x="45" y="219"/>
                                </a:lnTo>
                                <a:lnTo>
                                  <a:pt x="41" y="223"/>
                                </a:lnTo>
                                <a:lnTo>
                                  <a:pt x="38" y="225"/>
                                </a:lnTo>
                                <a:lnTo>
                                  <a:pt x="34" y="227"/>
                                </a:lnTo>
                                <a:lnTo>
                                  <a:pt x="33" y="228"/>
                                </a:lnTo>
                                <a:lnTo>
                                  <a:pt x="31" y="230"/>
                                </a:lnTo>
                                <a:lnTo>
                                  <a:pt x="30" y="231"/>
                                </a:lnTo>
                                <a:lnTo>
                                  <a:pt x="29" y="233"/>
                                </a:lnTo>
                                <a:lnTo>
                                  <a:pt x="28" y="235"/>
                                </a:lnTo>
                                <a:lnTo>
                                  <a:pt x="28" y="237"/>
                                </a:lnTo>
                                <a:lnTo>
                                  <a:pt x="28" y="238"/>
                                </a:lnTo>
                                <a:lnTo>
                                  <a:pt x="27" y="239"/>
                                </a:lnTo>
                                <a:lnTo>
                                  <a:pt x="27" y="241"/>
                                </a:lnTo>
                                <a:lnTo>
                                  <a:pt x="27" y="242"/>
                                </a:lnTo>
                                <a:lnTo>
                                  <a:pt x="27" y="243"/>
                                </a:lnTo>
                                <a:lnTo>
                                  <a:pt x="27" y="245"/>
                                </a:lnTo>
                                <a:lnTo>
                                  <a:pt x="27" y="246"/>
                                </a:lnTo>
                                <a:lnTo>
                                  <a:pt x="20" y="247"/>
                                </a:lnTo>
                                <a:lnTo>
                                  <a:pt x="11" y="136"/>
                                </a:lnTo>
                                <a:lnTo>
                                  <a:pt x="18" y="135"/>
                                </a:lnTo>
                                <a:lnTo>
                                  <a:pt x="18" y="139"/>
                                </a:lnTo>
                                <a:lnTo>
                                  <a:pt x="18" y="141"/>
                                </a:lnTo>
                                <a:lnTo>
                                  <a:pt x="18" y="142"/>
                                </a:lnTo>
                                <a:lnTo>
                                  <a:pt x="18" y="144"/>
                                </a:lnTo>
                                <a:lnTo>
                                  <a:pt x="18" y="145"/>
                                </a:lnTo>
                                <a:lnTo>
                                  <a:pt x="19" y="149"/>
                                </a:lnTo>
                                <a:lnTo>
                                  <a:pt x="20" y="152"/>
                                </a:lnTo>
                                <a:lnTo>
                                  <a:pt x="20" y="154"/>
                                </a:lnTo>
                                <a:lnTo>
                                  <a:pt x="21" y="157"/>
                                </a:lnTo>
                                <a:lnTo>
                                  <a:pt x="22" y="158"/>
                                </a:lnTo>
                                <a:lnTo>
                                  <a:pt x="23" y="160"/>
                                </a:lnTo>
                                <a:lnTo>
                                  <a:pt x="24" y="161"/>
                                </a:lnTo>
                                <a:lnTo>
                                  <a:pt x="25" y="161"/>
                                </a:lnTo>
                                <a:lnTo>
                                  <a:pt x="26" y="162"/>
                                </a:lnTo>
                                <a:lnTo>
                                  <a:pt x="27" y="162"/>
                                </a:lnTo>
                                <a:lnTo>
                                  <a:pt x="28" y="163"/>
                                </a:lnTo>
                                <a:lnTo>
                                  <a:pt x="30" y="163"/>
                                </a:lnTo>
                                <a:lnTo>
                                  <a:pt x="31" y="163"/>
                                </a:lnTo>
                                <a:lnTo>
                                  <a:pt x="33" y="163"/>
                                </a:lnTo>
                                <a:lnTo>
                                  <a:pt x="34" y="162"/>
                                </a:lnTo>
                                <a:lnTo>
                                  <a:pt x="37" y="162"/>
                                </a:lnTo>
                                <a:lnTo>
                                  <a:pt x="39" y="161"/>
                                </a:lnTo>
                                <a:lnTo>
                                  <a:pt x="42" y="160"/>
                                </a:lnTo>
                                <a:lnTo>
                                  <a:pt x="47" y="157"/>
                                </a:lnTo>
                                <a:lnTo>
                                  <a:pt x="53" y="154"/>
                                </a:lnTo>
                                <a:lnTo>
                                  <a:pt x="61" y="149"/>
                                </a:lnTo>
                                <a:lnTo>
                                  <a:pt x="175" y="91"/>
                                </a:lnTo>
                                <a:lnTo>
                                  <a:pt x="66" y="54"/>
                                </a:lnTo>
                                <a:lnTo>
                                  <a:pt x="61" y="52"/>
                                </a:lnTo>
                                <a:lnTo>
                                  <a:pt x="57" y="51"/>
                                </a:lnTo>
                                <a:lnTo>
                                  <a:pt x="50" y="49"/>
                                </a:lnTo>
                                <a:lnTo>
                                  <a:pt x="44" y="47"/>
                                </a:lnTo>
                                <a:lnTo>
                                  <a:pt x="40" y="46"/>
                                </a:lnTo>
                                <a:lnTo>
                                  <a:pt x="39" y="44"/>
                                </a:lnTo>
                                <a:lnTo>
                                  <a:pt x="37" y="44"/>
                                </a:lnTo>
                                <a:lnTo>
                                  <a:pt x="34" y="44"/>
                                </a:lnTo>
                                <a:lnTo>
                                  <a:pt x="33" y="44"/>
                                </a:lnTo>
                                <a:lnTo>
                                  <a:pt x="30" y="44"/>
                                </a:lnTo>
                                <a:lnTo>
                                  <a:pt x="28" y="44"/>
                                </a:lnTo>
                                <a:lnTo>
                                  <a:pt x="27" y="44"/>
                                </a:lnTo>
                                <a:lnTo>
                                  <a:pt x="26" y="44"/>
                                </a:lnTo>
                                <a:lnTo>
                                  <a:pt x="24" y="44"/>
                                </a:lnTo>
                                <a:lnTo>
                                  <a:pt x="23" y="46"/>
                                </a:lnTo>
                                <a:lnTo>
                                  <a:pt x="22" y="46"/>
                                </a:lnTo>
                                <a:lnTo>
                                  <a:pt x="21" y="47"/>
                                </a:lnTo>
                                <a:lnTo>
                                  <a:pt x="20" y="48"/>
                                </a:lnTo>
                                <a:lnTo>
                                  <a:pt x="19" y="48"/>
                                </a:lnTo>
                                <a:lnTo>
                                  <a:pt x="18" y="49"/>
                                </a:lnTo>
                                <a:lnTo>
                                  <a:pt x="18" y="50"/>
                                </a:lnTo>
                                <a:lnTo>
                                  <a:pt x="17" y="51"/>
                                </a:lnTo>
                                <a:lnTo>
                                  <a:pt x="16" y="52"/>
                                </a:lnTo>
                                <a:lnTo>
                                  <a:pt x="15" y="53"/>
                                </a:lnTo>
                                <a:lnTo>
                                  <a:pt x="15" y="54"/>
                                </a:lnTo>
                                <a:lnTo>
                                  <a:pt x="14" y="55"/>
                                </a:lnTo>
                                <a:lnTo>
                                  <a:pt x="14" y="56"/>
                                </a:lnTo>
                                <a:lnTo>
                                  <a:pt x="13" y="59"/>
                                </a:lnTo>
                                <a:lnTo>
                                  <a:pt x="13" y="60"/>
                                </a:lnTo>
                                <a:lnTo>
                                  <a:pt x="13" y="63"/>
                                </a:lnTo>
                                <a:lnTo>
                                  <a:pt x="12" y="65"/>
                                </a:lnTo>
                                <a:lnTo>
                                  <a:pt x="12" y="67"/>
                                </a:lnTo>
                                <a:lnTo>
                                  <a:pt x="12" y="70"/>
                                </a:lnTo>
                                <a:lnTo>
                                  <a:pt x="12" y="73"/>
                                </a:lnTo>
                                <a:lnTo>
                                  <a:pt x="13" y="76"/>
                                </a:lnTo>
                                <a:lnTo>
                                  <a:pt x="6" y="76"/>
                                </a:lnTo>
                                <a:lnTo>
                                  <a:pt x="0"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6" name="Freeform 36"/>
                        <wps:cNvSpPr>
                          <a:spLocks/>
                        </wps:cNvSpPr>
                        <wps:spPr bwMode="auto">
                          <a:xfrm>
                            <a:off x="4796" y="4752"/>
                            <a:ext cx="184" cy="159"/>
                          </a:xfrm>
                          <a:custGeom>
                            <a:avLst/>
                            <a:gdLst>
                              <a:gd name="T0" fmla="*/ 117 w 252"/>
                              <a:gd name="T1" fmla="*/ 112 h 216"/>
                              <a:gd name="T2" fmla="*/ 116 w 252"/>
                              <a:gd name="T3" fmla="*/ 103 h 216"/>
                              <a:gd name="T4" fmla="*/ 114 w 252"/>
                              <a:gd name="T5" fmla="*/ 94 h 216"/>
                              <a:gd name="T6" fmla="*/ 110 w 252"/>
                              <a:gd name="T7" fmla="*/ 88 h 216"/>
                              <a:gd name="T8" fmla="*/ 104 w 252"/>
                              <a:gd name="T9" fmla="*/ 82 h 216"/>
                              <a:gd name="T10" fmla="*/ 94 w 252"/>
                              <a:gd name="T11" fmla="*/ 76 h 216"/>
                              <a:gd name="T12" fmla="*/ 85 w 252"/>
                              <a:gd name="T13" fmla="*/ 72 h 216"/>
                              <a:gd name="T14" fmla="*/ 74 w 252"/>
                              <a:gd name="T15" fmla="*/ 69 h 216"/>
                              <a:gd name="T16" fmla="*/ 64 w 252"/>
                              <a:gd name="T17" fmla="*/ 61 h 216"/>
                              <a:gd name="T18" fmla="*/ 179 w 252"/>
                              <a:gd name="T19" fmla="*/ 76 h 216"/>
                              <a:gd name="T20" fmla="*/ 162 w 252"/>
                              <a:gd name="T21" fmla="*/ 80 h 216"/>
                              <a:gd name="T22" fmla="*/ 151 w 252"/>
                              <a:gd name="T23" fmla="*/ 84 h 216"/>
                              <a:gd name="T24" fmla="*/ 144 w 252"/>
                              <a:gd name="T25" fmla="*/ 88 h 216"/>
                              <a:gd name="T26" fmla="*/ 135 w 252"/>
                              <a:gd name="T27" fmla="*/ 96 h 216"/>
                              <a:gd name="T28" fmla="*/ 132 w 252"/>
                              <a:gd name="T29" fmla="*/ 106 h 216"/>
                              <a:gd name="T30" fmla="*/ 129 w 252"/>
                              <a:gd name="T31" fmla="*/ 121 h 216"/>
                              <a:gd name="T32" fmla="*/ 209 w 252"/>
                              <a:gd name="T33" fmla="*/ 126 h 216"/>
                              <a:gd name="T34" fmla="*/ 220 w 252"/>
                              <a:gd name="T35" fmla="*/ 125 h 216"/>
                              <a:gd name="T36" fmla="*/ 224 w 252"/>
                              <a:gd name="T37" fmla="*/ 123 h 216"/>
                              <a:gd name="T38" fmla="*/ 228 w 252"/>
                              <a:gd name="T39" fmla="*/ 120 h 216"/>
                              <a:gd name="T40" fmla="*/ 231 w 252"/>
                              <a:gd name="T41" fmla="*/ 116 h 216"/>
                              <a:gd name="T42" fmla="*/ 233 w 252"/>
                              <a:gd name="T43" fmla="*/ 107 h 216"/>
                              <a:gd name="T44" fmla="*/ 234 w 252"/>
                              <a:gd name="T45" fmla="*/ 84 h 216"/>
                              <a:gd name="T46" fmla="*/ 233 w 252"/>
                              <a:gd name="T47" fmla="*/ 68 h 216"/>
                              <a:gd name="T48" fmla="*/ 230 w 252"/>
                              <a:gd name="T49" fmla="*/ 55 h 216"/>
                              <a:gd name="T50" fmla="*/ 225 w 252"/>
                              <a:gd name="T51" fmla="*/ 43 h 216"/>
                              <a:gd name="T52" fmla="*/ 218 w 252"/>
                              <a:gd name="T53" fmla="*/ 33 h 216"/>
                              <a:gd name="T54" fmla="*/ 208 w 252"/>
                              <a:gd name="T55" fmla="*/ 24 h 216"/>
                              <a:gd name="T56" fmla="*/ 197 w 252"/>
                              <a:gd name="T57" fmla="*/ 16 h 216"/>
                              <a:gd name="T58" fmla="*/ 184 w 252"/>
                              <a:gd name="T59" fmla="*/ 10 h 216"/>
                              <a:gd name="T60" fmla="*/ 252 w 252"/>
                              <a:gd name="T61" fmla="*/ 16 h 216"/>
                              <a:gd name="T62" fmla="*/ 233 w 252"/>
                              <a:gd name="T63" fmla="*/ 206 h 216"/>
                              <a:gd name="T64" fmla="*/ 232 w 252"/>
                              <a:gd name="T65" fmla="*/ 197 h 216"/>
                              <a:gd name="T66" fmla="*/ 229 w 252"/>
                              <a:gd name="T67" fmla="*/ 191 h 216"/>
                              <a:gd name="T68" fmla="*/ 226 w 252"/>
                              <a:gd name="T69" fmla="*/ 187 h 216"/>
                              <a:gd name="T70" fmla="*/ 221 w 252"/>
                              <a:gd name="T71" fmla="*/ 184 h 216"/>
                              <a:gd name="T72" fmla="*/ 212 w 252"/>
                              <a:gd name="T73" fmla="*/ 182 h 216"/>
                              <a:gd name="T74" fmla="*/ 43 w 252"/>
                              <a:gd name="T75" fmla="*/ 171 h 216"/>
                              <a:gd name="T76" fmla="*/ 29 w 252"/>
                              <a:gd name="T77" fmla="*/ 171 h 216"/>
                              <a:gd name="T78" fmla="*/ 20 w 252"/>
                              <a:gd name="T79" fmla="*/ 172 h 216"/>
                              <a:gd name="T80" fmla="*/ 15 w 252"/>
                              <a:gd name="T81" fmla="*/ 175 h 216"/>
                              <a:gd name="T82" fmla="*/ 10 w 252"/>
                              <a:gd name="T83" fmla="*/ 180 h 216"/>
                              <a:gd name="T84" fmla="*/ 8 w 252"/>
                              <a:gd name="T85" fmla="*/ 189 h 216"/>
                              <a:gd name="T86" fmla="*/ 0 w 252"/>
                              <a:gd name="T87" fmla="*/ 202 h 216"/>
                              <a:gd name="T88" fmla="*/ 79 w 252"/>
                              <a:gd name="T89" fmla="*/ 19 h 216"/>
                              <a:gd name="T90" fmla="*/ 68 w 252"/>
                              <a:gd name="T91" fmla="*/ 21 h 216"/>
                              <a:gd name="T92" fmla="*/ 57 w 252"/>
                              <a:gd name="T93" fmla="*/ 24 h 216"/>
                              <a:gd name="T94" fmla="*/ 49 w 252"/>
                              <a:gd name="T95" fmla="*/ 27 h 216"/>
                              <a:gd name="T96" fmla="*/ 43 w 252"/>
                              <a:gd name="T97" fmla="*/ 31 h 216"/>
                              <a:gd name="T98" fmla="*/ 38 w 252"/>
                              <a:gd name="T99" fmla="*/ 36 h 216"/>
                              <a:gd name="T100" fmla="*/ 33 w 252"/>
                              <a:gd name="T101" fmla="*/ 41 h 216"/>
                              <a:gd name="T102" fmla="*/ 29 w 252"/>
                              <a:gd name="T103" fmla="*/ 49 h 216"/>
                              <a:gd name="T104" fmla="*/ 25 w 252"/>
                              <a:gd name="T105" fmla="*/ 57 h 216"/>
                              <a:gd name="T106" fmla="*/ 22 w 252"/>
                              <a:gd name="T107" fmla="*/ 72 h 216"/>
                              <a:gd name="T108" fmla="*/ 21 w 252"/>
                              <a:gd name="T109" fmla="*/ 91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52" h="216">
                                <a:moveTo>
                                  <a:pt x="19" y="115"/>
                                </a:moveTo>
                                <a:lnTo>
                                  <a:pt x="117" y="120"/>
                                </a:lnTo>
                                <a:lnTo>
                                  <a:pt x="117" y="116"/>
                                </a:lnTo>
                                <a:lnTo>
                                  <a:pt x="117" y="112"/>
                                </a:lnTo>
                                <a:lnTo>
                                  <a:pt x="117" y="110"/>
                                </a:lnTo>
                                <a:lnTo>
                                  <a:pt x="117" y="107"/>
                                </a:lnTo>
                                <a:lnTo>
                                  <a:pt x="117" y="105"/>
                                </a:lnTo>
                                <a:lnTo>
                                  <a:pt x="116" y="103"/>
                                </a:lnTo>
                                <a:lnTo>
                                  <a:pt x="116" y="100"/>
                                </a:lnTo>
                                <a:lnTo>
                                  <a:pt x="115" y="99"/>
                                </a:lnTo>
                                <a:lnTo>
                                  <a:pt x="115" y="96"/>
                                </a:lnTo>
                                <a:lnTo>
                                  <a:pt x="114" y="94"/>
                                </a:lnTo>
                                <a:lnTo>
                                  <a:pt x="113" y="92"/>
                                </a:lnTo>
                                <a:lnTo>
                                  <a:pt x="112" y="91"/>
                                </a:lnTo>
                                <a:lnTo>
                                  <a:pt x="111" y="89"/>
                                </a:lnTo>
                                <a:lnTo>
                                  <a:pt x="110" y="88"/>
                                </a:lnTo>
                                <a:lnTo>
                                  <a:pt x="108" y="86"/>
                                </a:lnTo>
                                <a:lnTo>
                                  <a:pt x="107" y="84"/>
                                </a:lnTo>
                                <a:lnTo>
                                  <a:pt x="105" y="83"/>
                                </a:lnTo>
                                <a:lnTo>
                                  <a:pt x="104" y="82"/>
                                </a:lnTo>
                                <a:lnTo>
                                  <a:pt x="101" y="80"/>
                                </a:lnTo>
                                <a:lnTo>
                                  <a:pt x="99" y="78"/>
                                </a:lnTo>
                                <a:lnTo>
                                  <a:pt x="97" y="77"/>
                                </a:lnTo>
                                <a:lnTo>
                                  <a:pt x="94" y="76"/>
                                </a:lnTo>
                                <a:lnTo>
                                  <a:pt x="92" y="75"/>
                                </a:lnTo>
                                <a:lnTo>
                                  <a:pt x="90" y="74"/>
                                </a:lnTo>
                                <a:lnTo>
                                  <a:pt x="88" y="73"/>
                                </a:lnTo>
                                <a:lnTo>
                                  <a:pt x="85" y="72"/>
                                </a:lnTo>
                                <a:lnTo>
                                  <a:pt x="82" y="71"/>
                                </a:lnTo>
                                <a:lnTo>
                                  <a:pt x="79" y="71"/>
                                </a:lnTo>
                                <a:lnTo>
                                  <a:pt x="77" y="70"/>
                                </a:lnTo>
                                <a:lnTo>
                                  <a:pt x="74" y="69"/>
                                </a:lnTo>
                                <a:lnTo>
                                  <a:pt x="70" y="68"/>
                                </a:lnTo>
                                <a:lnTo>
                                  <a:pt x="66" y="68"/>
                                </a:lnTo>
                                <a:lnTo>
                                  <a:pt x="63" y="67"/>
                                </a:lnTo>
                                <a:lnTo>
                                  <a:pt x="64" y="61"/>
                                </a:lnTo>
                                <a:lnTo>
                                  <a:pt x="189" y="68"/>
                                </a:lnTo>
                                <a:lnTo>
                                  <a:pt x="189" y="75"/>
                                </a:lnTo>
                                <a:lnTo>
                                  <a:pt x="184" y="75"/>
                                </a:lnTo>
                                <a:lnTo>
                                  <a:pt x="179" y="76"/>
                                </a:lnTo>
                                <a:lnTo>
                                  <a:pt x="175" y="76"/>
                                </a:lnTo>
                                <a:lnTo>
                                  <a:pt x="169" y="77"/>
                                </a:lnTo>
                                <a:lnTo>
                                  <a:pt x="165" y="78"/>
                                </a:lnTo>
                                <a:lnTo>
                                  <a:pt x="162" y="80"/>
                                </a:lnTo>
                                <a:lnTo>
                                  <a:pt x="158" y="81"/>
                                </a:lnTo>
                                <a:lnTo>
                                  <a:pt x="154" y="82"/>
                                </a:lnTo>
                                <a:lnTo>
                                  <a:pt x="153" y="83"/>
                                </a:lnTo>
                                <a:lnTo>
                                  <a:pt x="151" y="84"/>
                                </a:lnTo>
                                <a:lnTo>
                                  <a:pt x="150" y="84"/>
                                </a:lnTo>
                                <a:lnTo>
                                  <a:pt x="149" y="85"/>
                                </a:lnTo>
                                <a:lnTo>
                                  <a:pt x="146" y="87"/>
                                </a:lnTo>
                                <a:lnTo>
                                  <a:pt x="144" y="88"/>
                                </a:lnTo>
                                <a:lnTo>
                                  <a:pt x="141" y="90"/>
                                </a:lnTo>
                                <a:lnTo>
                                  <a:pt x="140" y="92"/>
                                </a:lnTo>
                                <a:lnTo>
                                  <a:pt x="137" y="94"/>
                                </a:lnTo>
                                <a:lnTo>
                                  <a:pt x="135" y="96"/>
                                </a:lnTo>
                                <a:lnTo>
                                  <a:pt x="134" y="98"/>
                                </a:lnTo>
                                <a:lnTo>
                                  <a:pt x="133" y="101"/>
                                </a:lnTo>
                                <a:lnTo>
                                  <a:pt x="132" y="103"/>
                                </a:lnTo>
                                <a:lnTo>
                                  <a:pt x="132" y="106"/>
                                </a:lnTo>
                                <a:lnTo>
                                  <a:pt x="131" y="109"/>
                                </a:lnTo>
                                <a:lnTo>
                                  <a:pt x="130" y="112"/>
                                </a:lnTo>
                                <a:lnTo>
                                  <a:pt x="130" y="117"/>
                                </a:lnTo>
                                <a:lnTo>
                                  <a:pt x="129" y="121"/>
                                </a:lnTo>
                                <a:lnTo>
                                  <a:pt x="197" y="125"/>
                                </a:lnTo>
                                <a:lnTo>
                                  <a:pt x="202" y="125"/>
                                </a:lnTo>
                                <a:lnTo>
                                  <a:pt x="206" y="125"/>
                                </a:lnTo>
                                <a:lnTo>
                                  <a:pt x="209" y="126"/>
                                </a:lnTo>
                                <a:lnTo>
                                  <a:pt x="214" y="126"/>
                                </a:lnTo>
                                <a:lnTo>
                                  <a:pt x="216" y="126"/>
                                </a:lnTo>
                                <a:lnTo>
                                  <a:pt x="219" y="125"/>
                                </a:lnTo>
                                <a:lnTo>
                                  <a:pt x="220" y="125"/>
                                </a:lnTo>
                                <a:lnTo>
                                  <a:pt x="222" y="125"/>
                                </a:lnTo>
                                <a:lnTo>
                                  <a:pt x="223" y="124"/>
                                </a:lnTo>
                                <a:lnTo>
                                  <a:pt x="224" y="124"/>
                                </a:lnTo>
                                <a:lnTo>
                                  <a:pt x="224" y="123"/>
                                </a:lnTo>
                                <a:lnTo>
                                  <a:pt x="226" y="123"/>
                                </a:lnTo>
                                <a:lnTo>
                                  <a:pt x="227" y="122"/>
                                </a:lnTo>
                                <a:lnTo>
                                  <a:pt x="228" y="121"/>
                                </a:lnTo>
                                <a:lnTo>
                                  <a:pt x="228" y="120"/>
                                </a:lnTo>
                                <a:lnTo>
                                  <a:pt x="229" y="119"/>
                                </a:lnTo>
                                <a:lnTo>
                                  <a:pt x="230" y="118"/>
                                </a:lnTo>
                                <a:lnTo>
                                  <a:pt x="230" y="117"/>
                                </a:lnTo>
                                <a:lnTo>
                                  <a:pt x="231" y="116"/>
                                </a:lnTo>
                                <a:lnTo>
                                  <a:pt x="232" y="113"/>
                                </a:lnTo>
                                <a:lnTo>
                                  <a:pt x="232" y="111"/>
                                </a:lnTo>
                                <a:lnTo>
                                  <a:pt x="232" y="109"/>
                                </a:lnTo>
                                <a:lnTo>
                                  <a:pt x="233" y="107"/>
                                </a:lnTo>
                                <a:lnTo>
                                  <a:pt x="233" y="105"/>
                                </a:lnTo>
                                <a:lnTo>
                                  <a:pt x="234" y="92"/>
                                </a:lnTo>
                                <a:lnTo>
                                  <a:pt x="234" y="88"/>
                                </a:lnTo>
                                <a:lnTo>
                                  <a:pt x="234" y="84"/>
                                </a:lnTo>
                                <a:lnTo>
                                  <a:pt x="234" y="80"/>
                                </a:lnTo>
                                <a:lnTo>
                                  <a:pt x="234" y="75"/>
                                </a:lnTo>
                                <a:lnTo>
                                  <a:pt x="233" y="72"/>
                                </a:lnTo>
                                <a:lnTo>
                                  <a:pt x="233" y="68"/>
                                </a:lnTo>
                                <a:lnTo>
                                  <a:pt x="232" y="65"/>
                                </a:lnTo>
                                <a:lnTo>
                                  <a:pt x="232" y="61"/>
                                </a:lnTo>
                                <a:lnTo>
                                  <a:pt x="231" y="58"/>
                                </a:lnTo>
                                <a:lnTo>
                                  <a:pt x="230" y="55"/>
                                </a:lnTo>
                                <a:lnTo>
                                  <a:pt x="229" y="52"/>
                                </a:lnTo>
                                <a:lnTo>
                                  <a:pt x="228" y="49"/>
                                </a:lnTo>
                                <a:lnTo>
                                  <a:pt x="226" y="46"/>
                                </a:lnTo>
                                <a:lnTo>
                                  <a:pt x="225" y="43"/>
                                </a:lnTo>
                                <a:lnTo>
                                  <a:pt x="224" y="40"/>
                                </a:lnTo>
                                <a:lnTo>
                                  <a:pt x="222" y="37"/>
                                </a:lnTo>
                                <a:lnTo>
                                  <a:pt x="220" y="35"/>
                                </a:lnTo>
                                <a:lnTo>
                                  <a:pt x="218" y="33"/>
                                </a:lnTo>
                                <a:lnTo>
                                  <a:pt x="216" y="30"/>
                                </a:lnTo>
                                <a:lnTo>
                                  <a:pt x="214" y="28"/>
                                </a:lnTo>
                                <a:lnTo>
                                  <a:pt x="211" y="26"/>
                                </a:lnTo>
                                <a:lnTo>
                                  <a:pt x="208" y="24"/>
                                </a:lnTo>
                                <a:lnTo>
                                  <a:pt x="205" y="22"/>
                                </a:lnTo>
                                <a:lnTo>
                                  <a:pt x="203" y="20"/>
                                </a:lnTo>
                                <a:lnTo>
                                  <a:pt x="200" y="18"/>
                                </a:lnTo>
                                <a:lnTo>
                                  <a:pt x="197" y="16"/>
                                </a:lnTo>
                                <a:lnTo>
                                  <a:pt x="194" y="15"/>
                                </a:lnTo>
                                <a:lnTo>
                                  <a:pt x="191" y="13"/>
                                </a:lnTo>
                                <a:lnTo>
                                  <a:pt x="187" y="11"/>
                                </a:lnTo>
                                <a:lnTo>
                                  <a:pt x="184" y="10"/>
                                </a:lnTo>
                                <a:lnTo>
                                  <a:pt x="180" y="9"/>
                                </a:lnTo>
                                <a:lnTo>
                                  <a:pt x="177" y="6"/>
                                </a:lnTo>
                                <a:lnTo>
                                  <a:pt x="177" y="0"/>
                                </a:lnTo>
                                <a:lnTo>
                                  <a:pt x="252" y="16"/>
                                </a:lnTo>
                                <a:lnTo>
                                  <a:pt x="239" y="216"/>
                                </a:lnTo>
                                <a:lnTo>
                                  <a:pt x="232" y="216"/>
                                </a:lnTo>
                                <a:lnTo>
                                  <a:pt x="233" y="208"/>
                                </a:lnTo>
                                <a:lnTo>
                                  <a:pt x="233" y="206"/>
                                </a:lnTo>
                                <a:lnTo>
                                  <a:pt x="233" y="204"/>
                                </a:lnTo>
                                <a:lnTo>
                                  <a:pt x="233" y="201"/>
                                </a:lnTo>
                                <a:lnTo>
                                  <a:pt x="233" y="199"/>
                                </a:lnTo>
                                <a:lnTo>
                                  <a:pt x="232" y="197"/>
                                </a:lnTo>
                                <a:lnTo>
                                  <a:pt x="232" y="196"/>
                                </a:lnTo>
                                <a:lnTo>
                                  <a:pt x="231" y="194"/>
                                </a:lnTo>
                                <a:lnTo>
                                  <a:pt x="230" y="192"/>
                                </a:lnTo>
                                <a:lnTo>
                                  <a:pt x="229" y="191"/>
                                </a:lnTo>
                                <a:lnTo>
                                  <a:pt x="229" y="190"/>
                                </a:lnTo>
                                <a:lnTo>
                                  <a:pt x="228" y="189"/>
                                </a:lnTo>
                                <a:lnTo>
                                  <a:pt x="227" y="188"/>
                                </a:lnTo>
                                <a:lnTo>
                                  <a:pt x="226" y="187"/>
                                </a:lnTo>
                                <a:lnTo>
                                  <a:pt x="225" y="186"/>
                                </a:lnTo>
                                <a:lnTo>
                                  <a:pt x="224" y="186"/>
                                </a:lnTo>
                                <a:lnTo>
                                  <a:pt x="222" y="184"/>
                                </a:lnTo>
                                <a:lnTo>
                                  <a:pt x="221" y="184"/>
                                </a:lnTo>
                                <a:lnTo>
                                  <a:pt x="220" y="183"/>
                                </a:lnTo>
                                <a:lnTo>
                                  <a:pt x="218" y="183"/>
                                </a:lnTo>
                                <a:lnTo>
                                  <a:pt x="215" y="182"/>
                                </a:lnTo>
                                <a:lnTo>
                                  <a:pt x="212" y="182"/>
                                </a:lnTo>
                                <a:lnTo>
                                  <a:pt x="208" y="181"/>
                                </a:lnTo>
                                <a:lnTo>
                                  <a:pt x="204" y="181"/>
                                </a:lnTo>
                                <a:lnTo>
                                  <a:pt x="200" y="181"/>
                                </a:lnTo>
                                <a:lnTo>
                                  <a:pt x="43" y="171"/>
                                </a:lnTo>
                                <a:lnTo>
                                  <a:pt x="39" y="171"/>
                                </a:lnTo>
                                <a:lnTo>
                                  <a:pt x="36" y="171"/>
                                </a:lnTo>
                                <a:lnTo>
                                  <a:pt x="33" y="171"/>
                                </a:lnTo>
                                <a:lnTo>
                                  <a:pt x="29" y="171"/>
                                </a:lnTo>
                                <a:lnTo>
                                  <a:pt x="25" y="171"/>
                                </a:lnTo>
                                <a:lnTo>
                                  <a:pt x="23" y="171"/>
                                </a:lnTo>
                                <a:lnTo>
                                  <a:pt x="21" y="172"/>
                                </a:lnTo>
                                <a:lnTo>
                                  <a:pt x="20" y="172"/>
                                </a:lnTo>
                                <a:lnTo>
                                  <a:pt x="19" y="173"/>
                                </a:lnTo>
                                <a:lnTo>
                                  <a:pt x="17" y="173"/>
                                </a:lnTo>
                                <a:lnTo>
                                  <a:pt x="16" y="174"/>
                                </a:lnTo>
                                <a:lnTo>
                                  <a:pt x="15" y="175"/>
                                </a:lnTo>
                                <a:lnTo>
                                  <a:pt x="14" y="176"/>
                                </a:lnTo>
                                <a:lnTo>
                                  <a:pt x="13" y="177"/>
                                </a:lnTo>
                                <a:lnTo>
                                  <a:pt x="12" y="178"/>
                                </a:lnTo>
                                <a:lnTo>
                                  <a:pt x="10" y="180"/>
                                </a:lnTo>
                                <a:lnTo>
                                  <a:pt x="9" y="182"/>
                                </a:lnTo>
                                <a:lnTo>
                                  <a:pt x="9" y="184"/>
                                </a:lnTo>
                                <a:lnTo>
                                  <a:pt x="8" y="187"/>
                                </a:lnTo>
                                <a:lnTo>
                                  <a:pt x="8" y="189"/>
                                </a:lnTo>
                                <a:lnTo>
                                  <a:pt x="7" y="192"/>
                                </a:lnTo>
                                <a:lnTo>
                                  <a:pt x="7" y="195"/>
                                </a:lnTo>
                                <a:lnTo>
                                  <a:pt x="7" y="202"/>
                                </a:lnTo>
                                <a:lnTo>
                                  <a:pt x="0" y="202"/>
                                </a:lnTo>
                                <a:lnTo>
                                  <a:pt x="12" y="7"/>
                                </a:lnTo>
                                <a:lnTo>
                                  <a:pt x="83" y="12"/>
                                </a:lnTo>
                                <a:lnTo>
                                  <a:pt x="83" y="18"/>
                                </a:lnTo>
                                <a:lnTo>
                                  <a:pt x="79" y="19"/>
                                </a:lnTo>
                                <a:lnTo>
                                  <a:pt x="76" y="19"/>
                                </a:lnTo>
                                <a:lnTo>
                                  <a:pt x="74" y="20"/>
                                </a:lnTo>
                                <a:lnTo>
                                  <a:pt x="71" y="20"/>
                                </a:lnTo>
                                <a:lnTo>
                                  <a:pt x="68" y="21"/>
                                </a:lnTo>
                                <a:lnTo>
                                  <a:pt x="64" y="22"/>
                                </a:lnTo>
                                <a:lnTo>
                                  <a:pt x="62" y="22"/>
                                </a:lnTo>
                                <a:lnTo>
                                  <a:pt x="59" y="23"/>
                                </a:lnTo>
                                <a:lnTo>
                                  <a:pt x="57" y="24"/>
                                </a:lnTo>
                                <a:lnTo>
                                  <a:pt x="55" y="24"/>
                                </a:lnTo>
                                <a:lnTo>
                                  <a:pt x="53" y="25"/>
                                </a:lnTo>
                                <a:lnTo>
                                  <a:pt x="51" y="26"/>
                                </a:lnTo>
                                <a:lnTo>
                                  <a:pt x="49" y="27"/>
                                </a:lnTo>
                                <a:lnTo>
                                  <a:pt x="48" y="28"/>
                                </a:lnTo>
                                <a:lnTo>
                                  <a:pt x="46" y="29"/>
                                </a:lnTo>
                                <a:lnTo>
                                  <a:pt x="44" y="30"/>
                                </a:lnTo>
                                <a:lnTo>
                                  <a:pt x="43" y="31"/>
                                </a:lnTo>
                                <a:lnTo>
                                  <a:pt x="42" y="32"/>
                                </a:lnTo>
                                <a:lnTo>
                                  <a:pt x="40" y="33"/>
                                </a:lnTo>
                                <a:lnTo>
                                  <a:pt x="39" y="34"/>
                                </a:lnTo>
                                <a:lnTo>
                                  <a:pt x="38" y="36"/>
                                </a:lnTo>
                                <a:lnTo>
                                  <a:pt x="37" y="37"/>
                                </a:lnTo>
                                <a:lnTo>
                                  <a:pt x="35" y="38"/>
                                </a:lnTo>
                                <a:lnTo>
                                  <a:pt x="35" y="40"/>
                                </a:lnTo>
                                <a:lnTo>
                                  <a:pt x="33" y="41"/>
                                </a:lnTo>
                                <a:lnTo>
                                  <a:pt x="32" y="43"/>
                                </a:lnTo>
                                <a:lnTo>
                                  <a:pt x="30" y="45"/>
                                </a:lnTo>
                                <a:lnTo>
                                  <a:pt x="29" y="47"/>
                                </a:lnTo>
                                <a:lnTo>
                                  <a:pt x="29" y="49"/>
                                </a:lnTo>
                                <a:lnTo>
                                  <a:pt x="28" y="51"/>
                                </a:lnTo>
                                <a:lnTo>
                                  <a:pt x="27" y="53"/>
                                </a:lnTo>
                                <a:lnTo>
                                  <a:pt x="26" y="55"/>
                                </a:lnTo>
                                <a:lnTo>
                                  <a:pt x="25" y="57"/>
                                </a:lnTo>
                                <a:lnTo>
                                  <a:pt x="24" y="60"/>
                                </a:lnTo>
                                <a:lnTo>
                                  <a:pt x="24" y="64"/>
                                </a:lnTo>
                                <a:lnTo>
                                  <a:pt x="23" y="68"/>
                                </a:lnTo>
                                <a:lnTo>
                                  <a:pt x="22" y="72"/>
                                </a:lnTo>
                                <a:lnTo>
                                  <a:pt x="22" y="78"/>
                                </a:lnTo>
                                <a:lnTo>
                                  <a:pt x="21" y="84"/>
                                </a:lnTo>
                                <a:lnTo>
                                  <a:pt x="21" y="88"/>
                                </a:lnTo>
                                <a:lnTo>
                                  <a:pt x="21" y="91"/>
                                </a:lnTo>
                                <a:lnTo>
                                  <a:pt x="19" y="11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7" name="Freeform 37"/>
                        <wps:cNvSpPr>
                          <a:spLocks noEditPoints="1"/>
                        </wps:cNvSpPr>
                        <wps:spPr bwMode="auto">
                          <a:xfrm>
                            <a:off x="4818" y="4559"/>
                            <a:ext cx="208" cy="181"/>
                          </a:xfrm>
                          <a:custGeom>
                            <a:avLst/>
                            <a:gdLst>
                              <a:gd name="T0" fmla="*/ 219 w 282"/>
                              <a:gd name="T1" fmla="*/ 156 h 248"/>
                              <a:gd name="T2" fmla="*/ 233 w 282"/>
                              <a:gd name="T3" fmla="*/ 157 h 248"/>
                              <a:gd name="T4" fmla="*/ 240 w 282"/>
                              <a:gd name="T5" fmla="*/ 154 h 248"/>
                              <a:gd name="T6" fmla="*/ 245 w 282"/>
                              <a:gd name="T7" fmla="*/ 149 h 248"/>
                              <a:gd name="T8" fmla="*/ 250 w 282"/>
                              <a:gd name="T9" fmla="*/ 137 h 248"/>
                              <a:gd name="T10" fmla="*/ 229 w 282"/>
                              <a:gd name="T11" fmla="*/ 247 h 248"/>
                              <a:gd name="T12" fmla="*/ 231 w 282"/>
                              <a:gd name="T13" fmla="*/ 230 h 248"/>
                              <a:gd name="T14" fmla="*/ 229 w 282"/>
                              <a:gd name="T15" fmla="*/ 221 h 248"/>
                              <a:gd name="T16" fmla="*/ 225 w 282"/>
                              <a:gd name="T17" fmla="*/ 216 h 248"/>
                              <a:gd name="T18" fmla="*/ 215 w 282"/>
                              <a:gd name="T19" fmla="*/ 212 h 248"/>
                              <a:gd name="T20" fmla="*/ 200 w 282"/>
                              <a:gd name="T21" fmla="*/ 209 h 248"/>
                              <a:gd name="T22" fmla="*/ 35 w 282"/>
                              <a:gd name="T23" fmla="*/ 178 h 248"/>
                              <a:gd name="T24" fmla="*/ 23 w 282"/>
                              <a:gd name="T25" fmla="*/ 178 h 248"/>
                              <a:gd name="T26" fmla="*/ 16 w 282"/>
                              <a:gd name="T27" fmla="*/ 182 h 248"/>
                              <a:gd name="T28" fmla="*/ 11 w 282"/>
                              <a:gd name="T29" fmla="*/ 188 h 248"/>
                              <a:gd name="T30" fmla="*/ 6 w 282"/>
                              <a:gd name="T31" fmla="*/ 201 h 248"/>
                              <a:gd name="T32" fmla="*/ 22 w 282"/>
                              <a:gd name="T33" fmla="*/ 88 h 248"/>
                              <a:gd name="T34" fmla="*/ 27 w 282"/>
                              <a:gd name="T35" fmla="*/ 67 h 248"/>
                              <a:gd name="T36" fmla="*/ 33 w 282"/>
                              <a:gd name="T37" fmla="*/ 49 h 248"/>
                              <a:gd name="T38" fmla="*/ 39 w 282"/>
                              <a:gd name="T39" fmla="*/ 37 h 248"/>
                              <a:gd name="T40" fmla="*/ 46 w 282"/>
                              <a:gd name="T41" fmla="*/ 25 h 248"/>
                              <a:gd name="T42" fmla="*/ 55 w 282"/>
                              <a:gd name="T43" fmla="*/ 18 h 248"/>
                              <a:gd name="T44" fmla="*/ 65 w 282"/>
                              <a:gd name="T45" fmla="*/ 11 h 248"/>
                              <a:gd name="T46" fmla="*/ 77 w 282"/>
                              <a:gd name="T47" fmla="*/ 6 h 248"/>
                              <a:gd name="T48" fmla="*/ 90 w 282"/>
                              <a:gd name="T49" fmla="*/ 5 h 248"/>
                              <a:gd name="T50" fmla="*/ 102 w 282"/>
                              <a:gd name="T51" fmla="*/ 6 h 248"/>
                              <a:gd name="T52" fmla="*/ 118 w 282"/>
                              <a:gd name="T53" fmla="*/ 9 h 248"/>
                              <a:gd name="T54" fmla="*/ 130 w 282"/>
                              <a:gd name="T55" fmla="*/ 16 h 248"/>
                              <a:gd name="T56" fmla="*/ 141 w 282"/>
                              <a:gd name="T57" fmla="*/ 27 h 248"/>
                              <a:gd name="T58" fmla="*/ 147 w 282"/>
                              <a:gd name="T59" fmla="*/ 38 h 248"/>
                              <a:gd name="T60" fmla="*/ 152 w 282"/>
                              <a:gd name="T61" fmla="*/ 48 h 248"/>
                              <a:gd name="T62" fmla="*/ 154 w 282"/>
                              <a:gd name="T63" fmla="*/ 59 h 248"/>
                              <a:gd name="T64" fmla="*/ 249 w 282"/>
                              <a:gd name="T65" fmla="*/ 25 h 248"/>
                              <a:gd name="T66" fmla="*/ 264 w 282"/>
                              <a:gd name="T67" fmla="*/ 17 h 248"/>
                              <a:gd name="T68" fmla="*/ 272 w 282"/>
                              <a:gd name="T69" fmla="*/ 8 h 248"/>
                              <a:gd name="T70" fmla="*/ 282 w 282"/>
                              <a:gd name="T71" fmla="*/ 1 h 248"/>
                              <a:gd name="T72" fmla="*/ 132 w 282"/>
                              <a:gd name="T73" fmla="*/ 140 h 248"/>
                              <a:gd name="T74" fmla="*/ 135 w 282"/>
                              <a:gd name="T75" fmla="*/ 120 h 248"/>
                              <a:gd name="T76" fmla="*/ 137 w 282"/>
                              <a:gd name="T77" fmla="*/ 102 h 248"/>
                              <a:gd name="T78" fmla="*/ 135 w 282"/>
                              <a:gd name="T79" fmla="*/ 90 h 248"/>
                              <a:gd name="T80" fmla="*/ 132 w 282"/>
                              <a:gd name="T81" fmla="*/ 83 h 248"/>
                              <a:gd name="T82" fmla="*/ 127 w 282"/>
                              <a:gd name="T83" fmla="*/ 77 h 248"/>
                              <a:gd name="T84" fmla="*/ 121 w 282"/>
                              <a:gd name="T85" fmla="*/ 72 h 248"/>
                              <a:gd name="T86" fmla="*/ 113 w 282"/>
                              <a:gd name="T87" fmla="*/ 67 h 248"/>
                              <a:gd name="T88" fmla="*/ 103 w 282"/>
                              <a:gd name="T89" fmla="*/ 64 h 248"/>
                              <a:gd name="T90" fmla="*/ 91 w 282"/>
                              <a:gd name="T91" fmla="*/ 60 h 248"/>
                              <a:gd name="T92" fmla="*/ 76 w 282"/>
                              <a:gd name="T93" fmla="*/ 60 h 248"/>
                              <a:gd name="T94" fmla="*/ 63 w 282"/>
                              <a:gd name="T95" fmla="*/ 61 h 248"/>
                              <a:gd name="T96" fmla="*/ 53 w 282"/>
                              <a:gd name="T97" fmla="*/ 67 h 248"/>
                              <a:gd name="T98" fmla="*/ 45 w 282"/>
                              <a:gd name="T99" fmla="*/ 74 h 248"/>
                              <a:gd name="T100" fmla="*/ 37 w 282"/>
                              <a:gd name="T101" fmla="*/ 85 h 248"/>
                              <a:gd name="T102" fmla="*/ 33 w 282"/>
                              <a:gd name="T103" fmla="*/ 101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82" h="248">
                                <a:moveTo>
                                  <a:pt x="144" y="143"/>
                                </a:moveTo>
                                <a:lnTo>
                                  <a:pt x="210" y="154"/>
                                </a:lnTo>
                                <a:lnTo>
                                  <a:pt x="212" y="155"/>
                                </a:lnTo>
                                <a:lnTo>
                                  <a:pt x="215" y="155"/>
                                </a:lnTo>
                                <a:lnTo>
                                  <a:pt x="219" y="156"/>
                                </a:lnTo>
                                <a:lnTo>
                                  <a:pt x="223" y="156"/>
                                </a:lnTo>
                                <a:lnTo>
                                  <a:pt x="226" y="157"/>
                                </a:lnTo>
                                <a:lnTo>
                                  <a:pt x="229" y="157"/>
                                </a:lnTo>
                                <a:lnTo>
                                  <a:pt x="231" y="157"/>
                                </a:lnTo>
                                <a:lnTo>
                                  <a:pt x="233" y="157"/>
                                </a:lnTo>
                                <a:lnTo>
                                  <a:pt x="235" y="156"/>
                                </a:lnTo>
                                <a:lnTo>
                                  <a:pt x="236" y="156"/>
                                </a:lnTo>
                                <a:lnTo>
                                  <a:pt x="237" y="155"/>
                                </a:lnTo>
                                <a:lnTo>
                                  <a:pt x="239" y="155"/>
                                </a:lnTo>
                                <a:lnTo>
                                  <a:pt x="240" y="154"/>
                                </a:lnTo>
                                <a:lnTo>
                                  <a:pt x="241" y="153"/>
                                </a:lnTo>
                                <a:lnTo>
                                  <a:pt x="242" y="152"/>
                                </a:lnTo>
                                <a:lnTo>
                                  <a:pt x="243" y="151"/>
                                </a:lnTo>
                                <a:lnTo>
                                  <a:pt x="244" y="150"/>
                                </a:lnTo>
                                <a:lnTo>
                                  <a:pt x="245" y="149"/>
                                </a:lnTo>
                                <a:lnTo>
                                  <a:pt x="246" y="147"/>
                                </a:lnTo>
                                <a:lnTo>
                                  <a:pt x="247" y="145"/>
                                </a:lnTo>
                                <a:lnTo>
                                  <a:pt x="248" y="143"/>
                                </a:lnTo>
                                <a:lnTo>
                                  <a:pt x="249" y="139"/>
                                </a:lnTo>
                                <a:lnTo>
                                  <a:pt x="250" y="137"/>
                                </a:lnTo>
                                <a:lnTo>
                                  <a:pt x="250" y="133"/>
                                </a:lnTo>
                                <a:lnTo>
                                  <a:pt x="251" y="129"/>
                                </a:lnTo>
                                <a:lnTo>
                                  <a:pt x="258" y="130"/>
                                </a:lnTo>
                                <a:lnTo>
                                  <a:pt x="235" y="248"/>
                                </a:lnTo>
                                <a:lnTo>
                                  <a:pt x="229" y="247"/>
                                </a:lnTo>
                                <a:lnTo>
                                  <a:pt x="230" y="243"/>
                                </a:lnTo>
                                <a:lnTo>
                                  <a:pt x="230" y="240"/>
                                </a:lnTo>
                                <a:lnTo>
                                  <a:pt x="231" y="236"/>
                                </a:lnTo>
                                <a:lnTo>
                                  <a:pt x="231" y="233"/>
                                </a:lnTo>
                                <a:lnTo>
                                  <a:pt x="231" y="230"/>
                                </a:lnTo>
                                <a:lnTo>
                                  <a:pt x="231" y="228"/>
                                </a:lnTo>
                                <a:lnTo>
                                  <a:pt x="231" y="226"/>
                                </a:lnTo>
                                <a:lnTo>
                                  <a:pt x="230" y="224"/>
                                </a:lnTo>
                                <a:lnTo>
                                  <a:pt x="230" y="223"/>
                                </a:lnTo>
                                <a:lnTo>
                                  <a:pt x="229" y="221"/>
                                </a:lnTo>
                                <a:lnTo>
                                  <a:pt x="228" y="220"/>
                                </a:lnTo>
                                <a:lnTo>
                                  <a:pt x="227" y="219"/>
                                </a:lnTo>
                                <a:lnTo>
                                  <a:pt x="227" y="218"/>
                                </a:lnTo>
                                <a:lnTo>
                                  <a:pt x="226" y="217"/>
                                </a:lnTo>
                                <a:lnTo>
                                  <a:pt x="225" y="216"/>
                                </a:lnTo>
                                <a:lnTo>
                                  <a:pt x="224" y="215"/>
                                </a:lnTo>
                                <a:lnTo>
                                  <a:pt x="223" y="214"/>
                                </a:lnTo>
                                <a:lnTo>
                                  <a:pt x="220" y="213"/>
                                </a:lnTo>
                                <a:lnTo>
                                  <a:pt x="218" y="213"/>
                                </a:lnTo>
                                <a:lnTo>
                                  <a:pt x="215" y="212"/>
                                </a:lnTo>
                                <a:lnTo>
                                  <a:pt x="212" y="211"/>
                                </a:lnTo>
                                <a:lnTo>
                                  <a:pt x="208" y="210"/>
                                </a:lnTo>
                                <a:lnTo>
                                  <a:pt x="205" y="209"/>
                                </a:lnTo>
                                <a:lnTo>
                                  <a:pt x="202" y="209"/>
                                </a:lnTo>
                                <a:lnTo>
                                  <a:pt x="200" y="209"/>
                                </a:lnTo>
                                <a:lnTo>
                                  <a:pt x="47" y="181"/>
                                </a:lnTo>
                                <a:lnTo>
                                  <a:pt x="45" y="180"/>
                                </a:lnTo>
                                <a:lnTo>
                                  <a:pt x="42" y="180"/>
                                </a:lnTo>
                                <a:lnTo>
                                  <a:pt x="38" y="179"/>
                                </a:lnTo>
                                <a:lnTo>
                                  <a:pt x="35" y="178"/>
                                </a:lnTo>
                                <a:lnTo>
                                  <a:pt x="31" y="178"/>
                                </a:lnTo>
                                <a:lnTo>
                                  <a:pt x="28" y="178"/>
                                </a:lnTo>
                                <a:lnTo>
                                  <a:pt x="26" y="178"/>
                                </a:lnTo>
                                <a:lnTo>
                                  <a:pt x="24" y="178"/>
                                </a:lnTo>
                                <a:lnTo>
                                  <a:pt x="23" y="178"/>
                                </a:lnTo>
                                <a:lnTo>
                                  <a:pt x="21" y="179"/>
                                </a:lnTo>
                                <a:lnTo>
                                  <a:pt x="20" y="179"/>
                                </a:lnTo>
                                <a:lnTo>
                                  <a:pt x="19" y="180"/>
                                </a:lnTo>
                                <a:lnTo>
                                  <a:pt x="18" y="181"/>
                                </a:lnTo>
                                <a:lnTo>
                                  <a:pt x="16" y="182"/>
                                </a:lnTo>
                                <a:lnTo>
                                  <a:pt x="15" y="182"/>
                                </a:lnTo>
                                <a:lnTo>
                                  <a:pt x="15" y="184"/>
                                </a:lnTo>
                                <a:lnTo>
                                  <a:pt x="14" y="185"/>
                                </a:lnTo>
                                <a:lnTo>
                                  <a:pt x="12" y="186"/>
                                </a:lnTo>
                                <a:lnTo>
                                  <a:pt x="11" y="188"/>
                                </a:lnTo>
                                <a:lnTo>
                                  <a:pt x="11" y="190"/>
                                </a:lnTo>
                                <a:lnTo>
                                  <a:pt x="10" y="193"/>
                                </a:lnTo>
                                <a:lnTo>
                                  <a:pt x="9" y="195"/>
                                </a:lnTo>
                                <a:lnTo>
                                  <a:pt x="8" y="198"/>
                                </a:lnTo>
                                <a:lnTo>
                                  <a:pt x="6" y="201"/>
                                </a:lnTo>
                                <a:lnTo>
                                  <a:pt x="5" y="206"/>
                                </a:lnTo>
                                <a:lnTo>
                                  <a:pt x="0" y="205"/>
                                </a:lnTo>
                                <a:lnTo>
                                  <a:pt x="20" y="99"/>
                                </a:lnTo>
                                <a:lnTo>
                                  <a:pt x="21" y="93"/>
                                </a:lnTo>
                                <a:lnTo>
                                  <a:pt x="22" y="88"/>
                                </a:lnTo>
                                <a:lnTo>
                                  <a:pt x="23" y="84"/>
                                </a:lnTo>
                                <a:lnTo>
                                  <a:pt x="24" y="79"/>
                                </a:lnTo>
                                <a:lnTo>
                                  <a:pt x="25" y="75"/>
                                </a:lnTo>
                                <a:lnTo>
                                  <a:pt x="26" y="71"/>
                                </a:lnTo>
                                <a:lnTo>
                                  <a:pt x="27" y="67"/>
                                </a:lnTo>
                                <a:lnTo>
                                  <a:pt x="29" y="63"/>
                                </a:lnTo>
                                <a:lnTo>
                                  <a:pt x="30" y="59"/>
                                </a:lnTo>
                                <a:lnTo>
                                  <a:pt x="30" y="55"/>
                                </a:lnTo>
                                <a:lnTo>
                                  <a:pt x="32" y="52"/>
                                </a:lnTo>
                                <a:lnTo>
                                  <a:pt x="33" y="49"/>
                                </a:lnTo>
                                <a:lnTo>
                                  <a:pt x="34" y="46"/>
                                </a:lnTo>
                                <a:lnTo>
                                  <a:pt x="35" y="44"/>
                                </a:lnTo>
                                <a:lnTo>
                                  <a:pt x="36" y="41"/>
                                </a:lnTo>
                                <a:lnTo>
                                  <a:pt x="37" y="39"/>
                                </a:lnTo>
                                <a:lnTo>
                                  <a:pt x="39" y="37"/>
                                </a:lnTo>
                                <a:lnTo>
                                  <a:pt x="40" y="34"/>
                                </a:lnTo>
                                <a:lnTo>
                                  <a:pt x="41" y="32"/>
                                </a:lnTo>
                                <a:lnTo>
                                  <a:pt x="44" y="30"/>
                                </a:lnTo>
                                <a:lnTo>
                                  <a:pt x="45" y="29"/>
                                </a:lnTo>
                                <a:lnTo>
                                  <a:pt x="46" y="25"/>
                                </a:lnTo>
                                <a:lnTo>
                                  <a:pt x="48" y="24"/>
                                </a:lnTo>
                                <a:lnTo>
                                  <a:pt x="50" y="22"/>
                                </a:lnTo>
                                <a:lnTo>
                                  <a:pt x="51" y="21"/>
                                </a:lnTo>
                                <a:lnTo>
                                  <a:pt x="53" y="19"/>
                                </a:lnTo>
                                <a:lnTo>
                                  <a:pt x="55" y="18"/>
                                </a:lnTo>
                                <a:lnTo>
                                  <a:pt x="57" y="16"/>
                                </a:lnTo>
                                <a:lnTo>
                                  <a:pt x="59" y="15"/>
                                </a:lnTo>
                                <a:lnTo>
                                  <a:pt x="61" y="14"/>
                                </a:lnTo>
                                <a:lnTo>
                                  <a:pt x="63" y="12"/>
                                </a:lnTo>
                                <a:lnTo>
                                  <a:pt x="65" y="11"/>
                                </a:lnTo>
                                <a:lnTo>
                                  <a:pt x="68" y="10"/>
                                </a:lnTo>
                                <a:lnTo>
                                  <a:pt x="70" y="9"/>
                                </a:lnTo>
                                <a:lnTo>
                                  <a:pt x="72" y="8"/>
                                </a:lnTo>
                                <a:lnTo>
                                  <a:pt x="75" y="7"/>
                                </a:lnTo>
                                <a:lnTo>
                                  <a:pt x="77" y="6"/>
                                </a:lnTo>
                                <a:lnTo>
                                  <a:pt x="80" y="6"/>
                                </a:lnTo>
                                <a:lnTo>
                                  <a:pt x="82" y="6"/>
                                </a:lnTo>
                                <a:lnTo>
                                  <a:pt x="85" y="5"/>
                                </a:lnTo>
                                <a:lnTo>
                                  <a:pt x="87" y="5"/>
                                </a:lnTo>
                                <a:lnTo>
                                  <a:pt x="90" y="5"/>
                                </a:lnTo>
                                <a:lnTo>
                                  <a:pt x="92" y="5"/>
                                </a:lnTo>
                                <a:lnTo>
                                  <a:pt x="95" y="5"/>
                                </a:lnTo>
                                <a:lnTo>
                                  <a:pt x="97" y="5"/>
                                </a:lnTo>
                                <a:lnTo>
                                  <a:pt x="100" y="5"/>
                                </a:lnTo>
                                <a:lnTo>
                                  <a:pt x="102" y="6"/>
                                </a:lnTo>
                                <a:lnTo>
                                  <a:pt x="105" y="6"/>
                                </a:lnTo>
                                <a:lnTo>
                                  <a:pt x="108" y="6"/>
                                </a:lnTo>
                                <a:lnTo>
                                  <a:pt x="111" y="7"/>
                                </a:lnTo>
                                <a:lnTo>
                                  <a:pt x="115" y="8"/>
                                </a:lnTo>
                                <a:lnTo>
                                  <a:pt x="118" y="9"/>
                                </a:lnTo>
                                <a:lnTo>
                                  <a:pt x="121" y="10"/>
                                </a:lnTo>
                                <a:lnTo>
                                  <a:pt x="123" y="12"/>
                                </a:lnTo>
                                <a:lnTo>
                                  <a:pt x="126" y="13"/>
                                </a:lnTo>
                                <a:lnTo>
                                  <a:pt x="128" y="14"/>
                                </a:lnTo>
                                <a:lnTo>
                                  <a:pt x="130" y="16"/>
                                </a:lnTo>
                                <a:lnTo>
                                  <a:pt x="133" y="18"/>
                                </a:lnTo>
                                <a:lnTo>
                                  <a:pt x="135" y="20"/>
                                </a:lnTo>
                                <a:lnTo>
                                  <a:pt x="137" y="22"/>
                                </a:lnTo>
                                <a:lnTo>
                                  <a:pt x="139" y="24"/>
                                </a:lnTo>
                                <a:lnTo>
                                  <a:pt x="141" y="27"/>
                                </a:lnTo>
                                <a:lnTo>
                                  <a:pt x="143" y="30"/>
                                </a:lnTo>
                                <a:lnTo>
                                  <a:pt x="145" y="32"/>
                                </a:lnTo>
                                <a:lnTo>
                                  <a:pt x="145" y="34"/>
                                </a:lnTo>
                                <a:lnTo>
                                  <a:pt x="146" y="36"/>
                                </a:lnTo>
                                <a:lnTo>
                                  <a:pt x="147" y="38"/>
                                </a:lnTo>
                                <a:lnTo>
                                  <a:pt x="148" y="39"/>
                                </a:lnTo>
                                <a:lnTo>
                                  <a:pt x="149" y="41"/>
                                </a:lnTo>
                                <a:lnTo>
                                  <a:pt x="151" y="43"/>
                                </a:lnTo>
                                <a:lnTo>
                                  <a:pt x="151" y="45"/>
                                </a:lnTo>
                                <a:lnTo>
                                  <a:pt x="152" y="48"/>
                                </a:lnTo>
                                <a:lnTo>
                                  <a:pt x="152" y="50"/>
                                </a:lnTo>
                                <a:lnTo>
                                  <a:pt x="153" y="52"/>
                                </a:lnTo>
                                <a:lnTo>
                                  <a:pt x="154" y="54"/>
                                </a:lnTo>
                                <a:lnTo>
                                  <a:pt x="154" y="57"/>
                                </a:lnTo>
                                <a:lnTo>
                                  <a:pt x="154" y="59"/>
                                </a:lnTo>
                                <a:lnTo>
                                  <a:pt x="155" y="63"/>
                                </a:lnTo>
                                <a:lnTo>
                                  <a:pt x="155" y="65"/>
                                </a:lnTo>
                                <a:lnTo>
                                  <a:pt x="155" y="68"/>
                                </a:lnTo>
                                <a:lnTo>
                                  <a:pt x="245" y="27"/>
                                </a:lnTo>
                                <a:lnTo>
                                  <a:pt x="249" y="25"/>
                                </a:lnTo>
                                <a:lnTo>
                                  <a:pt x="253" y="23"/>
                                </a:lnTo>
                                <a:lnTo>
                                  <a:pt x="256" y="21"/>
                                </a:lnTo>
                                <a:lnTo>
                                  <a:pt x="259" y="20"/>
                                </a:lnTo>
                                <a:lnTo>
                                  <a:pt x="262" y="18"/>
                                </a:lnTo>
                                <a:lnTo>
                                  <a:pt x="264" y="17"/>
                                </a:lnTo>
                                <a:lnTo>
                                  <a:pt x="267" y="15"/>
                                </a:lnTo>
                                <a:lnTo>
                                  <a:pt x="269" y="14"/>
                                </a:lnTo>
                                <a:lnTo>
                                  <a:pt x="270" y="12"/>
                                </a:lnTo>
                                <a:lnTo>
                                  <a:pt x="271" y="10"/>
                                </a:lnTo>
                                <a:lnTo>
                                  <a:pt x="272" y="8"/>
                                </a:lnTo>
                                <a:lnTo>
                                  <a:pt x="273" y="6"/>
                                </a:lnTo>
                                <a:lnTo>
                                  <a:pt x="274" y="4"/>
                                </a:lnTo>
                                <a:lnTo>
                                  <a:pt x="275" y="3"/>
                                </a:lnTo>
                                <a:lnTo>
                                  <a:pt x="276" y="0"/>
                                </a:lnTo>
                                <a:lnTo>
                                  <a:pt x="282" y="1"/>
                                </a:lnTo>
                                <a:lnTo>
                                  <a:pt x="269" y="73"/>
                                </a:lnTo>
                                <a:lnTo>
                                  <a:pt x="147" y="127"/>
                                </a:lnTo>
                                <a:lnTo>
                                  <a:pt x="144" y="143"/>
                                </a:lnTo>
                                <a:close/>
                                <a:moveTo>
                                  <a:pt x="29" y="122"/>
                                </a:moveTo>
                                <a:lnTo>
                                  <a:pt x="132" y="140"/>
                                </a:lnTo>
                                <a:lnTo>
                                  <a:pt x="134" y="130"/>
                                </a:lnTo>
                                <a:lnTo>
                                  <a:pt x="134" y="128"/>
                                </a:lnTo>
                                <a:lnTo>
                                  <a:pt x="135" y="125"/>
                                </a:lnTo>
                                <a:lnTo>
                                  <a:pt x="135" y="122"/>
                                </a:lnTo>
                                <a:lnTo>
                                  <a:pt x="135" y="120"/>
                                </a:lnTo>
                                <a:lnTo>
                                  <a:pt x="136" y="117"/>
                                </a:lnTo>
                                <a:lnTo>
                                  <a:pt x="136" y="115"/>
                                </a:lnTo>
                                <a:lnTo>
                                  <a:pt x="136" y="110"/>
                                </a:lnTo>
                                <a:lnTo>
                                  <a:pt x="137" y="106"/>
                                </a:lnTo>
                                <a:lnTo>
                                  <a:pt x="137" y="102"/>
                                </a:lnTo>
                                <a:lnTo>
                                  <a:pt x="136" y="99"/>
                                </a:lnTo>
                                <a:lnTo>
                                  <a:pt x="136" y="95"/>
                                </a:lnTo>
                                <a:lnTo>
                                  <a:pt x="136" y="93"/>
                                </a:lnTo>
                                <a:lnTo>
                                  <a:pt x="135" y="92"/>
                                </a:lnTo>
                                <a:lnTo>
                                  <a:pt x="135" y="90"/>
                                </a:lnTo>
                                <a:lnTo>
                                  <a:pt x="135" y="89"/>
                                </a:lnTo>
                                <a:lnTo>
                                  <a:pt x="134" y="87"/>
                                </a:lnTo>
                                <a:lnTo>
                                  <a:pt x="133" y="86"/>
                                </a:lnTo>
                                <a:lnTo>
                                  <a:pt x="133" y="84"/>
                                </a:lnTo>
                                <a:lnTo>
                                  <a:pt x="132" y="83"/>
                                </a:lnTo>
                                <a:lnTo>
                                  <a:pt x="131" y="82"/>
                                </a:lnTo>
                                <a:lnTo>
                                  <a:pt x="130" y="81"/>
                                </a:lnTo>
                                <a:lnTo>
                                  <a:pt x="130" y="80"/>
                                </a:lnTo>
                                <a:lnTo>
                                  <a:pt x="128" y="78"/>
                                </a:lnTo>
                                <a:lnTo>
                                  <a:pt x="127" y="77"/>
                                </a:lnTo>
                                <a:lnTo>
                                  <a:pt x="126" y="76"/>
                                </a:lnTo>
                                <a:lnTo>
                                  <a:pt x="125" y="75"/>
                                </a:lnTo>
                                <a:lnTo>
                                  <a:pt x="124" y="74"/>
                                </a:lnTo>
                                <a:lnTo>
                                  <a:pt x="123" y="73"/>
                                </a:lnTo>
                                <a:lnTo>
                                  <a:pt x="121" y="72"/>
                                </a:lnTo>
                                <a:lnTo>
                                  <a:pt x="120" y="71"/>
                                </a:lnTo>
                                <a:lnTo>
                                  <a:pt x="118" y="70"/>
                                </a:lnTo>
                                <a:lnTo>
                                  <a:pt x="117" y="69"/>
                                </a:lnTo>
                                <a:lnTo>
                                  <a:pt x="115" y="68"/>
                                </a:lnTo>
                                <a:lnTo>
                                  <a:pt x="113" y="67"/>
                                </a:lnTo>
                                <a:lnTo>
                                  <a:pt x="111" y="67"/>
                                </a:lnTo>
                                <a:lnTo>
                                  <a:pt x="109" y="66"/>
                                </a:lnTo>
                                <a:lnTo>
                                  <a:pt x="107" y="65"/>
                                </a:lnTo>
                                <a:lnTo>
                                  <a:pt x="105" y="65"/>
                                </a:lnTo>
                                <a:lnTo>
                                  <a:pt x="103" y="64"/>
                                </a:lnTo>
                                <a:lnTo>
                                  <a:pt x="101" y="63"/>
                                </a:lnTo>
                                <a:lnTo>
                                  <a:pt x="99" y="63"/>
                                </a:lnTo>
                                <a:lnTo>
                                  <a:pt x="97" y="61"/>
                                </a:lnTo>
                                <a:lnTo>
                                  <a:pt x="95" y="61"/>
                                </a:lnTo>
                                <a:lnTo>
                                  <a:pt x="91" y="60"/>
                                </a:lnTo>
                                <a:lnTo>
                                  <a:pt x="89" y="60"/>
                                </a:lnTo>
                                <a:lnTo>
                                  <a:pt x="86" y="60"/>
                                </a:lnTo>
                                <a:lnTo>
                                  <a:pt x="82" y="60"/>
                                </a:lnTo>
                                <a:lnTo>
                                  <a:pt x="80" y="60"/>
                                </a:lnTo>
                                <a:lnTo>
                                  <a:pt x="76" y="60"/>
                                </a:lnTo>
                                <a:lnTo>
                                  <a:pt x="73" y="60"/>
                                </a:lnTo>
                                <a:lnTo>
                                  <a:pt x="70" y="60"/>
                                </a:lnTo>
                                <a:lnTo>
                                  <a:pt x="68" y="60"/>
                                </a:lnTo>
                                <a:lnTo>
                                  <a:pt x="65" y="60"/>
                                </a:lnTo>
                                <a:lnTo>
                                  <a:pt x="63" y="61"/>
                                </a:lnTo>
                                <a:lnTo>
                                  <a:pt x="61" y="63"/>
                                </a:lnTo>
                                <a:lnTo>
                                  <a:pt x="59" y="64"/>
                                </a:lnTo>
                                <a:lnTo>
                                  <a:pt x="57" y="65"/>
                                </a:lnTo>
                                <a:lnTo>
                                  <a:pt x="55" y="66"/>
                                </a:lnTo>
                                <a:lnTo>
                                  <a:pt x="53" y="67"/>
                                </a:lnTo>
                                <a:lnTo>
                                  <a:pt x="51" y="68"/>
                                </a:lnTo>
                                <a:lnTo>
                                  <a:pt x="49" y="69"/>
                                </a:lnTo>
                                <a:lnTo>
                                  <a:pt x="48" y="71"/>
                                </a:lnTo>
                                <a:lnTo>
                                  <a:pt x="46" y="73"/>
                                </a:lnTo>
                                <a:lnTo>
                                  <a:pt x="45" y="74"/>
                                </a:lnTo>
                                <a:lnTo>
                                  <a:pt x="42" y="76"/>
                                </a:lnTo>
                                <a:lnTo>
                                  <a:pt x="41" y="78"/>
                                </a:lnTo>
                                <a:lnTo>
                                  <a:pt x="40" y="81"/>
                                </a:lnTo>
                                <a:lnTo>
                                  <a:pt x="38" y="83"/>
                                </a:lnTo>
                                <a:lnTo>
                                  <a:pt x="37" y="85"/>
                                </a:lnTo>
                                <a:lnTo>
                                  <a:pt x="36" y="88"/>
                                </a:lnTo>
                                <a:lnTo>
                                  <a:pt x="35" y="91"/>
                                </a:lnTo>
                                <a:lnTo>
                                  <a:pt x="34" y="94"/>
                                </a:lnTo>
                                <a:lnTo>
                                  <a:pt x="34" y="98"/>
                                </a:lnTo>
                                <a:lnTo>
                                  <a:pt x="33" y="101"/>
                                </a:lnTo>
                                <a:lnTo>
                                  <a:pt x="32" y="104"/>
                                </a:lnTo>
                                <a:lnTo>
                                  <a:pt x="29" y="12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8" name="Freeform 38"/>
                        <wps:cNvSpPr>
                          <a:spLocks/>
                        </wps:cNvSpPr>
                        <wps:spPr bwMode="auto">
                          <a:xfrm>
                            <a:off x="4874" y="4387"/>
                            <a:ext cx="187" cy="163"/>
                          </a:xfrm>
                          <a:custGeom>
                            <a:avLst/>
                            <a:gdLst>
                              <a:gd name="T0" fmla="*/ 90 w 250"/>
                              <a:gd name="T1" fmla="*/ 30 h 221"/>
                              <a:gd name="T2" fmla="*/ 66 w 250"/>
                              <a:gd name="T3" fmla="*/ 32 h 221"/>
                              <a:gd name="T4" fmla="*/ 45 w 250"/>
                              <a:gd name="T5" fmla="*/ 42 h 221"/>
                              <a:gd name="T6" fmla="*/ 28 w 250"/>
                              <a:gd name="T7" fmla="*/ 56 h 221"/>
                              <a:gd name="T8" fmla="*/ 18 w 250"/>
                              <a:gd name="T9" fmla="*/ 72 h 221"/>
                              <a:gd name="T10" fmla="*/ 15 w 250"/>
                              <a:gd name="T11" fmla="*/ 87 h 221"/>
                              <a:gd name="T12" fmla="*/ 17 w 250"/>
                              <a:gd name="T13" fmla="*/ 98 h 221"/>
                              <a:gd name="T14" fmla="*/ 22 w 250"/>
                              <a:gd name="T15" fmla="*/ 109 h 221"/>
                              <a:gd name="T16" fmla="*/ 29 w 250"/>
                              <a:gd name="T17" fmla="*/ 116 h 221"/>
                              <a:gd name="T18" fmla="*/ 41 w 250"/>
                              <a:gd name="T19" fmla="*/ 121 h 221"/>
                              <a:gd name="T20" fmla="*/ 54 w 250"/>
                              <a:gd name="T21" fmla="*/ 119 h 221"/>
                              <a:gd name="T22" fmla="*/ 76 w 250"/>
                              <a:gd name="T23" fmla="*/ 106 h 221"/>
                              <a:gd name="T24" fmla="*/ 108 w 250"/>
                              <a:gd name="T25" fmla="*/ 78 h 221"/>
                              <a:gd name="T26" fmla="*/ 133 w 250"/>
                              <a:gd name="T27" fmla="*/ 57 h 221"/>
                              <a:gd name="T28" fmla="*/ 156 w 250"/>
                              <a:gd name="T29" fmla="*/ 43 h 221"/>
                              <a:gd name="T30" fmla="*/ 176 w 250"/>
                              <a:gd name="T31" fmla="*/ 39 h 221"/>
                              <a:gd name="T32" fmla="*/ 195 w 250"/>
                              <a:gd name="T33" fmla="*/ 41 h 221"/>
                              <a:gd name="T34" fmla="*/ 217 w 250"/>
                              <a:gd name="T35" fmla="*/ 50 h 221"/>
                              <a:gd name="T36" fmla="*/ 235 w 250"/>
                              <a:gd name="T37" fmla="*/ 66 h 221"/>
                              <a:gd name="T38" fmla="*/ 245 w 250"/>
                              <a:gd name="T39" fmla="*/ 86 h 221"/>
                              <a:gd name="T40" fmla="*/ 250 w 250"/>
                              <a:gd name="T41" fmla="*/ 112 h 221"/>
                              <a:gd name="T42" fmla="*/ 245 w 250"/>
                              <a:gd name="T43" fmla="*/ 140 h 221"/>
                              <a:gd name="T44" fmla="*/ 238 w 250"/>
                              <a:gd name="T45" fmla="*/ 158 h 221"/>
                              <a:gd name="T46" fmla="*/ 226 w 250"/>
                              <a:gd name="T47" fmla="*/ 174 h 221"/>
                              <a:gd name="T48" fmla="*/ 214 w 250"/>
                              <a:gd name="T49" fmla="*/ 189 h 221"/>
                              <a:gd name="T50" fmla="*/ 209 w 250"/>
                              <a:gd name="T51" fmla="*/ 198 h 221"/>
                              <a:gd name="T52" fmla="*/ 212 w 250"/>
                              <a:gd name="T53" fmla="*/ 207 h 221"/>
                              <a:gd name="T54" fmla="*/ 216 w 250"/>
                              <a:gd name="T55" fmla="*/ 221 h 221"/>
                              <a:gd name="T56" fmla="*/ 155 w 250"/>
                              <a:gd name="T57" fmla="*/ 187 h 221"/>
                              <a:gd name="T58" fmla="*/ 184 w 250"/>
                              <a:gd name="T59" fmla="*/ 183 h 221"/>
                              <a:gd name="T60" fmla="*/ 206 w 250"/>
                              <a:gd name="T61" fmla="*/ 172 h 221"/>
                              <a:gd name="T62" fmla="*/ 223 w 250"/>
                              <a:gd name="T63" fmla="*/ 157 h 221"/>
                              <a:gd name="T64" fmla="*/ 233 w 250"/>
                              <a:gd name="T65" fmla="*/ 138 h 221"/>
                              <a:gd name="T66" fmla="*/ 236 w 250"/>
                              <a:gd name="T67" fmla="*/ 124 h 221"/>
                              <a:gd name="T68" fmla="*/ 233 w 250"/>
                              <a:gd name="T69" fmla="*/ 110 h 221"/>
                              <a:gd name="T70" fmla="*/ 228 w 250"/>
                              <a:gd name="T71" fmla="*/ 99 h 221"/>
                              <a:gd name="T72" fmla="*/ 219 w 250"/>
                              <a:gd name="T73" fmla="*/ 91 h 221"/>
                              <a:gd name="T74" fmla="*/ 205 w 250"/>
                              <a:gd name="T75" fmla="*/ 88 h 221"/>
                              <a:gd name="T76" fmla="*/ 190 w 250"/>
                              <a:gd name="T77" fmla="*/ 90 h 221"/>
                              <a:gd name="T78" fmla="*/ 172 w 250"/>
                              <a:gd name="T79" fmla="*/ 99 h 221"/>
                              <a:gd name="T80" fmla="*/ 143 w 250"/>
                              <a:gd name="T81" fmla="*/ 125 h 221"/>
                              <a:gd name="T82" fmla="*/ 108 w 250"/>
                              <a:gd name="T83" fmla="*/ 153 h 221"/>
                              <a:gd name="T84" fmla="*/ 80 w 250"/>
                              <a:gd name="T85" fmla="*/ 164 h 221"/>
                              <a:gd name="T86" fmla="*/ 64 w 250"/>
                              <a:gd name="T87" fmla="*/ 165 h 221"/>
                              <a:gd name="T88" fmla="*/ 50 w 250"/>
                              <a:gd name="T89" fmla="*/ 163 h 221"/>
                              <a:gd name="T90" fmla="*/ 33 w 250"/>
                              <a:gd name="T91" fmla="*/ 156 h 221"/>
                              <a:gd name="T92" fmla="*/ 14 w 250"/>
                              <a:gd name="T93" fmla="*/ 141 h 221"/>
                              <a:gd name="T94" fmla="*/ 4 w 250"/>
                              <a:gd name="T95" fmla="*/ 120 h 221"/>
                              <a:gd name="T96" fmla="*/ 0 w 250"/>
                              <a:gd name="T97" fmla="*/ 96 h 221"/>
                              <a:gd name="T98" fmla="*/ 5 w 250"/>
                              <a:gd name="T99" fmla="*/ 71 h 221"/>
                              <a:gd name="T100" fmla="*/ 13 w 250"/>
                              <a:gd name="T101" fmla="*/ 54 h 221"/>
                              <a:gd name="T102" fmla="*/ 27 w 250"/>
                              <a:gd name="T103" fmla="*/ 37 h 221"/>
                              <a:gd name="T104" fmla="*/ 39 w 250"/>
                              <a:gd name="T105" fmla="*/ 24 h 221"/>
                              <a:gd name="T106" fmla="*/ 42 w 250"/>
                              <a:gd name="T107" fmla="*/ 17 h 221"/>
                              <a:gd name="T108" fmla="*/ 37 w 250"/>
                              <a:gd name="T109" fmla="*/ 10 h 2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50" h="221">
                                <a:moveTo>
                                  <a:pt x="31" y="0"/>
                                </a:moveTo>
                                <a:lnTo>
                                  <a:pt x="107" y="25"/>
                                </a:lnTo>
                                <a:lnTo>
                                  <a:pt x="105" y="32"/>
                                </a:lnTo>
                                <a:lnTo>
                                  <a:pt x="100" y="31"/>
                                </a:lnTo>
                                <a:lnTo>
                                  <a:pt x="97" y="31"/>
                                </a:lnTo>
                                <a:lnTo>
                                  <a:pt x="93" y="30"/>
                                </a:lnTo>
                                <a:lnTo>
                                  <a:pt x="90" y="30"/>
                                </a:lnTo>
                                <a:lnTo>
                                  <a:pt x="86" y="30"/>
                                </a:lnTo>
                                <a:lnTo>
                                  <a:pt x="83" y="30"/>
                                </a:lnTo>
                                <a:lnTo>
                                  <a:pt x="79" y="30"/>
                                </a:lnTo>
                                <a:lnTo>
                                  <a:pt x="76" y="31"/>
                                </a:lnTo>
                                <a:lnTo>
                                  <a:pt x="73" y="31"/>
                                </a:lnTo>
                                <a:lnTo>
                                  <a:pt x="69" y="32"/>
                                </a:lnTo>
                                <a:lnTo>
                                  <a:pt x="66" y="32"/>
                                </a:lnTo>
                                <a:lnTo>
                                  <a:pt x="63" y="33"/>
                                </a:lnTo>
                                <a:lnTo>
                                  <a:pt x="59" y="35"/>
                                </a:lnTo>
                                <a:lnTo>
                                  <a:pt x="56" y="36"/>
                                </a:lnTo>
                                <a:lnTo>
                                  <a:pt x="53" y="37"/>
                                </a:lnTo>
                                <a:lnTo>
                                  <a:pt x="50" y="38"/>
                                </a:lnTo>
                                <a:lnTo>
                                  <a:pt x="48" y="40"/>
                                </a:lnTo>
                                <a:lnTo>
                                  <a:pt x="45" y="42"/>
                                </a:lnTo>
                                <a:lnTo>
                                  <a:pt x="42" y="43"/>
                                </a:lnTo>
                                <a:lnTo>
                                  <a:pt x="40" y="45"/>
                                </a:lnTo>
                                <a:lnTo>
                                  <a:pt x="37" y="48"/>
                                </a:lnTo>
                                <a:lnTo>
                                  <a:pt x="35" y="50"/>
                                </a:lnTo>
                                <a:lnTo>
                                  <a:pt x="33" y="52"/>
                                </a:lnTo>
                                <a:lnTo>
                                  <a:pt x="30" y="54"/>
                                </a:lnTo>
                                <a:lnTo>
                                  <a:pt x="28" y="56"/>
                                </a:lnTo>
                                <a:lnTo>
                                  <a:pt x="26" y="58"/>
                                </a:lnTo>
                                <a:lnTo>
                                  <a:pt x="25" y="60"/>
                                </a:lnTo>
                                <a:lnTo>
                                  <a:pt x="23" y="62"/>
                                </a:lnTo>
                                <a:lnTo>
                                  <a:pt x="22" y="65"/>
                                </a:lnTo>
                                <a:lnTo>
                                  <a:pt x="20" y="67"/>
                                </a:lnTo>
                                <a:lnTo>
                                  <a:pt x="19" y="70"/>
                                </a:lnTo>
                                <a:lnTo>
                                  <a:pt x="18" y="72"/>
                                </a:lnTo>
                                <a:lnTo>
                                  <a:pt x="18" y="74"/>
                                </a:lnTo>
                                <a:lnTo>
                                  <a:pt x="17" y="76"/>
                                </a:lnTo>
                                <a:lnTo>
                                  <a:pt x="16" y="78"/>
                                </a:lnTo>
                                <a:lnTo>
                                  <a:pt x="16" y="80"/>
                                </a:lnTo>
                                <a:lnTo>
                                  <a:pt x="16" y="83"/>
                                </a:lnTo>
                                <a:lnTo>
                                  <a:pt x="15" y="85"/>
                                </a:lnTo>
                                <a:lnTo>
                                  <a:pt x="15" y="87"/>
                                </a:lnTo>
                                <a:lnTo>
                                  <a:pt x="15" y="88"/>
                                </a:lnTo>
                                <a:lnTo>
                                  <a:pt x="15" y="90"/>
                                </a:lnTo>
                                <a:lnTo>
                                  <a:pt x="15" y="92"/>
                                </a:lnTo>
                                <a:lnTo>
                                  <a:pt x="15" y="94"/>
                                </a:lnTo>
                                <a:lnTo>
                                  <a:pt x="16" y="95"/>
                                </a:lnTo>
                                <a:lnTo>
                                  <a:pt x="16" y="97"/>
                                </a:lnTo>
                                <a:lnTo>
                                  <a:pt x="17" y="98"/>
                                </a:lnTo>
                                <a:lnTo>
                                  <a:pt x="17" y="100"/>
                                </a:lnTo>
                                <a:lnTo>
                                  <a:pt x="18" y="102"/>
                                </a:lnTo>
                                <a:lnTo>
                                  <a:pt x="18" y="103"/>
                                </a:lnTo>
                                <a:lnTo>
                                  <a:pt x="19" y="105"/>
                                </a:lnTo>
                                <a:lnTo>
                                  <a:pt x="20" y="106"/>
                                </a:lnTo>
                                <a:lnTo>
                                  <a:pt x="21" y="107"/>
                                </a:lnTo>
                                <a:lnTo>
                                  <a:pt x="22" y="109"/>
                                </a:lnTo>
                                <a:lnTo>
                                  <a:pt x="23" y="110"/>
                                </a:lnTo>
                                <a:lnTo>
                                  <a:pt x="23" y="111"/>
                                </a:lnTo>
                                <a:lnTo>
                                  <a:pt x="24" y="112"/>
                                </a:lnTo>
                                <a:lnTo>
                                  <a:pt x="26" y="113"/>
                                </a:lnTo>
                                <a:lnTo>
                                  <a:pt x="27" y="114"/>
                                </a:lnTo>
                                <a:lnTo>
                                  <a:pt x="28" y="115"/>
                                </a:lnTo>
                                <a:lnTo>
                                  <a:pt x="29" y="116"/>
                                </a:lnTo>
                                <a:lnTo>
                                  <a:pt x="30" y="116"/>
                                </a:lnTo>
                                <a:lnTo>
                                  <a:pt x="33" y="118"/>
                                </a:lnTo>
                                <a:lnTo>
                                  <a:pt x="34" y="118"/>
                                </a:lnTo>
                                <a:lnTo>
                                  <a:pt x="35" y="119"/>
                                </a:lnTo>
                                <a:lnTo>
                                  <a:pt x="37" y="120"/>
                                </a:lnTo>
                                <a:lnTo>
                                  <a:pt x="39" y="120"/>
                                </a:lnTo>
                                <a:lnTo>
                                  <a:pt x="41" y="121"/>
                                </a:lnTo>
                                <a:lnTo>
                                  <a:pt x="43" y="121"/>
                                </a:lnTo>
                                <a:lnTo>
                                  <a:pt x="44" y="121"/>
                                </a:lnTo>
                                <a:lnTo>
                                  <a:pt x="46" y="121"/>
                                </a:lnTo>
                                <a:lnTo>
                                  <a:pt x="48" y="121"/>
                                </a:lnTo>
                                <a:lnTo>
                                  <a:pt x="50" y="120"/>
                                </a:lnTo>
                                <a:lnTo>
                                  <a:pt x="52" y="120"/>
                                </a:lnTo>
                                <a:lnTo>
                                  <a:pt x="54" y="119"/>
                                </a:lnTo>
                                <a:lnTo>
                                  <a:pt x="57" y="118"/>
                                </a:lnTo>
                                <a:lnTo>
                                  <a:pt x="59" y="116"/>
                                </a:lnTo>
                                <a:lnTo>
                                  <a:pt x="62" y="115"/>
                                </a:lnTo>
                                <a:lnTo>
                                  <a:pt x="64" y="113"/>
                                </a:lnTo>
                                <a:lnTo>
                                  <a:pt x="67" y="112"/>
                                </a:lnTo>
                                <a:lnTo>
                                  <a:pt x="71" y="110"/>
                                </a:lnTo>
                                <a:lnTo>
                                  <a:pt x="76" y="106"/>
                                </a:lnTo>
                                <a:lnTo>
                                  <a:pt x="79" y="103"/>
                                </a:lnTo>
                                <a:lnTo>
                                  <a:pt x="83" y="100"/>
                                </a:lnTo>
                                <a:lnTo>
                                  <a:pt x="87" y="97"/>
                                </a:lnTo>
                                <a:lnTo>
                                  <a:pt x="92" y="92"/>
                                </a:lnTo>
                                <a:lnTo>
                                  <a:pt x="97" y="88"/>
                                </a:lnTo>
                                <a:lnTo>
                                  <a:pt x="103" y="83"/>
                                </a:lnTo>
                                <a:lnTo>
                                  <a:pt x="108" y="78"/>
                                </a:lnTo>
                                <a:lnTo>
                                  <a:pt x="112" y="74"/>
                                </a:lnTo>
                                <a:lnTo>
                                  <a:pt x="115" y="71"/>
                                </a:lnTo>
                                <a:lnTo>
                                  <a:pt x="119" y="67"/>
                                </a:lnTo>
                                <a:lnTo>
                                  <a:pt x="123" y="65"/>
                                </a:lnTo>
                                <a:lnTo>
                                  <a:pt x="127" y="62"/>
                                </a:lnTo>
                                <a:lnTo>
                                  <a:pt x="130" y="59"/>
                                </a:lnTo>
                                <a:lnTo>
                                  <a:pt x="133" y="57"/>
                                </a:lnTo>
                                <a:lnTo>
                                  <a:pt x="137" y="54"/>
                                </a:lnTo>
                                <a:lnTo>
                                  <a:pt x="141" y="52"/>
                                </a:lnTo>
                                <a:lnTo>
                                  <a:pt x="144" y="50"/>
                                </a:lnTo>
                                <a:lnTo>
                                  <a:pt x="148" y="49"/>
                                </a:lnTo>
                                <a:lnTo>
                                  <a:pt x="151" y="46"/>
                                </a:lnTo>
                                <a:lnTo>
                                  <a:pt x="153" y="45"/>
                                </a:lnTo>
                                <a:lnTo>
                                  <a:pt x="156" y="43"/>
                                </a:lnTo>
                                <a:lnTo>
                                  <a:pt x="159" y="43"/>
                                </a:lnTo>
                                <a:lnTo>
                                  <a:pt x="162" y="42"/>
                                </a:lnTo>
                                <a:lnTo>
                                  <a:pt x="164" y="41"/>
                                </a:lnTo>
                                <a:lnTo>
                                  <a:pt x="167" y="40"/>
                                </a:lnTo>
                                <a:lnTo>
                                  <a:pt x="170" y="40"/>
                                </a:lnTo>
                                <a:lnTo>
                                  <a:pt x="173" y="39"/>
                                </a:lnTo>
                                <a:lnTo>
                                  <a:pt x="176" y="39"/>
                                </a:lnTo>
                                <a:lnTo>
                                  <a:pt x="179" y="39"/>
                                </a:lnTo>
                                <a:lnTo>
                                  <a:pt x="182" y="39"/>
                                </a:lnTo>
                                <a:lnTo>
                                  <a:pt x="184" y="39"/>
                                </a:lnTo>
                                <a:lnTo>
                                  <a:pt x="187" y="39"/>
                                </a:lnTo>
                                <a:lnTo>
                                  <a:pt x="190" y="40"/>
                                </a:lnTo>
                                <a:lnTo>
                                  <a:pt x="193" y="40"/>
                                </a:lnTo>
                                <a:lnTo>
                                  <a:pt x="195" y="41"/>
                                </a:lnTo>
                                <a:lnTo>
                                  <a:pt x="198" y="42"/>
                                </a:lnTo>
                                <a:lnTo>
                                  <a:pt x="201" y="42"/>
                                </a:lnTo>
                                <a:lnTo>
                                  <a:pt x="203" y="43"/>
                                </a:lnTo>
                                <a:lnTo>
                                  <a:pt x="207" y="45"/>
                                </a:lnTo>
                                <a:lnTo>
                                  <a:pt x="210" y="46"/>
                                </a:lnTo>
                                <a:lnTo>
                                  <a:pt x="214" y="48"/>
                                </a:lnTo>
                                <a:lnTo>
                                  <a:pt x="217" y="50"/>
                                </a:lnTo>
                                <a:lnTo>
                                  <a:pt x="220" y="52"/>
                                </a:lnTo>
                                <a:lnTo>
                                  <a:pt x="223" y="54"/>
                                </a:lnTo>
                                <a:lnTo>
                                  <a:pt x="225" y="56"/>
                                </a:lnTo>
                                <a:lnTo>
                                  <a:pt x="228" y="59"/>
                                </a:lnTo>
                                <a:lnTo>
                                  <a:pt x="230" y="61"/>
                                </a:lnTo>
                                <a:lnTo>
                                  <a:pt x="233" y="63"/>
                                </a:lnTo>
                                <a:lnTo>
                                  <a:pt x="235" y="66"/>
                                </a:lnTo>
                                <a:lnTo>
                                  <a:pt x="237" y="69"/>
                                </a:lnTo>
                                <a:lnTo>
                                  <a:pt x="238" y="72"/>
                                </a:lnTo>
                                <a:lnTo>
                                  <a:pt x="240" y="75"/>
                                </a:lnTo>
                                <a:lnTo>
                                  <a:pt x="242" y="78"/>
                                </a:lnTo>
                                <a:lnTo>
                                  <a:pt x="243" y="80"/>
                                </a:lnTo>
                                <a:lnTo>
                                  <a:pt x="243" y="83"/>
                                </a:lnTo>
                                <a:lnTo>
                                  <a:pt x="245" y="86"/>
                                </a:lnTo>
                                <a:lnTo>
                                  <a:pt x="246" y="90"/>
                                </a:lnTo>
                                <a:lnTo>
                                  <a:pt x="248" y="93"/>
                                </a:lnTo>
                                <a:lnTo>
                                  <a:pt x="249" y="97"/>
                                </a:lnTo>
                                <a:lnTo>
                                  <a:pt x="249" y="101"/>
                                </a:lnTo>
                                <a:lnTo>
                                  <a:pt x="250" y="104"/>
                                </a:lnTo>
                                <a:lnTo>
                                  <a:pt x="250" y="108"/>
                                </a:lnTo>
                                <a:lnTo>
                                  <a:pt x="250" y="112"/>
                                </a:lnTo>
                                <a:lnTo>
                                  <a:pt x="250" y="115"/>
                                </a:lnTo>
                                <a:lnTo>
                                  <a:pt x="250" y="120"/>
                                </a:lnTo>
                                <a:lnTo>
                                  <a:pt x="250" y="124"/>
                                </a:lnTo>
                                <a:lnTo>
                                  <a:pt x="249" y="128"/>
                                </a:lnTo>
                                <a:lnTo>
                                  <a:pt x="248" y="132"/>
                                </a:lnTo>
                                <a:lnTo>
                                  <a:pt x="246" y="136"/>
                                </a:lnTo>
                                <a:lnTo>
                                  <a:pt x="245" y="140"/>
                                </a:lnTo>
                                <a:lnTo>
                                  <a:pt x="243" y="144"/>
                                </a:lnTo>
                                <a:lnTo>
                                  <a:pt x="243" y="146"/>
                                </a:lnTo>
                                <a:lnTo>
                                  <a:pt x="242" y="148"/>
                                </a:lnTo>
                                <a:lnTo>
                                  <a:pt x="240" y="151"/>
                                </a:lnTo>
                                <a:lnTo>
                                  <a:pt x="239" y="154"/>
                                </a:lnTo>
                                <a:lnTo>
                                  <a:pt x="238" y="156"/>
                                </a:lnTo>
                                <a:lnTo>
                                  <a:pt x="238" y="158"/>
                                </a:lnTo>
                                <a:lnTo>
                                  <a:pt x="236" y="161"/>
                                </a:lnTo>
                                <a:lnTo>
                                  <a:pt x="235" y="162"/>
                                </a:lnTo>
                                <a:lnTo>
                                  <a:pt x="233" y="164"/>
                                </a:lnTo>
                                <a:lnTo>
                                  <a:pt x="232" y="167"/>
                                </a:lnTo>
                                <a:lnTo>
                                  <a:pt x="230" y="169"/>
                                </a:lnTo>
                                <a:lnTo>
                                  <a:pt x="228" y="172"/>
                                </a:lnTo>
                                <a:lnTo>
                                  <a:pt x="226" y="174"/>
                                </a:lnTo>
                                <a:lnTo>
                                  <a:pt x="223" y="177"/>
                                </a:lnTo>
                                <a:lnTo>
                                  <a:pt x="221" y="180"/>
                                </a:lnTo>
                                <a:lnTo>
                                  <a:pt x="219" y="182"/>
                                </a:lnTo>
                                <a:lnTo>
                                  <a:pt x="217" y="184"/>
                                </a:lnTo>
                                <a:lnTo>
                                  <a:pt x="216" y="185"/>
                                </a:lnTo>
                                <a:lnTo>
                                  <a:pt x="214" y="187"/>
                                </a:lnTo>
                                <a:lnTo>
                                  <a:pt x="214" y="189"/>
                                </a:lnTo>
                                <a:lnTo>
                                  <a:pt x="213" y="191"/>
                                </a:lnTo>
                                <a:lnTo>
                                  <a:pt x="212" y="192"/>
                                </a:lnTo>
                                <a:lnTo>
                                  <a:pt x="210" y="193"/>
                                </a:lnTo>
                                <a:lnTo>
                                  <a:pt x="210" y="195"/>
                                </a:lnTo>
                                <a:lnTo>
                                  <a:pt x="209" y="196"/>
                                </a:lnTo>
                                <a:lnTo>
                                  <a:pt x="209" y="197"/>
                                </a:lnTo>
                                <a:lnTo>
                                  <a:pt x="209" y="198"/>
                                </a:lnTo>
                                <a:lnTo>
                                  <a:pt x="209" y="199"/>
                                </a:lnTo>
                                <a:lnTo>
                                  <a:pt x="209" y="200"/>
                                </a:lnTo>
                                <a:lnTo>
                                  <a:pt x="209" y="202"/>
                                </a:lnTo>
                                <a:lnTo>
                                  <a:pt x="209" y="203"/>
                                </a:lnTo>
                                <a:lnTo>
                                  <a:pt x="210" y="204"/>
                                </a:lnTo>
                                <a:lnTo>
                                  <a:pt x="210" y="206"/>
                                </a:lnTo>
                                <a:lnTo>
                                  <a:pt x="212" y="207"/>
                                </a:lnTo>
                                <a:lnTo>
                                  <a:pt x="212" y="208"/>
                                </a:lnTo>
                                <a:lnTo>
                                  <a:pt x="213" y="210"/>
                                </a:lnTo>
                                <a:lnTo>
                                  <a:pt x="214" y="211"/>
                                </a:lnTo>
                                <a:lnTo>
                                  <a:pt x="215" y="213"/>
                                </a:lnTo>
                                <a:lnTo>
                                  <a:pt x="217" y="214"/>
                                </a:lnTo>
                                <a:lnTo>
                                  <a:pt x="218" y="215"/>
                                </a:lnTo>
                                <a:lnTo>
                                  <a:pt x="216" y="221"/>
                                </a:lnTo>
                                <a:lnTo>
                                  <a:pt x="130" y="192"/>
                                </a:lnTo>
                                <a:lnTo>
                                  <a:pt x="132" y="185"/>
                                </a:lnTo>
                                <a:lnTo>
                                  <a:pt x="137" y="186"/>
                                </a:lnTo>
                                <a:lnTo>
                                  <a:pt x="142" y="186"/>
                                </a:lnTo>
                                <a:lnTo>
                                  <a:pt x="147" y="187"/>
                                </a:lnTo>
                                <a:lnTo>
                                  <a:pt x="151" y="187"/>
                                </a:lnTo>
                                <a:lnTo>
                                  <a:pt x="155" y="187"/>
                                </a:lnTo>
                                <a:lnTo>
                                  <a:pt x="159" y="187"/>
                                </a:lnTo>
                                <a:lnTo>
                                  <a:pt x="163" y="186"/>
                                </a:lnTo>
                                <a:lnTo>
                                  <a:pt x="168" y="186"/>
                                </a:lnTo>
                                <a:lnTo>
                                  <a:pt x="172" y="185"/>
                                </a:lnTo>
                                <a:lnTo>
                                  <a:pt x="176" y="184"/>
                                </a:lnTo>
                                <a:lnTo>
                                  <a:pt x="180" y="183"/>
                                </a:lnTo>
                                <a:lnTo>
                                  <a:pt x="184" y="183"/>
                                </a:lnTo>
                                <a:lnTo>
                                  <a:pt x="187" y="181"/>
                                </a:lnTo>
                                <a:lnTo>
                                  <a:pt x="191" y="180"/>
                                </a:lnTo>
                                <a:lnTo>
                                  <a:pt x="194" y="179"/>
                                </a:lnTo>
                                <a:lnTo>
                                  <a:pt x="197" y="177"/>
                                </a:lnTo>
                                <a:lnTo>
                                  <a:pt x="200" y="176"/>
                                </a:lnTo>
                                <a:lnTo>
                                  <a:pt x="203" y="174"/>
                                </a:lnTo>
                                <a:lnTo>
                                  <a:pt x="206" y="172"/>
                                </a:lnTo>
                                <a:lnTo>
                                  <a:pt x="209" y="170"/>
                                </a:lnTo>
                                <a:lnTo>
                                  <a:pt x="213" y="168"/>
                                </a:lnTo>
                                <a:lnTo>
                                  <a:pt x="215" y="166"/>
                                </a:lnTo>
                                <a:lnTo>
                                  <a:pt x="218" y="164"/>
                                </a:lnTo>
                                <a:lnTo>
                                  <a:pt x="219" y="161"/>
                                </a:lnTo>
                                <a:lnTo>
                                  <a:pt x="222" y="159"/>
                                </a:lnTo>
                                <a:lnTo>
                                  <a:pt x="223" y="157"/>
                                </a:lnTo>
                                <a:lnTo>
                                  <a:pt x="225" y="154"/>
                                </a:lnTo>
                                <a:lnTo>
                                  <a:pt x="227" y="151"/>
                                </a:lnTo>
                                <a:lnTo>
                                  <a:pt x="228" y="148"/>
                                </a:lnTo>
                                <a:lnTo>
                                  <a:pt x="230" y="145"/>
                                </a:lnTo>
                                <a:lnTo>
                                  <a:pt x="231" y="143"/>
                                </a:lnTo>
                                <a:lnTo>
                                  <a:pt x="233" y="141"/>
                                </a:lnTo>
                                <a:lnTo>
                                  <a:pt x="233" y="138"/>
                                </a:lnTo>
                                <a:lnTo>
                                  <a:pt x="234" y="136"/>
                                </a:lnTo>
                                <a:lnTo>
                                  <a:pt x="234" y="134"/>
                                </a:lnTo>
                                <a:lnTo>
                                  <a:pt x="235" y="132"/>
                                </a:lnTo>
                                <a:lnTo>
                                  <a:pt x="235" y="130"/>
                                </a:lnTo>
                                <a:lnTo>
                                  <a:pt x="235" y="128"/>
                                </a:lnTo>
                                <a:lnTo>
                                  <a:pt x="236" y="126"/>
                                </a:lnTo>
                                <a:lnTo>
                                  <a:pt x="236" y="124"/>
                                </a:lnTo>
                                <a:lnTo>
                                  <a:pt x="236" y="122"/>
                                </a:lnTo>
                                <a:lnTo>
                                  <a:pt x="236" y="120"/>
                                </a:lnTo>
                                <a:lnTo>
                                  <a:pt x="235" y="118"/>
                                </a:lnTo>
                                <a:lnTo>
                                  <a:pt x="235" y="115"/>
                                </a:lnTo>
                                <a:lnTo>
                                  <a:pt x="235" y="113"/>
                                </a:lnTo>
                                <a:lnTo>
                                  <a:pt x="234" y="111"/>
                                </a:lnTo>
                                <a:lnTo>
                                  <a:pt x="233" y="110"/>
                                </a:lnTo>
                                <a:lnTo>
                                  <a:pt x="233" y="108"/>
                                </a:lnTo>
                                <a:lnTo>
                                  <a:pt x="232" y="106"/>
                                </a:lnTo>
                                <a:lnTo>
                                  <a:pt x="231" y="105"/>
                                </a:lnTo>
                                <a:lnTo>
                                  <a:pt x="230" y="103"/>
                                </a:lnTo>
                                <a:lnTo>
                                  <a:pt x="229" y="102"/>
                                </a:lnTo>
                                <a:lnTo>
                                  <a:pt x="228" y="100"/>
                                </a:lnTo>
                                <a:lnTo>
                                  <a:pt x="228" y="99"/>
                                </a:lnTo>
                                <a:lnTo>
                                  <a:pt x="226" y="98"/>
                                </a:lnTo>
                                <a:lnTo>
                                  <a:pt x="225" y="96"/>
                                </a:lnTo>
                                <a:lnTo>
                                  <a:pt x="224" y="95"/>
                                </a:lnTo>
                                <a:lnTo>
                                  <a:pt x="223" y="94"/>
                                </a:lnTo>
                                <a:lnTo>
                                  <a:pt x="221" y="93"/>
                                </a:lnTo>
                                <a:lnTo>
                                  <a:pt x="220" y="92"/>
                                </a:lnTo>
                                <a:lnTo>
                                  <a:pt x="219" y="91"/>
                                </a:lnTo>
                                <a:lnTo>
                                  <a:pt x="217" y="91"/>
                                </a:lnTo>
                                <a:lnTo>
                                  <a:pt x="215" y="90"/>
                                </a:lnTo>
                                <a:lnTo>
                                  <a:pt x="214" y="89"/>
                                </a:lnTo>
                                <a:lnTo>
                                  <a:pt x="212" y="89"/>
                                </a:lnTo>
                                <a:lnTo>
                                  <a:pt x="209" y="88"/>
                                </a:lnTo>
                                <a:lnTo>
                                  <a:pt x="207" y="88"/>
                                </a:lnTo>
                                <a:lnTo>
                                  <a:pt x="205" y="88"/>
                                </a:lnTo>
                                <a:lnTo>
                                  <a:pt x="203" y="87"/>
                                </a:lnTo>
                                <a:lnTo>
                                  <a:pt x="201" y="87"/>
                                </a:lnTo>
                                <a:lnTo>
                                  <a:pt x="198" y="88"/>
                                </a:lnTo>
                                <a:lnTo>
                                  <a:pt x="197" y="88"/>
                                </a:lnTo>
                                <a:lnTo>
                                  <a:pt x="194" y="88"/>
                                </a:lnTo>
                                <a:lnTo>
                                  <a:pt x="192" y="89"/>
                                </a:lnTo>
                                <a:lnTo>
                                  <a:pt x="190" y="90"/>
                                </a:lnTo>
                                <a:lnTo>
                                  <a:pt x="188" y="91"/>
                                </a:lnTo>
                                <a:lnTo>
                                  <a:pt x="185" y="92"/>
                                </a:lnTo>
                                <a:lnTo>
                                  <a:pt x="183" y="93"/>
                                </a:lnTo>
                                <a:lnTo>
                                  <a:pt x="180" y="94"/>
                                </a:lnTo>
                                <a:lnTo>
                                  <a:pt x="178" y="95"/>
                                </a:lnTo>
                                <a:lnTo>
                                  <a:pt x="174" y="97"/>
                                </a:lnTo>
                                <a:lnTo>
                                  <a:pt x="172" y="99"/>
                                </a:lnTo>
                                <a:lnTo>
                                  <a:pt x="168" y="102"/>
                                </a:lnTo>
                                <a:lnTo>
                                  <a:pt x="165" y="104"/>
                                </a:lnTo>
                                <a:lnTo>
                                  <a:pt x="162" y="107"/>
                                </a:lnTo>
                                <a:lnTo>
                                  <a:pt x="158" y="110"/>
                                </a:lnTo>
                                <a:lnTo>
                                  <a:pt x="153" y="114"/>
                                </a:lnTo>
                                <a:lnTo>
                                  <a:pt x="149" y="119"/>
                                </a:lnTo>
                                <a:lnTo>
                                  <a:pt x="143" y="125"/>
                                </a:lnTo>
                                <a:lnTo>
                                  <a:pt x="136" y="130"/>
                                </a:lnTo>
                                <a:lnTo>
                                  <a:pt x="131" y="135"/>
                                </a:lnTo>
                                <a:lnTo>
                                  <a:pt x="125" y="140"/>
                                </a:lnTo>
                                <a:lnTo>
                                  <a:pt x="120" y="144"/>
                                </a:lnTo>
                                <a:lnTo>
                                  <a:pt x="116" y="146"/>
                                </a:lnTo>
                                <a:lnTo>
                                  <a:pt x="112" y="149"/>
                                </a:lnTo>
                                <a:lnTo>
                                  <a:pt x="108" y="153"/>
                                </a:lnTo>
                                <a:lnTo>
                                  <a:pt x="103" y="155"/>
                                </a:lnTo>
                                <a:lnTo>
                                  <a:pt x="99" y="157"/>
                                </a:lnTo>
                                <a:lnTo>
                                  <a:pt x="95" y="159"/>
                                </a:lnTo>
                                <a:lnTo>
                                  <a:pt x="92" y="161"/>
                                </a:lnTo>
                                <a:lnTo>
                                  <a:pt x="88" y="162"/>
                                </a:lnTo>
                                <a:lnTo>
                                  <a:pt x="84" y="163"/>
                                </a:lnTo>
                                <a:lnTo>
                                  <a:pt x="80" y="164"/>
                                </a:lnTo>
                                <a:lnTo>
                                  <a:pt x="76" y="164"/>
                                </a:lnTo>
                                <a:lnTo>
                                  <a:pt x="74" y="164"/>
                                </a:lnTo>
                                <a:lnTo>
                                  <a:pt x="73" y="165"/>
                                </a:lnTo>
                                <a:lnTo>
                                  <a:pt x="70" y="165"/>
                                </a:lnTo>
                                <a:lnTo>
                                  <a:pt x="69" y="165"/>
                                </a:lnTo>
                                <a:lnTo>
                                  <a:pt x="66" y="165"/>
                                </a:lnTo>
                                <a:lnTo>
                                  <a:pt x="64" y="165"/>
                                </a:lnTo>
                                <a:lnTo>
                                  <a:pt x="62" y="165"/>
                                </a:lnTo>
                                <a:lnTo>
                                  <a:pt x="60" y="165"/>
                                </a:lnTo>
                                <a:lnTo>
                                  <a:pt x="58" y="164"/>
                                </a:lnTo>
                                <a:lnTo>
                                  <a:pt x="56" y="164"/>
                                </a:lnTo>
                                <a:lnTo>
                                  <a:pt x="54" y="164"/>
                                </a:lnTo>
                                <a:lnTo>
                                  <a:pt x="53" y="164"/>
                                </a:lnTo>
                                <a:lnTo>
                                  <a:pt x="50" y="163"/>
                                </a:lnTo>
                                <a:lnTo>
                                  <a:pt x="48" y="163"/>
                                </a:lnTo>
                                <a:lnTo>
                                  <a:pt x="47" y="162"/>
                                </a:lnTo>
                                <a:lnTo>
                                  <a:pt x="45" y="161"/>
                                </a:lnTo>
                                <a:lnTo>
                                  <a:pt x="41" y="160"/>
                                </a:lnTo>
                                <a:lnTo>
                                  <a:pt x="39" y="159"/>
                                </a:lnTo>
                                <a:lnTo>
                                  <a:pt x="35" y="157"/>
                                </a:lnTo>
                                <a:lnTo>
                                  <a:pt x="33" y="156"/>
                                </a:lnTo>
                                <a:lnTo>
                                  <a:pt x="29" y="154"/>
                                </a:lnTo>
                                <a:lnTo>
                                  <a:pt x="26" y="151"/>
                                </a:lnTo>
                                <a:lnTo>
                                  <a:pt x="23" y="149"/>
                                </a:lnTo>
                                <a:lnTo>
                                  <a:pt x="21" y="147"/>
                                </a:lnTo>
                                <a:lnTo>
                                  <a:pt x="19" y="145"/>
                                </a:lnTo>
                                <a:lnTo>
                                  <a:pt x="17" y="143"/>
                                </a:lnTo>
                                <a:lnTo>
                                  <a:pt x="14" y="141"/>
                                </a:lnTo>
                                <a:lnTo>
                                  <a:pt x="13" y="138"/>
                                </a:lnTo>
                                <a:lnTo>
                                  <a:pt x="11" y="135"/>
                                </a:lnTo>
                                <a:lnTo>
                                  <a:pt x="9" y="133"/>
                                </a:lnTo>
                                <a:lnTo>
                                  <a:pt x="8" y="129"/>
                                </a:lnTo>
                                <a:lnTo>
                                  <a:pt x="6" y="126"/>
                                </a:lnTo>
                                <a:lnTo>
                                  <a:pt x="5" y="123"/>
                                </a:lnTo>
                                <a:lnTo>
                                  <a:pt x="4" y="120"/>
                                </a:lnTo>
                                <a:lnTo>
                                  <a:pt x="3" y="116"/>
                                </a:lnTo>
                                <a:lnTo>
                                  <a:pt x="2" y="113"/>
                                </a:lnTo>
                                <a:lnTo>
                                  <a:pt x="1" y="110"/>
                                </a:lnTo>
                                <a:lnTo>
                                  <a:pt x="0" y="106"/>
                                </a:lnTo>
                                <a:lnTo>
                                  <a:pt x="0" y="103"/>
                                </a:lnTo>
                                <a:lnTo>
                                  <a:pt x="0" y="99"/>
                                </a:lnTo>
                                <a:lnTo>
                                  <a:pt x="0" y="96"/>
                                </a:lnTo>
                                <a:lnTo>
                                  <a:pt x="0" y="93"/>
                                </a:lnTo>
                                <a:lnTo>
                                  <a:pt x="1" y="89"/>
                                </a:lnTo>
                                <a:lnTo>
                                  <a:pt x="1" y="86"/>
                                </a:lnTo>
                                <a:lnTo>
                                  <a:pt x="2" y="81"/>
                                </a:lnTo>
                                <a:lnTo>
                                  <a:pt x="3" y="78"/>
                                </a:lnTo>
                                <a:lnTo>
                                  <a:pt x="4" y="74"/>
                                </a:lnTo>
                                <a:lnTo>
                                  <a:pt x="5" y="71"/>
                                </a:lnTo>
                                <a:lnTo>
                                  <a:pt x="6" y="68"/>
                                </a:lnTo>
                                <a:lnTo>
                                  <a:pt x="7" y="66"/>
                                </a:lnTo>
                                <a:lnTo>
                                  <a:pt x="8" y="63"/>
                                </a:lnTo>
                                <a:lnTo>
                                  <a:pt x="9" y="61"/>
                                </a:lnTo>
                                <a:lnTo>
                                  <a:pt x="11" y="58"/>
                                </a:lnTo>
                                <a:lnTo>
                                  <a:pt x="12" y="56"/>
                                </a:lnTo>
                                <a:lnTo>
                                  <a:pt x="13" y="54"/>
                                </a:lnTo>
                                <a:lnTo>
                                  <a:pt x="15" y="52"/>
                                </a:lnTo>
                                <a:lnTo>
                                  <a:pt x="18" y="48"/>
                                </a:lnTo>
                                <a:lnTo>
                                  <a:pt x="19" y="45"/>
                                </a:lnTo>
                                <a:lnTo>
                                  <a:pt x="21" y="43"/>
                                </a:lnTo>
                                <a:lnTo>
                                  <a:pt x="23" y="41"/>
                                </a:lnTo>
                                <a:lnTo>
                                  <a:pt x="25" y="39"/>
                                </a:lnTo>
                                <a:lnTo>
                                  <a:pt x="27" y="37"/>
                                </a:lnTo>
                                <a:lnTo>
                                  <a:pt x="29" y="35"/>
                                </a:lnTo>
                                <a:lnTo>
                                  <a:pt x="31" y="33"/>
                                </a:lnTo>
                                <a:lnTo>
                                  <a:pt x="34" y="31"/>
                                </a:lnTo>
                                <a:lnTo>
                                  <a:pt x="36" y="29"/>
                                </a:lnTo>
                                <a:lnTo>
                                  <a:pt x="37" y="27"/>
                                </a:lnTo>
                                <a:lnTo>
                                  <a:pt x="39" y="26"/>
                                </a:lnTo>
                                <a:lnTo>
                                  <a:pt x="39" y="24"/>
                                </a:lnTo>
                                <a:lnTo>
                                  <a:pt x="40" y="23"/>
                                </a:lnTo>
                                <a:lnTo>
                                  <a:pt x="41" y="22"/>
                                </a:lnTo>
                                <a:lnTo>
                                  <a:pt x="41" y="21"/>
                                </a:lnTo>
                                <a:lnTo>
                                  <a:pt x="41" y="20"/>
                                </a:lnTo>
                                <a:lnTo>
                                  <a:pt x="42" y="19"/>
                                </a:lnTo>
                                <a:lnTo>
                                  <a:pt x="42" y="18"/>
                                </a:lnTo>
                                <a:lnTo>
                                  <a:pt x="42" y="17"/>
                                </a:lnTo>
                                <a:lnTo>
                                  <a:pt x="41" y="16"/>
                                </a:lnTo>
                                <a:lnTo>
                                  <a:pt x="41" y="15"/>
                                </a:lnTo>
                                <a:lnTo>
                                  <a:pt x="41" y="14"/>
                                </a:lnTo>
                                <a:lnTo>
                                  <a:pt x="40" y="14"/>
                                </a:lnTo>
                                <a:lnTo>
                                  <a:pt x="39" y="13"/>
                                </a:lnTo>
                                <a:lnTo>
                                  <a:pt x="39" y="12"/>
                                </a:lnTo>
                                <a:lnTo>
                                  <a:pt x="37" y="10"/>
                                </a:lnTo>
                                <a:lnTo>
                                  <a:pt x="36" y="8"/>
                                </a:lnTo>
                                <a:lnTo>
                                  <a:pt x="34" y="8"/>
                                </a:lnTo>
                                <a:lnTo>
                                  <a:pt x="31" y="6"/>
                                </a:lnTo>
                                <a:lnTo>
                                  <a:pt x="29" y="5"/>
                                </a:lnTo>
                                <a:lnTo>
                                  <a:pt x="31"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 name="Freeform 39"/>
                        <wps:cNvSpPr>
                          <a:spLocks/>
                        </wps:cNvSpPr>
                        <wps:spPr bwMode="auto">
                          <a:xfrm>
                            <a:off x="4920" y="4272"/>
                            <a:ext cx="196" cy="149"/>
                          </a:xfrm>
                          <a:custGeom>
                            <a:avLst/>
                            <a:gdLst>
                              <a:gd name="T0" fmla="*/ 270 w 270"/>
                              <a:gd name="T1" fmla="*/ 94 h 205"/>
                              <a:gd name="T2" fmla="*/ 213 w 270"/>
                              <a:gd name="T3" fmla="*/ 202 h 205"/>
                              <a:gd name="T4" fmla="*/ 217 w 270"/>
                              <a:gd name="T5" fmla="*/ 193 h 205"/>
                              <a:gd name="T6" fmla="*/ 218 w 270"/>
                              <a:gd name="T7" fmla="*/ 189 h 205"/>
                              <a:gd name="T8" fmla="*/ 219 w 270"/>
                              <a:gd name="T9" fmla="*/ 185 h 205"/>
                              <a:gd name="T10" fmla="*/ 219 w 270"/>
                              <a:gd name="T11" fmla="*/ 181 h 205"/>
                              <a:gd name="T12" fmla="*/ 219 w 270"/>
                              <a:gd name="T13" fmla="*/ 178 h 205"/>
                              <a:gd name="T14" fmla="*/ 218 w 270"/>
                              <a:gd name="T15" fmla="*/ 176 h 205"/>
                              <a:gd name="T16" fmla="*/ 217 w 270"/>
                              <a:gd name="T17" fmla="*/ 173 h 205"/>
                              <a:gd name="T18" fmla="*/ 216 w 270"/>
                              <a:gd name="T19" fmla="*/ 171 h 205"/>
                              <a:gd name="T20" fmla="*/ 213 w 270"/>
                              <a:gd name="T21" fmla="*/ 168 h 205"/>
                              <a:gd name="T22" fmla="*/ 210 w 270"/>
                              <a:gd name="T23" fmla="*/ 166 h 205"/>
                              <a:gd name="T24" fmla="*/ 206 w 270"/>
                              <a:gd name="T25" fmla="*/ 163 h 205"/>
                              <a:gd name="T26" fmla="*/ 199 w 270"/>
                              <a:gd name="T27" fmla="*/ 160 h 205"/>
                              <a:gd name="T28" fmla="*/ 52 w 270"/>
                              <a:gd name="T29" fmla="*/ 97 h 205"/>
                              <a:gd name="T30" fmla="*/ 43 w 270"/>
                              <a:gd name="T31" fmla="*/ 93 h 205"/>
                              <a:gd name="T32" fmla="*/ 37 w 270"/>
                              <a:gd name="T33" fmla="*/ 91 h 205"/>
                              <a:gd name="T34" fmla="*/ 32 w 270"/>
                              <a:gd name="T35" fmla="*/ 90 h 205"/>
                              <a:gd name="T36" fmla="*/ 29 w 270"/>
                              <a:gd name="T37" fmla="*/ 90 h 205"/>
                              <a:gd name="T38" fmla="*/ 26 w 270"/>
                              <a:gd name="T39" fmla="*/ 90 h 205"/>
                              <a:gd name="T40" fmla="*/ 24 w 270"/>
                              <a:gd name="T41" fmla="*/ 90 h 205"/>
                              <a:gd name="T42" fmla="*/ 21 w 270"/>
                              <a:gd name="T43" fmla="*/ 92 h 205"/>
                              <a:gd name="T44" fmla="*/ 19 w 270"/>
                              <a:gd name="T45" fmla="*/ 93 h 205"/>
                              <a:gd name="T46" fmla="*/ 16 w 270"/>
                              <a:gd name="T47" fmla="*/ 95 h 205"/>
                              <a:gd name="T48" fmla="*/ 14 w 270"/>
                              <a:gd name="T49" fmla="*/ 98 h 205"/>
                              <a:gd name="T50" fmla="*/ 12 w 270"/>
                              <a:gd name="T51" fmla="*/ 103 h 205"/>
                              <a:gd name="T52" fmla="*/ 9 w 270"/>
                              <a:gd name="T53" fmla="*/ 107 h 205"/>
                              <a:gd name="T54" fmla="*/ 0 w 270"/>
                              <a:gd name="T55" fmla="*/ 111 h 205"/>
                              <a:gd name="T56" fmla="*/ 57 w 270"/>
                              <a:gd name="T57" fmla="*/ 2 h 205"/>
                              <a:gd name="T58" fmla="*/ 53 w 270"/>
                              <a:gd name="T59" fmla="*/ 11 h 205"/>
                              <a:gd name="T60" fmla="*/ 51 w 270"/>
                              <a:gd name="T61" fmla="*/ 16 h 205"/>
                              <a:gd name="T62" fmla="*/ 51 w 270"/>
                              <a:gd name="T63" fmla="*/ 19 h 205"/>
                              <a:gd name="T64" fmla="*/ 50 w 270"/>
                              <a:gd name="T65" fmla="*/ 23 h 205"/>
                              <a:gd name="T66" fmla="*/ 51 w 270"/>
                              <a:gd name="T67" fmla="*/ 26 h 205"/>
                              <a:gd name="T68" fmla="*/ 51 w 270"/>
                              <a:gd name="T69" fmla="*/ 30 h 205"/>
                              <a:gd name="T70" fmla="*/ 52 w 270"/>
                              <a:gd name="T71" fmla="*/ 32 h 205"/>
                              <a:gd name="T72" fmla="*/ 54 w 270"/>
                              <a:gd name="T73" fmla="*/ 35 h 205"/>
                              <a:gd name="T74" fmla="*/ 56 w 270"/>
                              <a:gd name="T75" fmla="*/ 36 h 205"/>
                              <a:gd name="T76" fmla="*/ 59 w 270"/>
                              <a:gd name="T77" fmla="*/ 39 h 205"/>
                              <a:gd name="T78" fmla="*/ 64 w 270"/>
                              <a:gd name="T79" fmla="*/ 41 h 205"/>
                              <a:gd name="T80" fmla="*/ 70 w 270"/>
                              <a:gd name="T81" fmla="*/ 44 h 205"/>
                              <a:gd name="T82" fmla="*/ 218 w 270"/>
                              <a:gd name="T83" fmla="*/ 109 h 205"/>
                              <a:gd name="T84" fmla="*/ 227 w 270"/>
                              <a:gd name="T85" fmla="*/ 112 h 205"/>
                              <a:gd name="T86" fmla="*/ 232 w 270"/>
                              <a:gd name="T87" fmla="*/ 114 h 205"/>
                              <a:gd name="T88" fmla="*/ 237 w 270"/>
                              <a:gd name="T89" fmla="*/ 115 h 205"/>
                              <a:gd name="T90" fmla="*/ 240 w 270"/>
                              <a:gd name="T91" fmla="*/ 116 h 205"/>
                              <a:gd name="T92" fmla="*/ 243 w 270"/>
                              <a:gd name="T93" fmla="*/ 115 h 205"/>
                              <a:gd name="T94" fmla="*/ 245 w 270"/>
                              <a:gd name="T95" fmla="*/ 114 h 205"/>
                              <a:gd name="T96" fmla="*/ 247 w 270"/>
                              <a:gd name="T97" fmla="*/ 113 h 205"/>
                              <a:gd name="T98" fmla="*/ 250 w 270"/>
                              <a:gd name="T99" fmla="*/ 112 h 205"/>
                              <a:gd name="T100" fmla="*/ 253 w 270"/>
                              <a:gd name="T101" fmla="*/ 109 h 205"/>
                              <a:gd name="T102" fmla="*/ 255 w 270"/>
                              <a:gd name="T103" fmla="*/ 107 h 205"/>
                              <a:gd name="T104" fmla="*/ 257 w 270"/>
                              <a:gd name="T105" fmla="*/ 103 h 205"/>
                              <a:gd name="T106" fmla="*/ 260 w 270"/>
                              <a:gd name="T107" fmla="*/ 98 h 2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270" h="205">
                                <a:moveTo>
                                  <a:pt x="264" y="91"/>
                                </a:moveTo>
                                <a:lnTo>
                                  <a:pt x="270" y="94"/>
                                </a:lnTo>
                                <a:lnTo>
                                  <a:pt x="218" y="205"/>
                                </a:lnTo>
                                <a:lnTo>
                                  <a:pt x="213" y="202"/>
                                </a:lnTo>
                                <a:lnTo>
                                  <a:pt x="216" y="195"/>
                                </a:lnTo>
                                <a:lnTo>
                                  <a:pt x="217" y="193"/>
                                </a:lnTo>
                                <a:lnTo>
                                  <a:pt x="217" y="191"/>
                                </a:lnTo>
                                <a:lnTo>
                                  <a:pt x="218" y="189"/>
                                </a:lnTo>
                                <a:lnTo>
                                  <a:pt x="219" y="187"/>
                                </a:lnTo>
                                <a:lnTo>
                                  <a:pt x="219" y="185"/>
                                </a:lnTo>
                                <a:lnTo>
                                  <a:pt x="219" y="183"/>
                                </a:lnTo>
                                <a:lnTo>
                                  <a:pt x="219" y="181"/>
                                </a:lnTo>
                                <a:lnTo>
                                  <a:pt x="219" y="180"/>
                                </a:lnTo>
                                <a:lnTo>
                                  <a:pt x="219" y="178"/>
                                </a:lnTo>
                                <a:lnTo>
                                  <a:pt x="219" y="177"/>
                                </a:lnTo>
                                <a:lnTo>
                                  <a:pt x="218" y="176"/>
                                </a:lnTo>
                                <a:lnTo>
                                  <a:pt x="218" y="175"/>
                                </a:lnTo>
                                <a:lnTo>
                                  <a:pt x="217" y="173"/>
                                </a:lnTo>
                                <a:lnTo>
                                  <a:pt x="216" y="172"/>
                                </a:lnTo>
                                <a:lnTo>
                                  <a:pt x="216" y="171"/>
                                </a:lnTo>
                                <a:lnTo>
                                  <a:pt x="214" y="169"/>
                                </a:lnTo>
                                <a:lnTo>
                                  <a:pt x="213" y="168"/>
                                </a:lnTo>
                                <a:lnTo>
                                  <a:pt x="212" y="167"/>
                                </a:lnTo>
                                <a:lnTo>
                                  <a:pt x="210" y="166"/>
                                </a:lnTo>
                                <a:lnTo>
                                  <a:pt x="208" y="165"/>
                                </a:lnTo>
                                <a:lnTo>
                                  <a:pt x="206" y="163"/>
                                </a:lnTo>
                                <a:lnTo>
                                  <a:pt x="202" y="162"/>
                                </a:lnTo>
                                <a:lnTo>
                                  <a:pt x="199" y="160"/>
                                </a:lnTo>
                                <a:lnTo>
                                  <a:pt x="196" y="159"/>
                                </a:lnTo>
                                <a:lnTo>
                                  <a:pt x="52" y="97"/>
                                </a:lnTo>
                                <a:lnTo>
                                  <a:pt x="46" y="95"/>
                                </a:lnTo>
                                <a:lnTo>
                                  <a:pt x="43" y="93"/>
                                </a:lnTo>
                                <a:lnTo>
                                  <a:pt x="40" y="92"/>
                                </a:lnTo>
                                <a:lnTo>
                                  <a:pt x="37" y="91"/>
                                </a:lnTo>
                                <a:lnTo>
                                  <a:pt x="34" y="90"/>
                                </a:lnTo>
                                <a:lnTo>
                                  <a:pt x="32" y="90"/>
                                </a:lnTo>
                                <a:lnTo>
                                  <a:pt x="31" y="90"/>
                                </a:lnTo>
                                <a:lnTo>
                                  <a:pt x="29" y="90"/>
                                </a:lnTo>
                                <a:lnTo>
                                  <a:pt x="28" y="90"/>
                                </a:lnTo>
                                <a:lnTo>
                                  <a:pt x="26" y="90"/>
                                </a:lnTo>
                                <a:lnTo>
                                  <a:pt x="24" y="90"/>
                                </a:lnTo>
                                <a:lnTo>
                                  <a:pt x="23" y="91"/>
                                </a:lnTo>
                                <a:lnTo>
                                  <a:pt x="21" y="92"/>
                                </a:lnTo>
                                <a:lnTo>
                                  <a:pt x="20" y="92"/>
                                </a:lnTo>
                                <a:lnTo>
                                  <a:pt x="19" y="93"/>
                                </a:lnTo>
                                <a:lnTo>
                                  <a:pt x="17" y="94"/>
                                </a:lnTo>
                                <a:lnTo>
                                  <a:pt x="16" y="95"/>
                                </a:lnTo>
                                <a:lnTo>
                                  <a:pt x="15" y="97"/>
                                </a:lnTo>
                                <a:lnTo>
                                  <a:pt x="14" y="98"/>
                                </a:lnTo>
                                <a:lnTo>
                                  <a:pt x="13" y="101"/>
                                </a:lnTo>
                                <a:lnTo>
                                  <a:pt x="12" y="103"/>
                                </a:lnTo>
                                <a:lnTo>
                                  <a:pt x="10" y="105"/>
                                </a:lnTo>
                                <a:lnTo>
                                  <a:pt x="9" y="107"/>
                                </a:lnTo>
                                <a:lnTo>
                                  <a:pt x="6" y="113"/>
                                </a:lnTo>
                                <a:lnTo>
                                  <a:pt x="0" y="111"/>
                                </a:lnTo>
                                <a:lnTo>
                                  <a:pt x="51" y="0"/>
                                </a:lnTo>
                                <a:lnTo>
                                  <a:pt x="57" y="2"/>
                                </a:lnTo>
                                <a:lnTo>
                                  <a:pt x="54" y="9"/>
                                </a:lnTo>
                                <a:lnTo>
                                  <a:pt x="53" y="11"/>
                                </a:lnTo>
                                <a:lnTo>
                                  <a:pt x="52" y="13"/>
                                </a:lnTo>
                                <a:lnTo>
                                  <a:pt x="51" y="16"/>
                                </a:lnTo>
                                <a:lnTo>
                                  <a:pt x="51" y="18"/>
                                </a:lnTo>
                                <a:lnTo>
                                  <a:pt x="51" y="19"/>
                                </a:lnTo>
                                <a:lnTo>
                                  <a:pt x="50" y="21"/>
                                </a:lnTo>
                                <a:lnTo>
                                  <a:pt x="50" y="23"/>
                                </a:lnTo>
                                <a:lnTo>
                                  <a:pt x="51" y="25"/>
                                </a:lnTo>
                                <a:lnTo>
                                  <a:pt x="51" y="26"/>
                                </a:lnTo>
                                <a:lnTo>
                                  <a:pt x="51" y="27"/>
                                </a:lnTo>
                                <a:lnTo>
                                  <a:pt x="51" y="30"/>
                                </a:lnTo>
                                <a:lnTo>
                                  <a:pt x="52" y="31"/>
                                </a:lnTo>
                                <a:lnTo>
                                  <a:pt x="52" y="32"/>
                                </a:lnTo>
                                <a:lnTo>
                                  <a:pt x="53" y="33"/>
                                </a:lnTo>
                                <a:lnTo>
                                  <a:pt x="54" y="35"/>
                                </a:lnTo>
                                <a:lnTo>
                                  <a:pt x="55" y="36"/>
                                </a:lnTo>
                                <a:lnTo>
                                  <a:pt x="56" y="36"/>
                                </a:lnTo>
                                <a:lnTo>
                                  <a:pt x="57" y="37"/>
                                </a:lnTo>
                                <a:lnTo>
                                  <a:pt x="59" y="39"/>
                                </a:lnTo>
                                <a:lnTo>
                                  <a:pt x="61" y="40"/>
                                </a:lnTo>
                                <a:lnTo>
                                  <a:pt x="64" y="41"/>
                                </a:lnTo>
                                <a:lnTo>
                                  <a:pt x="67" y="43"/>
                                </a:lnTo>
                                <a:lnTo>
                                  <a:pt x="70" y="44"/>
                                </a:lnTo>
                                <a:lnTo>
                                  <a:pt x="74" y="46"/>
                                </a:lnTo>
                                <a:lnTo>
                                  <a:pt x="218" y="109"/>
                                </a:lnTo>
                                <a:lnTo>
                                  <a:pt x="222" y="110"/>
                                </a:lnTo>
                                <a:lnTo>
                                  <a:pt x="227" y="112"/>
                                </a:lnTo>
                                <a:lnTo>
                                  <a:pt x="230" y="113"/>
                                </a:lnTo>
                                <a:lnTo>
                                  <a:pt x="232" y="114"/>
                                </a:lnTo>
                                <a:lnTo>
                                  <a:pt x="235" y="114"/>
                                </a:lnTo>
                                <a:lnTo>
                                  <a:pt x="237" y="115"/>
                                </a:lnTo>
                                <a:lnTo>
                                  <a:pt x="239" y="115"/>
                                </a:lnTo>
                                <a:lnTo>
                                  <a:pt x="240" y="116"/>
                                </a:lnTo>
                                <a:lnTo>
                                  <a:pt x="241" y="115"/>
                                </a:lnTo>
                                <a:lnTo>
                                  <a:pt x="243" y="115"/>
                                </a:lnTo>
                                <a:lnTo>
                                  <a:pt x="244" y="115"/>
                                </a:lnTo>
                                <a:lnTo>
                                  <a:pt x="245" y="114"/>
                                </a:lnTo>
                                <a:lnTo>
                                  <a:pt x="246" y="114"/>
                                </a:lnTo>
                                <a:lnTo>
                                  <a:pt x="247" y="113"/>
                                </a:lnTo>
                                <a:lnTo>
                                  <a:pt x="249" y="113"/>
                                </a:lnTo>
                                <a:lnTo>
                                  <a:pt x="250" y="112"/>
                                </a:lnTo>
                                <a:lnTo>
                                  <a:pt x="251" y="111"/>
                                </a:lnTo>
                                <a:lnTo>
                                  <a:pt x="253" y="109"/>
                                </a:lnTo>
                                <a:lnTo>
                                  <a:pt x="254" y="108"/>
                                </a:lnTo>
                                <a:lnTo>
                                  <a:pt x="255" y="107"/>
                                </a:lnTo>
                                <a:lnTo>
                                  <a:pt x="256" y="105"/>
                                </a:lnTo>
                                <a:lnTo>
                                  <a:pt x="257" y="103"/>
                                </a:lnTo>
                                <a:lnTo>
                                  <a:pt x="259" y="101"/>
                                </a:lnTo>
                                <a:lnTo>
                                  <a:pt x="260" y="98"/>
                                </a:lnTo>
                                <a:lnTo>
                                  <a:pt x="264" y="9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 name="Freeform 40"/>
                        <wps:cNvSpPr>
                          <a:spLocks noEditPoints="1"/>
                        </wps:cNvSpPr>
                        <wps:spPr bwMode="auto">
                          <a:xfrm>
                            <a:off x="4967" y="4122"/>
                            <a:ext cx="213" cy="207"/>
                          </a:xfrm>
                          <a:custGeom>
                            <a:avLst/>
                            <a:gdLst>
                              <a:gd name="T0" fmla="*/ 207 w 287"/>
                              <a:gd name="T1" fmla="*/ 267 h 281"/>
                              <a:gd name="T2" fmla="*/ 210 w 287"/>
                              <a:gd name="T3" fmla="*/ 257 h 281"/>
                              <a:gd name="T4" fmla="*/ 209 w 287"/>
                              <a:gd name="T5" fmla="*/ 250 h 281"/>
                              <a:gd name="T6" fmla="*/ 206 w 287"/>
                              <a:gd name="T7" fmla="*/ 243 h 281"/>
                              <a:gd name="T8" fmla="*/ 196 w 287"/>
                              <a:gd name="T9" fmla="*/ 236 h 281"/>
                              <a:gd name="T10" fmla="*/ 45 w 287"/>
                              <a:gd name="T11" fmla="*/ 148 h 281"/>
                              <a:gd name="T12" fmla="*/ 34 w 287"/>
                              <a:gd name="T13" fmla="*/ 143 h 281"/>
                              <a:gd name="T14" fmla="*/ 27 w 287"/>
                              <a:gd name="T15" fmla="*/ 143 h 281"/>
                              <a:gd name="T16" fmla="*/ 21 w 287"/>
                              <a:gd name="T17" fmla="*/ 146 h 281"/>
                              <a:gd name="T18" fmla="*/ 13 w 287"/>
                              <a:gd name="T19" fmla="*/ 153 h 281"/>
                              <a:gd name="T20" fmla="*/ 56 w 287"/>
                              <a:gd name="T21" fmla="*/ 71 h 281"/>
                              <a:gd name="T22" fmla="*/ 70 w 287"/>
                              <a:gd name="T23" fmla="*/ 50 h 281"/>
                              <a:gd name="T24" fmla="*/ 84 w 287"/>
                              <a:gd name="T25" fmla="*/ 33 h 281"/>
                              <a:gd name="T26" fmla="*/ 99 w 287"/>
                              <a:gd name="T27" fmla="*/ 21 h 281"/>
                              <a:gd name="T28" fmla="*/ 116 w 287"/>
                              <a:gd name="T29" fmla="*/ 10 h 281"/>
                              <a:gd name="T30" fmla="*/ 136 w 287"/>
                              <a:gd name="T31" fmla="*/ 3 h 281"/>
                              <a:gd name="T32" fmla="*/ 155 w 287"/>
                              <a:gd name="T33" fmla="*/ 0 h 281"/>
                              <a:gd name="T34" fmla="*/ 176 w 287"/>
                              <a:gd name="T35" fmla="*/ 1 h 281"/>
                              <a:gd name="T36" fmla="*/ 197 w 287"/>
                              <a:gd name="T37" fmla="*/ 5 h 281"/>
                              <a:gd name="T38" fmla="*/ 217 w 287"/>
                              <a:gd name="T39" fmla="*/ 13 h 281"/>
                              <a:gd name="T40" fmla="*/ 234 w 287"/>
                              <a:gd name="T41" fmla="*/ 23 h 281"/>
                              <a:gd name="T42" fmla="*/ 246 w 287"/>
                              <a:gd name="T43" fmla="*/ 32 h 281"/>
                              <a:gd name="T44" fmla="*/ 256 w 287"/>
                              <a:gd name="T45" fmla="*/ 41 h 281"/>
                              <a:gd name="T46" fmla="*/ 265 w 287"/>
                              <a:gd name="T47" fmla="*/ 52 h 281"/>
                              <a:gd name="T48" fmla="*/ 273 w 287"/>
                              <a:gd name="T49" fmla="*/ 63 h 281"/>
                              <a:gd name="T50" fmla="*/ 279 w 287"/>
                              <a:gd name="T51" fmla="*/ 74 h 281"/>
                              <a:gd name="T52" fmla="*/ 285 w 287"/>
                              <a:gd name="T53" fmla="*/ 94 h 281"/>
                              <a:gd name="T54" fmla="*/ 287 w 287"/>
                              <a:gd name="T55" fmla="*/ 116 h 281"/>
                              <a:gd name="T56" fmla="*/ 283 w 287"/>
                              <a:gd name="T57" fmla="*/ 141 h 281"/>
                              <a:gd name="T58" fmla="*/ 276 w 287"/>
                              <a:gd name="T59" fmla="*/ 165 h 281"/>
                              <a:gd name="T60" fmla="*/ 266 w 287"/>
                              <a:gd name="T61" fmla="*/ 182 h 281"/>
                              <a:gd name="T62" fmla="*/ 220 w 287"/>
                              <a:gd name="T63" fmla="*/ 184 h 281"/>
                              <a:gd name="T64" fmla="*/ 232 w 287"/>
                              <a:gd name="T65" fmla="*/ 191 h 281"/>
                              <a:gd name="T66" fmla="*/ 238 w 287"/>
                              <a:gd name="T67" fmla="*/ 192 h 281"/>
                              <a:gd name="T68" fmla="*/ 242 w 287"/>
                              <a:gd name="T69" fmla="*/ 191 h 281"/>
                              <a:gd name="T70" fmla="*/ 247 w 287"/>
                              <a:gd name="T71" fmla="*/ 187 h 281"/>
                              <a:gd name="T72" fmla="*/ 254 w 287"/>
                              <a:gd name="T73" fmla="*/ 178 h 281"/>
                              <a:gd name="T74" fmla="*/ 260 w 287"/>
                              <a:gd name="T75" fmla="*/ 164 h 281"/>
                              <a:gd name="T76" fmla="*/ 261 w 287"/>
                              <a:gd name="T77" fmla="*/ 148 h 281"/>
                              <a:gd name="T78" fmla="*/ 258 w 287"/>
                              <a:gd name="T79" fmla="*/ 134 h 281"/>
                              <a:gd name="T80" fmla="*/ 247 w 287"/>
                              <a:gd name="T81" fmla="*/ 114 h 281"/>
                              <a:gd name="T82" fmla="*/ 237 w 287"/>
                              <a:gd name="T83" fmla="*/ 103 h 281"/>
                              <a:gd name="T84" fmla="*/ 226 w 287"/>
                              <a:gd name="T85" fmla="*/ 94 h 281"/>
                              <a:gd name="T86" fmla="*/ 214 w 287"/>
                              <a:gd name="T87" fmla="*/ 84 h 281"/>
                              <a:gd name="T88" fmla="*/ 200 w 287"/>
                              <a:gd name="T89" fmla="*/ 75 h 281"/>
                              <a:gd name="T90" fmla="*/ 178 w 287"/>
                              <a:gd name="T91" fmla="*/ 64 h 281"/>
                              <a:gd name="T92" fmla="*/ 155 w 287"/>
                              <a:gd name="T93" fmla="*/ 54 h 281"/>
                              <a:gd name="T94" fmla="*/ 134 w 287"/>
                              <a:gd name="T95" fmla="*/ 49 h 281"/>
                              <a:gd name="T96" fmla="*/ 117 w 287"/>
                              <a:gd name="T97" fmla="*/ 48 h 281"/>
                              <a:gd name="T98" fmla="*/ 104 w 287"/>
                              <a:gd name="T99" fmla="*/ 50 h 281"/>
                              <a:gd name="T100" fmla="*/ 92 w 287"/>
                              <a:gd name="T101" fmla="*/ 55 h 281"/>
                              <a:gd name="T102" fmla="*/ 83 w 287"/>
                              <a:gd name="T103" fmla="*/ 60 h 281"/>
                              <a:gd name="T104" fmla="*/ 75 w 287"/>
                              <a:gd name="T105" fmla="*/ 68 h 281"/>
                              <a:gd name="T106" fmla="*/ 67 w 287"/>
                              <a:gd name="T107" fmla="*/ 79 h 281"/>
                              <a:gd name="T108" fmla="*/ 60 w 287"/>
                              <a:gd name="T109" fmla="*/ 91 h 2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87" h="281">
                                <a:moveTo>
                                  <a:pt x="206" y="281"/>
                                </a:moveTo>
                                <a:lnTo>
                                  <a:pt x="201" y="277"/>
                                </a:lnTo>
                                <a:lnTo>
                                  <a:pt x="205" y="271"/>
                                </a:lnTo>
                                <a:lnTo>
                                  <a:pt x="206" y="269"/>
                                </a:lnTo>
                                <a:lnTo>
                                  <a:pt x="207" y="267"/>
                                </a:lnTo>
                                <a:lnTo>
                                  <a:pt x="208" y="265"/>
                                </a:lnTo>
                                <a:lnTo>
                                  <a:pt x="208" y="262"/>
                                </a:lnTo>
                                <a:lnTo>
                                  <a:pt x="209" y="260"/>
                                </a:lnTo>
                                <a:lnTo>
                                  <a:pt x="210" y="258"/>
                                </a:lnTo>
                                <a:lnTo>
                                  <a:pt x="210" y="257"/>
                                </a:lnTo>
                                <a:lnTo>
                                  <a:pt x="210" y="255"/>
                                </a:lnTo>
                                <a:lnTo>
                                  <a:pt x="210" y="254"/>
                                </a:lnTo>
                                <a:lnTo>
                                  <a:pt x="210" y="252"/>
                                </a:lnTo>
                                <a:lnTo>
                                  <a:pt x="209" y="251"/>
                                </a:lnTo>
                                <a:lnTo>
                                  <a:pt x="209" y="250"/>
                                </a:lnTo>
                                <a:lnTo>
                                  <a:pt x="209" y="248"/>
                                </a:lnTo>
                                <a:lnTo>
                                  <a:pt x="208" y="247"/>
                                </a:lnTo>
                                <a:lnTo>
                                  <a:pt x="207" y="246"/>
                                </a:lnTo>
                                <a:lnTo>
                                  <a:pt x="206" y="244"/>
                                </a:lnTo>
                                <a:lnTo>
                                  <a:pt x="206" y="243"/>
                                </a:lnTo>
                                <a:lnTo>
                                  <a:pt x="205" y="242"/>
                                </a:lnTo>
                                <a:lnTo>
                                  <a:pt x="203" y="241"/>
                                </a:lnTo>
                                <a:lnTo>
                                  <a:pt x="201" y="239"/>
                                </a:lnTo>
                                <a:lnTo>
                                  <a:pt x="198" y="238"/>
                                </a:lnTo>
                                <a:lnTo>
                                  <a:pt x="196" y="236"/>
                                </a:lnTo>
                                <a:lnTo>
                                  <a:pt x="191" y="234"/>
                                </a:lnTo>
                                <a:lnTo>
                                  <a:pt x="188" y="232"/>
                                </a:lnTo>
                                <a:lnTo>
                                  <a:pt x="54" y="152"/>
                                </a:lnTo>
                                <a:lnTo>
                                  <a:pt x="49" y="150"/>
                                </a:lnTo>
                                <a:lnTo>
                                  <a:pt x="45" y="148"/>
                                </a:lnTo>
                                <a:lnTo>
                                  <a:pt x="43" y="147"/>
                                </a:lnTo>
                                <a:lnTo>
                                  <a:pt x="40" y="146"/>
                                </a:lnTo>
                                <a:lnTo>
                                  <a:pt x="38" y="144"/>
                                </a:lnTo>
                                <a:lnTo>
                                  <a:pt x="35" y="143"/>
                                </a:lnTo>
                                <a:lnTo>
                                  <a:pt x="34" y="143"/>
                                </a:lnTo>
                                <a:lnTo>
                                  <a:pt x="33" y="142"/>
                                </a:lnTo>
                                <a:lnTo>
                                  <a:pt x="31" y="142"/>
                                </a:lnTo>
                                <a:lnTo>
                                  <a:pt x="30" y="142"/>
                                </a:lnTo>
                                <a:lnTo>
                                  <a:pt x="29" y="142"/>
                                </a:lnTo>
                                <a:lnTo>
                                  <a:pt x="27" y="143"/>
                                </a:lnTo>
                                <a:lnTo>
                                  <a:pt x="26" y="143"/>
                                </a:lnTo>
                                <a:lnTo>
                                  <a:pt x="25" y="144"/>
                                </a:lnTo>
                                <a:lnTo>
                                  <a:pt x="23" y="144"/>
                                </a:lnTo>
                                <a:lnTo>
                                  <a:pt x="22" y="145"/>
                                </a:lnTo>
                                <a:lnTo>
                                  <a:pt x="21" y="146"/>
                                </a:lnTo>
                                <a:lnTo>
                                  <a:pt x="19" y="147"/>
                                </a:lnTo>
                                <a:lnTo>
                                  <a:pt x="18" y="148"/>
                                </a:lnTo>
                                <a:lnTo>
                                  <a:pt x="15" y="149"/>
                                </a:lnTo>
                                <a:lnTo>
                                  <a:pt x="14" y="151"/>
                                </a:lnTo>
                                <a:lnTo>
                                  <a:pt x="13" y="153"/>
                                </a:lnTo>
                                <a:lnTo>
                                  <a:pt x="11" y="154"/>
                                </a:lnTo>
                                <a:lnTo>
                                  <a:pt x="10" y="156"/>
                                </a:lnTo>
                                <a:lnTo>
                                  <a:pt x="6" y="164"/>
                                </a:lnTo>
                                <a:lnTo>
                                  <a:pt x="0" y="161"/>
                                </a:lnTo>
                                <a:lnTo>
                                  <a:pt x="56" y="71"/>
                                </a:lnTo>
                                <a:lnTo>
                                  <a:pt x="59" y="66"/>
                                </a:lnTo>
                                <a:lnTo>
                                  <a:pt x="62" y="62"/>
                                </a:lnTo>
                                <a:lnTo>
                                  <a:pt x="65" y="58"/>
                                </a:lnTo>
                                <a:lnTo>
                                  <a:pt x="67" y="54"/>
                                </a:lnTo>
                                <a:lnTo>
                                  <a:pt x="70" y="50"/>
                                </a:lnTo>
                                <a:lnTo>
                                  <a:pt x="73" y="46"/>
                                </a:lnTo>
                                <a:lnTo>
                                  <a:pt x="75" y="43"/>
                                </a:lnTo>
                                <a:lnTo>
                                  <a:pt x="78" y="40"/>
                                </a:lnTo>
                                <a:lnTo>
                                  <a:pt x="81" y="37"/>
                                </a:lnTo>
                                <a:lnTo>
                                  <a:pt x="84" y="33"/>
                                </a:lnTo>
                                <a:lnTo>
                                  <a:pt x="87" y="31"/>
                                </a:lnTo>
                                <a:lnTo>
                                  <a:pt x="91" y="28"/>
                                </a:lnTo>
                                <a:lnTo>
                                  <a:pt x="93" y="26"/>
                                </a:lnTo>
                                <a:lnTo>
                                  <a:pt x="96" y="23"/>
                                </a:lnTo>
                                <a:lnTo>
                                  <a:pt x="99" y="21"/>
                                </a:lnTo>
                                <a:lnTo>
                                  <a:pt x="102" y="19"/>
                                </a:lnTo>
                                <a:lnTo>
                                  <a:pt x="105" y="16"/>
                                </a:lnTo>
                                <a:lnTo>
                                  <a:pt x="109" y="14"/>
                                </a:lnTo>
                                <a:lnTo>
                                  <a:pt x="113" y="12"/>
                                </a:lnTo>
                                <a:lnTo>
                                  <a:pt x="116" y="10"/>
                                </a:lnTo>
                                <a:lnTo>
                                  <a:pt x="120" y="9"/>
                                </a:lnTo>
                                <a:lnTo>
                                  <a:pt x="125" y="7"/>
                                </a:lnTo>
                                <a:lnTo>
                                  <a:pt x="128" y="5"/>
                                </a:lnTo>
                                <a:lnTo>
                                  <a:pt x="132" y="4"/>
                                </a:lnTo>
                                <a:lnTo>
                                  <a:pt x="136" y="3"/>
                                </a:lnTo>
                                <a:lnTo>
                                  <a:pt x="140" y="2"/>
                                </a:lnTo>
                                <a:lnTo>
                                  <a:pt x="144" y="2"/>
                                </a:lnTo>
                                <a:lnTo>
                                  <a:pt x="147" y="1"/>
                                </a:lnTo>
                                <a:lnTo>
                                  <a:pt x="151" y="1"/>
                                </a:lnTo>
                                <a:lnTo>
                                  <a:pt x="155" y="0"/>
                                </a:lnTo>
                                <a:lnTo>
                                  <a:pt x="160" y="0"/>
                                </a:lnTo>
                                <a:lnTo>
                                  <a:pt x="164" y="0"/>
                                </a:lnTo>
                                <a:lnTo>
                                  <a:pt x="168" y="1"/>
                                </a:lnTo>
                                <a:lnTo>
                                  <a:pt x="172" y="1"/>
                                </a:lnTo>
                                <a:lnTo>
                                  <a:pt x="176" y="1"/>
                                </a:lnTo>
                                <a:lnTo>
                                  <a:pt x="180" y="2"/>
                                </a:lnTo>
                                <a:lnTo>
                                  <a:pt x="185" y="2"/>
                                </a:lnTo>
                                <a:lnTo>
                                  <a:pt x="188" y="3"/>
                                </a:lnTo>
                                <a:lnTo>
                                  <a:pt x="192" y="4"/>
                                </a:lnTo>
                                <a:lnTo>
                                  <a:pt x="197" y="5"/>
                                </a:lnTo>
                                <a:lnTo>
                                  <a:pt x="201" y="6"/>
                                </a:lnTo>
                                <a:lnTo>
                                  <a:pt x="205" y="8"/>
                                </a:lnTo>
                                <a:lnTo>
                                  <a:pt x="209" y="9"/>
                                </a:lnTo>
                                <a:lnTo>
                                  <a:pt x="213" y="11"/>
                                </a:lnTo>
                                <a:lnTo>
                                  <a:pt x="217" y="13"/>
                                </a:lnTo>
                                <a:lnTo>
                                  <a:pt x="220" y="15"/>
                                </a:lnTo>
                                <a:lnTo>
                                  <a:pt x="225" y="18"/>
                                </a:lnTo>
                                <a:lnTo>
                                  <a:pt x="228" y="20"/>
                                </a:lnTo>
                                <a:lnTo>
                                  <a:pt x="232" y="21"/>
                                </a:lnTo>
                                <a:lnTo>
                                  <a:pt x="234" y="23"/>
                                </a:lnTo>
                                <a:lnTo>
                                  <a:pt x="237" y="25"/>
                                </a:lnTo>
                                <a:lnTo>
                                  <a:pt x="239" y="26"/>
                                </a:lnTo>
                                <a:lnTo>
                                  <a:pt x="241" y="28"/>
                                </a:lnTo>
                                <a:lnTo>
                                  <a:pt x="244" y="30"/>
                                </a:lnTo>
                                <a:lnTo>
                                  <a:pt x="246" y="32"/>
                                </a:lnTo>
                                <a:lnTo>
                                  <a:pt x="248" y="33"/>
                                </a:lnTo>
                                <a:lnTo>
                                  <a:pt x="250" y="35"/>
                                </a:lnTo>
                                <a:lnTo>
                                  <a:pt x="253" y="37"/>
                                </a:lnTo>
                                <a:lnTo>
                                  <a:pt x="255" y="39"/>
                                </a:lnTo>
                                <a:lnTo>
                                  <a:pt x="256" y="41"/>
                                </a:lnTo>
                                <a:lnTo>
                                  <a:pt x="259" y="43"/>
                                </a:lnTo>
                                <a:lnTo>
                                  <a:pt x="260" y="45"/>
                                </a:lnTo>
                                <a:lnTo>
                                  <a:pt x="262" y="47"/>
                                </a:lnTo>
                                <a:lnTo>
                                  <a:pt x="264" y="49"/>
                                </a:lnTo>
                                <a:lnTo>
                                  <a:pt x="265" y="52"/>
                                </a:lnTo>
                                <a:lnTo>
                                  <a:pt x="268" y="55"/>
                                </a:lnTo>
                                <a:lnTo>
                                  <a:pt x="270" y="57"/>
                                </a:lnTo>
                                <a:lnTo>
                                  <a:pt x="271" y="59"/>
                                </a:lnTo>
                                <a:lnTo>
                                  <a:pt x="272" y="61"/>
                                </a:lnTo>
                                <a:lnTo>
                                  <a:pt x="273" y="63"/>
                                </a:lnTo>
                                <a:lnTo>
                                  <a:pt x="275" y="65"/>
                                </a:lnTo>
                                <a:lnTo>
                                  <a:pt x="276" y="68"/>
                                </a:lnTo>
                                <a:lnTo>
                                  <a:pt x="277" y="70"/>
                                </a:lnTo>
                                <a:lnTo>
                                  <a:pt x="278" y="72"/>
                                </a:lnTo>
                                <a:lnTo>
                                  <a:pt x="279" y="74"/>
                                </a:lnTo>
                                <a:lnTo>
                                  <a:pt x="280" y="76"/>
                                </a:lnTo>
                                <a:lnTo>
                                  <a:pt x="281" y="80"/>
                                </a:lnTo>
                                <a:lnTo>
                                  <a:pt x="283" y="85"/>
                                </a:lnTo>
                                <a:lnTo>
                                  <a:pt x="284" y="90"/>
                                </a:lnTo>
                                <a:lnTo>
                                  <a:pt x="285" y="94"/>
                                </a:lnTo>
                                <a:lnTo>
                                  <a:pt x="286" y="99"/>
                                </a:lnTo>
                                <a:lnTo>
                                  <a:pt x="286" y="103"/>
                                </a:lnTo>
                                <a:lnTo>
                                  <a:pt x="287" y="107"/>
                                </a:lnTo>
                                <a:lnTo>
                                  <a:pt x="287" y="112"/>
                                </a:lnTo>
                                <a:lnTo>
                                  <a:pt x="287" y="116"/>
                                </a:lnTo>
                                <a:lnTo>
                                  <a:pt x="287" y="121"/>
                                </a:lnTo>
                                <a:lnTo>
                                  <a:pt x="286" y="126"/>
                                </a:lnTo>
                                <a:lnTo>
                                  <a:pt x="285" y="131"/>
                                </a:lnTo>
                                <a:lnTo>
                                  <a:pt x="285" y="136"/>
                                </a:lnTo>
                                <a:lnTo>
                                  <a:pt x="283" y="141"/>
                                </a:lnTo>
                                <a:lnTo>
                                  <a:pt x="282" y="146"/>
                                </a:lnTo>
                                <a:lnTo>
                                  <a:pt x="281" y="151"/>
                                </a:lnTo>
                                <a:lnTo>
                                  <a:pt x="279" y="156"/>
                                </a:lnTo>
                                <a:lnTo>
                                  <a:pt x="277" y="162"/>
                                </a:lnTo>
                                <a:lnTo>
                                  <a:pt x="276" y="165"/>
                                </a:lnTo>
                                <a:lnTo>
                                  <a:pt x="274" y="168"/>
                                </a:lnTo>
                                <a:lnTo>
                                  <a:pt x="273" y="171"/>
                                </a:lnTo>
                                <a:lnTo>
                                  <a:pt x="271" y="174"/>
                                </a:lnTo>
                                <a:lnTo>
                                  <a:pt x="269" y="178"/>
                                </a:lnTo>
                                <a:lnTo>
                                  <a:pt x="266" y="182"/>
                                </a:lnTo>
                                <a:lnTo>
                                  <a:pt x="264" y="186"/>
                                </a:lnTo>
                                <a:lnTo>
                                  <a:pt x="261" y="191"/>
                                </a:lnTo>
                                <a:lnTo>
                                  <a:pt x="206" y="281"/>
                                </a:lnTo>
                                <a:close/>
                                <a:moveTo>
                                  <a:pt x="60" y="91"/>
                                </a:moveTo>
                                <a:lnTo>
                                  <a:pt x="220" y="184"/>
                                </a:lnTo>
                                <a:lnTo>
                                  <a:pt x="222" y="186"/>
                                </a:lnTo>
                                <a:lnTo>
                                  <a:pt x="225" y="188"/>
                                </a:lnTo>
                                <a:lnTo>
                                  <a:pt x="227" y="189"/>
                                </a:lnTo>
                                <a:lnTo>
                                  <a:pt x="230" y="190"/>
                                </a:lnTo>
                                <a:lnTo>
                                  <a:pt x="232" y="191"/>
                                </a:lnTo>
                                <a:lnTo>
                                  <a:pt x="234" y="192"/>
                                </a:lnTo>
                                <a:lnTo>
                                  <a:pt x="235" y="192"/>
                                </a:lnTo>
                                <a:lnTo>
                                  <a:pt x="236" y="192"/>
                                </a:lnTo>
                                <a:lnTo>
                                  <a:pt x="237" y="192"/>
                                </a:lnTo>
                                <a:lnTo>
                                  <a:pt x="238" y="192"/>
                                </a:lnTo>
                                <a:lnTo>
                                  <a:pt x="239" y="192"/>
                                </a:lnTo>
                                <a:lnTo>
                                  <a:pt x="240" y="192"/>
                                </a:lnTo>
                                <a:lnTo>
                                  <a:pt x="241" y="192"/>
                                </a:lnTo>
                                <a:lnTo>
                                  <a:pt x="242" y="191"/>
                                </a:lnTo>
                                <a:lnTo>
                                  <a:pt x="243" y="191"/>
                                </a:lnTo>
                                <a:lnTo>
                                  <a:pt x="244" y="190"/>
                                </a:lnTo>
                                <a:lnTo>
                                  <a:pt x="245" y="189"/>
                                </a:lnTo>
                                <a:lnTo>
                                  <a:pt x="246" y="188"/>
                                </a:lnTo>
                                <a:lnTo>
                                  <a:pt x="247" y="187"/>
                                </a:lnTo>
                                <a:lnTo>
                                  <a:pt x="249" y="186"/>
                                </a:lnTo>
                                <a:lnTo>
                                  <a:pt x="250" y="184"/>
                                </a:lnTo>
                                <a:lnTo>
                                  <a:pt x="251" y="183"/>
                                </a:lnTo>
                                <a:lnTo>
                                  <a:pt x="252" y="181"/>
                                </a:lnTo>
                                <a:lnTo>
                                  <a:pt x="254" y="178"/>
                                </a:lnTo>
                                <a:lnTo>
                                  <a:pt x="255" y="175"/>
                                </a:lnTo>
                                <a:lnTo>
                                  <a:pt x="257" y="173"/>
                                </a:lnTo>
                                <a:lnTo>
                                  <a:pt x="258" y="169"/>
                                </a:lnTo>
                                <a:lnTo>
                                  <a:pt x="259" y="166"/>
                                </a:lnTo>
                                <a:lnTo>
                                  <a:pt x="260" y="164"/>
                                </a:lnTo>
                                <a:lnTo>
                                  <a:pt x="260" y="161"/>
                                </a:lnTo>
                                <a:lnTo>
                                  <a:pt x="261" y="157"/>
                                </a:lnTo>
                                <a:lnTo>
                                  <a:pt x="261" y="154"/>
                                </a:lnTo>
                                <a:lnTo>
                                  <a:pt x="261" y="151"/>
                                </a:lnTo>
                                <a:lnTo>
                                  <a:pt x="261" y="148"/>
                                </a:lnTo>
                                <a:lnTo>
                                  <a:pt x="261" y="145"/>
                                </a:lnTo>
                                <a:lnTo>
                                  <a:pt x="260" y="142"/>
                                </a:lnTo>
                                <a:lnTo>
                                  <a:pt x="260" y="140"/>
                                </a:lnTo>
                                <a:lnTo>
                                  <a:pt x="259" y="137"/>
                                </a:lnTo>
                                <a:lnTo>
                                  <a:pt x="258" y="134"/>
                                </a:lnTo>
                                <a:lnTo>
                                  <a:pt x="256" y="130"/>
                                </a:lnTo>
                                <a:lnTo>
                                  <a:pt x="254" y="126"/>
                                </a:lnTo>
                                <a:lnTo>
                                  <a:pt x="252" y="122"/>
                                </a:lnTo>
                                <a:lnTo>
                                  <a:pt x="250" y="118"/>
                                </a:lnTo>
                                <a:lnTo>
                                  <a:pt x="247" y="114"/>
                                </a:lnTo>
                                <a:lnTo>
                                  <a:pt x="244" y="110"/>
                                </a:lnTo>
                                <a:lnTo>
                                  <a:pt x="242" y="108"/>
                                </a:lnTo>
                                <a:lnTo>
                                  <a:pt x="241" y="107"/>
                                </a:lnTo>
                                <a:lnTo>
                                  <a:pt x="239" y="105"/>
                                </a:lnTo>
                                <a:lnTo>
                                  <a:pt x="237" y="103"/>
                                </a:lnTo>
                                <a:lnTo>
                                  <a:pt x="235" y="101"/>
                                </a:lnTo>
                                <a:lnTo>
                                  <a:pt x="233" y="99"/>
                                </a:lnTo>
                                <a:lnTo>
                                  <a:pt x="230" y="98"/>
                                </a:lnTo>
                                <a:lnTo>
                                  <a:pt x="228" y="96"/>
                                </a:lnTo>
                                <a:lnTo>
                                  <a:pt x="226" y="94"/>
                                </a:lnTo>
                                <a:lnTo>
                                  <a:pt x="224" y="92"/>
                                </a:lnTo>
                                <a:lnTo>
                                  <a:pt x="221" y="90"/>
                                </a:lnTo>
                                <a:lnTo>
                                  <a:pt x="219" y="87"/>
                                </a:lnTo>
                                <a:lnTo>
                                  <a:pt x="216" y="86"/>
                                </a:lnTo>
                                <a:lnTo>
                                  <a:pt x="214" y="84"/>
                                </a:lnTo>
                                <a:lnTo>
                                  <a:pt x="211" y="82"/>
                                </a:lnTo>
                                <a:lnTo>
                                  <a:pt x="209" y="80"/>
                                </a:lnTo>
                                <a:lnTo>
                                  <a:pt x="206" y="79"/>
                                </a:lnTo>
                                <a:lnTo>
                                  <a:pt x="203" y="77"/>
                                </a:lnTo>
                                <a:lnTo>
                                  <a:pt x="200" y="75"/>
                                </a:lnTo>
                                <a:lnTo>
                                  <a:pt x="197" y="73"/>
                                </a:lnTo>
                                <a:lnTo>
                                  <a:pt x="191" y="71"/>
                                </a:lnTo>
                                <a:lnTo>
                                  <a:pt x="187" y="68"/>
                                </a:lnTo>
                                <a:lnTo>
                                  <a:pt x="182" y="66"/>
                                </a:lnTo>
                                <a:lnTo>
                                  <a:pt x="178" y="64"/>
                                </a:lnTo>
                                <a:lnTo>
                                  <a:pt x="173" y="61"/>
                                </a:lnTo>
                                <a:lnTo>
                                  <a:pt x="169" y="59"/>
                                </a:lnTo>
                                <a:lnTo>
                                  <a:pt x="164" y="57"/>
                                </a:lnTo>
                                <a:lnTo>
                                  <a:pt x="160" y="56"/>
                                </a:lnTo>
                                <a:lnTo>
                                  <a:pt x="155" y="54"/>
                                </a:lnTo>
                                <a:lnTo>
                                  <a:pt x="150" y="52"/>
                                </a:lnTo>
                                <a:lnTo>
                                  <a:pt x="146" y="51"/>
                                </a:lnTo>
                                <a:lnTo>
                                  <a:pt x="142" y="50"/>
                                </a:lnTo>
                                <a:lnTo>
                                  <a:pt x="138" y="49"/>
                                </a:lnTo>
                                <a:lnTo>
                                  <a:pt x="134" y="49"/>
                                </a:lnTo>
                                <a:lnTo>
                                  <a:pt x="131" y="48"/>
                                </a:lnTo>
                                <a:lnTo>
                                  <a:pt x="127" y="48"/>
                                </a:lnTo>
                                <a:lnTo>
                                  <a:pt x="123" y="48"/>
                                </a:lnTo>
                                <a:lnTo>
                                  <a:pt x="120" y="48"/>
                                </a:lnTo>
                                <a:lnTo>
                                  <a:pt x="117" y="48"/>
                                </a:lnTo>
                                <a:lnTo>
                                  <a:pt x="114" y="48"/>
                                </a:lnTo>
                                <a:lnTo>
                                  <a:pt x="112" y="48"/>
                                </a:lnTo>
                                <a:lnTo>
                                  <a:pt x="109" y="49"/>
                                </a:lnTo>
                                <a:lnTo>
                                  <a:pt x="106" y="49"/>
                                </a:lnTo>
                                <a:lnTo>
                                  <a:pt x="104" y="50"/>
                                </a:lnTo>
                                <a:lnTo>
                                  <a:pt x="101" y="50"/>
                                </a:lnTo>
                                <a:lnTo>
                                  <a:pt x="99" y="51"/>
                                </a:lnTo>
                                <a:lnTo>
                                  <a:pt x="97" y="52"/>
                                </a:lnTo>
                                <a:lnTo>
                                  <a:pt x="95" y="54"/>
                                </a:lnTo>
                                <a:lnTo>
                                  <a:pt x="92" y="55"/>
                                </a:lnTo>
                                <a:lnTo>
                                  <a:pt x="91" y="56"/>
                                </a:lnTo>
                                <a:lnTo>
                                  <a:pt x="87" y="57"/>
                                </a:lnTo>
                                <a:lnTo>
                                  <a:pt x="85" y="59"/>
                                </a:lnTo>
                                <a:lnTo>
                                  <a:pt x="84" y="60"/>
                                </a:lnTo>
                                <a:lnTo>
                                  <a:pt x="83" y="60"/>
                                </a:lnTo>
                                <a:lnTo>
                                  <a:pt x="81" y="62"/>
                                </a:lnTo>
                                <a:lnTo>
                                  <a:pt x="80" y="63"/>
                                </a:lnTo>
                                <a:lnTo>
                                  <a:pt x="78" y="65"/>
                                </a:lnTo>
                                <a:lnTo>
                                  <a:pt x="77" y="67"/>
                                </a:lnTo>
                                <a:lnTo>
                                  <a:pt x="75" y="68"/>
                                </a:lnTo>
                                <a:lnTo>
                                  <a:pt x="74" y="70"/>
                                </a:lnTo>
                                <a:lnTo>
                                  <a:pt x="72" y="72"/>
                                </a:lnTo>
                                <a:lnTo>
                                  <a:pt x="70" y="75"/>
                                </a:lnTo>
                                <a:lnTo>
                                  <a:pt x="69" y="77"/>
                                </a:lnTo>
                                <a:lnTo>
                                  <a:pt x="67" y="79"/>
                                </a:lnTo>
                                <a:lnTo>
                                  <a:pt x="65" y="82"/>
                                </a:lnTo>
                                <a:lnTo>
                                  <a:pt x="63" y="84"/>
                                </a:lnTo>
                                <a:lnTo>
                                  <a:pt x="61" y="87"/>
                                </a:lnTo>
                                <a:lnTo>
                                  <a:pt x="60" y="9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1" name="Freeform 41"/>
                        <wps:cNvSpPr>
                          <a:spLocks noEditPoints="1"/>
                        </wps:cNvSpPr>
                        <wps:spPr bwMode="auto">
                          <a:xfrm>
                            <a:off x="5135" y="3986"/>
                            <a:ext cx="193" cy="183"/>
                          </a:xfrm>
                          <a:custGeom>
                            <a:avLst/>
                            <a:gdLst>
                              <a:gd name="T0" fmla="*/ 98 w 270"/>
                              <a:gd name="T1" fmla="*/ 158 h 248"/>
                              <a:gd name="T2" fmla="*/ 112 w 270"/>
                              <a:gd name="T3" fmla="*/ 183 h 248"/>
                              <a:gd name="T4" fmla="*/ 115 w 270"/>
                              <a:gd name="T5" fmla="*/ 187 h 248"/>
                              <a:gd name="T6" fmla="*/ 118 w 270"/>
                              <a:gd name="T7" fmla="*/ 191 h 248"/>
                              <a:gd name="T8" fmla="*/ 121 w 270"/>
                              <a:gd name="T9" fmla="*/ 194 h 248"/>
                              <a:gd name="T10" fmla="*/ 124 w 270"/>
                              <a:gd name="T11" fmla="*/ 196 h 248"/>
                              <a:gd name="T12" fmla="*/ 125 w 270"/>
                              <a:gd name="T13" fmla="*/ 198 h 248"/>
                              <a:gd name="T14" fmla="*/ 128 w 270"/>
                              <a:gd name="T15" fmla="*/ 198 h 248"/>
                              <a:gd name="T16" fmla="*/ 129 w 270"/>
                              <a:gd name="T17" fmla="*/ 199 h 248"/>
                              <a:gd name="T18" fmla="*/ 132 w 270"/>
                              <a:gd name="T19" fmla="*/ 199 h 248"/>
                              <a:gd name="T20" fmla="*/ 133 w 270"/>
                              <a:gd name="T21" fmla="*/ 199 h 248"/>
                              <a:gd name="T22" fmla="*/ 136 w 270"/>
                              <a:gd name="T23" fmla="*/ 199 h 248"/>
                              <a:gd name="T24" fmla="*/ 138 w 270"/>
                              <a:gd name="T25" fmla="*/ 198 h 248"/>
                              <a:gd name="T26" fmla="*/ 140 w 270"/>
                              <a:gd name="T27" fmla="*/ 198 h 248"/>
                              <a:gd name="T28" fmla="*/ 143 w 270"/>
                              <a:gd name="T29" fmla="*/ 195 h 248"/>
                              <a:gd name="T30" fmla="*/ 149 w 270"/>
                              <a:gd name="T31" fmla="*/ 191 h 248"/>
                              <a:gd name="T32" fmla="*/ 154 w 270"/>
                              <a:gd name="T33" fmla="*/ 187 h 248"/>
                              <a:gd name="T34" fmla="*/ 162 w 270"/>
                              <a:gd name="T35" fmla="*/ 187 h 248"/>
                              <a:gd name="T36" fmla="*/ 107 w 270"/>
                              <a:gd name="T37" fmla="*/ 244 h 248"/>
                              <a:gd name="T38" fmla="*/ 108 w 270"/>
                              <a:gd name="T39" fmla="*/ 242 h 248"/>
                              <a:gd name="T40" fmla="*/ 110 w 270"/>
                              <a:gd name="T41" fmla="*/ 239 h 248"/>
                              <a:gd name="T42" fmla="*/ 112 w 270"/>
                              <a:gd name="T43" fmla="*/ 235 h 248"/>
                              <a:gd name="T44" fmla="*/ 112 w 270"/>
                              <a:gd name="T45" fmla="*/ 233 h 248"/>
                              <a:gd name="T46" fmla="*/ 113 w 270"/>
                              <a:gd name="T47" fmla="*/ 230 h 248"/>
                              <a:gd name="T48" fmla="*/ 113 w 270"/>
                              <a:gd name="T49" fmla="*/ 227 h 248"/>
                              <a:gd name="T50" fmla="*/ 113 w 270"/>
                              <a:gd name="T51" fmla="*/ 224 h 248"/>
                              <a:gd name="T52" fmla="*/ 113 w 270"/>
                              <a:gd name="T53" fmla="*/ 222 h 248"/>
                              <a:gd name="T54" fmla="*/ 110 w 270"/>
                              <a:gd name="T55" fmla="*/ 215 h 248"/>
                              <a:gd name="T56" fmla="*/ 107 w 270"/>
                              <a:gd name="T57" fmla="*/ 206 h 248"/>
                              <a:gd name="T58" fmla="*/ 103 w 270"/>
                              <a:gd name="T59" fmla="*/ 195 h 248"/>
                              <a:gd name="T60" fmla="*/ 100 w 270"/>
                              <a:gd name="T61" fmla="*/ 190 h 248"/>
                              <a:gd name="T62" fmla="*/ 97 w 270"/>
                              <a:gd name="T63" fmla="*/ 184 h 248"/>
                              <a:gd name="T64" fmla="*/ 2 w 270"/>
                              <a:gd name="T65" fmla="*/ 0 h 248"/>
                              <a:gd name="T66" fmla="*/ 213 w 270"/>
                              <a:gd name="T67" fmla="*/ 54 h 248"/>
                              <a:gd name="T68" fmla="*/ 220 w 270"/>
                              <a:gd name="T69" fmla="*/ 56 h 248"/>
                              <a:gd name="T70" fmla="*/ 226 w 270"/>
                              <a:gd name="T71" fmla="*/ 57 h 248"/>
                              <a:gd name="T72" fmla="*/ 234 w 270"/>
                              <a:gd name="T73" fmla="*/ 58 h 248"/>
                              <a:gd name="T74" fmla="*/ 243 w 270"/>
                              <a:gd name="T75" fmla="*/ 59 h 248"/>
                              <a:gd name="T76" fmla="*/ 249 w 270"/>
                              <a:gd name="T77" fmla="*/ 59 h 248"/>
                              <a:gd name="T78" fmla="*/ 253 w 270"/>
                              <a:gd name="T79" fmla="*/ 58 h 248"/>
                              <a:gd name="T80" fmla="*/ 258 w 270"/>
                              <a:gd name="T81" fmla="*/ 56 h 248"/>
                              <a:gd name="T82" fmla="*/ 262 w 270"/>
                              <a:gd name="T83" fmla="*/ 54 h 248"/>
                              <a:gd name="T84" fmla="*/ 265 w 270"/>
                              <a:gd name="T85" fmla="*/ 50 h 248"/>
                              <a:gd name="T86" fmla="*/ 199 w 270"/>
                              <a:gd name="T87" fmla="*/ 143 h 248"/>
                              <a:gd name="T88" fmla="*/ 196 w 270"/>
                              <a:gd name="T89" fmla="*/ 136 h 248"/>
                              <a:gd name="T90" fmla="*/ 200 w 270"/>
                              <a:gd name="T91" fmla="*/ 130 h 248"/>
                              <a:gd name="T92" fmla="*/ 203 w 270"/>
                              <a:gd name="T93" fmla="*/ 125 h 248"/>
                              <a:gd name="T94" fmla="*/ 204 w 270"/>
                              <a:gd name="T95" fmla="*/ 121 h 248"/>
                              <a:gd name="T96" fmla="*/ 205 w 270"/>
                              <a:gd name="T97" fmla="*/ 118 h 248"/>
                              <a:gd name="T98" fmla="*/ 205 w 270"/>
                              <a:gd name="T99" fmla="*/ 116 h 248"/>
                              <a:gd name="T100" fmla="*/ 204 w 270"/>
                              <a:gd name="T101" fmla="*/ 113 h 248"/>
                              <a:gd name="T102" fmla="*/ 203 w 270"/>
                              <a:gd name="T103" fmla="*/ 112 h 248"/>
                              <a:gd name="T104" fmla="*/ 201 w 270"/>
                              <a:gd name="T105" fmla="*/ 110 h 248"/>
                              <a:gd name="T106" fmla="*/ 199 w 270"/>
                              <a:gd name="T107" fmla="*/ 108 h 248"/>
                              <a:gd name="T108" fmla="*/ 196 w 270"/>
                              <a:gd name="T109" fmla="*/ 107 h 248"/>
                              <a:gd name="T110" fmla="*/ 188 w 270"/>
                              <a:gd name="T111" fmla="*/ 105 h 248"/>
                              <a:gd name="T112" fmla="*/ 152 w 270"/>
                              <a:gd name="T113" fmla="*/ 94 h 248"/>
                              <a:gd name="T114" fmla="*/ 50 w 270"/>
                              <a:gd name="T115" fmla="*/ 69 h 248"/>
                              <a:gd name="T116" fmla="*/ 137 w 270"/>
                              <a:gd name="T117" fmla="*/ 91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70" h="248">
                                <a:moveTo>
                                  <a:pt x="152" y="94"/>
                                </a:moveTo>
                                <a:lnTo>
                                  <a:pt x="98" y="158"/>
                                </a:lnTo>
                                <a:lnTo>
                                  <a:pt x="110" y="180"/>
                                </a:lnTo>
                                <a:lnTo>
                                  <a:pt x="112" y="183"/>
                                </a:lnTo>
                                <a:lnTo>
                                  <a:pt x="114" y="185"/>
                                </a:lnTo>
                                <a:lnTo>
                                  <a:pt x="115" y="187"/>
                                </a:lnTo>
                                <a:lnTo>
                                  <a:pt x="117" y="190"/>
                                </a:lnTo>
                                <a:lnTo>
                                  <a:pt x="118" y="191"/>
                                </a:lnTo>
                                <a:lnTo>
                                  <a:pt x="120" y="193"/>
                                </a:lnTo>
                                <a:lnTo>
                                  <a:pt x="121" y="194"/>
                                </a:lnTo>
                                <a:lnTo>
                                  <a:pt x="123" y="195"/>
                                </a:lnTo>
                                <a:lnTo>
                                  <a:pt x="124" y="196"/>
                                </a:lnTo>
                                <a:lnTo>
                                  <a:pt x="124" y="197"/>
                                </a:lnTo>
                                <a:lnTo>
                                  <a:pt x="125" y="198"/>
                                </a:lnTo>
                                <a:lnTo>
                                  <a:pt x="126" y="198"/>
                                </a:lnTo>
                                <a:lnTo>
                                  <a:pt x="128" y="198"/>
                                </a:lnTo>
                                <a:lnTo>
                                  <a:pt x="129" y="199"/>
                                </a:lnTo>
                                <a:lnTo>
                                  <a:pt x="130" y="199"/>
                                </a:lnTo>
                                <a:lnTo>
                                  <a:pt x="132" y="199"/>
                                </a:lnTo>
                                <a:lnTo>
                                  <a:pt x="133" y="199"/>
                                </a:lnTo>
                                <a:lnTo>
                                  <a:pt x="134" y="199"/>
                                </a:lnTo>
                                <a:lnTo>
                                  <a:pt x="136" y="199"/>
                                </a:lnTo>
                                <a:lnTo>
                                  <a:pt x="137" y="199"/>
                                </a:lnTo>
                                <a:lnTo>
                                  <a:pt x="138" y="198"/>
                                </a:lnTo>
                                <a:lnTo>
                                  <a:pt x="139" y="198"/>
                                </a:lnTo>
                                <a:lnTo>
                                  <a:pt x="140" y="198"/>
                                </a:lnTo>
                                <a:lnTo>
                                  <a:pt x="142" y="197"/>
                                </a:lnTo>
                                <a:lnTo>
                                  <a:pt x="143" y="195"/>
                                </a:lnTo>
                                <a:lnTo>
                                  <a:pt x="146" y="194"/>
                                </a:lnTo>
                                <a:lnTo>
                                  <a:pt x="149" y="191"/>
                                </a:lnTo>
                                <a:lnTo>
                                  <a:pt x="152" y="189"/>
                                </a:lnTo>
                                <a:lnTo>
                                  <a:pt x="154" y="187"/>
                                </a:lnTo>
                                <a:lnTo>
                                  <a:pt x="157" y="183"/>
                                </a:lnTo>
                                <a:lnTo>
                                  <a:pt x="162" y="187"/>
                                </a:lnTo>
                                <a:lnTo>
                                  <a:pt x="113" y="248"/>
                                </a:lnTo>
                                <a:lnTo>
                                  <a:pt x="107" y="244"/>
                                </a:lnTo>
                                <a:lnTo>
                                  <a:pt x="108" y="243"/>
                                </a:lnTo>
                                <a:lnTo>
                                  <a:pt x="108" y="242"/>
                                </a:lnTo>
                                <a:lnTo>
                                  <a:pt x="109" y="240"/>
                                </a:lnTo>
                                <a:lnTo>
                                  <a:pt x="110" y="239"/>
                                </a:lnTo>
                                <a:lnTo>
                                  <a:pt x="110" y="237"/>
                                </a:lnTo>
                                <a:lnTo>
                                  <a:pt x="112" y="235"/>
                                </a:lnTo>
                                <a:lnTo>
                                  <a:pt x="112" y="234"/>
                                </a:lnTo>
                                <a:lnTo>
                                  <a:pt x="112" y="233"/>
                                </a:lnTo>
                                <a:lnTo>
                                  <a:pt x="113" y="231"/>
                                </a:lnTo>
                                <a:lnTo>
                                  <a:pt x="113" y="230"/>
                                </a:lnTo>
                                <a:lnTo>
                                  <a:pt x="113" y="228"/>
                                </a:lnTo>
                                <a:lnTo>
                                  <a:pt x="113" y="227"/>
                                </a:lnTo>
                                <a:lnTo>
                                  <a:pt x="113" y="225"/>
                                </a:lnTo>
                                <a:lnTo>
                                  <a:pt x="113" y="224"/>
                                </a:lnTo>
                                <a:lnTo>
                                  <a:pt x="113" y="223"/>
                                </a:lnTo>
                                <a:lnTo>
                                  <a:pt x="113" y="222"/>
                                </a:lnTo>
                                <a:lnTo>
                                  <a:pt x="112" y="218"/>
                                </a:lnTo>
                                <a:lnTo>
                                  <a:pt x="110" y="215"/>
                                </a:lnTo>
                                <a:lnTo>
                                  <a:pt x="109" y="211"/>
                                </a:lnTo>
                                <a:lnTo>
                                  <a:pt x="107" y="206"/>
                                </a:lnTo>
                                <a:lnTo>
                                  <a:pt x="105" y="201"/>
                                </a:lnTo>
                                <a:lnTo>
                                  <a:pt x="103" y="195"/>
                                </a:lnTo>
                                <a:lnTo>
                                  <a:pt x="101" y="193"/>
                                </a:lnTo>
                                <a:lnTo>
                                  <a:pt x="100" y="190"/>
                                </a:lnTo>
                                <a:lnTo>
                                  <a:pt x="98" y="187"/>
                                </a:lnTo>
                                <a:lnTo>
                                  <a:pt x="97" y="184"/>
                                </a:lnTo>
                                <a:lnTo>
                                  <a:pt x="0" y="3"/>
                                </a:lnTo>
                                <a:lnTo>
                                  <a:pt x="2" y="0"/>
                                </a:lnTo>
                                <a:lnTo>
                                  <a:pt x="209" y="53"/>
                                </a:lnTo>
                                <a:lnTo>
                                  <a:pt x="213" y="54"/>
                                </a:lnTo>
                                <a:lnTo>
                                  <a:pt x="216" y="55"/>
                                </a:lnTo>
                                <a:lnTo>
                                  <a:pt x="220" y="56"/>
                                </a:lnTo>
                                <a:lnTo>
                                  <a:pt x="224" y="57"/>
                                </a:lnTo>
                                <a:lnTo>
                                  <a:pt x="226" y="57"/>
                                </a:lnTo>
                                <a:lnTo>
                                  <a:pt x="229" y="58"/>
                                </a:lnTo>
                                <a:lnTo>
                                  <a:pt x="234" y="58"/>
                                </a:lnTo>
                                <a:lnTo>
                                  <a:pt x="239" y="59"/>
                                </a:lnTo>
                                <a:lnTo>
                                  <a:pt x="243" y="59"/>
                                </a:lnTo>
                                <a:lnTo>
                                  <a:pt x="247" y="59"/>
                                </a:lnTo>
                                <a:lnTo>
                                  <a:pt x="249" y="59"/>
                                </a:lnTo>
                                <a:lnTo>
                                  <a:pt x="251" y="58"/>
                                </a:lnTo>
                                <a:lnTo>
                                  <a:pt x="253" y="58"/>
                                </a:lnTo>
                                <a:lnTo>
                                  <a:pt x="256" y="57"/>
                                </a:lnTo>
                                <a:lnTo>
                                  <a:pt x="258" y="56"/>
                                </a:lnTo>
                                <a:lnTo>
                                  <a:pt x="260" y="55"/>
                                </a:lnTo>
                                <a:lnTo>
                                  <a:pt x="262" y="54"/>
                                </a:lnTo>
                                <a:lnTo>
                                  <a:pt x="264" y="52"/>
                                </a:lnTo>
                                <a:lnTo>
                                  <a:pt x="265" y="50"/>
                                </a:lnTo>
                                <a:lnTo>
                                  <a:pt x="270" y="54"/>
                                </a:lnTo>
                                <a:lnTo>
                                  <a:pt x="199" y="143"/>
                                </a:lnTo>
                                <a:lnTo>
                                  <a:pt x="194" y="139"/>
                                </a:lnTo>
                                <a:lnTo>
                                  <a:pt x="196" y="136"/>
                                </a:lnTo>
                                <a:lnTo>
                                  <a:pt x="198" y="133"/>
                                </a:lnTo>
                                <a:lnTo>
                                  <a:pt x="200" y="130"/>
                                </a:lnTo>
                                <a:lnTo>
                                  <a:pt x="201" y="127"/>
                                </a:lnTo>
                                <a:lnTo>
                                  <a:pt x="203" y="125"/>
                                </a:lnTo>
                                <a:lnTo>
                                  <a:pt x="203" y="123"/>
                                </a:lnTo>
                                <a:lnTo>
                                  <a:pt x="204" y="121"/>
                                </a:lnTo>
                                <a:lnTo>
                                  <a:pt x="205" y="120"/>
                                </a:lnTo>
                                <a:lnTo>
                                  <a:pt x="205" y="118"/>
                                </a:lnTo>
                                <a:lnTo>
                                  <a:pt x="205" y="116"/>
                                </a:lnTo>
                                <a:lnTo>
                                  <a:pt x="205" y="115"/>
                                </a:lnTo>
                                <a:lnTo>
                                  <a:pt x="204" y="113"/>
                                </a:lnTo>
                                <a:lnTo>
                                  <a:pt x="203" y="112"/>
                                </a:lnTo>
                                <a:lnTo>
                                  <a:pt x="202" y="111"/>
                                </a:lnTo>
                                <a:lnTo>
                                  <a:pt x="201" y="110"/>
                                </a:lnTo>
                                <a:lnTo>
                                  <a:pt x="200" y="109"/>
                                </a:lnTo>
                                <a:lnTo>
                                  <a:pt x="199" y="108"/>
                                </a:lnTo>
                                <a:lnTo>
                                  <a:pt x="197" y="108"/>
                                </a:lnTo>
                                <a:lnTo>
                                  <a:pt x="196" y="107"/>
                                </a:lnTo>
                                <a:lnTo>
                                  <a:pt x="192" y="105"/>
                                </a:lnTo>
                                <a:lnTo>
                                  <a:pt x="188" y="105"/>
                                </a:lnTo>
                                <a:lnTo>
                                  <a:pt x="183" y="103"/>
                                </a:lnTo>
                                <a:lnTo>
                                  <a:pt x="152" y="94"/>
                                </a:lnTo>
                                <a:close/>
                                <a:moveTo>
                                  <a:pt x="137" y="91"/>
                                </a:moveTo>
                                <a:lnTo>
                                  <a:pt x="50" y="69"/>
                                </a:lnTo>
                                <a:lnTo>
                                  <a:pt x="92" y="146"/>
                                </a:lnTo>
                                <a:lnTo>
                                  <a:pt x="137" y="9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 name="Freeform 42"/>
                        <wps:cNvSpPr>
                          <a:spLocks noEditPoints="1"/>
                        </wps:cNvSpPr>
                        <wps:spPr bwMode="auto">
                          <a:xfrm>
                            <a:off x="5213" y="3813"/>
                            <a:ext cx="218" cy="211"/>
                          </a:xfrm>
                          <a:custGeom>
                            <a:avLst/>
                            <a:gdLst>
                              <a:gd name="T0" fmla="*/ 170 w 292"/>
                              <a:gd name="T1" fmla="*/ 272 h 285"/>
                              <a:gd name="T2" fmla="*/ 176 w 292"/>
                              <a:gd name="T3" fmla="*/ 264 h 285"/>
                              <a:gd name="T4" fmla="*/ 177 w 292"/>
                              <a:gd name="T5" fmla="*/ 256 h 285"/>
                              <a:gd name="T6" fmla="*/ 175 w 292"/>
                              <a:gd name="T7" fmla="*/ 249 h 285"/>
                              <a:gd name="T8" fmla="*/ 167 w 292"/>
                              <a:gd name="T9" fmla="*/ 240 h 285"/>
                              <a:gd name="T10" fmla="*/ 46 w 292"/>
                              <a:gd name="T11" fmla="*/ 118 h 285"/>
                              <a:gd name="T12" fmla="*/ 36 w 292"/>
                              <a:gd name="T13" fmla="*/ 110 h 285"/>
                              <a:gd name="T14" fmla="*/ 29 w 292"/>
                              <a:gd name="T15" fmla="*/ 108 h 285"/>
                              <a:gd name="T16" fmla="*/ 21 w 292"/>
                              <a:gd name="T17" fmla="*/ 109 h 285"/>
                              <a:gd name="T18" fmla="*/ 13 w 292"/>
                              <a:gd name="T19" fmla="*/ 114 h 285"/>
                              <a:gd name="T20" fmla="*/ 77 w 292"/>
                              <a:gd name="T21" fmla="*/ 45 h 285"/>
                              <a:gd name="T22" fmla="*/ 95 w 292"/>
                              <a:gd name="T23" fmla="*/ 29 h 285"/>
                              <a:gd name="T24" fmla="*/ 113 w 292"/>
                              <a:gd name="T25" fmla="*/ 17 h 285"/>
                              <a:gd name="T26" fmla="*/ 130 w 292"/>
                              <a:gd name="T27" fmla="*/ 7 h 285"/>
                              <a:gd name="T28" fmla="*/ 151 w 292"/>
                              <a:gd name="T29" fmla="*/ 2 h 285"/>
                              <a:gd name="T30" fmla="*/ 170 w 292"/>
                              <a:gd name="T31" fmla="*/ 0 h 285"/>
                              <a:gd name="T32" fmla="*/ 191 w 292"/>
                              <a:gd name="T33" fmla="*/ 2 h 285"/>
                              <a:gd name="T34" fmla="*/ 210 w 292"/>
                              <a:gd name="T35" fmla="*/ 7 h 285"/>
                              <a:gd name="T36" fmla="*/ 229 w 292"/>
                              <a:gd name="T37" fmla="*/ 18 h 285"/>
                              <a:gd name="T38" fmla="*/ 246 w 292"/>
                              <a:gd name="T39" fmla="*/ 30 h 285"/>
                              <a:gd name="T40" fmla="*/ 260 w 292"/>
                              <a:gd name="T41" fmla="*/ 43 h 285"/>
                              <a:gd name="T42" fmla="*/ 270 w 292"/>
                              <a:gd name="T43" fmla="*/ 55 h 285"/>
                              <a:gd name="T44" fmla="*/ 277 w 292"/>
                              <a:gd name="T45" fmla="*/ 66 h 285"/>
                              <a:gd name="T46" fmla="*/ 283 w 292"/>
                              <a:gd name="T47" fmla="*/ 79 h 285"/>
                              <a:gd name="T48" fmla="*/ 288 w 292"/>
                              <a:gd name="T49" fmla="*/ 92 h 285"/>
                              <a:gd name="T50" fmla="*/ 291 w 292"/>
                              <a:gd name="T51" fmla="*/ 103 h 285"/>
                              <a:gd name="T52" fmla="*/ 292 w 292"/>
                              <a:gd name="T53" fmla="*/ 125 h 285"/>
                              <a:gd name="T54" fmla="*/ 288 w 292"/>
                              <a:gd name="T55" fmla="*/ 146 h 285"/>
                              <a:gd name="T56" fmla="*/ 277 w 292"/>
                              <a:gd name="T57" fmla="*/ 169 h 285"/>
                              <a:gd name="T58" fmla="*/ 264 w 292"/>
                              <a:gd name="T59" fmla="*/ 190 h 285"/>
                              <a:gd name="T60" fmla="*/ 251 w 292"/>
                              <a:gd name="T61" fmla="*/ 205 h 285"/>
                              <a:gd name="T62" fmla="*/ 204 w 292"/>
                              <a:gd name="T63" fmla="*/ 197 h 285"/>
                              <a:gd name="T64" fmla="*/ 215 w 292"/>
                              <a:gd name="T65" fmla="*/ 205 h 285"/>
                              <a:gd name="T66" fmla="*/ 220 w 292"/>
                              <a:gd name="T67" fmla="*/ 208 h 285"/>
                              <a:gd name="T68" fmla="*/ 224 w 292"/>
                              <a:gd name="T69" fmla="*/ 208 h 285"/>
                              <a:gd name="T70" fmla="*/ 231 w 292"/>
                              <a:gd name="T71" fmla="*/ 205 h 285"/>
                              <a:gd name="T72" fmla="*/ 239 w 292"/>
                              <a:gd name="T73" fmla="*/ 199 h 285"/>
                              <a:gd name="T74" fmla="*/ 250 w 292"/>
                              <a:gd name="T75" fmla="*/ 185 h 285"/>
                              <a:gd name="T76" fmla="*/ 255 w 292"/>
                              <a:gd name="T77" fmla="*/ 171 h 285"/>
                              <a:gd name="T78" fmla="*/ 256 w 292"/>
                              <a:gd name="T79" fmla="*/ 157 h 285"/>
                              <a:gd name="T80" fmla="*/ 250 w 292"/>
                              <a:gd name="T81" fmla="*/ 135 h 285"/>
                              <a:gd name="T82" fmla="*/ 242 w 292"/>
                              <a:gd name="T83" fmla="*/ 122 h 285"/>
                              <a:gd name="T84" fmla="*/ 235 w 292"/>
                              <a:gd name="T85" fmla="*/ 109 h 285"/>
                              <a:gd name="T86" fmla="*/ 225 w 292"/>
                              <a:gd name="T87" fmla="*/ 98 h 285"/>
                              <a:gd name="T88" fmla="*/ 214 w 292"/>
                              <a:gd name="T89" fmla="*/ 85 h 285"/>
                              <a:gd name="T90" fmla="*/ 196 w 292"/>
                              <a:gd name="T91" fmla="*/ 68 h 285"/>
                              <a:gd name="T92" fmla="*/ 176 w 292"/>
                              <a:gd name="T93" fmla="*/ 54 h 285"/>
                              <a:gd name="T94" fmla="*/ 157 w 292"/>
                              <a:gd name="T95" fmla="*/ 44 h 285"/>
                              <a:gd name="T96" fmla="*/ 141 w 292"/>
                              <a:gd name="T97" fmla="*/ 39 h 285"/>
                              <a:gd name="T98" fmla="*/ 127 w 292"/>
                              <a:gd name="T99" fmla="*/ 37 h 285"/>
                              <a:gd name="T100" fmla="*/ 116 w 292"/>
                              <a:gd name="T101" fmla="*/ 38 h 285"/>
                              <a:gd name="T102" fmla="*/ 104 w 292"/>
                              <a:gd name="T103" fmla="*/ 42 h 285"/>
                              <a:gd name="T104" fmla="*/ 95 w 292"/>
                              <a:gd name="T105" fmla="*/ 47 h 285"/>
                              <a:gd name="T106" fmla="*/ 84 w 292"/>
                              <a:gd name="T107" fmla="*/ 57 h 285"/>
                              <a:gd name="T108" fmla="*/ 75 w 292"/>
                              <a:gd name="T109" fmla="*/ 66 h 2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92" h="285">
                                <a:moveTo>
                                  <a:pt x="166" y="285"/>
                                </a:moveTo>
                                <a:lnTo>
                                  <a:pt x="162" y="281"/>
                                </a:lnTo>
                                <a:lnTo>
                                  <a:pt x="167" y="275"/>
                                </a:lnTo>
                                <a:lnTo>
                                  <a:pt x="169" y="274"/>
                                </a:lnTo>
                                <a:lnTo>
                                  <a:pt x="170" y="272"/>
                                </a:lnTo>
                                <a:lnTo>
                                  <a:pt x="171" y="270"/>
                                </a:lnTo>
                                <a:lnTo>
                                  <a:pt x="173" y="269"/>
                                </a:lnTo>
                                <a:lnTo>
                                  <a:pt x="174" y="267"/>
                                </a:lnTo>
                                <a:lnTo>
                                  <a:pt x="175" y="266"/>
                                </a:lnTo>
                                <a:lnTo>
                                  <a:pt x="176" y="264"/>
                                </a:lnTo>
                                <a:lnTo>
                                  <a:pt x="176" y="263"/>
                                </a:lnTo>
                                <a:lnTo>
                                  <a:pt x="176" y="260"/>
                                </a:lnTo>
                                <a:lnTo>
                                  <a:pt x="176" y="259"/>
                                </a:lnTo>
                                <a:lnTo>
                                  <a:pt x="177" y="257"/>
                                </a:lnTo>
                                <a:lnTo>
                                  <a:pt x="177" y="256"/>
                                </a:lnTo>
                                <a:lnTo>
                                  <a:pt x="176" y="254"/>
                                </a:lnTo>
                                <a:lnTo>
                                  <a:pt x="176" y="253"/>
                                </a:lnTo>
                                <a:lnTo>
                                  <a:pt x="176" y="251"/>
                                </a:lnTo>
                                <a:lnTo>
                                  <a:pt x="176" y="250"/>
                                </a:lnTo>
                                <a:lnTo>
                                  <a:pt x="175" y="249"/>
                                </a:lnTo>
                                <a:lnTo>
                                  <a:pt x="174" y="247"/>
                                </a:lnTo>
                                <a:lnTo>
                                  <a:pt x="173" y="246"/>
                                </a:lnTo>
                                <a:lnTo>
                                  <a:pt x="171" y="244"/>
                                </a:lnTo>
                                <a:lnTo>
                                  <a:pt x="170" y="242"/>
                                </a:lnTo>
                                <a:lnTo>
                                  <a:pt x="167" y="240"/>
                                </a:lnTo>
                                <a:lnTo>
                                  <a:pt x="165" y="237"/>
                                </a:lnTo>
                                <a:lnTo>
                                  <a:pt x="162" y="234"/>
                                </a:lnTo>
                                <a:lnTo>
                                  <a:pt x="52" y="124"/>
                                </a:lnTo>
                                <a:lnTo>
                                  <a:pt x="49" y="120"/>
                                </a:lnTo>
                                <a:lnTo>
                                  <a:pt x="46" y="118"/>
                                </a:lnTo>
                                <a:lnTo>
                                  <a:pt x="44" y="115"/>
                                </a:lnTo>
                                <a:lnTo>
                                  <a:pt x="42" y="114"/>
                                </a:lnTo>
                                <a:lnTo>
                                  <a:pt x="39" y="112"/>
                                </a:lnTo>
                                <a:lnTo>
                                  <a:pt x="38" y="111"/>
                                </a:lnTo>
                                <a:lnTo>
                                  <a:pt x="36" y="110"/>
                                </a:lnTo>
                                <a:lnTo>
                                  <a:pt x="34" y="109"/>
                                </a:lnTo>
                                <a:lnTo>
                                  <a:pt x="33" y="108"/>
                                </a:lnTo>
                                <a:lnTo>
                                  <a:pt x="31" y="108"/>
                                </a:lnTo>
                                <a:lnTo>
                                  <a:pt x="29" y="108"/>
                                </a:lnTo>
                                <a:lnTo>
                                  <a:pt x="28" y="108"/>
                                </a:lnTo>
                                <a:lnTo>
                                  <a:pt x="26" y="108"/>
                                </a:lnTo>
                                <a:lnTo>
                                  <a:pt x="25" y="108"/>
                                </a:lnTo>
                                <a:lnTo>
                                  <a:pt x="23" y="109"/>
                                </a:lnTo>
                                <a:lnTo>
                                  <a:pt x="21" y="109"/>
                                </a:lnTo>
                                <a:lnTo>
                                  <a:pt x="20" y="110"/>
                                </a:lnTo>
                                <a:lnTo>
                                  <a:pt x="18" y="111"/>
                                </a:lnTo>
                                <a:lnTo>
                                  <a:pt x="17" y="111"/>
                                </a:lnTo>
                                <a:lnTo>
                                  <a:pt x="15" y="113"/>
                                </a:lnTo>
                                <a:lnTo>
                                  <a:pt x="13" y="114"/>
                                </a:lnTo>
                                <a:lnTo>
                                  <a:pt x="12" y="115"/>
                                </a:lnTo>
                                <a:lnTo>
                                  <a:pt x="10" y="117"/>
                                </a:lnTo>
                                <a:lnTo>
                                  <a:pt x="4" y="123"/>
                                </a:lnTo>
                                <a:lnTo>
                                  <a:pt x="0" y="118"/>
                                </a:lnTo>
                                <a:lnTo>
                                  <a:pt x="77" y="45"/>
                                </a:lnTo>
                                <a:lnTo>
                                  <a:pt x="80" y="41"/>
                                </a:lnTo>
                                <a:lnTo>
                                  <a:pt x="84" y="38"/>
                                </a:lnTo>
                                <a:lnTo>
                                  <a:pt x="87" y="35"/>
                                </a:lnTo>
                                <a:lnTo>
                                  <a:pt x="91" y="32"/>
                                </a:lnTo>
                                <a:lnTo>
                                  <a:pt x="95" y="29"/>
                                </a:lnTo>
                                <a:lnTo>
                                  <a:pt x="98" y="26"/>
                                </a:lnTo>
                                <a:lnTo>
                                  <a:pt x="102" y="24"/>
                                </a:lnTo>
                                <a:lnTo>
                                  <a:pt x="107" y="21"/>
                                </a:lnTo>
                                <a:lnTo>
                                  <a:pt x="110" y="19"/>
                                </a:lnTo>
                                <a:lnTo>
                                  <a:pt x="113" y="17"/>
                                </a:lnTo>
                                <a:lnTo>
                                  <a:pt x="117" y="14"/>
                                </a:lnTo>
                                <a:lnTo>
                                  <a:pt x="120" y="12"/>
                                </a:lnTo>
                                <a:lnTo>
                                  <a:pt x="124" y="10"/>
                                </a:lnTo>
                                <a:lnTo>
                                  <a:pt x="127" y="9"/>
                                </a:lnTo>
                                <a:lnTo>
                                  <a:pt x="130" y="7"/>
                                </a:lnTo>
                                <a:lnTo>
                                  <a:pt x="134" y="6"/>
                                </a:lnTo>
                                <a:lnTo>
                                  <a:pt x="137" y="5"/>
                                </a:lnTo>
                                <a:lnTo>
                                  <a:pt x="141" y="4"/>
                                </a:lnTo>
                                <a:lnTo>
                                  <a:pt x="147" y="2"/>
                                </a:lnTo>
                                <a:lnTo>
                                  <a:pt x="151" y="2"/>
                                </a:lnTo>
                                <a:lnTo>
                                  <a:pt x="154" y="1"/>
                                </a:lnTo>
                                <a:lnTo>
                                  <a:pt x="158" y="1"/>
                                </a:lnTo>
                                <a:lnTo>
                                  <a:pt x="162" y="0"/>
                                </a:lnTo>
                                <a:lnTo>
                                  <a:pt x="166" y="0"/>
                                </a:lnTo>
                                <a:lnTo>
                                  <a:pt x="170" y="0"/>
                                </a:lnTo>
                                <a:lnTo>
                                  <a:pt x="174" y="0"/>
                                </a:lnTo>
                                <a:lnTo>
                                  <a:pt x="179" y="0"/>
                                </a:lnTo>
                                <a:lnTo>
                                  <a:pt x="183" y="1"/>
                                </a:lnTo>
                                <a:lnTo>
                                  <a:pt x="187" y="1"/>
                                </a:lnTo>
                                <a:lnTo>
                                  <a:pt x="191" y="2"/>
                                </a:lnTo>
                                <a:lnTo>
                                  <a:pt x="195" y="2"/>
                                </a:lnTo>
                                <a:lnTo>
                                  <a:pt x="199" y="4"/>
                                </a:lnTo>
                                <a:lnTo>
                                  <a:pt x="202" y="5"/>
                                </a:lnTo>
                                <a:lnTo>
                                  <a:pt x="206" y="6"/>
                                </a:lnTo>
                                <a:lnTo>
                                  <a:pt x="210" y="7"/>
                                </a:lnTo>
                                <a:lnTo>
                                  <a:pt x="215" y="9"/>
                                </a:lnTo>
                                <a:lnTo>
                                  <a:pt x="218" y="11"/>
                                </a:lnTo>
                                <a:lnTo>
                                  <a:pt x="222" y="13"/>
                                </a:lnTo>
                                <a:lnTo>
                                  <a:pt x="226" y="14"/>
                                </a:lnTo>
                                <a:lnTo>
                                  <a:pt x="229" y="18"/>
                                </a:lnTo>
                                <a:lnTo>
                                  <a:pt x="233" y="20"/>
                                </a:lnTo>
                                <a:lnTo>
                                  <a:pt x="236" y="22"/>
                                </a:lnTo>
                                <a:lnTo>
                                  <a:pt x="239" y="24"/>
                                </a:lnTo>
                                <a:lnTo>
                                  <a:pt x="243" y="27"/>
                                </a:lnTo>
                                <a:lnTo>
                                  <a:pt x="246" y="30"/>
                                </a:lnTo>
                                <a:lnTo>
                                  <a:pt x="250" y="32"/>
                                </a:lnTo>
                                <a:lnTo>
                                  <a:pt x="253" y="35"/>
                                </a:lnTo>
                                <a:lnTo>
                                  <a:pt x="257" y="38"/>
                                </a:lnTo>
                                <a:lnTo>
                                  <a:pt x="258" y="41"/>
                                </a:lnTo>
                                <a:lnTo>
                                  <a:pt x="260" y="43"/>
                                </a:lnTo>
                                <a:lnTo>
                                  <a:pt x="262" y="45"/>
                                </a:lnTo>
                                <a:lnTo>
                                  <a:pt x="264" y="47"/>
                                </a:lnTo>
                                <a:lnTo>
                                  <a:pt x="266" y="49"/>
                                </a:lnTo>
                                <a:lnTo>
                                  <a:pt x="268" y="53"/>
                                </a:lnTo>
                                <a:lnTo>
                                  <a:pt x="270" y="55"/>
                                </a:lnTo>
                                <a:lnTo>
                                  <a:pt x="271" y="57"/>
                                </a:lnTo>
                                <a:lnTo>
                                  <a:pt x="273" y="59"/>
                                </a:lnTo>
                                <a:lnTo>
                                  <a:pt x="274" y="62"/>
                                </a:lnTo>
                                <a:lnTo>
                                  <a:pt x="276" y="64"/>
                                </a:lnTo>
                                <a:lnTo>
                                  <a:pt x="277" y="66"/>
                                </a:lnTo>
                                <a:lnTo>
                                  <a:pt x="278" y="69"/>
                                </a:lnTo>
                                <a:lnTo>
                                  <a:pt x="280" y="71"/>
                                </a:lnTo>
                                <a:lnTo>
                                  <a:pt x="281" y="74"/>
                                </a:lnTo>
                                <a:lnTo>
                                  <a:pt x="282" y="76"/>
                                </a:lnTo>
                                <a:lnTo>
                                  <a:pt x="283" y="79"/>
                                </a:lnTo>
                                <a:lnTo>
                                  <a:pt x="284" y="81"/>
                                </a:lnTo>
                                <a:lnTo>
                                  <a:pt x="286" y="83"/>
                                </a:lnTo>
                                <a:lnTo>
                                  <a:pt x="287" y="87"/>
                                </a:lnTo>
                                <a:lnTo>
                                  <a:pt x="287" y="89"/>
                                </a:lnTo>
                                <a:lnTo>
                                  <a:pt x="288" y="92"/>
                                </a:lnTo>
                                <a:lnTo>
                                  <a:pt x="289" y="94"/>
                                </a:lnTo>
                                <a:lnTo>
                                  <a:pt x="290" y="96"/>
                                </a:lnTo>
                                <a:lnTo>
                                  <a:pt x="290" y="99"/>
                                </a:lnTo>
                                <a:lnTo>
                                  <a:pt x="291" y="101"/>
                                </a:lnTo>
                                <a:lnTo>
                                  <a:pt x="291" y="103"/>
                                </a:lnTo>
                                <a:lnTo>
                                  <a:pt x="292" y="106"/>
                                </a:lnTo>
                                <a:lnTo>
                                  <a:pt x="292" y="111"/>
                                </a:lnTo>
                                <a:lnTo>
                                  <a:pt x="292" y="115"/>
                                </a:lnTo>
                                <a:lnTo>
                                  <a:pt x="292" y="119"/>
                                </a:lnTo>
                                <a:lnTo>
                                  <a:pt x="292" y="125"/>
                                </a:lnTo>
                                <a:lnTo>
                                  <a:pt x="292" y="129"/>
                                </a:lnTo>
                                <a:lnTo>
                                  <a:pt x="291" y="134"/>
                                </a:lnTo>
                                <a:lnTo>
                                  <a:pt x="290" y="138"/>
                                </a:lnTo>
                                <a:lnTo>
                                  <a:pt x="289" y="142"/>
                                </a:lnTo>
                                <a:lnTo>
                                  <a:pt x="288" y="146"/>
                                </a:lnTo>
                                <a:lnTo>
                                  <a:pt x="287" y="151"/>
                                </a:lnTo>
                                <a:lnTo>
                                  <a:pt x="284" y="155"/>
                                </a:lnTo>
                                <a:lnTo>
                                  <a:pt x="282" y="160"/>
                                </a:lnTo>
                                <a:lnTo>
                                  <a:pt x="280" y="165"/>
                                </a:lnTo>
                                <a:lnTo>
                                  <a:pt x="277" y="169"/>
                                </a:lnTo>
                                <a:lnTo>
                                  <a:pt x="275" y="173"/>
                                </a:lnTo>
                                <a:lnTo>
                                  <a:pt x="272" y="178"/>
                                </a:lnTo>
                                <a:lnTo>
                                  <a:pt x="269" y="183"/>
                                </a:lnTo>
                                <a:lnTo>
                                  <a:pt x="266" y="188"/>
                                </a:lnTo>
                                <a:lnTo>
                                  <a:pt x="264" y="190"/>
                                </a:lnTo>
                                <a:lnTo>
                                  <a:pt x="262" y="193"/>
                                </a:lnTo>
                                <a:lnTo>
                                  <a:pt x="259" y="196"/>
                                </a:lnTo>
                                <a:lnTo>
                                  <a:pt x="257" y="199"/>
                                </a:lnTo>
                                <a:lnTo>
                                  <a:pt x="254" y="202"/>
                                </a:lnTo>
                                <a:lnTo>
                                  <a:pt x="251" y="205"/>
                                </a:lnTo>
                                <a:lnTo>
                                  <a:pt x="246" y="209"/>
                                </a:lnTo>
                                <a:lnTo>
                                  <a:pt x="243" y="212"/>
                                </a:lnTo>
                                <a:lnTo>
                                  <a:pt x="166" y="285"/>
                                </a:lnTo>
                                <a:close/>
                                <a:moveTo>
                                  <a:pt x="75" y="66"/>
                                </a:moveTo>
                                <a:lnTo>
                                  <a:pt x="204" y="197"/>
                                </a:lnTo>
                                <a:lnTo>
                                  <a:pt x="206" y="199"/>
                                </a:lnTo>
                                <a:lnTo>
                                  <a:pt x="209" y="201"/>
                                </a:lnTo>
                                <a:lnTo>
                                  <a:pt x="211" y="202"/>
                                </a:lnTo>
                                <a:lnTo>
                                  <a:pt x="212" y="204"/>
                                </a:lnTo>
                                <a:lnTo>
                                  <a:pt x="215" y="205"/>
                                </a:lnTo>
                                <a:lnTo>
                                  <a:pt x="217" y="206"/>
                                </a:lnTo>
                                <a:lnTo>
                                  <a:pt x="217" y="207"/>
                                </a:lnTo>
                                <a:lnTo>
                                  <a:pt x="218" y="208"/>
                                </a:lnTo>
                                <a:lnTo>
                                  <a:pt x="219" y="208"/>
                                </a:lnTo>
                                <a:lnTo>
                                  <a:pt x="220" y="208"/>
                                </a:lnTo>
                                <a:lnTo>
                                  <a:pt x="221" y="208"/>
                                </a:lnTo>
                                <a:lnTo>
                                  <a:pt x="222" y="209"/>
                                </a:lnTo>
                                <a:lnTo>
                                  <a:pt x="223" y="208"/>
                                </a:lnTo>
                                <a:lnTo>
                                  <a:pt x="224" y="208"/>
                                </a:lnTo>
                                <a:lnTo>
                                  <a:pt x="225" y="208"/>
                                </a:lnTo>
                                <a:lnTo>
                                  <a:pt x="227" y="208"/>
                                </a:lnTo>
                                <a:lnTo>
                                  <a:pt x="228" y="207"/>
                                </a:lnTo>
                                <a:lnTo>
                                  <a:pt x="229" y="206"/>
                                </a:lnTo>
                                <a:lnTo>
                                  <a:pt x="231" y="205"/>
                                </a:lnTo>
                                <a:lnTo>
                                  <a:pt x="232" y="205"/>
                                </a:lnTo>
                                <a:lnTo>
                                  <a:pt x="234" y="203"/>
                                </a:lnTo>
                                <a:lnTo>
                                  <a:pt x="235" y="202"/>
                                </a:lnTo>
                                <a:lnTo>
                                  <a:pt x="237" y="201"/>
                                </a:lnTo>
                                <a:lnTo>
                                  <a:pt x="239" y="199"/>
                                </a:lnTo>
                                <a:lnTo>
                                  <a:pt x="241" y="196"/>
                                </a:lnTo>
                                <a:lnTo>
                                  <a:pt x="244" y="193"/>
                                </a:lnTo>
                                <a:lnTo>
                                  <a:pt x="246" y="190"/>
                                </a:lnTo>
                                <a:lnTo>
                                  <a:pt x="247" y="188"/>
                                </a:lnTo>
                                <a:lnTo>
                                  <a:pt x="250" y="185"/>
                                </a:lnTo>
                                <a:lnTo>
                                  <a:pt x="251" y="182"/>
                                </a:lnTo>
                                <a:lnTo>
                                  <a:pt x="252" y="180"/>
                                </a:lnTo>
                                <a:lnTo>
                                  <a:pt x="253" y="177"/>
                                </a:lnTo>
                                <a:lnTo>
                                  <a:pt x="254" y="174"/>
                                </a:lnTo>
                                <a:lnTo>
                                  <a:pt x="255" y="171"/>
                                </a:lnTo>
                                <a:lnTo>
                                  <a:pt x="255" y="168"/>
                                </a:lnTo>
                                <a:lnTo>
                                  <a:pt x="256" y="166"/>
                                </a:lnTo>
                                <a:lnTo>
                                  <a:pt x="256" y="162"/>
                                </a:lnTo>
                                <a:lnTo>
                                  <a:pt x="256" y="160"/>
                                </a:lnTo>
                                <a:lnTo>
                                  <a:pt x="256" y="157"/>
                                </a:lnTo>
                                <a:lnTo>
                                  <a:pt x="255" y="152"/>
                                </a:lnTo>
                                <a:lnTo>
                                  <a:pt x="254" y="147"/>
                                </a:lnTo>
                                <a:lnTo>
                                  <a:pt x="253" y="143"/>
                                </a:lnTo>
                                <a:lnTo>
                                  <a:pt x="252" y="139"/>
                                </a:lnTo>
                                <a:lnTo>
                                  <a:pt x="250" y="135"/>
                                </a:lnTo>
                                <a:lnTo>
                                  <a:pt x="247" y="131"/>
                                </a:lnTo>
                                <a:lnTo>
                                  <a:pt x="246" y="128"/>
                                </a:lnTo>
                                <a:lnTo>
                                  <a:pt x="245" y="126"/>
                                </a:lnTo>
                                <a:lnTo>
                                  <a:pt x="243" y="124"/>
                                </a:lnTo>
                                <a:lnTo>
                                  <a:pt x="242" y="122"/>
                                </a:lnTo>
                                <a:lnTo>
                                  <a:pt x="241" y="119"/>
                                </a:lnTo>
                                <a:lnTo>
                                  <a:pt x="239" y="116"/>
                                </a:lnTo>
                                <a:lnTo>
                                  <a:pt x="238" y="114"/>
                                </a:lnTo>
                                <a:lnTo>
                                  <a:pt x="236" y="111"/>
                                </a:lnTo>
                                <a:lnTo>
                                  <a:pt x="235" y="109"/>
                                </a:lnTo>
                                <a:lnTo>
                                  <a:pt x="233" y="107"/>
                                </a:lnTo>
                                <a:lnTo>
                                  <a:pt x="231" y="105"/>
                                </a:lnTo>
                                <a:lnTo>
                                  <a:pt x="229" y="102"/>
                                </a:lnTo>
                                <a:lnTo>
                                  <a:pt x="227" y="100"/>
                                </a:lnTo>
                                <a:lnTo>
                                  <a:pt x="225" y="98"/>
                                </a:lnTo>
                                <a:lnTo>
                                  <a:pt x="223" y="95"/>
                                </a:lnTo>
                                <a:lnTo>
                                  <a:pt x="221" y="93"/>
                                </a:lnTo>
                                <a:lnTo>
                                  <a:pt x="219" y="91"/>
                                </a:lnTo>
                                <a:lnTo>
                                  <a:pt x="217" y="88"/>
                                </a:lnTo>
                                <a:lnTo>
                                  <a:pt x="214" y="85"/>
                                </a:lnTo>
                                <a:lnTo>
                                  <a:pt x="211" y="82"/>
                                </a:lnTo>
                                <a:lnTo>
                                  <a:pt x="207" y="79"/>
                                </a:lnTo>
                                <a:lnTo>
                                  <a:pt x="203" y="75"/>
                                </a:lnTo>
                                <a:lnTo>
                                  <a:pt x="199" y="71"/>
                                </a:lnTo>
                                <a:lnTo>
                                  <a:pt x="196" y="68"/>
                                </a:lnTo>
                                <a:lnTo>
                                  <a:pt x="192" y="65"/>
                                </a:lnTo>
                                <a:lnTo>
                                  <a:pt x="188" y="62"/>
                                </a:lnTo>
                                <a:lnTo>
                                  <a:pt x="184" y="59"/>
                                </a:lnTo>
                                <a:lnTo>
                                  <a:pt x="181" y="57"/>
                                </a:lnTo>
                                <a:lnTo>
                                  <a:pt x="176" y="54"/>
                                </a:lnTo>
                                <a:lnTo>
                                  <a:pt x="172" y="52"/>
                                </a:lnTo>
                                <a:lnTo>
                                  <a:pt x="168" y="48"/>
                                </a:lnTo>
                                <a:lnTo>
                                  <a:pt x="165" y="47"/>
                                </a:lnTo>
                                <a:lnTo>
                                  <a:pt x="161" y="45"/>
                                </a:lnTo>
                                <a:lnTo>
                                  <a:pt x="157" y="44"/>
                                </a:lnTo>
                                <a:lnTo>
                                  <a:pt x="154" y="42"/>
                                </a:lnTo>
                                <a:lnTo>
                                  <a:pt x="150" y="41"/>
                                </a:lnTo>
                                <a:lnTo>
                                  <a:pt x="147" y="40"/>
                                </a:lnTo>
                                <a:lnTo>
                                  <a:pt x="144" y="39"/>
                                </a:lnTo>
                                <a:lnTo>
                                  <a:pt x="141" y="39"/>
                                </a:lnTo>
                                <a:lnTo>
                                  <a:pt x="138" y="38"/>
                                </a:lnTo>
                                <a:lnTo>
                                  <a:pt x="135" y="38"/>
                                </a:lnTo>
                                <a:lnTo>
                                  <a:pt x="133" y="37"/>
                                </a:lnTo>
                                <a:lnTo>
                                  <a:pt x="130" y="37"/>
                                </a:lnTo>
                                <a:lnTo>
                                  <a:pt x="127" y="37"/>
                                </a:lnTo>
                                <a:lnTo>
                                  <a:pt x="125" y="37"/>
                                </a:lnTo>
                                <a:lnTo>
                                  <a:pt x="122" y="37"/>
                                </a:lnTo>
                                <a:lnTo>
                                  <a:pt x="120" y="37"/>
                                </a:lnTo>
                                <a:lnTo>
                                  <a:pt x="118" y="38"/>
                                </a:lnTo>
                                <a:lnTo>
                                  <a:pt x="116" y="38"/>
                                </a:lnTo>
                                <a:lnTo>
                                  <a:pt x="113" y="39"/>
                                </a:lnTo>
                                <a:lnTo>
                                  <a:pt x="111" y="40"/>
                                </a:lnTo>
                                <a:lnTo>
                                  <a:pt x="109" y="41"/>
                                </a:lnTo>
                                <a:lnTo>
                                  <a:pt x="107" y="41"/>
                                </a:lnTo>
                                <a:lnTo>
                                  <a:pt x="104" y="42"/>
                                </a:lnTo>
                                <a:lnTo>
                                  <a:pt x="103" y="43"/>
                                </a:lnTo>
                                <a:lnTo>
                                  <a:pt x="101" y="44"/>
                                </a:lnTo>
                                <a:lnTo>
                                  <a:pt x="99" y="45"/>
                                </a:lnTo>
                                <a:lnTo>
                                  <a:pt x="97" y="46"/>
                                </a:lnTo>
                                <a:lnTo>
                                  <a:pt x="95" y="47"/>
                                </a:lnTo>
                                <a:lnTo>
                                  <a:pt x="93" y="49"/>
                                </a:lnTo>
                                <a:lnTo>
                                  <a:pt x="91" y="51"/>
                                </a:lnTo>
                                <a:lnTo>
                                  <a:pt x="89" y="53"/>
                                </a:lnTo>
                                <a:lnTo>
                                  <a:pt x="87" y="55"/>
                                </a:lnTo>
                                <a:lnTo>
                                  <a:pt x="84" y="57"/>
                                </a:lnTo>
                                <a:lnTo>
                                  <a:pt x="82" y="59"/>
                                </a:lnTo>
                                <a:lnTo>
                                  <a:pt x="80" y="61"/>
                                </a:lnTo>
                                <a:lnTo>
                                  <a:pt x="77" y="63"/>
                                </a:lnTo>
                                <a:lnTo>
                                  <a:pt x="75" y="6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3" name="Freeform 43"/>
                        <wps:cNvSpPr>
                          <a:spLocks noEditPoints="1"/>
                        </wps:cNvSpPr>
                        <wps:spPr bwMode="auto">
                          <a:xfrm>
                            <a:off x="5509" y="3658"/>
                            <a:ext cx="178" cy="199"/>
                          </a:xfrm>
                          <a:custGeom>
                            <a:avLst/>
                            <a:gdLst>
                              <a:gd name="T0" fmla="*/ 42 w 238"/>
                              <a:gd name="T1" fmla="*/ 180 h 269"/>
                              <a:gd name="T2" fmla="*/ 47 w 238"/>
                              <a:gd name="T3" fmla="*/ 207 h 269"/>
                              <a:gd name="T4" fmla="*/ 47 w 238"/>
                              <a:gd name="T5" fmla="*/ 212 h 269"/>
                              <a:gd name="T6" fmla="*/ 49 w 238"/>
                              <a:gd name="T7" fmla="*/ 217 h 269"/>
                              <a:gd name="T8" fmla="*/ 51 w 238"/>
                              <a:gd name="T9" fmla="*/ 220 h 269"/>
                              <a:gd name="T10" fmla="*/ 53 w 238"/>
                              <a:gd name="T11" fmla="*/ 223 h 269"/>
                              <a:gd name="T12" fmla="*/ 54 w 238"/>
                              <a:gd name="T13" fmla="*/ 225 h 269"/>
                              <a:gd name="T14" fmla="*/ 56 w 238"/>
                              <a:gd name="T15" fmla="*/ 226 h 269"/>
                              <a:gd name="T16" fmla="*/ 57 w 238"/>
                              <a:gd name="T17" fmla="*/ 228 h 269"/>
                              <a:gd name="T18" fmla="*/ 59 w 238"/>
                              <a:gd name="T19" fmla="*/ 229 h 269"/>
                              <a:gd name="T20" fmla="*/ 61 w 238"/>
                              <a:gd name="T21" fmla="*/ 230 h 269"/>
                              <a:gd name="T22" fmla="*/ 64 w 238"/>
                              <a:gd name="T23" fmla="*/ 230 h 269"/>
                              <a:gd name="T24" fmla="*/ 67 w 238"/>
                              <a:gd name="T25" fmla="*/ 230 h 269"/>
                              <a:gd name="T26" fmla="*/ 69 w 238"/>
                              <a:gd name="T27" fmla="*/ 230 h 269"/>
                              <a:gd name="T28" fmla="*/ 73 w 238"/>
                              <a:gd name="T29" fmla="*/ 229 h 269"/>
                              <a:gd name="T30" fmla="*/ 78 w 238"/>
                              <a:gd name="T31" fmla="*/ 226 h 269"/>
                              <a:gd name="T32" fmla="*/ 85 w 238"/>
                              <a:gd name="T33" fmla="*/ 223 h 269"/>
                              <a:gd name="T34" fmla="*/ 92 w 238"/>
                              <a:gd name="T35" fmla="*/ 226 h 269"/>
                              <a:gd name="T36" fmla="*/ 22 w 238"/>
                              <a:gd name="T37" fmla="*/ 264 h 269"/>
                              <a:gd name="T38" fmla="*/ 24 w 238"/>
                              <a:gd name="T39" fmla="*/ 261 h 269"/>
                              <a:gd name="T40" fmla="*/ 26 w 238"/>
                              <a:gd name="T41" fmla="*/ 259 h 269"/>
                              <a:gd name="T42" fmla="*/ 29 w 238"/>
                              <a:gd name="T43" fmla="*/ 256 h 269"/>
                              <a:gd name="T44" fmla="*/ 31 w 238"/>
                              <a:gd name="T45" fmla="*/ 254 h 269"/>
                              <a:gd name="T46" fmla="*/ 32 w 238"/>
                              <a:gd name="T47" fmla="*/ 251 h 269"/>
                              <a:gd name="T48" fmla="*/ 33 w 238"/>
                              <a:gd name="T49" fmla="*/ 249 h 269"/>
                              <a:gd name="T50" fmla="*/ 34 w 238"/>
                              <a:gd name="T51" fmla="*/ 246 h 269"/>
                              <a:gd name="T52" fmla="*/ 35 w 238"/>
                              <a:gd name="T53" fmla="*/ 243 h 269"/>
                              <a:gd name="T54" fmla="*/ 35 w 238"/>
                              <a:gd name="T55" fmla="*/ 237 h 269"/>
                              <a:gd name="T56" fmla="*/ 35 w 238"/>
                              <a:gd name="T57" fmla="*/ 228 h 269"/>
                              <a:gd name="T58" fmla="*/ 34 w 238"/>
                              <a:gd name="T59" fmla="*/ 216 h 269"/>
                              <a:gd name="T60" fmla="*/ 33 w 238"/>
                              <a:gd name="T61" fmla="*/ 210 h 269"/>
                              <a:gd name="T62" fmla="*/ 32 w 238"/>
                              <a:gd name="T63" fmla="*/ 203 h 269"/>
                              <a:gd name="T64" fmla="*/ 2 w 238"/>
                              <a:gd name="T65" fmla="*/ 0 h 269"/>
                              <a:gd name="T66" fmla="*/ 184 w 238"/>
                              <a:gd name="T67" fmla="*/ 116 h 269"/>
                              <a:gd name="T68" fmla="*/ 190 w 238"/>
                              <a:gd name="T69" fmla="*/ 120 h 269"/>
                              <a:gd name="T70" fmla="*/ 196 w 238"/>
                              <a:gd name="T71" fmla="*/ 124 h 269"/>
                              <a:gd name="T72" fmla="*/ 203 w 238"/>
                              <a:gd name="T73" fmla="*/ 127 h 269"/>
                              <a:gd name="T74" fmla="*/ 212 w 238"/>
                              <a:gd name="T75" fmla="*/ 131 h 269"/>
                              <a:gd name="T76" fmla="*/ 217 w 238"/>
                              <a:gd name="T77" fmla="*/ 133 h 269"/>
                              <a:gd name="T78" fmla="*/ 222 w 238"/>
                              <a:gd name="T79" fmla="*/ 133 h 269"/>
                              <a:gd name="T80" fmla="*/ 226 w 238"/>
                              <a:gd name="T81" fmla="*/ 132 h 269"/>
                              <a:gd name="T82" fmla="*/ 230 w 238"/>
                              <a:gd name="T83" fmla="*/ 131 h 269"/>
                              <a:gd name="T84" fmla="*/ 235 w 238"/>
                              <a:gd name="T85" fmla="*/ 129 h 269"/>
                              <a:gd name="T86" fmla="*/ 142 w 238"/>
                              <a:gd name="T87" fmla="*/ 196 h 269"/>
                              <a:gd name="T88" fmla="*/ 142 w 238"/>
                              <a:gd name="T89" fmla="*/ 187 h 269"/>
                              <a:gd name="T90" fmla="*/ 147 w 238"/>
                              <a:gd name="T91" fmla="*/ 184 h 269"/>
                              <a:gd name="T92" fmla="*/ 152 w 238"/>
                              <a:gd name="T93" fmla="*/ 180 h 269"/>
                              <a:gd name="T94" fmla="*/ 154 w 238"/>
                              <a:gd name="T95" fmla="*/ 177 h 269"/>
                              <a:gd name="T96" fmla="*/ 156 w 238"/>
                              <a:gd name="T97" fmla="*/ 174 h 269"/>
                              <a:gd name="T98" fmla="*/ 157 w 238"/>
                              <a:gd name="T99" fmla="*/ 172 h 269"/>
                              <a:gd name="T100" fmla="*/ 157 w 238"/>
                              <a:gd name="T101" fmla="*/ 170 h 269"/>
                              <a:gd name="T102" fmla="*/ 156 w 238"/>
                              <a:gd name="T103" fmla="*/ 168 h 269"/>
                              <a:gd name="T104" fmla="*/ 155 w 238"/>
                              <a:gd name="T105" fmla="*/ 166 h 269"/>
                              <a:gd name="T106" fmla="*/ 153 w 238"/>
                              <a:gd name="T107" fmla="*/ 163 h 269"/>
                              <a:gd name="T108" fmla="*/ 151 w 238"/>
                              <a:gd name="T109" fmla="*/ 161 h 269"/>
                              <a:gd name="T110" fmla="*/ 144 w 238"/>
                              <a:gd name="T111" fmla="*/ 155 h 269"/>
                              <a:gd name="T112" fmla="*/ 112 w 238"/>
                              <a:gd name="T113" fmla="*/ 135 h 269"/>
                              <a:gd name="T114" fmla="*/ 25 w 238"/>
                              <a:gd name="T115" fmla="*/ 79 h 269"/>
                              <a:gd name="T116" fmla="*/ 101 w 238"/>
                              <a:gd name="T117" fmla="*/ 128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38" h="269">
                                <a:moveTo>
                                  <a:pt x="112" y="135"/>
                                </a:moveTo>
                                <a:lnTo>
                                  <a:pt x="42" y="180"/>
                                </a:lnTo>
                                <a:lnTo>
                                  <a:pt x="46" y="204"/>
                                </a:lnTo>
                                <a:lnTo>
                                  <a:pt x="47" y="207"/>
                                </a:lnTo>
                                <a:lnTo>
                                  <a:pt x="47" y="210"/>
                                </a:lnTo>
                                <a:lnTo>
                                  <a:pt x="47" y="212"/>
                                </a:lnTo>
                                <a:lnTo>
                                  <a:pt x="48" y="214"/>
                                </a:lnTo>
                                <a:lnTo>
                                  <a:pt x="49" y="217"/>
                                </a:lnTo>
                                <a:lnTo>
                                  <a:pt x="50" y="218"/>
                                </a:lnTo>
                                <a:lnTo>
                                  <a:pt x="51" y="220"/>
                                </a:lnTo>
                                <a:lnTo>
                                  <a:pt x="52" y="222"/>
                                </a:lnTo>
                                <a:lnTo>
                                  <a:pt x="53" y="223"/>
                                </a:lnTo>
                                <a:lnTo>
                                  <a:pt x="53" y="224"/>
                                </a:lnTo>
                                <a:lnTo>
                                  <a:pt x="54" y="225"/>
                                </a:lnTo>
                                <a:lnTo>
                                  <a:pt x="55" y="225"/>
                                </a:lnTo>
                                <a:lnTo>
                                  <a:pt x="56" y="226"/>
                                </a:lnTo>
                                <a:lnTo>
                                  <a:pt x="56" y="228"/>
                                </a:lnTo>
                                <a:lnTo>
                                  <a:pt x="57" y="228"/>
                                </a:lnTo>
                                <a:lnTo>
                                  <a:pt x="58" y="229"/>
                                </a:lnTo>
                                <a:lnTo>
                                  <a:pt x="59" y="229"/>
                                </a:lnTo>
                                <a:lnTo>
                                  <a:pt x="60" y="230"/>
                                </a:lnTo>
                                <a:lnTo>
                                  <a:pt x="61" y="230"/>
                                </a:lnTo>
                                <a:lnTo>
                                  <a:pt x="62" y="230"/>
                                </a:lnTo>
                                <a:lnTo>
                                  <a:pt x="64" y="230"/>
                                </a:lnTo>
                                <a:lnTo>
                                  <a:pt x="65" y="230"/>
                                </a:lnTo>
                                <a:lnTo>
                                  <a:pt x="67" y="230"/>
                                </a:lnTo>
                                <a:lnTo>
                                  <a:pt x="69" y="230"/>
                                </a:lnTo>
                                <a:lnTo>
                                  <a:pt x="71" y="230"/>
                                </a:lnTo>
                                <a:lnTo>
                                  <a:pt x="73" y="229"/>
                                </a:lnTo>
                                <a:lnTo>
                                  <a:pt x="76" y="228"/>
                                </a:lnTo>
                                <a:lnTo>
                                  <a:pt x="78" y="226"/>
                                </a:lnTo>
                                <a:lnTo>
                                  <a:pt x="82" y="225"/>
                                </a:lnTo>
                                <a:lnTo>
                                  <a:pt x="85" y="223"/>
                                </a:lnTo>
                                <a:lnTo>
                                  <a:pt x="89" y="221"/>
                                </a:lnTo>
                                <a:lnTo>
                                  <a:pt x="92" y="226"/>
                                </a:lnTo>
                                <a:lnTo>
                                  <a:pt x="26" y="269"/>
                                </a:lnTo>
                                <a:lnTo>
                                  <a:pt x="22" y="264"/>
                                </a:lnTo>
                                <a:lnTo>
                                  <a:pt x="23" y="263"/>
                                </a:lnTo>
                                <a:lnTo>
                                  <a:pt x="24" y="261"/>
                                </a:lnTo>
                                <a:lnTo>
                                  <a:pt x="25" y="260"/>
                                </a:lnTo>
                                <a:lnTo>
                                  <a:pt x="26" y="259"/>
                                </a:lnTo>
                                <a:lnTo>
                                  <a:pt x="27" y="257"/>
                                </a:lnTo>
                                <a:lnTo>
                                  <a:pt x="29" y="256"/>
                                </a:lnTo>
                                <a:lnTo>
                                  <a:pt x="30" y="255"/>
                                </a:lnTo>
                                <a:lnTo>
                                  <a:pt x="31" y="254"/>
                                </a:lnTo>
                                <a:lnTo>
                                  <a:pt x="31" y="253"/>
                                </a:lnTo>
                                <a:lnTo>
                                  <a:pt x="32" y="251"/>
                                </a:lnTo>
                                <a:lnTo>
                                  <a:pt x="32" y="250"/>
                                </a:lnTo>
                                <a:lnTo>
                                  <a:pt x="33" y="249"/>
                                </a:lnTo>
                                <a:lnTo>
                                  <a:pt x="33" y="248"/>
                                </a:lnTo>
                                <a:lnTo>
                                  <a:pt x="34" y="246"/>
                                </a:lnTo>
                                <a:lnTo>
                                  <a:pt x="34" y="245"/>
                                </a:lnTo>
                                <a:lnTo>
                                  <a:pt x="35" y="243"/>
                                </a:lnTo>
                                <a:lnTo>
                                  <a:pt x="35" y="240"/>
                                </a:lnTo>
                                <a:lnTo>
                                  <a:pt x="35" y="237"/>
                                </a:lnTo>
                                <a:lnTo>
                                  <a:pt x="35" y="233"/>
                                </a:lnTo>
                                <a:lnTo>
                                  <a:pt x="35" y="228"/>
                                </a:lnTo>
                                <a:lnTo>
                                  <a:pt x="35" y="222"/>
                                </a:lnTo>
                                <a:lnTo>
                                  <a:pt x="34" y="216"/>
                                </a:lnTo>
                                <a:lnTo>
                                  <a:pt x="33" y="213"/>
                                </a:lnTo>
                                <a:lnTo>
                                  <a:pt x="33" y="210"/>
                                </a:lnTo>
                                <a:lnTo>
                                  <a:pt x="32" y="206"/>
                                </a:lnTo>
                                <a:lnTo>
                                  <a:pt x="32" y="203"/>
                                </a:lnTo>
                                <a:lnTo>
                                  <a:pt x="0" y="2"/>
                                </a:lnTo>
                                <a:lnTo>
                                  <a:pt x="2" y="0"/>
                                </a:lnTo>
                                <a:lnTo>
                                  <a:pt x="182" y="114"/>
                                </a:lnTo>
                                <a:lnTo>
                                  <a:pt x="184" y="116"/>
                                </a:lnTo>
                                <a:lnTo>
                                  <a:pt x="187" y="118"/>
                                </a:lnTo>
                                <a:lnTo>
                                  <a:pt x="190" y="120"/>
                                </a:lnTo>
                                <a:lnTo>
                                  <a:pt x="193" y="122"/>
                                </a:lnTo>
                                <a:lnTo>
                                  <a:pt x="196" y="124"/>
                                </a:lnTo>
                                <a:lnTo>
                                  <a:pt x="198" y="125"/>
                                </a:lnTo>
                                <a:lnTo>
                                  <a:pt x="203" y="127"/>
                                </a:lnTo>
                                <a:lnTo>
                                  <a:pt x="208" y="129"/>
                                </a:lnTo>
                                <a:lnTo>
                                  <a:pt x="212" y="131"/>
                                </a:lnTo>
                                <a:lnTo>
                                  <a:pt x="215" y="132"/>
                                </a:lnTo>
                                <a:lnTo>
                                  <a:pt x="217" y="133"/>
                                </a:lnTo>
                                <a:lnTo>
                                  <a:pt x="220" y="133"/>
                                </a:lnTo>
                                <a:lnTo>
                                  <a:pt x="222" y="133"/>
                                </a:lnTo>
                                <a:lnTo>
                                  <a:pt x="224" y="133"/>
                                </a:lnTo>
                                <a:lnTo>
                                  <a:pt x="226" y="132"/>
                                </a:lnTo>
                                <a:lnTo>
                                  <a:pt x="228" y="132"/>
                                </a:lnTo>
                                <a:lnTo>
                                  <a:pt x="230" y="131"/>
                                </a:lnTo>
                                <a:lnTo>
                                  <a:pt x="232" y="130"/>
                                </a:lnTo>
                                <a:lnTo>
                                  <a:pt x="235" y="129"/>
                                </a:lnTo>
                                <a:lnTo>
                                  <a:pt x="238" y="134"/>
                                </a:lnTo>
                                <a:lnTo>
                                  <a:pt x="142" y="196"/>
                                </a:lnTo>
                                <a:lnTo>
                                  <a:pt x="138" y="190"/>
                                </a:lnTo>
                                <a:lnTo>
                                  <a:pt x="142" y="187"/>
                                </a:lnTo>
                                <a:lnTo>
                                  <a:pt x="145" y="186"/>
                                </a:lnTo>
                                <a:lnTo>
                                  <a:pt x="147" y="184"/>
                                </a:lnTo>
                                <a:lnTo>
                                  <a:pt x="150" y="182"/>
                                </a:lnTo>
                                <a:lnTo>
                                  <a:pt x="152" y="180"/>
                                </a:lnTo>
                                <a:lnTo>
                                  <a:pt x="153" y="179"/>
                                </a:lnTo>
                                <a:lnTo>
                                  <a:pt x="154" y="177"/>
                                </a:lnTo>
                                <a:lnTo>
                                  <a:pt x="156" y="175"/>
                                </a:lnTo>
                                <a:lnTo>
                                  <a:pt x="156" y="174"/>
                                </a:lnTo>
                                <a:lnTo>
                                  <a:pt x="157" y="173"/>
                                </a:lnTo>
                                <a:lnTo>
                                  <a:pt x="157" y="172"/>
                                </a:lnTo>
                                <a:lnTo>
                                  <a:pt x="157" y="171"/>
                                </a:lnTo>
                                <a:lnTo>
                                  <a:pt x="157" y="170"/>
                                </a:lnTo>
                                <a:lnTo>
                                  <a:pt x="157" y="169"/>
                                </a:lnTo>
                                <a:lnTo>
                                  <a:pt x="156" y="168"/>
                                </a:lnTo>
                                <a:lnTo>
                                  <a:pt x="156" y="167"/>
                                </a:lnTo>
                                <a:lnTo>
                                  <a:pt x="155" y="166"/>
                                </a:lnTo>
                                <a:lnTo>
                                  <a:pt x="154" y="164"/>
                                </a:lnTo>
                                <a:lnTo>
                                  <a:pt x="153" y="163"/>
                                </a:lnTo>
                                <a:lnTo>
                                  <a:pt x="152" y="162"/>
                                </a:lnTo>
                                <a:lnTo>
                                  <a:pt x="151" y="161"/>
                                </a:lnTo>
                                <a:lnTo>
                                  <a:pt x="147" y="158"/>
                                </a:lnTo>
                                <a:lnTo>
                                  <a:pt x="144" y="155"/>
                                </a:lnTo>
                                <a:lnTo>
                                  <a:pt x="139" y="152"/>
                                </a:lnTo>
                                <a:lnTo>
                                  <a:pt x="112" y="135"/>
                                </a:lnTo>
                                <a:close/>
                                <a:moveTo>
                                  <a:pt x="101" y="128"/>
                                </a:moveTo>
                                <a:lnTo>
                                  <a:pt x="25" y="79"/>
                                </a:lnTo>
                                <a:lnTo>
                                  <a:pt x="40" y="166"/>
                                </a:lnTo>
                                <a:lnTo>
                                  <a:pt x="101" y="128"/>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4" name="Freeform 44"/>
                        <wps:cNvSpPr>
                          <a:spLocks/>
                        </wps:cNvSpPr>
                        <wps:spPr bwMode="auto">
                          <a:xfrm>
                            <a:off x="5585" y="3536"/>
                            <a:ext cx="168" cy="201"/>
                          </a:xfrm>
                          <a:custGeom>
                            <a:avLst/>
                            <a:gdLst>
                              <a:gd name="T0" fmla="*/ 231 w 231"/>
                              <a:gd name="T1" fmla="*/ 7 h 272"/>
                              <a:gd name="T2" fmla="*/ 228 w 231"/>
                              <a:gd name="T3" fmla="*/ 9 h 272"/>
                              <a:gd name="T4" fmla="*/ 226 w 231"/>
                              <a:gd name="T5" fmla="*/ 11 h 272"/>
                              <a:gd name="T6" fmla="*/ 224 w 231"/>
                              <a:gd name="T7" fmla="*/ 13 h 272"/>
                              <a:gd name="T8" fmla="*/ 222 w 231"/>
                              <a:gd name="T9" fmla="*/ 16 h 272"/>
                              <a:gd name="T10" fmla="*/ 220 w 231"/>
                              <a:gd name="T11" fmla="*/ 19 h 272"/>
                              <a:gd name="T12" fmla="*/ 219 w 231"/>
                              <a:gd name="T13" fmla="*/ 22 h 272"/>
                              <a:gd name="T14" fmla="*/ 218 w 231"/>
                              <a:gd name="T15" fmla="*/ 25 h 272"/>
                              <a:gd name="T16" fmla="*/ 217 w 231"/>
                              <a:gd name="T17" fmla="*/ 29 h 272"/>
                              <a:gd name="T18" fmla="*/ 216 w 231"/>
                              <a:gd name="T19" fmla="*/ 35 h 272"/>
                              <a:gd name="T20" fmla="*/ 215 w 231"/>
                              <a:gd name="T21" fmla="*/ 46 h 272"/>
                              <a:gd name="T22" fmla="*/ 215 w 231"/>
                              <a:gd name="T23" fmla="*/ 58 h 272"/>
                              <a:gd name="T24" fmla="*/ 215 w 231"/>
                              <a:gd name="T25" fmla="*/ 70 h 272"/>
                              <a:gd name="T26" fmla="*/ 221 w 231"/>
                              <a:gd name="T27" fmla="*/ 270 h 272"/>
                              <a:gd name="T28" fmla="*/ 58 w 231"/>
                              <a:gd name="T29" fmla="*/ 141 h 272"/>
                              <a:gd name="T30" fmla="*/ 51 w 231"/>
                              <a:gd name="T31" fmla="*/ 135 h 272"/>
                              <a:gd name="T32" fmla="*/ 40 w 231"/>
                              <a:gd name="T33" fmla="*/ 126 h 272"/>
                              <a:gd name="T34" fmla="*/ 30 w 231"/>
                              <a:gd name="T35" fmla="*/ 120 h 272"/>
                              <a:gd name="T36" fmla="*/ 25 w 231"/>
                              <a:gd name="T37" fmla="*/ 116 h 272"/>
                              <a:gd name="T38" fmla="*/ 21 w 231"/>
                              <a:gd name="T39" fmla="*/ 114 h 272"/>
                              <a:gd name="T40" fmla="*/ 16 w 231"/>
                              <a:gd name="T41" fmla="*/ 113 h 272"/>
                              <a:gd name="T42" fmla="*/ 13 w 231"/>
                              <a:gd name="T43" fmla="*/ 113 h 272"/>
                              <a:gd name="T44" fmla="*/ 10 w 231"/>
                              <a:gd name="T45" fmla="*/ 114 h 272"/>
                              <a:gd name="T46" fmla="*/ 7 w 231"/>
                              <a:gd name="T47" fmla="*/ 115 h 272"/>
                              <a:gd name="T48" fmla="*/ 4 w 231"/>
                              <a:gd name="T49" fmla="*/ 115 h 272"/>
                              <a:gd name="T50" fmla="*/ 0 w 231"/>
                              <a:gd name="T51" fmla="*/ 109 h 272"/>
                              <a:gd name="T52" fmla="*/ 106 w 231"/>
                              <a:gd name="T53" fmla="*/ 66 h 272"/>
                              <a:gd name="T54" fmla="*/ 100 w 231"/>
                              <a:gd name="T55" fmla="*/ 68 h 272"/>
                              <a:gd name="T56" fmla="*/ 97 w 231"/>
                              <a:gd name="T57" fmla="*/ 70 h 272"/>
                              <a:gd name="T58" fmla="*/ 93 w 231"/>
                              <a:gd name="T59" fmla="*/ 72 h 272"/>
                              <a:gd name="T60" fmla="*/ 89 w 231"/>
                              <a:gd name="T61" fmla="*/ 77 h 272"/>
                              <a:gd name="T62" fmla="*/ 86 w 231"/>
                              <a:gd name="T63" fmla="*/ 79 h 272"/>
                              <a:gd name="T64" fmla="*/ 84 w 231"/>
                              <a:gd name="T65" fmla="*/ 82 h 272"/>
                              <a:gd name="T66" fmla="*/ 84 w 231"/>
                              <a:gd name="T67" fmla="*/ 84 h 272"/>
                              <a:gd name="T68" fmla="*/ 84 w 231"/>
                              <a:gd name="T69" fmla="*/ 86 h 272"/>
                              <a:gd name="T70" fmla="*/ 84 w 231"/>
                              <a:gd name="T71" fmla="*/ 88 h 272"/>
                              <a:gd name="T72" fmla="*/ 86 w 231"/>
                              <a:gd name="T73" fmla="*/ 91 h 272"/>
                              <a:gd name="T74" fmla="*/ 88 w 231"/>
                              <a:gd name="T75" fmla="*/ 93 h 272"/>
                              <a:gd name="T76" fmla="*/ 91 w 231"/>
                              <a:gd name="T77" fmla="*/ 97 h 272"/>
                              <a:gd name="T78" fmla="*/ 101 w 231"/>
                              <a:gd name="T79" fmla="*/ 105 h 272"/>
                              <a:gd name="T80" fmla="*/ 206 w 231"/>
                              <a:gd name="T81" fmla="*/ 194 h 272"/>
                              <a:gd name="T82" fmla="*/ 201 w 231"/>
                              <a:gd name="T83" fmla="*/ 76 h 272"/>
                              <a:gd name="T84" fmla="*/ 201 w 231"/>
                              <a:gd name="T85" fmla="*/ 64 h 272"/>
                              <a:gd name="T86" fmla="*/ 200 w 231"/>
                              <a:gd name="T87" fmla="*/ 54 h 272"/>
                              <a:gd name="T88" fmla="*/ 199 w 231"/>
                              <a:gd name="T89" fmla="*/ 51 h 272"/>
                              <a:gd name="T90" fmla="*/ 199 w 231"/>
                              <a:gd name="T91" fmla="*/ 48 h 272"/>
                              <a:gd name="T92" fmla="*/ 197 w 231"/>
                              <a:gd name="T93" fmla="*/ 43 h 272"/>
                              <a:gd name="T94" fmla="*/ 196 w 231"/>
                              <a:gd name="T95" fmla="*/ 41 h 272"/>
                              <a:gd name="T96" fmla="*/ 194 w 231"/>
                              <a:gd name="T97" fmla="*/ 38 h 272"/>
                              <a:gd name="T98" fmla="*/ 192 w 231"/>
                              <a:gd name="T99" fmla="*/ 37 h 272"/>
                              <a:gd name="T100" fmla="*/ 191 w 231"/>
                              <a:gd name="T101" fmla="*/ 36 h 272"/>
                              <a:gd name="T102" fmla="*/ 188 w 231"/>
                              <a:gd name="T103" fmla="*/ 35 h 272"/>
                              <a:gd name="T104" fmla="*/ 186 w 231"/>
                              <a:gd name="T105" fmla="*/ 34 h 272"/>
                              <a:gd name="T106" fmla="*/ 183 w 231"/>
                              <a:gd name="T107" fmla="*/ 34 h 272"/>
                              <a:gd name="T108" fmla="*/ 181 w 231"/>
                              <a:gd name="T109" fmla="*/ 34 h 272"/>
                              <a:gd name="T110" fmla="*/ 175 w 231"/>
                              <a:gd name="T111" fmla="*/ 34 h 272"/>
                              <a:gd name="T112" fmla="*/ 171 w 231"/>
                              <a:gd name="T113" fmla="*/ 36 h 272"/>
                              <a:gd name="T114" fmla="*/ 166 w 231"/>
                              <a:gd name="T115" fmla="*/ 37 h 272"/>
                              <a:gd name="T116" fmla="*/ 161 w 231"/>
                              <a:gd name="T117" fmla="*/ 41 h 272"/>
                              <a:gd name="T118" fmla="*/ 228 w 231"/>
                              <a:gd name="T119" fmla="*/ 0 h 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31" h="272">
                                <a:moveTo>
                                  <a:pt x="228" y="0"/>
                                </a:moveTo>
                                <a:lnTo>
                                  <a:pt x="231" y="7"/>
                                </a:lnTo>
                                <a:lnTo>
                                  <a:pt x="230" y="8"/>
                                </a:lnTo>
                                <a:lnTo>
                                  <a:pt x="228" y="9"/>
                                </a:lnTo>
                                <a:lnTo>
                                  <a:pt x="227" y="10"/>
                                </a:lnTo>
                                <a:lnTo>
                                  <a:pt x="226" y="11"/>
                                </a:lnTo>
                                <a:lnTo>
                                  <a:pt x="225" y="12"/>
                                </a:lnTo>
                                <a:lnTo>
                                  <a:pt x="224" y="13"/>
                                </a:lnTo>
                                <a:lnTo>
                                  <a:pt x="223" y="14"/>
                                </a:lnTo>
                                <a:lnTo>
                                  <a:pt x="222" y="16"/>
                                </a:lnTo>
                                <a:lnTo>
                                  <a:pt x="221" y="17"/>
                                </a:lnTo>
                                <a:lnTo>
                                  <a:pt x="220" y="19"/>
                                </a:lnTo>
                                <a:lnTo>
                                  <a:pt x="220" y="20"/>
                                </a:lnTo>
                                <a:lnTo>
                                  <a:pt x="219" y="22"/>
                                </a:lnTo>
                                <a:lnTo>
                                  <a:pt x="219" y="23"/>
                                </a:lnTo>
                                <a:lnTo>
                                  <a:pt x="218" y="25"/>
                                </a:lnTo>
                                <a:lnTo>
                                  <a:pt x="217" y="27"/>
                                </a:lnTo>
                                <a:lnTo>
                                  <a:pt x="217" y="29"/>
                                </a:lnTo>
                                <a:lnTo>
                                  <a:pt x="216" y="32"/>
                                </a:lnTo>
                                <a:lnTo>
                                  <a:pt x="216" y="35"/>
                                </a:lnTo>
                                <a:lnTo>
                                  <a:pt x="216" y="41"/>
                                </a:lnTo>
                                <a:lnTo>
                                  <a:pt x="215" y="46"/>
                                </a:lnTo>
                                <a:lnTo>
                                  <a:pt x="215" y="52"/>
                                </a:lnTo>
                                <a:lnTo>
                                  <a:pt x="215" y="58"/>
                                </a:lnTo>
                                <a:lnTo>
                                  <a:pt x="215" y="66"/>
                                </a:lnTo>
                                <a:lnTo>
                                  <a:pt x="215" y="70"/>
                                </a:lnTo>
                                <a:lnTo>
                                  <a:pt x="216" y="74"/>
                                </a:lnTo>
                                <a:lnTo>
                                  <a:pt x="221" y="270"/>
                                </a:lnTo>
                                <a:lnTo>
                                  <a:pt x="216" y="272"/>
                                </a:lnTo>
                                <a:lnTo>
                                  <a:pt x="58" y="141"/>
                                </a:lnTo>
                                <a:lnTo>
                                  <a:pt x="55" y="138"/>
                                </a:lnTo>
                                <a:lnTo>
                                  <a:pt x="51" y="135"/>
                                </a:lnTo>
                                <a:lnTo>
                                  <a:pt x="46" y="130"/>
                                </a:lnTo>
                                <a:lnTo>
                                  <a:pt x="40" y="126"/>
                                </a:lnTo>
                                <a:lnTo>
                                  <a:pt x="36" y="123"/>
                                </a:lnTo>
                                <a:lnTo>
                                  <a:pt x="30" y="120"/>
                                </a:lnTo>
                                <a:lnTo>
                                  <a:pt x="27" y="117"/>
                                </a:lnTo>
                                <a:lnTo>
                                  <a:pt x="25" y="116"/>
                                </a:lnTo>
                                <a:lnTo>
                                  <a:pt x="23" y="114"/>
                                </a:lnTo>
                                <a:lnTo>
                                  <a:pt x="21" y="114"/>
                                </a:lnTo>
                                <a:lnTo>
                                  <a:pt x="19" y="113"/>
                                </a:lnTo>
                                <a:lnTo>
                                  <a:pt x="16" y="113"/>
                                </a:lnTo>
                                <a:lnTo>
                                  <a:pt x="14" y="113"/>
                                </a:lnTo>
                                <a:lnTo>
                                  <a:pt x="13" y="113"/>
                                </a:lnTo>
                                <a:lnTo>
                                  <a:pt x="11" y="113"/>
                                </a:lnTo>
                                <a:lnTo>
                                  <a:pt x="10" y="114"/>
                                </a:lnTo>
                                <a:lnTo>
                                  <a:pt x="9" y="114"/>
                                </a:lnTo>
                                <a:lnTo>
                                  <a:pt x="7" y="115"/>
                                </a:lnTo>
                                <a:lnTo>
                                  <a:pt x="6" y="115"/>
                                </a:lnTo>
                                <a:lnTo>
                                  <a:pt x="4" y="115"/>
                                </a:lnTo>
                                <a:lnTo>
                                  <a:pt x="3" y="116"/>
                                </a:lnTo>
                                <a:lnTo>
                                  <a:pt x="0" y="109"/>
                                </a:lnTo>
                                <a:lnTo>
                                  <a:pt x="102" y="61"/>
                                </a:lnTo>
                                <a:lnTo>
                                  <a:pt x="106" y="66"/>
                                </a:lnTo>
                                <a:lnTo>
                                  <a:pt x="102" y="68"/>
                                </a:lnTo>
                                <a:lnTo>
                                  <a:pt x="100" y="68"/>
                                </a:lnTo>
                                <a:lnTo>
                                  <a:pt x="98" y="69"/>
                                </a:lnTo>
                                <a:lnTo>
                                  <a:pt x="97" y="70"/>
                                </a:lnTo>
                                <a:lnTo>
                                  <a:pt x="96" y="71"/>
                                </a:lnTo>
                                <a:lnTo>
                                  <a:pt x="93" y="72"/>
                                </a:lnTo>
                                <a:lnTo>
                                  <a:pt x="91" y="74"/>
                                </a:lnTo>
                                <a:lnTo>
                                  <a:pt x="89" y="77"/>
                                </a:lnTo>
                                <a:lnTo>
                                  <a:pt x="87" y="78"/>
                                </a:lnTo>
                                <a:lnTo>
                                  <a:pt x="86" y="79"/>
                                </a:lnTo>
                                <a:lnTo>
                                  <a:pt x="85" y="81"/>
                                </a:lnTo>
                                <a:lnTo>
                                  <a:pt x="84" y="82"/>
                                </a:lnTo>
                                <a:lnTo>
                                  <a:pt x="84" y="83"/>
                                </a:lnTo>
                                <a:lnTo>
                                  <a:pt x="84" y="84"/>
                                </a:lnTo>
                                <a:lnTo>
                                  <a:pt x="84" y="85"/>
                                </a:lnTo>
                                <a:lnTo>
                                  <a:pt x="84" y="86"/>
                                </a:lnTo>
                                <a:lnTo>
                                  <a:pt x="84" y="87"/>
                                </a:lnTo>
                                <a:lnTo>
                                  <a:pt x="84" y="88"/>
                                </a:lnTo>
                                <a:lnTo>
                                  <a:pt x="85" y="89"/>
                                </a:lnTo>
                                <a:lnTo>
                                  <a:pt x="86" y="91"/>
                                </a:lnTo>
                                <a:lnTo>
                                  <a:pt x="86" y="92"/>
                                </a:lnTo>
                                <a:lnTo>
                                  <a:pt x="88" y="93"/>
                                </a:lnTo>
                                <a:lnTo>
                                  <a:pt x="89" y="95"/>
                                </a:lnTo>
                                <a:lnTo>
                                  <a:pt x="91" y="97"/>
                                </a:lnTo>
                                <a:lnTo>
                                  <a:pt x="95" y="100"/>
                                </a:lnTo>
                                <a:lnTo>
                                  <a:pt x="101" y="105"/>
                                </a:lnTo>
                                <a:lnTo>
                                  <a:pt x="108" y="112"/>
                                </a:lnTo>
                                <a:lnTo>
                                  <a:pt x="206" y="194"/>
                                </a:lnTo>
                                <a:lnTo>
                                  <a:pt x="202" y="81"/>
                                </a:lnTo>
                                <a:lnTo>
                                  <a:pt x="201" y="76"/>
                                </a:lnTo>
                                <a:lnTo>
                                  <a:pt x="201" y="71"/>
                                </a:lnTo>
                                <a:lnTo>
                                  <a:pt x="201" y="64"/>
                                </a:lnTo>
                                <a:lnTo>
                                  <a:pt x="201" y="58"/>
                                </a:lnTo>
                                <a:lnTo>
                                  <a:pt x="200" y="54"/>
                                </a:lnTo>
                                <a:lnTo>
                                  <a:pt x="200" y="52"/>
                                </a:lnTo>
                                <a:lnTo>
                                  <a:pt x="199" y="51"/>
                                </a:lnTo>
                                <a:lnTo>
                                  <a:pt x="199" y="49"/>
                                </a:lnTo>
                                <a:lnTo>
                                  <a:pt x="199" y="48"/>
                                </a:lnTo>
                                <a:lnTo>
                                  <a:pt x="198" y="46"/>
                                </a:lnTo>
                                <a:lnTo>
                                  <a:pt x="197" y="43"/>
                                </a:lnTo>
                                <a:lnTo>
                                  <a:pt x="196" y="42"/>
                                </a:lnTo>
                                <a:lnTo>
                                  <a:pt x="196" y="41"/>
                                </a:lnTo>
                                <a:lnTo>
                                  <a:pt x="195" y="39"/>
                                </a:lnTo>
                                <a:lnTo>
                                  <a:pt x="194" y="38"/>
                                </a:lnTo>
                                <a:lnTo>
                                  <a:pt x="193" y="37"/>
                                </a:lnTo>
                                <a:lnTo>
                                  <a:pt x="192" y="37"/>
                                </a:lnTo>
                                <a:lnTo>
                                  <a:pt x="191" y="36"/>
                                </a:lnTo>
                                <a:lnTo>
                                  <a:pt x="189" y="35"/>
                                </a:lnTo>
                                <a:lnTo>
                                  <a:pt x="188" y="35"/>
                                </a:lnTo>
                                <a:lnTo>
                                  <a:pt x="187" y="34"/>
                                </a:lnTo>
                                <a:lnTo>
                                  <a:pt x="186" y="34"/>
                                </a:lnTo>
                                <a:lnTo>
                                  <a:pt x="185" y="34"/>
                                </a:lnTo>
                                <a:lnTo>
                                  <a:pt x="183" y="34"/>
                                </a:lnTo>
                                <a:lnTo>
                                  <a:pt x="182" y="34"/>
                                </a:lnTo>
                                <a:lnTo>
                                  <a:pt x="181" y="34"/>
                                </a:lnTo>
                                <a:lnTo>
                                  <a:pt x="178" y="34"/>
                                </a:lnTo>
                                <a:lnTo>
                                  <a:pt x="175" y="34"/>
                                </a:lnTo>
                                <a:lnTo>
                                  <a:pt x="173" y="35"/>
                                </a:lnTo>
                                <a:lnTo>
                                  <a:pt x="171" y="36"/>
                                </a:lnTo>
                                <a:lnTo>
                                  <a:pt x="168" y="36"/>
                                </a:lnTo>
                                <a:lnTo>
                                  <a:pt x="166" y="37"/>
                                </a:lnTo>
                                <a:lnTo>
                                  <a:pt x="163" y="38"/>
                                </a:lnTo>
                                <a:lnTo>
                                  <a:pt x="161" y="41"/>
                                </a:lnTo>
                                <a:lnTo>
                                  <a:pt x="158" y="34"/>
                                </a:lnTo>
                                <a:lnTo>
                                  <a:pt x="228"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5" name="Freeform 45"/>
                        <wps:cNvSpPr>
                          <a:spLocks/>
                        </wps:cNvSpPr>
                        <wps:spPr bwMode="auto">
                          <a:xfrm>
                            <a:off x="5786" y="3479"/>
                            <a:ext cx="175" cy="198"/>
                          </a:xfrm>
                          <a:custGeom>
                            <a:avLst/>
                            <a:gdLst>
                              <a:gd name="T0" fmla="*/ 225 w 236"/>
                              <a:gd name="T1" fmla="*/ 61 h 273"/>
                              <a:gd name="T2" fmla="*/ 216 w 236"/>
                              <a:gd name="T3" fmla="*/ 60 h 273"/>
                              <a:gd name="T4" fmla="*/ 212 w 236"/>
                              <a:gd name="T5" fmla="*/ 54 h 273"/>
                              <a:gd name="T6" fmla="*/ 206 w 236"/>
                              <a:gd name="T7" fmla="*/ 45 h 273"/>
                              <a:gd name="T8" fmla="*/ 201 w 236"/>
                              <a:gd name="T9" fmla="*/ 40 h 273"/>
                              <a:gd name="T10" fmla="*/ 196 w 236"/>
                              <a:gd name="T11" fmla="*/ 36 h 273"/>
                              <a:gd name="T12" fmla="*/ 192 w 236"/>
                              <a:gd name="T13" fmla="*/ 33 h 273"/>
                              <a:gd name="T14" fmla="*/ 185 w 236"/>
                              <a:gd name="T15" fmla="*/ 30 h 273"/>
                              <a:gd name="T16" fmla="*/ 179 w 236"/>
                              <a:gd name="T17" fmla="*/ 29 h 273"/>
                              <a:gd name="T18" fmla="*/ 174 w 236"/>
                              <a:gd name="T19" fmla="*/ 27 h 273"/>
                              <a:gd name="T20" fmla="*/ 170 w 236"/>
                              <a:gd name="T21" fmla="*/ 27 h 273"/>
                              <a:gd name="T22" fmla="*/ 164 w 236"/>
                              <a:gd name="T23" fmla="*/ 28 h 273"/>
                              <a:gd name="T24" fmla="*/ 158 w 236"/>
                              <a:gd name="T25" fmla="*/ 30 h 273"/>
                              <a:gd name="T26" fmla="*/ 150 w 236"/>
                              <a:gd name="T27" fmla="*/ 31 h 273"/>
                              <a:gd name="T28" fmla="*/ 191 w 236"/>
                              <a:gd name="T29" fmla="*/ 208 h 273"/>
                              <a:gd name="T30" fmla="*/ 193 w 236"/>
                              <a:gd name="T31" fmla="*/ 216 h 273"/>
                              <a:gd name="T32" fmla="*/ 196 w 236"/>
                              <a:gd name="T33" fmla="*/ 221 h 273"/>
                              <a:gd name="T34" fmla="*/ 198 w 236"/>
                              <a:gd name="T35" fmla="*/ 226 h 273"/>
                              <a:gd name="T36" fmla="*/ 200 w 236"/>
                              <a:gd name="T37" fmla="*/ 229 h 273"/>
                              <a:gd name="T38" fmla="*/ 201 w 236"/>
                              <a:gd name="T39" fmla="*/ 231 h 273"/>
                              <a:gd name="T40" fmla="*/ 204 w 236"/>
                              <a:gd name="T41" fmla="*/ 232 h 273"/>
                              <a:gd name="T42" fmla="*/ 206 w 236"/>
                              <a:gd name="T43" fmla="*/ 233 h 273"/>
                              <a:gd name="T44" fmla="*/ 209 w 236"/>
                              <a:gd name="T45" fmla="*/ 234 h 273"/>
                              <a:gd name="T46" fmla="*/ 213 w 236"/>
                              <a:gd name="T47" fmla="*/ 235 h 273"/>
                              <a:gd name="T48" fmla="*/ 216 w 236"/>
                              <a:gd name="T49" fmla="*/ 234 h 273"/>
                              <a:gd name="T50" fmla="*/ 221 w 236"/>
                              <a:gd name="T51" fmla="*/ 234 h 273"/>
                              <a:gd name="T52" fmla="*/ 226 w 236"/>
                              <a:gd name="T53" fmla="*/ 233 h 273"/>
                              <a:gd name="T54" fmla="*/ 236 w 236"/>
                              <a:gd name="T55" fmla="*/ 236 h 273"/>
                              <a:gd name="T56" fmla="*/ 114 w 236"/>
                              <a:gd name="T57" fmla="*/ 268 h 273"/>
                              <a:gd name="T58" fmla="*/ 125 w 236"/>
                              <a:gd name="T59" fmla="*/ 264 h 273"/>
                              <a:gd name="T60" fmla="*/ 129 w 236"/>
                              <a:gd name="T61" fmla="*/ 262 h 273"/>
                              <a:gd name="T62" fmla="*/ 132 w 236"/>
                              <a:gd name="T63" fmla="*/ 259 h 273"/>
                              <a:gd name="T64" fmla="*/ 136 w 236"/>
                              <a:gd name="T65" fmla="*/ 257 h 273"/>
                              <a:gd name="T66" fmla="*/ 138 w 236"/>
                              <a:gd name="T67" fmla="*/ 255 h 273"/>
                              <a:gd name="T68" fmla="*/ 139 w 236"/>
                              <a:gd name="T69" fmla="*/ 253 h 273"/>
                              <a:gd name="T70" fmla="*/ 140 w 236"/>
                              <a:gd name="T71" fmla="*/ 251 h 273"/>
                              <a:gd name="T72" fmla="*/ 141 w 236"/>
                              <a:gd name="T73" fmla="*/ 248 h 273"/>
                              <a:gd name="T74" fmla="*/ 141 w 236"/>
                              <a:gd name="T75" fmla="*/ 245 h 273"/>
                              <a:gd name="T76" fmla="*/ 141 w 236"/>
                              <a:gd name="T77" fmla="*/ 242 h 273"/>
                              <a:gd name="T78" fmla="*/ 139 w 236"/>
                              <a:gd name="T79" fmla="*/ 237 h 273"/>
                              <a:gd name="T80" fmla="*/ 137 w 236"/>
                              <a:gd name="T81" fmla="*/ 230 h 273"/>
                              <a:gd name="T82" fmla="*/ 78 w 236"/>
                              <a:gd name="T83" fmla="*/ 54 h 273"/>
                              <a:gd name="T84" fmla="*/ 60 w 236"/>
                              <a:gd name="T85" fmla="*/ 61 h 273"/>
                              <a:gd name="T86" fmla="*/ 55 w 236"/>
                              <a:gd name="T87" fmla="*/ 62 h 273"/>
                              <a:gd name="T88" fmla="*/ 50 w 236"/>
                              <a:gd name="T89" fmla="*/ 65 h 273"/>
                              <a:gd name="T90" fmla="*/ 46 w 236"/>
                              <a:gd name="T91" fmla="*/ 67 h 273"/>
                              <a:gd name="T92" fmla="*/ 41 w 236"/>
                              <a:gd name="T93" fmla="*/ 69 h 273"/>
                              <a:gd name="T94" fmla="*/ 38 w 236"/>
                              <a:gd name="T95" fmla="*/ 72 h 273"/>
                              <a:gd name="T96" fmla="*/ 35 w 236"/>
                              <a:gd name="T97" fmla="*/ 75 h 273"/>
                              <a:gd name="T98" fmla="*/ 33 w 236"/>
                              <a:gd name="T99" fmla="*/ 78 h 273"/>
                              <a:gd name="T100" fmla="*/ 31 w 236"/>
                              <a:gd name="T101" fmla="*/ 81 h 273"/>
                              <a:gd name="T102" fmla="*/ 29 w 236"/>
                              <a:gd name="T103" fmla="*/ 86 h 273"/>
                              <a:gd name="T104" fmla="*/ 27 w 236"/>
                              <a:gd name="T105" fmla="*/ 92 h 273"/>
                              <a:gd name="T106" fmla="*/ 26 w 236"/>
                              <a:gd name="T107" fmla="*/ 97 h 273"/>
                              <a:gd name="T108" fmla="*/ 25 w 236"/>
                              <a:gd name="T109" fmla="*/ 102 h 273"/>
                              <a:gd name="T110" fmla="*/ 25 w 236"/>
                              <a:gd name="T111" fmla="*/ 108 h 273"/>
                              <a:gd name="T112" fmla="*/ 25 w 236"/>
                              <a:gd name="T113" fmla="*/ 114 h 273"/>
                              <a:gd name="T114" fmla="*/ 26 w 236"/>
                              <a:gd name="T115" fmla="*/ 119 h 273"/>
                              <a:gd name="T116" fmla="*/ 20 w 236"/>
                              <a:gd name="T117" fmla="*/ 126 h 273"/>
                              <a:gd name="T118" fmla="*/ 204 w 236"/>
                              <a:gd name="T119" fmla="*/ 0 h 2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36" h="273">
                                <a:moveTo>
                                  <a:pt x="204" y="0"/>
                                </a:moveTo>
                                <a:lnTo>
                                  <a:pt x="225" y="61"/>
                                </a:lnTo>
                                <a:lnTo>
                                  <a:pt x="218" y="62"/>
                                </a:lnTo>
                                <a:lnTo>
                                  <a:pt x="216" y="60"/>
                                </a:lnTo>
                                <a:lnTo>
                                  <a:pt x="215" y="58"/>
                                </a:lnTo>
                                <a:lnTo>
                                  <a:pt x="212" y="54"/>
                                </a:lnTo>
                                <a:lnTo>
                                  <a:pt x="209" y="49"/>
                                </a:lnTo>
                                <a:lnTo>
                                  <a:pt x="206" y="45"/>
                                </a:lnTo>
                                <a:lnTo>
                                  <a:pt x="204" y="43"/>
                                </a:lnTo>
                                <a:lnTo>
                                  <a:pt x="201" y="40"/>
                                </a:lnTo>
                                <a:lnTo>
                                  <a:pt x="199" y="38"/>
                                </a:lnTo>
                                <a:lnTo>
                                  <a:pt x="196" y="36"/>
                                </a:lnTo>
                                <a:lnTo>
                                  <a:pt x="194" y="34"/>
                                </a:lnTo>
                                <a:lnTo>
                                  <a:pt x="192" y="33"/>
                                </a:lnTo>
                                <a:lnTo>
                                  <a:pt x="189" y="32"/>
                                </a:lnTo>
                                <a:lnTo>
                                  <a:pt x="185" y="30"/>
                                </a:lnTo>
                                <a:lnTo>
                                  <a:pt x="182" y="30"/>
                                </a:lnTo>
                                <a:lnTo>
                                  <a:pt x="179" y="29"/>
                                </a:lnTo>
                                <a:lnTo>
                                  <a:pt x="176" y="28"/>
                                </a:lnTo>
                                <a:lnTo>
                                  <a:pt x="174" y="27"/>
                                </a:lnTo>
                                <a:lnTo>
                                  <a:pt x="171" y="27"/>
                                </a:lnTo>
                                <a:lnTo>
                                  <a:pt x="170" y="27"/>
                                </a:lnTo>
                                <a:lnTo>
                                  <a:pt x="167" y="28"/>
                                </a:lnTo>
                                <a:lnTo>
                                  <a:pt x="164" y="28"/>
                                </a:lnTo>
                                <a:lnTo>
                                  <a:pt x="161" y="29"/>
                                </a:lnTo>
                                <a:lnTo>
                                  <a:pt x="158" y="30"/>
                                </a:lnTo>
                                <a:lnTo>
                                  <a:pt x="155" y="30"/>
                                </a:lnTo>
                                <a:lnTo>
                                  <a:pt x="150" y="31"/>
                                </a:lnTo>
                                <a:lnTo>
                                  <a:pt x="133" y="37"/>
                                </a:lnTo>
                                <a:lnTo>
                                  <a:pt x="191" y="208"/>
                                </a:lnTo>
                                <a:lnTo>
                                  <a:pt x="192" y="212"/>
                                </a:lnTo>
                                <a:lnTo>
                                  <a:pt x="193" y="216"/>
                                </a:lnTo>
                                <a:lnTo>
                                  <a:pt x="195" y="219"/>
                                </a:lnTo>
                                <a:lnTo>
                                  <a:pt x="196" y="221"/>
                                </a:lnTo>
                                <a:lnTo>
                                  <a:pt x="196" y="224"/>
                                </a:lnTo>
                                <a:lnTo>
                                  <a:pt x="198" y="226"/>
                                </a:lnTo>
                                <a:lnTo>
                                  <a:pt x="199" y="227"/>
                                </a:lnTo>
                                <a:lnTo>
                                  <a:pt x="200" y="229"/>
                                </a:lnTo>
                                <a:lnTo>
                                  <a:pt x="200" y="230"/>
                                </a:lnTo>
                                <a:lnTo>
                                  <a:pt x="201" y="231"/>
                                </a:lnTo>
                                <a:lnTo>
                                  <a:pt x="202" y="232"/>
                                </a:lnTo>
                                <a:lnTo>
                                  <a:pt x="204" y="232"/>
                                </a:lnTo>
                                <a:lnTo>
                                  <a:pt x="205" y="233"/>
                                </a:lnTo>
                                <a:lnTo>
                                  <a:pt x="206" y="233"/>
                                </a:lnTo>
                                <a:lnTo>
                                  <a:pt x="208" y="234"/>
                                </a:lnTo>
                                <a:lnTo>
                                  <a:pt x="209" y="234"/>
                                </a:lnTo>
                                <a:lnTo>
                                  <a:pt x="211" y="234"/>
                                </a:lnTo>
                                <a:lnTo>
                                  <a:pt x="213" y="235"/>
                                </a:lnTo>
                                <a:lnTo>
                                  <a:pt x="215" y="234"/>
                                </a:lnTo>
                                <a:lnTo>
                                  <a:pt x="216" y="234"/>
                                </a:lnTo>
                                <a:lnTo>
                                  <a:pt x="219" y="234"/>
                                </a:lnTo>
                                <a:lnTo>
                                  <a:pt x="221" y="234"/>
                                </a:lnTo>
                                <a:lnTo>
                                  <a:pt x="224" y="233"/>
                                </a:lnTo>
                                <a:lnTo>
                                  <a:pt x="226" y="233"/>
                                </a:lnTo>
                                <a:lnTo>
                                  <a:pt x="234" y="230"/>
                                </a:lnTo>
                                <a:lnTo>
                                  <a:pt x="236" y="236"/>
                                </a:lnTo>
                                <a:lnTo>
                                  <a:pt x="117" y="273"/>
                                </a:lnTo>
                                <a:lnTo>
                                  <a:pt x="114" y="268"/>
                                </a:lnTo>
                                <a:lnTo>
                                  <a:pt x="122" y="265"/>
                                </a:lnTo>
                                <a:lnTo>
                                  <a:pt x="125" y="264"/>
                                </a:lnTo>
                                <a:lnTo>
                                  <a:pt x="127" y="264"/>
                                </a:lnTo>
                                <a:lnTo>
                                  <a:pt x="129" y="262"/>
                                </a:lnTo>
                                <a:lnTo>
                                  <a:pt x="131" y="260"/>
                                </a:lnTo>
                                <a:lnTo>
                                  <a:pt x="132" y="259"/>
                                </a:lnTo>
                                <a:lnTo>
                                  <a:pt x="134" y="259"/>
                                </a:lnTo>
                                <a:lnTo>
                                  <a:pt x="136" y="257"/>
                                </a:lnTo>
                                <a:lnTo>
                                  <a:pt x="137" y="256"/>
                                </a:lnTo>
                                <a:lnTo>
                                  <a:pt x="138" y="255"/>
                                </a:lnTo>
                                <a:lnTo>
                                  <a:pt x="138" y="254"/>
                                </a:lnTo>
                                <a:lnTo>
                                  <a:pt x="139" y="253"/>
                                </a:lnTo>
                                <a:lnTo>
                                  <a:pt x="140" y="252"/>
                                </a:lnTo>
                                <a:lnTo>
                                  <a:pt x="140" y="251"/>
                                </a:lnTo>
                                <a:lnTo>
                                  <a:pt x="141" y="249"/>
                                </a:lnTo>
                                <a:lnTo>
                                  <a:pt x="141" y="248"/>
                                </a:lnTo>
                                <a:lnTo>
                                  <a:pt x="141" y="247"/>
                                </a:lnTo>
                                <a:lnTo>
                                  <a:pt x="141" y="245"/>
                                </a:lnTo>
                                <a:lnTo>
                                  <a:pt x="141" y="244"/>
                                </a:lnTo>
                                <a:lnTo>
                                  <a:pt x="141" y="242"/>
                                </a:lnTo>
                                <a:lnTo>
                                  <a:pt x="140" y="239"/>
                                </a:lnTo>
                                <a:lnTo>
                                  <a:pt x="139" y="237"/>
                                </a:lnTo>
                                <a:lnTo>
                                  <a:pt x="138" y="233"/>
                                </a:lnTo>
                                <a:lnTo>
                                  <a:pt x="137" y="230"/>
                                </a:lnTo>
                                <a:lnTo>
                                  <a:pt x="136" y="225"/>
                                </a:lnTo>
                                <a:lnTo>
                                  <a:pt x="78" y="54"/>
                                </a:lnTo>
                                <a:lnTo>
                                  <a:pt x="62" y="60"/>
                                </a:lnTo>
                                <a:lnTo>
                                  <a:pt x="60" y="61"/>
                                </a:lnTo>
                                <a:lnTo>
                                  <a:pt x="57" y="61"/>
                                </a:lnTo>
                                <a:lnTo>
                                  <a:pt x="55" y="62"/>
                                </a:lnTo>
                                <a:lnTo>
                                  <a:pt x="52" y="64"/>
                                </a:lnTo>
                                <a:lnTo>
                                  <a:pt x="50" y="65"/>
                                </a:lnTo>
                                <a:lnTo>
                                  <a:pt x="48" y="66"/>
                                </a:lnTo>
                                <a:lnTo>
                                  <a:pt x="46" y="67"/>
                                </a:lnTo>
                                <a:lnTo>
                                  <a:pt x="43" y="68"/>
                                </a:lnTo>
                                <a:lnTo>
                                  <a:pt x="41" y="69"/>
                                </a:lnTo>
                                <a:lnTo>
                                  <a:pt x="39" y="71"/>
                                </a:lnTo>
                                <a:lnTo>
                                  <a:pt x="38" y="72"/>
                                </a:lnTo>
                                <a:lnTo>
                                  <a:pt x="36" y="73"/>
                                </a:lnTo>
                                <a:lnTo>
                                  <a:pt x="35" y="75"/>
                                </a:lnTo>
                                <a:lnTo>
                                  <a:pt x="34" y="76"/>
                                </a:lnTo>
                                <a:lnTo>
                                  <a:pt x="33" y="78"/>
                                </a:lnTo>
                                <a:lnTo>
                                  <a:pt x="32" y="79"/>
                                </a:lnTo>
                                <a:lnTo>
                                  <a:pt x="31" y="81"/>
                                </a:lnTo>
                                <a:lnTo>
                                  <a:pt x="30" y="84"/>
                                </a:lnTo>
                                <a:lnTo>
                                  <a:pt x="29" y="86"/>
                                </a:lnTo>
                                <a:lnTo>
                                  <a:pt x="28" y="89"/>
                                </a:lnTo>
                                <a:lnTo>
                                  <a:pt x="27" y="92"/>
                                </a:lnTo>
                                <a:lnTo>
                                  <a:pt x="26" y="94"/>
                                </a:lnTo>
                                <a:lnTo>
                                  <a:pt x="26" y="97"/>
                                </a:lnTo>
                                <a:lnTo>
                                  <a:pt x="26" y="100"/>
                                </a:lnTo>
                                <a:lnTo>
                                  <a:pt x="25" y="102"/>
                                </a:lnTo>
                                <a:lnTo>
                                  <a:pt x="25" y="105"/>
                                </a:lnTo>
                                <a:lnTo>
                                  <a:pt x="25" y="108"/>
                                </a:lnTo>
                                <a:lnTo>
                                  <a:pt x="25" y="111"/>
                                </a:lnTo>
                                <a:lnTo>
                                  <a:pt x="25" y="114"/>
                                </a:lnTo>
                                <a:lnTo>
                                  <a:pt x="26" y="116"/>
                                </a:lnTo>
                                <a:lnTo>
                                  <a:pt x="26" y="119"/>
                                </a:lnTo>
                                <a:lnTo>
                                  <a:pt x="26" y="124"/>
                                </a:lnTo>
                                <a:lnTo>
                                  <a:pt x="20" y="126"/>
                                </a:lnTo>
                                <a:lnTo>
                                  <a:pt x="0" y="65"/>
                                </a:lnTo>
                                <a:lnTo>
                                  <a:pt x="204"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6" name="Freeform 46"/>
                        <wps:cNvSpPr>
                          <a:spLocks noEditPoints="1"/>
                        </wps:cNvSpPr>
                        <wps:spPr bwMode="auto">
                          <a:xfrm>
                            <a:off x="5988" y="3444"/>
                            <a:ext cx="188" cy="180"/>
                          </a:xfrm>
                          <a:custGeom>
                            <a:avLst/>
                            <a:gdLst>
                              <a:gd name="T0" fmla="*/ 123 w 254"/>
                              <a:gd name="T1" fmla="*/ 1 h 245"/>
                              <a:gd name="T2" fmla="*/ 146 w 254"/>
                              <a:gd name="T3" fmla="*/ 1 h 245"/>
                              <a:gd name="T4" fmla="*/ 167 w 254"/>
                              <a:gd name="T5" fmla="*/ 4 h 245"/>
                              <a:gd name="T6" fmla="*/ 187 w 254"/>
                              <a:gd name="T7" fmla="*/ 12 h 245"/>
                              <a:gd name="T8" fmla="*/ 206 w 254"/>
                              <a:gd name="T9" fmla="*/ 23 h 245"/>
                              <a:gd name="T10" fmla="*/ 221 w 254"/>
                              <a:gd name="T11" fmla="*/ 37 h 245"/>
                              <a:gd name="T12" fmla="*/ 233 w 254"/>
                              <a:gd name="T13" fmla="*/ 53 h 245"/>
                              <a:gd name="T14" fmla="*/ 244 w 254"/>
                              <a:gd name="T15" fmla="*/ 71 h 245"/>
                              <a:gd name="T16" fmla="*/ 250 w 254"/>
                              <a:gd name="T17" fmla="*/ 92 h 245"/>
                              <a:gd name="T18" fmla="*/ 254 w 254"/>
                              <a:gd name="T19" fmla="*/ 124 h 245"/>
                              <a:gd name="T20" fmla="*/ 251 w 254"/>
                              <a:gd name="T21" fmla="*/ 151 h 245"/>
                              <a:gd name="T22" fmla="*/ 246 w 254"/>
                              <a:gd name="T23" fmla="*/ 168 h 245"/>
                              <a:gd name="T24" fmla="*/ 237 w 254"/>
                              <a:gd name="T25" fmla="*/ 186 h 245"/>
                              <a:gd name="T26" fmla="*/ 222 w 254"/>
                              <a:gd name="T27" fmla="*/ 206 h 245"/>
                              <a:gd name="T28" fmla="*/ 205 w 254"/>
                              <a:gd name="T29" fmla="*/ 221 h 245"/>
                              <a:gd name="T30" fmla="*/ 183 w 254"/>
                              <a:gd name="T31" fmla="*/ 232 h 245"/>
                              <a:gd name="T32" fmla="*/ 158 w 254"/>
                              <a:gd name="T33" fmla="*/ 240 h 245"/>
                              <a:gd name="T34" fmla="*/ 132 w 254"/>
                              <a:gd name="T35" fmla="*/ 244 h 245"/>
                              <a:gd name="T36" fmla="*/ 106 w 254"/>
                              <a:gd name="T37" fmla="*/ 244 h 245"/>
                              <a:gd name="T38" fmla="*/ 82 w 254"/>
                              <a:gd name="T39" fmla="*/ 239 h 245"/>
                              <a:gd name="T40" fmla="*/ 62 w 254"/>
                              <a:gd name="T41" fmla="*/ 229 h 245"/>
                              <a:gd name="T42" fmla="*/ 42 w 254"/>
                              <a:gd name="T43" fmla="*/ 216 h 245"/>
                              <a:gd name="T44" fmla="*/ 29 w 254"/>
                              <a:gd name="T45" fmla="*/ 203 h 245"/>
                              <a:gd name="T46" fmla="*/ 18 w 254"/>
                              <a:gd name="T47" fmla="*/ 187 h 245"/>
                              <a:gd name="T48" fmla="*/ 10 w 254"/>
                              <a:gd name="T49" fmla="*/ 171 h 245"/>
                              <a:gd name="T50" fmla="*/ 2 w 254"/>
                              <a:gd name="T51" fmla="*/ 141 h 245"/>
                              <a:gd name="T52" fmla="*/ 0 w 254"/>
                              <a:gd name="T53" fmla="*/ 119 h 245"/>
                              <a:gd name="T54" fmla="*/ 2 w 254"/>
                              <a:gd name="T55" fmla="*/ 99 h 245"/>
                              <a:gd name="T56" fmla="*/ 7 w 254"/>
                              <a:gd name="T57" fmla="*/ 79 h 245"/>
                              <a:gd name="T58" fmla="*/ 16 w 254"/>
                              <a:gd name="T59" fmla="*/ 61 h 245"/>
                              <a:gd name="T60" fmla="*/ 29 w 254"/>
                              <a:gd name="T61" fmla="*/ 43 h 245"/>
                              <a:gd name="T62" fmla="*/ 44 w 254"/>
                              <a:gd name="T63" fmla="*/ 29 h 245"/>
                              <a:gd name="T64" fmla="*/ 62 w 254"/>
                              <a:gd name="T65" fmla="*/ 17 h 245"/>
                              <a:gd name="T66" fmla="*/ 81 w 254"/>
                              <a:gd name="T67" fmla="*/ 9 h 245"/>
                              <a:gd name="T68" fmla="*/ 103 w 254"/>
                              <a:gd name="T69" fmla="*/ 4 h 245"/>
                              <a:gd name="T70" fmla="*/ 94 w 254"/>
                              <a:gd name="T71" fmla="*/ 19 h 245"/>
                              <a:gd name="T72" fmla="*/ 83 w 254"/>
                              <a:gd name="T73" fmla="*/ 26 h 245"/>
                              <a:gd name="T74" fmla="*/ 74 w 254"/>
                              <a:gd name="T75" fmla="*/ 35 h 245"/>
                              <a:gd name="T76" fmla="*/ 67 w 254"/>
                              <a:gd name="T77" fmla="*/ 47 h 245"/>
                              <a:gd name="T78" fmla="*/ 62 w 254"/>
                              <a:gd name="T79" fmla="*/ 68 h 245"/>
                              <a:gd name="T80" fmla="*/ 61 w 254"/>
                              <a:gd name="T81" fmla="*/ 100 h 245"/>
                              <a:gd name="T82" fmla="*/ 66 w 254"/>
                              <a:gd name="T83" fmla="*/ 138 h 245"/>
                              <a:gd name="T84" fmla="*/ 72 w 254"/>
                              <a:gd name="T85" fmla="*/ 161 h 245"/>
                              <a:gd name="T86" fmla="*/ 79 w 254"/>
                              <a:gd name="T87" fmla="*/ 182 h 245"/>
                              <a:gd name="T88" fmla="*/ 87 w 254"/>
                              <a:gd name="T89" fmla="*/ 198 h 245"/>
                              <a:gd name="T90" fmla="*/ 105 w 254"/>
                              <a:gd name="T91" fmla="*/ 219 h 245"/>
                              <a:gd name="T92" fmla="*/ 123 w 254"/>
                              <a:gd name="T93" fmla="*/ 228 h 245"/>
                              <a:gd name="T94" fmla="*/ 145 w 254"/>
                              <a:gd name="T95" fmla="*/ 229 h 245"/>
                              <a:gd name="T96" fmla="*/ 159 w 254"/>
                              <a:gd name="T97" fmla="*/ 226 h 245"/>
                              <a:gd name="T98" fmla="*/ 172 w 254"/>
                              <a:gd name="T99" fmla="*/ 219 h 245"/>
                              <a:gd name="T100" fmla="*/ 182 w 254"/>
                              <a:gd name="T101" fmla="*/ 208 h 245"/>
                              <a:gd name="T102" fmla="*/ 189 w 254"/>
                              <a:gd name="T103" fmla="*/ 191 h 245"/>
                              <a:gd name="T104" fmla="*/ 193 w 254"/>
                              <a:gd name="T105" fmla="*/ 170 h 245"/>
                              <a:gd name="T106" fmla="*/ 193 w 254"/>
                              <a:gd name="T107" fmla="*/ 144 h 245"/>
                              <a:gd name="T108" fmla="*/ 189 w 254"/>
                              <a:gd name="T109" fmla="*/ 113 h 245"/>
                              <a:gd name="T110" fmla="*/ 181 w 254"/>
                              <a:gd name="T111" fmla="*/ 78 h 245"/>
                              <a:gd name="T112" fmla="*/ 171 w 254"/>
                              <a:gd name="T113" fmla="*/ 51 h 245"/>
                              <a:gd name="T114" fmla="*/ 159 w 254"/>
                              <a:gd name="T115" fmla="*/ 35 h 245"/>
                              <a:gd name="T116" fmla="*/ 147 w 254"/>
                              <a:gd name="T117" fmla="*/ 22 h 245"/>
                              <a:gd name="T118" fmla="*/ 134 w 254"/>
                              <a:gd name="T119" fmla="*/ 16 h 245"/>
                              <a:gd name="T120" fmla="*/ 120 w 254"/>
                              <a:gd name="T121" fmla="*/ 14 h 245"/>
                              <a:gd name="T122" fmla="*/ 107 w 254"/>
                              <a:gd name="T123" fmla="*/ 15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54" h="245">
                                <a:moveTo>
                                  <a:pt x="103" y="4"/>
                                </a:moveTo>
                                <a:lnTo>
                                  <a:pt x="107" y="4"/>
                                </a:lnTo>
                                <a:lnTo>
                                  <a:pt x="110" y="3"/>
                                </a:lnTo>
                                <a:lnTo>
                                  <a:pt x="113" y="2"/>
                                </a:lnTo>
                                <a:lnTo>
                                  <a:pt x="117" y="2"/>
                                </a:lnTo>
                                <a:lnTo>
                                  <a:pt x="120" y="1"/>
                                </a:lnTo>
                                <a:lnTo>
                                  <a:pt x="123" y="1"/>
                                </a:lnTo>
                                <a:lnTo>
                                  <a:pt x="126" y="1"/>
                                </a:lnTo>
                                <a:lnTo>
                                  <a:pt x="130" y="1"/>
                                </a:lnTo>
                                <a:lnTo>
                                  <a:pt x="133" y="1"/>
                                </a:lnTo>
                                <a:lnTo>
                                  <a:pt x="137" y="0"/>
                                </a:lnTo>
                                <a:lnTo>
                                  <a:pt x="140" y="0"/>
                                </a:lnTo>
                                <a:lnTo>
                                  <a:pt x="143" y="1"/>
                                </a:lnTo>
                                <a:lnTo>
                                  <a:pt x="146" y="1"/>
                                </a:lnTo>
                                <a:lnTo>
                                  <a:pt x="148" y="1"/>
                                </a:lnTo>
                                <a:lnTo>
                                  <a:pt x="152" y="2"/>
                                </a:lnTo>
                                <a:lnTo>
                                  <a:pt x="155" y="2"/>
                                </a:lnTo>
                                <a:lnTo>
                                  <a:pt x="157" y="3"/>
                                </a:lnTo>
                                <a:lnTo>
                                  <a:pt x="161" y="3"/>
                                </a:lnTo>
                                <a:lnTo>
                                  <a:pt x="163" y="4"/>
                                </a:lnTo>
                                <a:lnTo>
                                  <a:pt x="167" y="4"/>
                                </a:lnTo>
                                <a:lnTo>
                                  <a:pt x="170" y="5"/>
                                </a:lnTo>
                                <a:lnTo>
                                  <a:pt x="173" y="6"/>
                                </a:lnTo>
                                <a:lnTo>
                                  <a:pt x="176" y="7"/>
                                </a:lnTo>
                                <a:lnTo>
                                  <a:pt x="178" y="8"/>
                                </a:lnTo>
                                <a:lnTo>
                                  <a:pt x="181" y="9"/>
                                </a:lnTo>
                                <a:lnTo>
                                  <a:pt x="184" y="11"/>
                                </a:lnTo>
                                <a:lnTo>
                                  <a:pt x="187" y="12"/>
                                </a:lnTo>
                                <a:lnTo>
                                  <a:pt x="189" y="13"/>
                                </a:lnTo>
                                <a:lnTo>
                                  <a:pt x="192" y="15"/>
                                </a:lnTo>
                                <a:lnTo>
                                  <a:pt x="194" y="16"/>
                                </a:lnTo>
                                <a:lnTo>
                                  <a:pt x="197" y="18"/>
                                </a:lnTo>
                                <a:lnTo>
                                  <a:pt x="201" y="19"/>
                                </a:lnTo>
                                <a:lnTo>
                                  <a:pt x="203" y="21"/>
                                </a:lnTo>
                                <a:lnTo>
                                  <a:pt x="206" y="23"/>
                                </a:lnTo>
                                <a:lnTo>
                                  <a:pt x="208" y="24"/>
                                </a:lnTo>
                                <a:lnTo>
                                  <a:pt x="210" y="27"/>
                                </a:lnTo>
                                <a:lnTo>
                                  <a:pt x="212" y="29"/>
                                </a:lnTo>
                                <a:lnTo>
                                  <a:pt x="215" y="31"/>
                                </a:lnTo>
                                <a:lnTo>
                                  <a:pt x="217" y="33"/>
                                </a:lnTo>
                                <a:lnTo>
                                  <a:pt x="219" y="35"/>
                                </a:lnTo>
                                <a:lnTo>
                                  <a:pt x="221" y="37"/>
                                </a:lnTo>
                                <a:lnTo>
                                  <a:pt x="223" y="39"/>
                                </a:lnTo>
                                <a:lnTo>
                                  <a:pt x="225" y="41"/>
                                </a:lnTo>
                                <a:lnTo>
                                  <a:pt x="227" y="43"/>
                                </a:lnTo>
                                <a:lnTo>
                                  <a:pt x="228" y="46"/>
                                </a:lnTo>
                                <a:lnTo>
                                  <a:pt x="230" y="48"/>
                                </a:lnTo>
                                <a:lnTo>
                                  <a:pt x="232" y="50"/>
                                </a:lnTo>
                                <a:lnTo>
                                  <a:pt x="233" y="53"/>
                                </a:lnTo>
                                <a:lnTo>
                                  <a:pt x="236" y="55"/>
                                </a:lnTo>
                                <a:lnTo>
                                  <a:pt x="238" y="58"/>
                                </a:lnTo>
                                <a:lnTo>
                                  <a:pt x="239" y="61"/>
                                </a:lnTo>
                                <a:lnTo>
                                  <a:pt x="240" y="63"/>
                                </a:lnTo>
                                <a:lnTo>
                                  <a:pt x="242" y="66"/>
                                </a:lnTo>
                                <a:lnTo>
                                  <a:pt x="243" y="69"/>
                                </a:lnTo>
                                <a:lnTo>
                                  <a:pt x="244" y="71"/>
                                </a:lnTo>
                                <a:lnTo>
                                  <a:pt x="245" y="74"/>
                                </a:lnTo>
                                <a:lnTo>
                                  <a:pt x="246" y="77"/>
                                </a:lnTo>
                                <a:lnTo>
                                  <a:pt x="247" y="80"/>
                                </a:lnTo>
                                <a:lnTo>
                                  <a:pt x="248" y="83"/>
                                </a:lnTo>
                                <a:lnTo>
                                  <a:pt x="249" y="85"/>
                                </a:lnTo>
                                <a:lnTo>
                                  <a:pt x="250" y="89"/>
                                </a:lnTo>
                                <a:lnTo>
                                  <a:pt x="250" y="92"/>
                                </a:lnTo>
                                <a:lnTo>
                                  <a:pt x="251" y="95"/>
                                </a:lnTo>
                                <a:lnTo>
                                  <a:pt x="252" y="99"/>
                                </a:lnTo>
                                <a:lnTo>
                                  <a:pt x="252" y="104"/>
                                </a:lnTo>
                                <a:lnTo>
                                  <a:pt x="253" y="109"/>
                                </a:lnTo>
                                <a:lnTo>
                                  <a:pt x="254" y="114"/>
                                </a:lnTo>
                                <a:lnTo>
                                  <a:pt x="254" y="120"/>
                                </a:lnTo>
                                <a:lnTo>
                                  <a:pt x="254" y="124"/>
                                </a:lnTo>
                                <a:lnTo>
                                  <a:pt x="254" y="130"/>
                                </a:lnTo>
                                <a:lnTo>
                                  <a:pt x="253" y="136"/>
                                </a:lnTo>
                                <a:lnTo>
                                  <a:pt x="253" y="141"/>
                                </a:lnTo>
                                <a:lnTo>
                                  <a:pt x="252" y="143"/>
                                </a:lnTo>
                                <a:lnTo>
                                  <a:pt x="252" y="146"/>
                                </a:lnTo>
                                <a:lnTo>
                                  <a:pt x="252" y="148"/>
                                </a:lnTo>
                                <a:lnTo>
                                  <a:pt x="251" y="151"/>
                                </a:lnTo>
                                <a:lnTo>
                                  <a:pt x="251" y="153"/>
                                </a:lnTo>
                                <a:lnTo>
                                  <a:pt x="250" y="156"/>
                                </a:lnTo>
                                <a:lnTo>
                                  <a:pt x="249" y="158"/>
                                </a:lnTo>
                                <a:lnTo>
                                  <a:pt x="248" y="160"/>
                                </a:lnTo>
                                <a:lnTo>
                                  <a:pt x="247" y="163"/>
                                </a:lnTo>
                                <a:lnTo>
                                  <a:pt x="247" y="165"/>
                                </a:lnTo>
                                <a:lnTo>
                                  <a:pt x="246" y="168"/>
                                </a:lnTo>
                                <a:lnTo>
                                  <a:pt x="245" y="171"/>
                                </a:lnTo>
                                <a:lnTo>
                                  <a:pt x="244" y="173"/>
                                </a:lnTo>
                                <a:lnTo>
                                  <a:pt x="243" y="175"/>
                                </a:lnTo>
                                <a:lnTo>
                                  <a:pt x="242" y="178"/>
                                </a:lnTo>
                                <a:lnTo>
                                  <a:pt x="241" y="180"/>
                                </a:lnTo>
                                <a:lnTo>
                                  <a:pt x="239" y="183"/>
                                </a:lnTo>
                                <a:lnTo>
                                  <a:pt x="237" y="186"/>
                                </a:lnTo>
                                <a:lnTo>
                                  <a:pt x="234" y="189"/>
                                </a:lnTo>
                                <a:lnTo>
                                  <a:pt x="232" y="191"/>
                                </a:lnTo>
                                <a:lnTo>
                                  <a:pt x="231" y="194"/>
                                </a:lnTo>
                                <a:lnTo>
                                  <a:pt x="229" y="197"/>
                                </a:lnTo>
                                <a:lnTo>
                                  <a:pt x="227" y="200"/>
                                </a:lnTo>
                                <a:lnTo>
                                  <a:pt x="224" y="203"/>
                                </a:lnTo>
                                <a:lnTo>
                                  <a:pt x="222" y="206"/>
                                </a:lnTo>
                                <a:lnTo>
                                  <a:pt x="220" y="208"/>
                                </a:lnTo>
                                <a:lnTo>
                                  <a:pt x="218" y="210"/>
                                </a:lnTo>
                                <a:lnTo>
                                  <a:pt x="215" y="212"/>
                                </a:lnTo>
                                <a:lnTo>
                                  <a:pt x="213" y="214"/>
                                </a:lnTo>
                                <a:lnTo>
                                  <a:pt x="210" y="217"/>
                                </a:lnTo>
                                <a:lnTo>
                                  <a:pt x="208" y="218"/>
                                </a:lnTo>
                                <a:lnTo>
                                  <a:pt x="205" y="221"/>
                                </a:lnTo>
                                <a:lnTo>
                                  <a:pt x="202" y="222"/>
                                </a:lnTo>
                                <a:lnTo>
                                  <a:pt x="198" y="224"/>
                                </a:lnTo>
                                <a:lnTo>
                                  <a:pt x="196" y="226"/>
                                </a:lnTo>
                                <a:lnTo>
                                  <a:pt x="192" y="227"/>
                                </a:lnTo>
                                <a:lnTo>
                                  <a:pt x="189" y="229"/>
                                </a:lnTo>
                                <a:lnTo>
                                  <a:pt x="187" y="230"/>
                                </a:lnTo>
                                <a:lnTo>
                                  <a:pt x="183" y="232"/>
                                </a:lnTo>
                                <a:lnTo>
                                  <a:pt x="180" y="233"/>
                                </a:lnTo>
                                <a:lnTo>
                                  <a:pt x="177" y="234"/>
                                </a:lnTo>
                                <a:lnTo>
                                  <a:pt x="173" y="236"/>
                                </a:lnTo>
                                <a:lnTo>
                                  <a:pt x="170" y="236"/>
                                </a:lnTo>
                                <a:lnTo>
                                  <a:pt x="166" y="238"/>
                                </a:lnTo>
                                <a:lnTo>
                                  <a:pt x="162" y="239"/>
                                </a:lnTo>
                                <a:lnTo>
                                  <a:pt x="158" y="240"/>
                                </a:lnTo>
                                <a:lnTo>
                                  <a:pt x="154" y="241"/>
                                </a:lnTo>
                                <a:lnTo>
                                  <a:pt x="150" y="242"/>
                                </a:lnTo>
                                <a:lnTo>
                                  <a:pt x="147" y="242"/>
                                </a:lnTo>
                                <a:lnTo>
                                  <a:pt x="143" y="243"/>
                                </a:lnTo>
                                <a:lnTo>
                                  <a:pt x="139" y="243"/>
                                </a:lnTo>
                                <a:lnTo>
                                  <a:pt x="136" y="244"/>
                                </a:lnTo>
                                <a:lnTo>
                                  <a:pt x="132" y="244"/>
                                </a:lnTo>
                                <a:lnTo>
                                  <a:pt x="127" y="244"/>
                                </a:lnTo>
                                <a:lnTo>
                                  <a:pt x="124" y="245"/>
                                </a:lnTo>
                                <a:lnTo>
                                  <a:pt x="120" y="245"/>
                                </a:lnTo>
                                <a:lnTo>
                                  <a:pt x="117" y="245"/>
                                </a:lnTo>
                                <a:lnTo>
                                  <a:pt x="113" y="244"/>
                                </a:lnTo>
                                <a:lnTo>
                                  <a:pt x="110" y="244"/>
                                </a:lnTo>
                                <a:lnTo>
                                  <a:pt x="106" y="244"/>
                                </a:lnTo>
                                <a:lnTo>
                                  <a:pt x="103" y="243"/>
                                </a:lnTo>
                                <a:lnTo>
                                  <a:pt x="100" y="243"/>
                                </a:lnTo>
                                <a:lnTo>
                                  <a:pt x="96" y="242"/>
                                </a:lnTo>
                                <a:lnTo>
                                  <a:pt x="93" y="242"/>
                                </a:lnTo>
                                <a:lnTo>
                                  <a:pt x="89" y="241"/>
                                </a:lnTo>
                                <a:lnTo>
                                  <a:pt x="86" y="240"/>
                                </a:lnTo>
                                <a:lnTo>
                                  <a:pt x="82" y="239"/>
                                </a:lnTo>
                                <a:lnTo>
                                  <a:pt x="79" y="238"/>
                                </a:lnTo>
                                <a:lnTo>
                                  <a:pt x="77" y="236"/>
                                </a:lnTo>
                                <a:lnTo>
                                  <a:pt x="73" y="235"/>
                                </a:lnTo>
                                <a:lnTo>
                                  <a:pt x="70" y="233"/>
                                </a:lnTo>
                                <a:lnTo>
                                  <a:pt x="67" y="232"/>
                                </a:lnTo>
                                <a:lnTo>
                                  <a:pt x="64" y="231"/>
                                </a:lnTo>
                                <a:lnTo>
                                  <a:pt x="62" y="229"/>
                                </a:lnTo>
                                <a:lnTo>
                                  <a:pt x="59" y="227"/>
                                </a:lnTo>
                                <a:lnTo>
                                  <a:pt x="55" y="226"/>
                                </a:lnTo>
                                <a:lnTo>
                                  <a:pt x="52" y="224"/>
                                </a:lnTo>
                                <a:lnTo>
                                  <a:pt x="50" y="222"/>
                                </a:lnTo>
                                <a:lnTo>
                                  <a:pt x="47" y="220"/>
                                </a:lnTo>
                                <a:lnTo>
                                  <a:pt x="44" y="218"/>
                                </a:lnTo>
                                <a:lnTo>
                                  <a:pt x="42" y="216"/>
                                </a:lnTo>
                                <a:lnTo>
                                  <a:pt x="40" y="214"/>
                                </a:lnTo>
                                <a:lnTo>
                                  <a:pt x="38" y="213"/>
                                </a:lnTo>
                                <a:lnTo>
                                  <a:pt x="37" y="211"/>
                                </a:lnTo>
                                <a:lnTo>
                                  <a:pt x="35" y="209"/>
                                </a:lnTo>
                                <a:lnTo>
                                  <a:pt x="33" y="207"/>
                                </a:lnTo>
                                <a:lnTo>
                                  <a:pt x="31" y="205"/>
                                </a:lnTo>
                                <a:lnTo>
                                  <a:pt x="29" y="203"/>
                                </a:lnTo>
                                <a:lnTo>
                                  <a:pt x="28" y="200"/>
                                </a:lnTo>
                                <a:lnTo>
                                  <a:pt x="26" y="198"/>
                                </a:lnTo>
                                <a:lnTo>
                                  <a:pt x="25" y="196"/>
                                </a:lnTo>
                                <a:lnTo>
                                  <a:pt x="23" y="194"/>
                                </a:lnTo>
                                <a:lnTo>
                                  <a:pt x="22" y="192"/>
                                </a:lnTo>
                                <a:lnTo>
                                  <a:pt x="19" y="190"/>
                                </a:lnTo>
                                <a:lnTo>
                                  <a:pt x="18" y="187"/>
                                </a:lnTo>
                                <a:lnTo>
                                  <a:pt x="17" y="185"/>
                                </a:lnTo>
                                <a:lnTo>
                                  <a:pt x="15" y="183"/>
                                </a:lnTo>
                                <a:lnTo>
                                  <a:pt x="14" y="181"/>
                                </a:lnTo>
                                <a:lnTo>
                                  <a:pt x="13" y="179"/>
                                </a:lnTo>
                                <a:lnTo>
                                  <a:pt x="12" y="176"/>
                                </a:lnTo>
                                <a:lnTo>
                                  <a:pt x="11" y="174"/>
                                </a:lnTo>
                                <a:lnTo>
                                  <a:pt x="10" y="171"/>
                                </a:lnTo>
                                <a:lnTo>
                                  <a:pt x="9" y="169"/>
                                </a:lnTo>
                                <a:lnTo>
                                  <a:pt x="8" y="165"/>
                                </a:lnTo>
                                <a:lnTo>
                                  <a:pt x="6" y="160"/>
                                </a:lnTo>
                                <a:lnTo>
                                  <a:pt x="4" y="155"/>
                                </a:lnTo>
                                <a:lnTo>
                                  <a:pt x="3" y="150"/>
                                </a:lnTo>
                                <a:lnTo>
                                  <a:pt x="2" y="144"/>
                                </a:lnTo>
                                <a:lnTo>
                                  <a:pt x="2" y="141"/>
                                </a:lnTo>
                                <a:lnTo>
                                  <a:pt x="1" y="138"/>
                                </a:lnTo>
                                <a:lnTo>
                                  <a:pt x="1" y="135"/>
                                </a:lnTo>
                                <a:lnTo>
                                  <a:pt x="0" y="132"/>
                                </a:lnTo>
                                <a:lnTo>
                                  <a:pt x="0" y="128"/>
                                </a:lnTo>
                                <a:lnTo>
                                  <a:pt x="0" y="125"/>
                                </a:lnTo>
                                <a:lnTo>
                                  <a:pt x="0" y="122"/>
                                </a:lnTo>
                                <a:lnTo>
                                  <a:pt x="0" y="119"/>
                                </a:lnTo>
                                <a:lnTo>
                                  <a:pt x="0" y="116"/>
                                </a:lnTo>
                                <a:lnTo>
                                  <a:pt x="0" y="113"/>
                                </a:lnTo>
                                <a:lnTo>
                                  <a:pt x="0" y="110"/>
                                </a:lnTo>
                                <a:lnTo>
                                  <a:pt x="0" y="107"/>
                                </a:lnTo>
                                <a:lnTo>
                                  <a:pt x="1" y="105"/>
                                </a:lnTo>
                                <a:lnTo>
                                  <a:pt x="1" y="102"/>
                                </a:lnTo>
                                <a:lnTo>
                                  <a:pt x="2" y="99"/>
                                </a:lnTo>
                                <a:lnTo>
                                  <a:pt x="2" y="95"/>
                                </a:lnTo>
                                <a:lnTo>
                                  <a:pt x="2" y="92"/>
                                </a:lnTo>
                                <a:lnTo>
                                  <a:pt x="3" y="89"/>
                                </a:lnTo>
                                <a:lnTo>
                                  <a:pt x="4" y="87"/>
                                </a:lnTo>
                                <a:lnTo>
                                  <a:pt x="5" y="84"/>
                                </a:lnTo>
                                <a:lnTo>
                                  <a:pt x="6" y="82"/>
                                </a:lnTo>
                                <a:lnTo>
                                  <a:pt x="7" y="79"/>
                                </a:lnTo>
                                <a:lnTo>
                                  <a:pt x="8" y="76"/>
                                </a:lnTo>
                                <a:lnTo>
                                  <a:pt x="9" y="74"/>
                                </a:lnTo>
                                <a:lnTo>
                                  <a:pt x="10" y="71"/>
                                </a:lnTo>
                                <a:lnTo>
                                  <a:pt x="12" y="68"/>
                                </a:lnTo>
                                <a:lnTo>
                                  <a:pt x="13" y="66"/>
                                </a:lnTo>
                                <a:lnTo>
                                  <a:pt x="14" y="63"/>
                                </a:lnTo>
                                <a:lnTo>
                                  <a:pt x="16" y="61"/>
                                </a:lnTo>
                                <a:lnTo>
                                  <a:pt x="17" y="57"/>
                                </a:lnTo>
                                <a:lnTo>
                                  <a:pt x="19" y="54"/>
                                </a:lnTo>
                                <a:lnTo>
                                  <a:pt x="22" y="52"/>
                                </a:lnTo>
                                <a:lnTo>
                                  <a:pt x="23" y="50"/>
                                </a:lnTo>
                                <a:lnTo>
                                  <a:pt x="25" y="47"/>
                                </a:lnTo>
                                <a:lnTo>
                                  <a:pt x="27" y="45"/>
                                </a:lnTo>
                                <a:lnTo>
                                  <a:pt x="29" y="43"/>
                                </a:lnTo>
                                <a:lnTo>
                                  <a:pt x="31" y="40"/>
                                </a:lnTo>
                                <a:lnTo>
                                  <a:pt x="33" y="39"/>
                                </a:lnTo>
                                <a:lnTo>
                                  <a:pt x="35" y="36"/>
                                </a:lnTo>
                                <a:lnTo>
                                  <a:pt x="37" y="35"/>
                                </a:lnTo>
                                <a:lnTo>
                                  <a:pt x="39" y="32"/>
                                </a:lnTo>
                                <a:lnTo>
                                  <a:pt x="42" y="31"/>
                                </a:lnTo>
                                <a:lnTo>
                                  <a:pt x="44" y="29"/>
                                </a:lnTo>
                                <a:lnTo>
                                  <a:pt x="46" y="27"/>
                                </a:lnTo>
                                <a:lnTo>
                                  <a:pt x="48" y="24"/>
                                </a:lnTo>
                                <a:lnTo>
                                  <a:pt x="51" y="23"/>
                                </a:lnTo>
                                <a:lnTo>
                                  <a:pt x="53" y="21"/>
                                </a:lnTo>
                                <a:lnTo>
                                  <a:pt x="57" y="19"/>
                                </a:lnTo>
                                <a:lnTo>
                                  <a:pt x="59" y="18"/>
                                </a:lnTo>
                                <a:lnTo>
                                  <a:pt x="62" y="17"/>
                                </a:lnTo>
                                <a:lnTo>
                                  <a:pt x="64" y="15"/>
                                </a:lnTo>
                                <a:lnTo>
                                  <a:pt x="67" y="14"/>
                                </a:lnTo>
                                <a:lnTo>
                                  <a:pt x="70" y="13"/>
                                </a:lnTo>
                                <a:lnTo>
                                  <a:pt x="72" y="12"/>
                                </a:lnTo>
                                <a:lnTo>
                                  <a:pt x="75" y="11"/>
                                </a:lnTo>
                                <a:lnTo>
                                  <a:pt x="78" y="10"/>
                                </a:lnTo>
                                <a:lnTo>
                                  <a:pt x="81" y="9"/>
                                </a:lnTo>
                                <a:lnTo>
                                  <a:pt x="84" y="8"/>
                                </a:lnTo>
                                <a:lnTo>
                                  <a:pt x="87" y="8"/>
                                </a:lnTo>
                                <a:lnTo>
                                  <a:pt x="90" y="7"/>
                                </a:lnTo>
                                <a:lnTo>
                                  <a:pt x="94" y="6"/>
                                </a:lnTo>
                                <a:lnTo>
                                  <a:pt x="97" y="5"/>
                                </a:lnTo>
                                <a:lnTo>
                                  <a:pt x="100" y="5"/>
                                </a:lnTo>
                                <a:lnTo>
                                  <a:pt x="103" y="4"/>
                                </a:lnTo>
                                <a:close/>
                                <a:moveTo>
                                  <a:pt x="107" y="15"/>
                                </a:moveTo>
                                <a:lnTo>
                                  <a:pt x="103" y="15"/>
                                </a:lnTo>
                                <a:lnTo>
                                  <a:pt x="100" y="16"/>
                                </a:lnTo>
                                <a:lnTo>
                                  <a:pt x="98" y="17"/>
                                </a:lnTo>
                                <a:lnTo>
                                  <a:pt x="96" y="18"/>
                                </a:lnTo>
                                <a:lnTo>
                                  <a:pt x="94" y="19"/>
                                </a:lnTo>
                                <a:lnTo>
                                  <a:pt x="93" y="19"/>
                                </a:lnTo>
                                <a:lnTo>
                                  <a:pt x="90" y="20"/>
                                </a:lnTo>
                                <a:lnTo>
                                  <a:pt x="88" y="21"/>
                                </a:lnTo>
                                <a:lnTo>
                                  <a:pt x="87" y="22"/>
                                </a:lnTo>
                                <a:lnTo>
                                  <a:pt x="86" y="23"/>
                                </a:lnTo>
                                <a:lnTo>
                                  <a:pt x="84" y="24"/>
                                </a:lnTo>
                                <a:lnTo>
                                  <a:pt x="83" y="26"/>
                                </a:lnTo>
                                <a:lnTo>
                                  <a:pt x="82" y="27"/>
                                </a:lnTo>
                                <a:lnTo>
                                  <a:pt x="80" y="28"/>
                                </a:lnTo>
                                <a:lnTo>
                                  <a:pt x="79" y="30"/>
                                </a:lnTo>
                                <a:lnTo>
                                  <a:pt x="77" y="31"/>
                                </a:lnTo>
                                <a:lnTo>
                                  <a:pt x="76" y="32"/>
                                </a:lnTo>
                                <a:lnTo>
                                  <a:pt x="75" y="34"/>
                                </a:lnTo>
                                <a:lnTo>
                                  <a:pt x="74" y="35"/>
                                </a:lnTo>
                                <a:lnTo>
                                  <a:pt x="73" y="37"/>
                                </a:lnTo>
                                <a:lnTo>
                                  <a:pt x="72" y="39"/>
                                </a:lnTo>
                                <a:lnTo>
                                  <a:pt x="71" y="40"/>
                                </a:lnTo>
                                <a:lnTo>
                                  <a:pt x="70" y="42"/>
                                </a:lnTo>
                                <a:lnTo>
                                  <a:pt x="69" y="43"/>
                                </a:lnTo>
                                <a:lnTo>
                                  <a:pt x="68" y="46"/>
                                </a:lnTo>
                                <a:lnTo>
                                  <a:pt x="67" y="47"/>
                                </a:lnTo>
                                <a:lnTo>
                                  <a:pt x="67" y="49"/>
                                </a:lnTo>
                                <a:lnTo>
                                  <a:pt x="66" y="51"/>
                                </a:lnTo>
                                <a:lnTo>
                                  <a:pt x="65" y="53"/>
                                </a:lnTo>
                                <a:lnTo>
                                  <a:pt x="64" y="55"/>
                                </a:lnTo>
                                <a:lnTo>
                                  <a:pt x="63" y="59"/>
                                </a:lnTo>
                                <a:lnTo>
                                  <a:pt x="63" y="64"/>
                                </a:lnTo>
                                <a:lnTo>
                                  <a:pt x="62" y="68"/>
                                </a:lnTo>
                                <a:lnTo>
                                  <a:pt x="61" y="72"/>
                                </a:lnTo>
                                <a:lnTo>
                                  <a:pt x="61" y="76"/>
                                </a:lnTo>
                                <a:lnTo>
                                  <a:pt x="61" y="80"/>
                                </a:lnTo>
                                <a:lnTo>
                                  <a:pt x="60" y="85"/>
                                </a:lnTo>
                                <a:lnTo>
                                  <a:pt x="60" y="89"/>
                                </a:lnTo>
                                <a:lnTo>
                                  <a:pt x="61" y="94"/>
                                </a:lnTo>
                                <a:lnTo>
                                  <a:pt x="61" y="100"/>
                                </a:lnTo>
                                <a:lnTo>
                                  <a:pt x="61" y="105"/>
                                </a:lnTo>
                                <a:lnTo>
                                  <a:pt x="62" y="111"/>
                                </a:lnTo>
                                <a:lnTo>
                                  <a:pt x="63" y="116"/>
                                </a:lnTo>
                                <a:lnTo>
                                  <a:pt x="63" y="122"/>
                                </a:lnTo>
                                <a:lnTo>
                                  <a:pt x="64" y="128"/>
                                </a:lnTo>
                                <a:lnTo>
                                  <a:pt x="65" y="135"/>
                                </a:lnTo>
                                <a:lnTo>
                                  <a:pt x="66" y="138"/>
                                </a:lnTo>
                                <a:lnTo>
                                  <a:pt x="67" y="142"/>
                                </a:lnTo>
                                <a:lnTo>
                                  <a:pt x="67" y="145"/>
                                </a:lnTo>
                                <a:lnTo>
                                  <a:pt x="68" y="148"/>
                                </a:lnTo>
                                <a:lnTo>
                                  <a:pt x="69" y="152"/>
                                </a:lnTo>
                                <a:lnTo>
                                  <a:pt x="70" y="155"/>
                                </a:lnTo>
                                <a:lnTo>
                                  <a:pt x="71" y="158"/>
                                </a:lnTo>
                                <a:lnTo>
                                  <a:pt x="72" y="161"/>
                                </a:lnTo>
                                <a:lnTo>
                                  <a:pt x="72" y="164"/>
                                </a:lnTo>
                                <a:lnTo>
                                  <a:pt x="73" y="168"/>
                                </a:lnTo>
                                <a:lnTo>
                                  <a:pt x="74" y="171"/>
                                </a:lnTo>
                                <a:lnTo>
                                  <a:pt x="76" y="174"/>
                                </a:lnTo>
                                <a:lnTo>
                                  <a:pt x="77" y="176"/>
                                </a:lnTo>
                                <a:lnTo>
                                  <a:pt x="77" y="179"/>
                                </a:lnTo>
                                <a:lnTo>
                                  <a:pt x="79" y="182"/>
                                </a:lnTo>
                                <a:lnTo>
                                  <a:pt x="80" y="184"/>
                                </a:lnTo>
                                <a:lnTo>
                                  <a:pt x="81" y="187"/>
                                </a:lnTo>
                                <a:lnTo>
                                  <a:pt x="82" y="189"/>
                                </a:lnTo>
                                <a:lnTo>
                                  <a:pt x="83" y="191"/>
                                </a:lnTo>
                                <a:lnTo>
                                  <a:pt x="85" y="194"/>
                                </a:lnTo>
                                <a:lnTo>
                                  <a:pt x="86" y="196"/>
                                </a:lnTo>
                                <a:lnTo>
                                  <a:pt x="87" y="198"/>
                                </a:lnTo>
                                <a:lnTo>
                                  <a:pt x="89" y="200"/>
                                </a:lnTo>
                                <a:lnTo>
                                  <a:pt x="90" y="203"/>
                                </a:lnTo>
                                <a:lnTo>
                                  <a:pt x="94" y="207"/>
                                </a:lnTo>
                                <a:lnTo>
                                  <a:pt x="97" y="211"/>
                                </a:lnTo>
                                <a:lnTo>
                                  <a:pt x="100" y="214"/>
                                </a:lnTo>
                                <a:lnTo>
                                  <a:pt x="103" y="217"/>
                                </a:lnTo>
                                <a:lnTo>
                                  <a:pt x="105" y="219"/>
                                </a:lnTo>
                                <a:lnTo>
                                  <a:pt x="107" y="221"/>
                                </a:lnTo>
                                <a:lnTo>
                                  <a:pt x="110" y="222"/>
                                </a:lnTo>
                                <a:lnTo>
                                  <a:pt x="112" y="224"/>
                                </a:lnTo>
                                <a:lnTo>
                                  <a:pt x="115" y="226"/>
                                </a:lnTo>
                                <a:lnTo>
                                  <a:pt x="117" y="226"/>
                                </a:lnTo>
                                <a:lnTo>
                                  <a:pt x="120" y="228"/>
                                </a:lnTo>
                                <a:lnTo>
                                  <a:pt x="123" y="228"/>
                                </a:lnTo>
                                <a:lnTo>
                                  <a:pt x="126" y="229"/>
                                </a:lnTo>
                                <a:lnTo>
                                  <a:pt x="130" y="229"/>
                                </a:lnTo>
                                <a:lnTo>
                                  <a:pt x="133" y="230"/>
                                </a:lnTo>
                                <a:lnTo>
                                  <a:pt x="136" y="230"/>
                                </a:lnTo>
                                <a:lnTo>
                                  <a:pt x="138" y="230"/>
                                </a:lnTo>
                                <a:lnTo>
                                  <a:pt x="142" y="230"/>
                                </a:lnTo>
                                <a:lnTo>
                                  <a:pt x="145" y="229"/>
                                </a:lnTo>
                                <a:lnTo>
                                  <a:pt x="148" y="229"/>
                                </a:lnTo>
                                <a:lnTo>
                                  <a:pt x="150" y="229"/>
                                </a:lnTo>
                                <a:lnTo>
                                  <a:pt x="152" y="228"/>
                                </a:lnTo>
                                <a:lnTo>
                                  <a:pt x="154" y="227"/>
                                </a:lnTo>
                                <a:lnTo>
                                  <a:pt x="156" y="227"/>
                                </a:lnTo>
                                <a:lnTo>
                                  <a:pt x="157" y="226"/>
                                </a:lnTo>
                                <a:lnTo>
                                  <a:pt x="159" y="226"/>
                                </a:lnTo>
                                <a:lnTo>
                                  <a:pt x="162" y="225"/>
                                </a:lnTo>
                                <a:lnTo>
                                  <a:pt x="163" y="224"/>
                                </a:lnTo>
                                <a:lnTo>
                                  <a:pt x="166" y="223"/>
                                </a:lnTo>
                                <a:lnTo>
                                  <a:pt x="168" y="222"/>
                                </a:lnTo>
                                <a:lnTo>
                                  <a:pt x="169" y="221"/>
                                </a:lnTo>
                                <a:lnTo>
                                  <a:pt x="170" y="220"/>
                                </a:lnTo>
                                <a:lnTo>
                                  <a:pt x="172" y="219"/>
                                </a:lnTo>
                                <a:lnTo>
                                  <a:pt x="173" y="218"/>
                                </a:lnTo>
                                <a:lnTo>
                                  <a:pt x="175" y="217"/>
                                </a:lnTo>
                                <a:lnTo>
                                  <a:pt x="176" y="215"/>
                                </a:lnTo>
                                <a:lnTo>
                                  <a:pt x="177" y="214"/>
                                </a:lnTo>
                                <a:lnTo>
                                  <a:pt x="179" y="212"/>
                                </a:lnTo>
                                <a:lnTo>
                                  <a:pt x="181" y="210"/>
                                </a:lnTo>
                                <a:lnTo>
                                  <a:pt x="182" y="208"/>
                                </a:lnTo>
                                <a:lnTo>
                                  <a:pt x="183" y="206"/>
                                </a:lnTo>
                                <a:lnTo>
                                  <a:pt x="184" y="204"/>
                                </a:lnTo>
                                <a:lnTo>
                                  <a:pt x="186" y="202"/>
                                </a:lnTo>
                                <a:lnTo>
                                  <a:pt x="187" y="198"/>
                                </a:lnTo>
                                <a:lnTo>
                                  <a:pt x="187" y="196"/>
                                </a:lnTo>
                                <a:lnTo>
                                  <a:pt x="188" y="194"/>
                                </a:lnTo>
                                <a:lnTo>
                                  <a:pt x="189" y="191"/>
                                </a:lnTo>
                                <a:lnTo>
                                  <a:pt x="190" y="188"/>
                                </a:lnTo>
                                <a:lnTo>
                                  <a:pt x="191" y="185"/>
                                </a:lnTo>
                                <a:lnTo>
                                  <a:pt x="192" y="183"/>
                                </a:lnTo>
                                <a:lnTo>
                                  <a:pt x="192" y="179"/>
                                </a:lnTo>
                                <a:lnTo>
                                  <a:pt x="192" y="176"/>
                                </a:lnTo>
                                <a:lnTo>
                                  <a:pt x="193" y="173"/>
                                </a:lnTo>
                                <a:lnTo>
                                  <a:pt x="193" y="170"/>
                                </a:lnTo>
                                <a:lnTo>
                                  <a:pt x="194" y="167"/>
                                </a:lnTo>
                                <a:lnTo>
                                  <a:pt x="194" y="163"/>
                                </a:lnTo>
                                <a:lnTo>
                                  <a:pt x="194" y="159"/>
                                </a:lnTo>
                                <a:lnTo>
                                  <a:pt x="194" y="156"/>
                                </a:lnTo>
                                <a:lnTo>
                                  <a:pt x="194" y="152"/>
                                </a:lnTo>
                                <a:lnTo>
                                  <a:pt x="194" y="148"/>
                                </a:lnTo>
                                <a:lnTo>
                                  <a:pt x="193" y="144"/>
                                </a:lnTo>
                                <a:lnTo>
                                  <a:pt x="193" y="140"/>
                                </a:lnTo>
                                <a:lnTo>
                                  <a:pt x="192" y="136"/>
                                </a:lnTo>
                                <a:lnTo>
                                  <a:pt x="192" y="132"/>
                                </a:lnTo>
                                <a:lnTo>
                                  <a:pt x="192" y="126"/>
                                </a:lnTo>
                                <a:lnTo>
                                  <a:pt x="191" y="122"/>
                                </a:lnTo>
                                <a:lnTo>
                                  <a:pt x="190" y="117"/>
                                </a:lnTo>
                                <a:lnTo>
                                  <a:pt x="189" y="113"/>
                                </a:lnTo>
                                <a:lnTo>
                                  <a:pt x="188" y="107"/>
                                </a:lnTo>
                                <a:lnTo>
                                  <a:pt x="187" y="102"/>
                                </a:lnTo>
                                <a:lnTo>
                                  <a:pt x="186" y="97"/>
                                </a:lnTo>
                                <a:lnTo>
                                  <a:pt x="185" y="91"/>
                                </a:lnTo>
                                <a:lnTo>
                                  <a:pt x="183" y="86"/>
                                </a:lnTo>
                                <a:lnTo>
                                  <a:pt x="182" y="82"/>
                                </a:lnTo>
                                <a:lnTo>
                                  <a:pt x="181" y="78"/>
                                </a:lnTo>
                                <a:lnTo>
                                  <a:pt x="180" y="74"/>
                                </a:lnTo>
                                <a:lnTo>
                                  <a:pt x="178" y="70"/>
                                </a:lnTo>
                                <a:lnTo>
                                  <a:pt x="177" y="66"/>
                                </a:lnTo>
                                <a:lnTo>
                                  <a:pt x="176" y="62"/>
                                </a:lnTo>
                                <a:lnTo>
                                  <a:pt x="174" y="58"/>
                                </a:lnTo>
                                <a:lnTo>
                                  <a:pt x="173" y="54"/>
                                </a:lnTo>
                                <a:lnTo>
                                  <a:pt x="171" y="51"/>
                                </a:lnTo>
                                <a:lnTo>
                                  <a:pt x="170" y="49"/>
                                </a:lnTo>
                                <a:lnTo>
                                  <a:pt x="168" y="46"/>
                                </a:lnTo>
                                <a:lnTo>
                                  <a:pt x="167" y="43"/>
                                </a:lnTo>
                                <a:lnTo>
                                  <a:pt x="165" y="41"/>
                                </a:lnTo>
                                <a:lnTo>
                                  <a:pt x="162" y="39"/>
                                </a:lnTo>
                                <a:lnTo>
                                  <a:pt x="161" y="37"/>
                                </a:lnTo>
                                <a:lnTo>
                                  <a:pt x="159" y="35"/>
                                </a:lnTo>
                                <a:lnTo>
                                  <a:pt x="157" y="33"/>
                                </a:lnTo>
                                <a:lnTo>
                                  <a:pt x="156" y="31"/>
                                </a:lnTo>
                                <a:lnTo>
                                  <a:pt x="154" y="29"/>
                                </a:lnTo>
                                <a:lnTo>
                                  <a:pt x="152" y="28"/>
                                </a:lnTo>
                                <a:lnTo>
                                  <a:pt x="150" y="26"/>
                                </a:lnTo>
                                <a:lnTo>
                                  <a:pt x="149" y="23"/>
                                </a:lnTo>
                                <a:lnTo>
                                  <a:pt x="147" y="22"/>
                                </a:lnTo>
                                <a:lnTo>
                                  <a:pt x="146" y="21"/>
                                </a:lnTo>
                                <a:lnTo>
                                  <a:pt x="144" y="20"/>
                                </a:lnTo>
                                <a:lnTo>
                                  <a:pt x="142" y="19"/>
                                </a:lnTo>
                                <a:lnTo>
                                  <a:pt x="140" y="18"/>
                                </a:lnTo>
                                <a:lnTo>
                                  <a:pt x="138" y="17"/>
                                </a:lnTo>
                                <a:lnTo>
                                  <a:pt x="136" y="16"/>
                                </a:lnTo>
                                <a:lnTo>
                                  <a:pt x="134" y="16"/>
                                </a:lnTo>
                                <a:lnTo>
                                  <a:pt x="133" y="15"/>
                                </a:lnTo>
                                <a:lnTo>
                                  <a:pt x="131" y="15"/>
                                </a:lnTo>
                                <a:lnTo>
                                  <a:pt x="127" y="14"/>
                                </a:lnTo>
                                <a:lnTo>
                                  <a:pt x="126" y="14"/>
                                </a:lnTo>
                                <a:lnTo>
                                  <a:pt x="124" y="14"/>
                                </a:lnTo>
                                <a:lnTo>
                                  <a:pt x="122" y="14"/>
                                </a:lnTo>
                                <a:lnTo>
                                  <a:pt x="120" y="14"/>
                                </a:lnTo>
                                <a:lnTo>
                                  <a:pt x="117" y="13"/>
                                </a:lnTo>
                                <a:lnTo>
                                  <a:pt x="116" y="14"/>
                                </a:lnTo>
                                <a:lnTo>
                                  <a:pt x="113" y="14"/>
                                </a:lnTo>
                                <a:lnTo>
                                  <a:pt x="112" y="14"/>
                                </a:lnTo>
                                <a:lnTo>
                                  <a:pt x="109" y="14"/>
                                </a:lnTo>
                                <a:lnTo>
                                  <a:pt x="107" y="1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7" name="Freeform 47"/>
                        <wps:cNvSpPr>
                          <a:spLocks/>
                        </wps:cNvSpPr>
                        <wps:spPr bwMode="auto">
                          <a:xfrm>
                            <a:off x="6195" y="3422"/>
                            <a:ext cx="181" cy="180"/>
                          </a:xfrm>
                          <a:custGeom>
                            <a:avLst/>
                            <a:gdLst>
                              <a:gd name="T0" fmla="*/ 205 w 247"/>
                              <a:gd name="T1" fmla="*/ 46 h 244"/>
                              <a:gd name="T2" fmla="*/ 204 w 247"/>
                              <a:gd name="T3" fmla="*/ 39 h 244"/>
                              <a:gd name="T4" fmla="*/ 203 w 247"/>
                              <a:gd name="T5" fmla="*/ 33 h 244"/>
                              <a:gd name="T6" fmla="*/ 201 w 247"/>
                              <a:gd name="T7" fmla="*/ 27 h 244"/>
                              <a:gd name="T8" fmla="*/ 199 w 247"/>
                              <a:gd name="T9" fmla="*/ 24 h 244"/>
                              <a:gd name="T10" fmla="*/ 197 w 247"/>
                              <a:gd name="T11" fmla="*/ 19 h 244"/>
                              <a:gd name="T12" fmla="*/ 194 w 247"/>
                              <a:gd name="T13" fmla="*/ 16 h 244"/>
                              <a:gd name="T14" fmla="*/ 190 w 247"/>
                              <a:gd name="T15" fmla="*/ 13 h 244"/>
                              <a:gd name="T16" fmla="*/ 185 w 247"/>
                              <a:gd name="T17" fmla="*/ 11 h 244"/>
                              <a:gd name="T18" fmla="*/ 180 w 247"/>
                              <a:gd name="T19" fmla="*/ 10 h 244"/>
                              <a:gd name="T20" fmla="*/ 173 w 247"/>
                              <a:gd name="T21" fmla="*/ 10 h 244"/>
                              <a:gd name="T22" fmla="*/ 168 w 247"/>
                              <a:gd name="T23" fmla="*/ 4 h 244"/>
                              <a:gd name="T24" fmla="*/ 244 w 247"/>
                              <a:gd name="T25" fmla="*/ 8 h 244"/>
                              <a:gd name="T26" fmla="*/ 234 w 247"/>
                              <a:gd name="T27" fmla="*/ 9 h 244"/>
                              <a:gd name="T28" fmla="*/ 228 w 247"/>
                              <a:gd name="T29" fmla="*/ 11 h 244"/>
                              <a:gd name="T30" fmla="*/ 224 w 247"/>
                              <a:gd name="T31" fmla="*/ 14 h 244"/>
                              <a:gd name="T32" fmla="*/ 222 w 247"/>
                              <a:gd name="T33" fmla="*/ 18 h 244"/>
                              <a:gd name="T34" fmla="*/ 220 w 247"/>
                              <a:gd name="T35" fmla="*/ 23 h 244"/>
                              <a:gd name="T36" fmla="*/ 218 w 247"/>
                              <a:gd name="T37" fmla="*/ 30 h 244"/>
                              <a:gd name="T38" fmla="*/ 217 w 247"/>
                              <a:gd name="T39" fmla="*/ 39 h 244"/>
                              <a:gd name="T40" fmla="*/ 225 w 247"/>
                              <a:gd name="T41" fmla="*/ 240 h 244"/>
                              <a:gd name="T42" fmla="*/ 56 w 247"/>
                              <a:gd name="T43" fmla="*/ 202 h 244"/>
                              <a:gd name="T44" fmla="*/ 56 w 247"/>
                              <a:gd name="T45" fmla="*/ 209 h 244"/>
                              <a:gd name="T46" fmla="*/ 58 w 247"/>
                              <a:gd name="T47" fmla="*/ 214 h 244"/>
                              <a:gd name="T48" fmla="*/ 60 w 247"/>
                              <a:gd name="T49" fmla="*/ 219 h 244"/>
                              <a:gd name="T50" fmla="*/ 63 w 247"/>
                              <a:gd name="T51" fmla="*/ 224 h 244"/>
                              <a:gd name="T52" fmla="*/ 66 w 247"/>
                              <a:gd name="T53" fmla="*/ 227 h 244"/>
                              <a:gd name="T54" fmla="*/ 70 w 247"/>
                              <a:gd name="T55" fmla="*/ 229 h 244"/>
                              <a:gd name="T56" fmla="*/ 73 w 247"/>
                              <a:gd name="T57" fmla="*/ 231 h 244"/>
                              <a:gd name="T58" fmla="*/ 77 w 247"/>
                              <a:gd name="T59" fmla="*/ 234 h 244"/>
                              <a:gd name="T60" fmla="*/ 81 w 247"/>
                              <a:gd name="T61" fmla="*/ 234 h 244"/>
                              <a:gd name="T62" fmla="*/ 89 w 247"/>
                              <a:gd name="T63" fmla="*/ 235 h 244"/>
                              <a:gd name="T64" fmla="*/ 10 w 247"/>
                              <a:gd name="T65" fmla="*/ 244 h 244"/>
                              <a:gd name="T66" fmla="*/ 14 w 247"/>
                              <a:gd name="T67" fmla="*/ 238 h 244"/>
                              <a:gd name="T68" fmla="*/ 20 w 247"/>
                              <a:gd name="T69" fmla="*/ 237 h 244"/>
                              <a:gd name="T70" fmla="*/ 27 w 247"/>
                              <a:gd name="T71" fmla="*/ 235 h 244"/>
                              <a:gd name="T72" fmla="*/ 31 w 247"/>
                              <a:gd name="T73" fmla="*/ 233 h 244"/>
                              <a:gd name="T74" fmla="*/ 35 w 247"/>
                              <a:gd name="T75" fmla="*/ 230 h 244"/>
                              <a:gd name="T76" fmla="*/ 38 w 247"/>
                              <a:gd name="T77" fmla="*/ 227 h 244"/>
                              <a:gd name="T78" fmla="*/ 40 w 247"/>
                              <a:gd name="T79" fmla="*/ 223 h 244"/>
                              <a:gd name="T80" fmla="*/ 42 w 247"/>
                              <a:gd name="T81" fmla="*/ 219 h 244"/>
                              <a:gd name="T82" fmla="*/ 43 w 247"/>
                              <a:gd name="T83" fmla="*/ 214 h 244"/>
                              <a:gd name="T84" fmla="*/ 43 w 247"/>
                              <a:gd name="T85" fmla="*/ 209 h 244"/>
                              <a:gd name="T86" fmla="*/ 44 w 247"/>
                              <a:gd name="T87" fmla="*/ 202 h 244"/>
                              <a:gd name="T88" fmla="*/ 30 w 247"/>
                              <a:gd name="T89" fmla="*/ 29 h 244"/>
                              <a:gd name="T90" fmla="*/ 24 w 247"/>
                              <a:gd name="T91" fmla="*/ 24 h 244"/>
                              <a:gd name="T92" fmla="*/ 18 w 247"/>
                              <a:gd name="T93" fmla="*/ 20 h 244"/>
                              <a:gd name="T94" fmla="*/ 14 w 247"/>
                              <a:gd name="T95" fmla="*/ 18 h 244"/>
                              <a:gd name="T96" fmla="*/ 8 w 247"/>
                              <a:gd name="T97" fmla="*/ 17 h 244"/>
                              <a:gd name="T98" fmla="*/ 0 w 247"/>
                              <a:gd name="T99" fmla="*/ 16 h 2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247" h="244">
                                <a:moveTo>
                                  <a:pt x="84" y="7"/>
                                </a:moveTo>
                                <a:lnTo>
                                  <a:pt x="209" y="147"/>
                                </a:lnTo>
                                <a:lnTo>
                                  <a:pt x="205" y="46"/>
                                </a:lnTo>
                                <a:lnTo>
                                  <a:pt x="205" y="44"/>
                                </a:lnTo>
                                <a:lnTo>
                                  <a:pt x="205" y="42"/>
                                </a:lnTo>
                                <a:lnTo>
                                  <a:pt x="204" y="39"/>
                                </a:lnTo>
                                <a:lnTo>
                                  <a:pt x="204" y="37"/>
                                </a:lnTo>
                                <a:lnTo>
                                  <a:pt x="204" y="35"/>
                                </a:lnTo>
                                <a:lnTo>
                                  <a:pt x="203" y="33"/>
                                </a:lnTo>
                                <a:lnTo>
                                  <a:pt x="203" y="31"/>
                                </a:lnTo>
                                <a:lnTo>
                                  <a:pt x="203" y="29"/>
                                </a:lnTo>
                                <a:lnTo>
                                  <a:pt x="201" y="27"/>
                                </a:lnTo>
                                <a:lnTo>
                                  <a:pt x="200" y="26"/>
                                </a:lnTo>
                                <a:lnTo>
                                  <a:pt x="200" y="25"/>
                                </a:lnTo>
                                <a:lnTo>
                                  <a:pt x="199" y="24"/>
                                </a:lnTo>
                                <a:lnTo>
                                  <a:pt x="199" y="22"/>
                                </a:lnTo>
                                <a:lnTo>
                                  <a:pt x="198" y="20"/>
                                </a:lnTo>
                                <a:lnTo>
                                  <a:pt x="197" y="19"/>
                                </a:lnTo>
                                <a:lnTo>
                                  <a:pt x="197" y="18"/>
                                </a:lnTo>
                                <a:lnTo>
                                  <a:pt x="195" y="17"/>
                                </a:lnTo>
                                <a:lnTo>
                                  <a:pt x="194" y="16"/>
                                </a:lnTo>
                                <a:lnTo>
                                  <a:pt x="193" y="15"/>
                                </a:lnTo>
                                <a:lnTo>
                                  <a:pt x="192" y="14"/>
                                </a:lnTo>
                                <a:lnTo>
                                  <a:pt x="190" y="13"/>
                                </a:lnTo>
                                <a:lnTo>
                                  <a:pt x="189" y="12"/>
                                </a:lnTo>
                                <a:lnTo>
                                  <a:pt x="187" y="12"/>
                                </a:lnTo>
                                <a:lnTo>
                                  <a:pt x="185" y="11"/>
                                </a:lnTo>
                                <a:lnTo>
                                  <a:pt x="184" y="11"/>
                                </a:lnTo>
                                <a:lnTo>
                                  <a:pt x="182" y="11"/>
                                </a:lnTo>
                                <a:lnTo>
                                  <a:pt x="180" y="10"/>
                                </a:lnTo>
                                <a:lnTo>
                                  <a:pt x="178" y="10"/>
                                </a:lnTo>
                                <a:lnTo>
                                  <a:pt x="175" y="10"/>
                                </a:lnTo>
                                <a:lnTo>
                                  <a:pt x="173" y="10"/>
                                </a:lnTo>
                                <a:lnTo>
                                  <a:pt x="171" y="10"/>
                                </a:lnTo>
                                <a:lnTo>
                                  <a:pt x="169" y="10"/>
                                </a:lnTo>
                                <a:lnTo>
                                  <a:pt x="168" y="4"/>
                                </a:lnTo>
                                <a:lnTo>
                                  <a:pt x="247" y="0"/>
                                </a:lnTo>
                                <a:lnTo>
                                  <a:pt x="247" y="7"/>
                                </a:lnTo>
                                <a:lnTo>
                                  <a:pt x="244" y="8"/>
                                </a:lnTo>
                                <a:lnTo>
                                  <a:pt x="241" y="8"/>
                                </a:lnTo>
                                <a:lnTo>
                                  <a:pt x="237" y="9"/>
                                </a:lnTo>
                                <a:lnTo>
                                  <a:pt x="234" y="9"/>
                                </a:lnTo>
                                <a:lnTo>
                                  <a:pt x="232" y="10"/>
                                </a:lnTo>
                                <a:lnTo>
                                  <a:pt x="230" y="11"/>
                                </a:lnTo>
                                <a:lnTo>
                                  <a:pt x="228" y="11"/>
                                </a:lnTo>
                                <a:lnTo>
                                  <a:pt x="227" y="12"/>
                                </a:lnTo>
                                <a:lnTo>
                                  <a:pt x="225" y="13"/>
                                </a:lnTo>
                                <a:lnTo>
                                  <a:pt x="224" y="14"/>
                                </a:lnTo>
                                <a:lnTo>
                                  <a:pt x="224" y="15"/>
                                </a:lnTo>
                                <a:lnTo>
                                  <a:pt x="223" y="16"/>
                                </a:lnTo>
                                <a:lnTo>
                                  <a:pt x="222" y="18"/>
                                </a:lnTo>
                                <a:lnTo>
                                  <a:pt x="221" y="19"/>
                                </a:lnTo>
                                <a:lnTo>
                                  <a:pt x="220" y="20"/>
                                </a:lnTo>
                                <a:lnTo>
                                  <a:pt x="220" y="23"/>
                                </a:lnTo>
                                <a:lnTo>
                                  <a:pt x="219" y="25"/>
                                </a:lnTo>
                                <a:lnTo>
                                  <a:pt x="218" y="27"/>
                                </a:lnTo>
                                <a:lnTo>
                                  <a:pt x="218" y="30"/>
                                </a:lnTo>
                                <a:lnTo>
                                  <a:pt x="218" y="32"/>
                                </a:lnTo>
                                <a:lnTo>
                                  <a:pt x="217" y="35"/>
                                </a:lnTo>
                                <a:lnTo>
                                  <a:pt x="217" y="39"/>
                                </a:lnTo>
                                <a:lnTo>
                                  <a:pt x="217" y="42"/>
                                </a:lnTo>
                                <a:lnTo>
                                  <a:pt x="218" y="46"/>
                                </a:lnTo>
                                <a:lnTo>
                                  <a:pt x="225" y="240"/>
                                </a:lnTo>
                                <a:lnTo>
                                  <a:pt x="220" y="241"/>
                                </a:lnTo>
                                <a:lnTo>
                                  <a:pt x="50" y="53"/>
                                </a:lnTo>
                                <a:lnTo>
                                  <a:pt x="56" y="202"/>
                                </a:lnTo>
                                <a:lnTo>
                                  <a:pt x="56" y="204"/>
                                </a:lnTo>
                                <a:lnTo>
                                  <a:pt x="56" y="206"/>
                                </a:lnTo>
                                <a:lnTo>
                                  <a:pt x="56" y="209"/>
                                </a:lnTo>
                                <a:lnTo>
                                  <a:pt x="57" y="210"/>
                                </a:lnTo>
                                <a:lnTo>
                                  <a:pt x="57" y="213"/>
                                </a:lnTo>
                                <a:lnTo>
                                  <a:pt x="58" y="214"/>
                                </a:lnTo>
                                <a:lnTo>
                                  <a:pt x="58" y="216"/>
                                </a:lnTo>
                                <a:lnTo>
                                  <a:pt x="60" y="218"/>
                                </a:lnTo>
                                <a:lnTo>
                                  <a:pt x="60" y="219"/>
                                </a:lnTo>
                                <a:lnTo>
                                  <a:pt x="61" y="221"/>
                                </a:lnTo>
                                <a:lnTo>
                                  <a:pt x="62" y="222"/>
                                </a:lnTo>
                                <a:lnTo>
                                  <a:pt x="63" y="224"/>
                                </a:lnTo>
                                <a:lnTo>
                                  <a:pt x="64" y="225"/>
                                </a:lnTo>
                                <a:lnTo>
                                  <a:pt x="65" y="226"/>
                                </a:lnTo>
                                <a:lnTo>
                                  <a:pt x="66" y="227"/>
                                </a:lnTo>
                                <a:lnTo>
                                  <a:pt x="67" y="228"/>
                                </a:lnTo>
                                <a:lnTo>
                                  <a:pt x="68" y="229"/>
                                </a:lnTo>
                                <a:lnTo>
                                  <a:pt x="70" y="229"/>
                                </a:lnTo>
                                <a:lnTo>
                                  <a:pt x="71" y="230"/>
                                </a:lnTo>
                                <a:lnTo>
                                  <a:pt x="72" y="230"/>
                                </a:lnTo>
                                <a:lnTo>
                                  <a:pt x="73" y="231"/>
                                </a:lnTo>
                                <a:lnTo>
                                  <a:pt x="74" y="233"/>
                                </a:lnTo>
                                <a:lnTo>
                                  <a:pt x="76" y="233"/>
                                </a:lnTo>
                                <a:lnTo>
                                  <a:pt x="77" y="234"/>
                                </a:lnTo>
                                <a:lnTo>
                                  <a:pt x="79" y="234"/>
                                </a:lnTo>
                                <a:lnTo>
                                  <a:pt x="80" y="234"/>
                                </a:lnTo>
                                <a:lnTo>
                                  <a:pt x="81" y="234"/>
                                </a:lnTo>
                                <a:lnTo>
                                  <a:pt x="83" y="234"/>
                                </a:lnTo>
                                <a:lnTo>
                                  <a:pt x="85" y="235"/>
                                </a:lnTo>
                                <a:lnTo>
                                  <a:pt x="89" y="235"/>
                                </a:lnTo>
                                <a:lnTo>
                                  <a:pt x="94" y="234"/>
                                </a:lnTo>
                                <a:lnTo>
                                  <a:pt x="94" y="240"/>
                                </a:lnTo>
                                <a:lnTo>
                                  <a:pt x="10" y="244"/>
                                </a:lnTo>
                                <a:lnTo>
                                  <a:pt x="9" y="238"/>
                                </a:lnTo>
                                <a:lnTo>
                                  <a:pt x="12" y="238"/>
                                </a:lnTo>
                                <a:lnTo>
                                  <a:pt x="14" y="238"/>
                                </a:lnTo>
                                <a:lnTo>
                                  <a:pt x="16" y="237"/>
                                </a:lnTo>
                                <a:lnTo>
                                  <a:pt x="18" y="237"/>
                                </a:lnTo>
                                <a:lnTo>
                                  <a:pt x="20" y="237"/>
                                </a:lnTo>
                                <a:lnTo>
                                  <a:pt x="22" y="236"/>
                                </a:lnTo>
                                <a:lnTo>
                                  <a:pt x="25" y="236"/>
                                </a:lnTo>
                                <a:lnTo>
                                  <a:pt x="27" y="235"/>
                                </a:lnTo>
                                <a:lnTo>
                                  <a:pt x="28" y="234"/>
                                </a:lnTo>
                                <a:lnTo>
                                  <a:pt x="30" y="234"/>
                                </a:lnTo>
                                <a:lnTo>
                                  <a:pt x="31" y="233"/>
                                </a:lnTo>
                                <a:lnTo>
                                  <a:pt x="33" y="233"/>
                                </a:lnTo>
                                <a:lnTo>
                                  <a:pt x="34" y="231"/>
                                </a:lnTo>
                                <a:lnTo>
                                  <a:pt x="35" y="230"/>
                                </a:lnTo>
                                <a:lnTo>
                                  <a:pt x="36" y="229"/>
                                </a:lnTo>
                                <a:lnTo>
                                  <a:pt x="37" y="228"/>
                                </a:lnTo>
                                <a:lnTo>
                                  <a:pt x="38" y="227"/>
                                </a:lnTo>
                                <a:lnTo>
                                  <a:pt x="39" y="226"/>
                                </a:lnTo>
                                <a:lnTo>
                                  <a:pt x="39" y="225"/>
                                </a:lnTo>
                                <a:lnTo>
                                  <a:pt x="40" y="223"/>
                                </a:lnTo>
                                <a:lnTo>
                                  <a:pt x="40" y="222"/>
                                </a:lnTo>
                                <a:lnTo>
                                  <a:pt x="41" y="221"/>
                                </a:lnTo>
                                <a:lnTo>
                                  <a:pt x="42" y="219"/>
                                </a:lnTo>
                                <a:lnTo>
                                  <a:pt x="42" y="218"/>
                                </a:lnTo>
                                <a:lnTo>
                                  <a:pt x="43" y="216"/>
                                </a:lnTo>
                                <a:lnTo>
                                  <a:pt x="43" y="214"/>
                                </a:lnTo>
                                <a:lnTo>
                                  <a:pt x="43" y="212"/>
                                </a:lnTo>
                                <a:lnTo>
                                  <a:pt x="43" y="210"/>
                                </a:lnTo>
                                <a:lnTo>
                                  <a:pt x="43" y="209"/>
                                </a:lnTo>
                                <a:lnTo>
                                  <a:pt x="44" y="206"/>
                                </a:lnTo>
                                <a:lnTo>
                                  <a:pt x="44" y="204"/>
                                </a:lnTo>
                                <a:lnTo>
                                  <a:pt x="44" y="202"/>
                                </a:lnTo>
                                <a:lnTo>
                                  <a:pt x="36" y="37"/>
                                </a:lnTo>
                                <a:lnTo>
                                  <a:pt x="31" y="31"/>
                                </a:lnTo>
                                <a:lnTo>
                                  <a:pt x="30" y="29"/>
                                </a:lnTo>
                                <a:lnTo>
                                  <a:pt x="28" y="27"/>
                                </a:lnTo>
                                <a:lnTo>
                                  <a:pt x="26" y="26"/>
                                </a:lnTo>
                                <a:lnTo>
                                  <a:pt x="24" y="24"/>
                                </a:lnTo>
                                <a:lnTo>
                                  <a:pt x="21" y="23"/>
                                </a:lnTo>
                                <a:lnTo>
                                  <a:pt x="20" y="22"/>
                                </a:lnTo>
                                <a:lnTo>
                                  <a:pt x="18" y="20"/>
                                </a:lnTo>
                                <a:lnTo>
                                  <a:pt x="17" y="19"/>
                                </a:lnTo>
                                <a:lnTo>
                                  <a:pt x="15" y="19"/>
                                </a:lnTo>
                                <a:lnTo>
                                  <a:pt x="14" y="18"/>
                                </a:lnTo>
                                <a:lnTo>
                                  <a:pt x="12" y="17"/>
                                </a:lnTo>
                                <a:lnTo>
                                  <a:pt x="9" y="17"/>
                                </a:lnTo>
                                <a:lnTo>
                                  <a:pt x="8" y="17"/>
                                </a:lnTo>
                                <a:lnTo>
                                  <a:pt x="5" y="16"/>
                                </a:lnTo>
                                <a:lnTo>
                                  <a:pt x="3" y="16"/>
                                </a:lnTo>
                                <a:lnTo>
                                  <a:pt x="0" y="16"/>
                                </a:lnTo>
                                <a:lnTo>
                                  <a:pt x="0" y="10"/>
                                </a:lnTo>
                                <a:lnTo>
                                  <a:pt x="84" y="7"/>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8" name="Freeform 48"/>
                        <wps:cNvSpPr>
                          <a:spLocks noEditPoints="1"/>
                        </wps:cNvSpPr>
                        <wps:spPr bwMode="auto">
                          <a:xfrm>
                            <a:off x="6411" y="3431"/>
                            <a:ext cx="183" cy="174"/>
                          </a:xfrm>
                          <a:custGeom>
                            <a:avLst/>
                            <a:gdLst>
                              <a:gd name="T0" fmla="*/ 158 w 254"/>
                              <a:gd name="T1" fmla="*/ 4 h 243"/>
                              <a:gd name="T2" fmla="*/ 180 w 254"/>
                              <a:gd name="T3" fmla="*/ 10 h 243"/>
                              <a:gd name="T4" fmla="*/ 199 w 254"/>
                              <a:gd name="T5" fmla="*/ 20 h 243"/>
                              <a:gd name="T6" fmla="*/ 216 w 254"/>
                              <a:gd name="T7" fmla="*/ 32 h 243"/>
                              <a:gd name="T8" fmla="*/ 230 w 254"/>
                              <a:gd name="T9" fmla="*/ 49 h 243"/>
                              <a:gd name="T10" fmla="*/ 242 w 254"/>
                              <a:gd name="T11" fmla="*/ 66 h 243"/>
                              <a:gd name="T12" fmla="*/ 249 w 254"/>
                              <a:gd name="T13" fmla="*/ 85 h 243"/>
                              <a:gd name="T14" fmla="*/ 254 w 254"/>
                              <a:gd name="T15" fmla="*/ 105 h 243"/>
                              <a:gd name="T16" fmla="*/ 254 w 254"/>
                              <a:gd name="T17" fmla="*/ 127 h 243"/>
                              <a:gd name="T18" fmla="*/ 248 w 254"/>
                              <a:gd name="T19" fmla="*/ 160 h 243"/>
                              <a:gd name="T20" fmla="*/ 238 w 254"/>
                              <a:gd name="T21" fmla="*/ 183 h 243"/>
                              <a:gd name="T22" fmla="*/ 227 w 254"/>
                              <a:gd name="T23" fmla="*/ 198 h 243"/>
                              <a:gd name="T24" fmla="*/ 214 w 254"/>
                              <a:gd name="T25" fmla="*/ 213 h 243"/>
                              <a:gd name="T26" fmla="*/ 194 w 254"/>
                              <a:gd name="T27" fmla="*/ 228 h 243"/>
                              <a:gd name="T28" fmla="*/ 173 w 254"/>
                              <a:gd name="T29" fmla="*/ 237 h 243"/>
                              <a:gd name="T30" fmla="*/ 149 w 254"/>
                              <a:gd name="T31" fmla="*/ 242 h 243"/>
                              <a:gd name="T32" fmla="*/ 122 w 254"/>
                              <a:gd name="T33" fmla="*/ 243 h 243"/>
                              <a:gd name="T34" fmla="*/ 96 w 254"/>
                              <a:gd name="T35" fmla="*/ 239 h 243"/>
                              <a:gd name="T36" fmla="*/ 72 w 254"/>
                              <a:gd name="T37" fmla="*/ 233 h 243"/>
                              <a:gd name="T38" fmla="*/ 50 w 254"/>
                              <a:gd name="T39" fmla="*/ 221 h 243"/>
                              <a:gd name="T40" fmla="*/ 33 w 254"/>
                              <a:gd name="T41" fmla="*/ 206 h 243"/>
                              <a:gd name="T42" fmla="*/ 19 w 254"/>
                              <a:gd name="T43" fmla="*/ 189 h 243"/>
                              <a:gd name="T44" fmla="*/ 9 w 254"/>
                              <a:gd name="T45" fmla="*/ 172 h 243"/>
                              <a:gd name="T46" fmla="*/ 3 w 254"/>
                              <a:gd name="T47" fmla="*/ 154 h 243"/>
                              <a:gd name="T48" fmla="*/ 0 w 254"/>
                              <a:gd name="T49" fmla="*/ 136 h 243"/>
                              <a:gd name="T50" fmla="*/ 1 w 254"/>
                              <a:gd name="T51" fmla="*/ 105 h 243"/>
                              <a:gd name="T52" fmla="*/ 5 w 254"/>
                              <a:gd name="T53" fmla="*/ 84 h 243"/>
                              <a:gd name="T54" fmla="*/ 13 w 254"/>
                              <a:gd name="T55" fmla="*/ 64 h 243"/>
                              <a:gd name="T56" fmla="*/ 24 w 254"/>
                              <a:gd name="T57" fmla="*/ 47 h 243"/>
                              <a:gd name="T58" fmla="*/ 39 w 254"/>
                              <a:gd name="T59" fmla="*/ 31 h 243"/>
                              <a:gd name="T60" fmla="*/ 56 w 254"/>
                              <a:gd name="T61" fmla="*/ 18 h 243"/>
                              <a:gd name="T62" fmla="*/ 74 w 254"/>
                              <a:gd name="T63" fmla="*/ 8 h 243"/>
                              <a:gd name="T64" fmla="*/ 95 w 254"/>
                              <a:gd name="T65" fmla="*/ 2 h 243"/>
                              <a:gd name="T66" fmla="*/ 115 w 254"/>
                              <a:gd name="T67" fmla="*/ 0 h 243"/>
                              <a:gd name="T68" fmla="*/ 138 w 254"/>
                              <a:gd name="T69" fmla="*/ 1 h 243"/>
                              <a:gd name="T70" fmla="*/ 124 w 254"/>
                              <a:gd name="T71" fmla="*/ 14 h 243"/>
                              <a:gd name="T72" fmla="*/ 113 w 254"/>
                              <a:gd name="T73" fmla="*/ 17 h 243"/>
                              <a:gd name="T74" fmla="*/ 102 w 254"/>
                              <a:gd name="T75" fmla="*/ 23 h 243"/>
                              <a:gd name="T76" fmla="*/ 92 w 254"/>
                              <a:gd name="T77" fmla="*/ 33 h 243"/>
                              <a:gd name="T78" fmla="*/ 80 w 254"/>
                              <a:gd name="T79" fmla="*/ 51 h 243"/>
                              <a:gd name="T80" fmla="*/ 69 w 254"/>
                              <a:gd name="T81" fmla="*/ 82 h 243"/>
                              <a:gd name="T82" fmla="*/ 64 w 254"/>
                              <a:gd name="T83" fmla="*/ 120 h 243"/>
                              <a:gd name="T84" fmla="*/ 63 w 254"/>
                              <a:gd name="T85" fmla="*/ 143 h 243"/>
                              <a:gd name="T86" fmla="*/ 64 w 254"/>
                              <a:gd name="T87" fmla="*/ 165 h 243"/>
                              <a:gd name="T88" fmla="*/ 67 w 254"/>
                              <a:gd name="T89" fmla="*/ 184 h 243"/>
                              <a:gd name="T90" fmla="*/ 78 w 254"/>
                              <a:gd name="T91" fmla="*/ 208 h 243"/>
                              <a:gd name="T92" fmla="*/ 93 w 254"/>
                              <a:gd name="T93" fmla="*/ 223 h 243"/>
                              <a:gd name="T94" fmla="*/ 113 w 254"/>
                              <a:gd name="T95" fmla="*/ 230 h 243"/>
                              <a:gd name="T96" fmla="*/ 129 w 254"/>
                              <a:gd name="T97" fmla="*/ 230 h 243"/>
                              <a:gd name="T98" fmla="*/ 142 w 254"/>
                              <a:gd name="T99" fmla="*/ 227 h 243"/>
                              <a:gd name="T100" fmla="*/ 154 w 254"/>
                              <a:gd name="T101" fmla="*/ 219 h 243"/>
                              <a:gd name="T102" fmla="*/ 167 w 254"/>
                              <a:gd name="T103" fmla="*/ 205 h 243"/>
                              <a:gd name="T104" fmla="*/ 177 w 254"/>
                              <a:gd name="T105" fmla="*/ 185 h 243"/>
                              <a:gd name="T106" fmla="*/ 184 w 254"/>
                              <a:gd name="T107" fmla="*/ 161 h 243"/>
                              <a:gd name="T108" fmla="*/ 189 w 254"/>
                              <a:gd name="T109" fmla="*/ 130 h 243"/>
                              <a:gd name="T110" fmla="*/ 191 w 254"/>
                              <a:gd name="T111" fmla="*/ 94 h 243"/>
                              <a:gd name="T112" fmla="*/ 189 w 254"/>
                              <a:gd name="T113" fmla="*/ 66 h 243"/>
                              <a:gd name="T114" fmla="*/ 183 w 254"/>
                              <a:gd name="T115" fmla="*/ 47 h 243"/>
                              <a:gd name="T116" fmla="*/ 175 w 254"/>
                              <a:gd name="T117" fmla="*/ 32 h 243"/>
                              <a:gd name="T118" fmla="*/ 164 w 254"/>
                              <a:gd name="T119" fmla="*/ 22 h 243"/>
                              <a:gd name="T120" fmla="*/ 151 w 254"/>
                              <a:gd name="T121" fmla="*/ 16 h 243"/>
                              <a:gd name="T122" fmla="*/ 139 w 254"/>
                              <a:gd name="T123" fmla="*/ 14 h 2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54" h="243">
                                <a:moveTo>
                                  <a:pt x="138" y="1"/>
                                </a:moveTo>
                                <a:lnTo>
                                  <a:pt x="141" y="1"/>
                                </a:lnTo>
                                <a:lnTo>
                                  <a:pt x="144" y="2"/>
                                </a:lnTo>
                                <a:lnTo>
                                  <a:pt x="148" y="2"/>
                                </a:lnTo>
                                <a:lnTo>
                                  <a:pt x="151" y="3"/>
                                </a:lnTo>
                                <a:lnTo>
                                  <a:pt x="154" y="3"/>
                                </a:lnTo>
                                <a:lnTo>
                                  <a:pt x="158" y="4"/>
                                </a:lnTo>
                                <a:lnTo>
                                  <a:pt x="162" y="5"/>
                                </a:lnTo>
                                <a:lnTo>
                                  <a:pt x="165" y="5"/>
                                </a:lnTo>
                                <a:lnTo>
                                  <a:pt x="168" y="6"/>
                                </a:lnTo>
                                <a:lnTo>
                                  <a:pt x="171" y="7"/>
                                </a:lnTo>
                                <a:lnTo>
                                  <a:pt x="174" y="8"/>
                                </a:lnTo>
                                <a:lnTo>
                                  <a:pt x="177" y="9"/>
                                </a:lnTo>
                                <a:lnTo>
                                  <a:pt x="180" y="10"/>
                                </a:lnTo>
                                <a:lnTo>
                                  <a:pt x="183" y="12"/>
                                </a:lnTo>
                                <a:lnTo>
                                  <a:pt x="185" y="13"/>
                                </a:lnTo>
                                <a:lnTo>
                                  <a:pt x="188" y="14"/>
                                </a:lnTo>
                                <a:lnTo>
                                  <a:pt x="191" y="16"/>
                                </a:lnTo>
                                <a:lnTo>
                                  <a:pt x="193" y="17"/>
                                </a:lnTo>
                                <a:lnTo>
                                  <a:pt x="196" y="18"/>
                                </a:lnTo>
                                <a:lnTo>
                                  <a:pt x="199" y="20"/>
                                </a:lnTo>
                                <a:lnTo>
                                  <a:pt x="202" y="21"/>
                                </a:lnTo>
                                <a:lnTo>
                                  <a:pt x="204" y="23"/>
                                </a:lnTo>
                                <a:lnTo>
                                  <a:pt x="207" y="25"/>
                                </a:lnTo>
                                <a:lnTo>
                                  <a:pt x="209" y="26"/>
                                </a:lnTo>
                                <a:lnTo>
                                  <a:pt x="212" y="28"/>
                                </a:lnTo>
                                <a:lnTo>
                                  <a:pt x="214" y="30"/>
                                </a:lnTo>
                                <a:lnTo>
                                  <a:pt x="216" y="32"/>
                                </a:lnTo>
                                <a:lnTo>
                                  <a:pt x="218" y="34"/>
                                </a:lnTo>
                                <a:lnTo>
                                  <a:pt x="220" y="36"/>
                                </a:lnTo>
                                <a:lnTo>
                                  <a:pt x="223" y="38"/>
                                </a:lnTo>
                                <a:lnTo>
                                  <a:pt x="224" y="40"/>
                                </a:lnTo>
                                <a:lnTo>
                                  <a:pt x="227" y="43"/>
                                </a:lnTo>
                                <a:lnTo>
                                  <a:pt x="228" y="45"/>
                                </a:lnTo>
                                <a:lnTo>
                                  <a:pt x="230" y="49"/>
                                </a:lnTo>
                                <a:lnTo>
                                  <a:pt x="233" y="51"/>
                                </a:lnTo>
                                <a:lnTo>
                                  <a:pt x="234" y="53"/>
                                </a:lnTo>
                                <a:lnTo>
                                  <a:pt x="236" y="56"/>
                                </a:lnTo>
                                <a:lnTo>
                                  <a:pt x="238" y="58"/>
                                </a:lnTo>
                                <a:lnTo>
                                  <a:pt x="239" y="60"/>
                                </a:lnTo>
                                <a:lnTo>
                                  <a:pt x="241" y="63"/>
                                </a:lnTo>
                                <a:lnTo>
                                  <a:pt x="242" y="66"/>
                                </a:lnTo>
                                <a:lnTo>
                                  <a:pt x="243" y="68"/>
                                </a:lnTo>
                                <a:lnTo>
                                  <a:pt x="244" y="71"/>
                                </a:lnTo>
                                <a:lnTo>
                                  <a:pt x="246" y="73"/>
                                </a:lnTo>
                                <a:lnTo>
                                  <a:pt x="247" y="76"/>
                                </a:lnTo>
                                <a:lnTo>
                                  <a:pt x="248" y="79"/>
                                </a:lnTo>
                                <a:lnTo>
                                  <a:pt x="249" y="82"/>
                                </a:lnTo>
                                <a:lnTo>
                                  <a:pt x="249" y="85"/>
                                </a:lnTo>
                                <a:lnTo>
                                  <a:pt x="250" y="88"/>
                                </a:lnTo>
                                <a:lnTo>
                                  <a:pt x="251" y="91"/>
                                </a:lnTo>
                                <a:lnTo>
                                  <a:pt x="252" y="93"/>
                                </a:lnTo>
                                <a:lnTo>
                                  <a:pt x="252" y="96"/>
                                </a:lnTo>
                                <a:lnTo>
                                  <a:pt x="253" y="99"/>
                                </a:lnTo>
                                <a:lnTo>
                                  <a:pt x="253" y="102"/>
                                </a:lnTo>
                                <a:lnTo>
                                  <a:pt x="254" y="105"/>
                                </a:lnTo>
                                <a:lnTo>
                                  <a:pt x="254" y="108"/>
                                </a:lnTo>
                                <a:lnTo>
                                  <a:pt x="254" y="110"/>
                                </a:lnTo>
                                <a:lnTo>
                                  <a:pt x="254" y="114"/>
                                </a:lnTo>
                                <a:lnTo>
                                  <a:pt x="254" y="118"/>
                                </a:lnTo>
                                <a:lnTo>
                                  <a:pt x="254" y="121"/>
                                </a:lnTo>
                                <a:lnTo>
                                  <a:pt x="254" y="124"/>
                                </a:lnTo>
                                <a:lnTo>
                                  <a:pt x="254" y="127"/>
                                </a:lnTo>
                                <a:lnTo>
                                  <a:pt x="254" y="130"/>
                                </a:lnTo>
                                <a:lnTo>
                                  <a:pt x="253" y="133"/>
                                </a:lnTo>
                                <a:lnTo>
                                  <a:pt x="253" y="138"/>
                                </a:lnTo>
                                <a:lnTo>
                                  <a:pt x="252" y="144"/>
                                </a:lnTo>
                                <a:lnTo>
                                  <a:pt x="251" y="149"/>
                                </a:lnTo>
                                <a:lnTo>
                                  <a:pt x="249" y="155"/>
                                </a:lnTo>
                                <a:lnTo>
                                  <a:pt x="248" y="160"/>
                                </a:lnTo>
                                <a:lnTo>
                                  <a:pt x="246" y="165"/>
                                </a:lnTo>
                                <a:lnTo>
                                  <a:pt x="244" y="169"/>
                                </a:lnTo>
                                <a:lnTo>
                                  <a:pt x="243" y="174"/>
                                </a:lnTo>
                                <a:lnTo>
                                  <a:pt x="241" y="176"/>
                                </a:lnTo>
                                <a:lnTo>
                                  <a:pt x="240" y="178"/>
                                </a:lnTo>
                                <a:lnTo>
                                  <a:pt x="239" y="180"/>
                                </a:lnTo>
                                <a:lnTo>
                                  <a:pt x="238" y="183"/>
                                </a:lnTo>
                                <a:lnTo>
                                  <a:pt x="237" y="185"/>
                                </a:lnTo>
                                <a:lnTo>
                                  <a:pt x="235" y="188"/>
                                </a:lnTo>
                                <a:lnTo>
                                  <a:pt x="234" y="190"/>
                                </a:lnTo>
                                <a:lnTo>
                                  <a:pt x="233" y="192"/>
                                </a:lnTo>
                                <a:lnTo>
                                  <a:pt x="230" y="194"/>
                                </a:lnTo>
                                <a:lnTo>
                                  <a:pt x="228" y="196"/>
                                </a:lnTo>
                                <a:lnTo>
                                  <a:pt x="227" y="198"/>
                                </a:lnTo>
                                <a:lnTo>
                                  <a:pt x="225" y="200"/>
                                </a:lnTo>
                                <a:lnTo>
                                  <a:pt x="224" y="202"/>
                                </a:lnTo>
                                <a:lnTo>
                                  <a:pt x="222" y="204"/>
                                </a:lnTo>
                                <a:lnTo>
                                  <a:pt x="220" y="206"/>
                                </a:lnTo>
                                <a:lnTo>
                                  <a:pt x="219" y="208"/>
                                </a:lnTo>
                                <a:lnTo>
                                  <a:pt x="216" y="211"/>
                                </a:lnTo>
                                <a:lnTo>
                                  <a:pt x="214" y="213"/>
                                </a:lnTo>
                                <a:lnTo>
                                  <a:pt x="211" y="215"/>
                                </a:lnTo>
                                <a:lnTo>
                                  <a:pt x="209" y="217"/>
                                </a:lnTo>
                                <a:lnTo>
                                  <a:pt x="206" y="219"/>
                                </a:lnTo>
                                <a:lnTo>
                                  <a:pt x="203" y="221"/>
                                </a:lnTo>
                                <a:lnTo>
                                  <a:pt x="200" y="224"/>
                                </a:lnTo>
                                <a:lnTo>
                                  <a:pt x="198" y="226"/>
                                </a:lnTo>
                                <a:lnTo>
                                  <a:pt x="194" y="228"/>
                                </a:lnTo>
                                <a:lnTo>
                                  <a:pt x="191" y="229"/>
                                </a:lnTo>
                                <a:lnTo>
                                  <a:pt x="188" y="231"/>
                                </a:lnTo>
                                <a:lnTo>
                                  <a:pt x="185" y="232"/>
                                </a:lnTo>
                                <a:lnTo>
                                  <a:pt x="182" y="234"/>
                                </a:lnTo>
                                <a:lnTo>
                                  <a:pt x="179" y="235"/>
                                </a:lnTo>
                                <a:lnTo>
                                  <a:pt x="176" y="236"/>
                                </a:lnTo>
                                <a:lnTo>
                                  <a:pt x="173" y="237"/>
                                </a:lnTo>
                                <a:lnTo>
                                  <a:pt x="170" y="238"/>
                                </a:lnTo>
                                <a:lnTo>
                                  <a:pt x="166" y="239"/>
                                </a:lnTo>
                                <a:lnTo>
                                  <a:pt x="163" y="240"/>
                                </a:lnTo>
                                <a:lnTo>
                                  <a:pt x="159" y="240"/>
                                </a:lnTo>
                                <a:lnTo>
                                  <a:pt x="155" y="241"/>
                                </a:lnTo>
                                <a:lnTo>
                                  <a:pt x="152" y="242"/>
                                </a:lnTo>
                                <a:lnTo>
                                  <a:pt x="149" y="242"/>
                                </a:lnTo>
                                <a:lnTo>
                                  <a:pt x="145" y="243"/>
                                </a:lnTo>
                                <a:lnTo>
                                  <a:pt x="142" y="243"/>
                                </a:lnTo>
                                <a:lnTo>
                                  <a:pt x="138" y="243"/>
                                </a:lnTo>
                                <a:lnTo>
                                  <a:pt x="134" y="243"/>
                                </a:lnTo>
                                <a:lnTo>
                                  <a:pt x="131" y="243"/>
                                </a:lnTo>
                                <a:lnTo>
                                  <a:pt x="127" y="243"/>
                                </a:lnTo>
                                <a:lnTo>
                                  <a:pt x="122" y="243"/>
                                </a:lnTo>
                                <a:lnTo>
                                  <a:pt x="118" y="243"/>
                                </a:lnTo>
                                <a:lnTo>
                                  <a:pt x="114" y="242"/>
                                </a:lnTo>
                                <a:lnTo>
                                  <a:pt x="111" y="242"/>
                                </a:lnTo>
                                <a:lnTo>
                                  <a:pt x="107" y="241"/>
                                </a:lnTo>
                                <a:lnTo>
                                  <a:pt x="104" y="241"/>
                                </a:lnTo>
                                <a:lnTo>
                                  <a:pt x="100" y="240"/>
                                </a:lnTo>
                                <a:lnTo>
                                  <a:pt x="96" y="239"/>
                                </a:lnTo>
                                <a:lnTo>
                                  <a:pt x="93" y="239"/>
                                </a:lnTo>
                                <a:lnTo>
                                  <a:pt x="88" y="238"/>
                                </a:lnTo>
                                <a:lnTo>
                                  <a:pt x="85" y="237"/>
                                </a:lnTo>
                                <a:lnTo>
                                  <a:pt x="81" y="236"/>
                                </a:lnTo>
                                <a:lnTo>
                                  <a:pt x="78" y="235"/>
                                </a:lnTo>
                                <a:lnTo>
                                  <a:pt x="75" y="234"/>
                                </a:lnTo>
                                <a:lnTo>
                                  <a:pt x="72" y="233"/>
                                </a:lnTo>
                                <a:lnTo>
                                  <a:pt x="69" y="232"/>
                                </a:lnTo>
                                <a:lnTo>
                                  <a:pt x="65" y="230"/>
                                </a:lnTo>
                                <a:lnTo>
                                  <a:pt x="63" y="228"/>
                                </a:lnTo>
                                <a:lnTo>
                                  <a:pt x="59" y="227"/>
                                </a:lnTo>
                                <a:lnTo>
                                  <a:pt x="57" y="225"/>
                                </a:lnTo>
                                <a:lnTo>
                                  <a:pt x="53" y="224"/>
                                </a:lnTo>
                                <a:lnTo>
                                  <a:pt x="50" y="221"/>
                                </a:lnTo>
                                <a:lnTo>
                                  <a:pt x="48" y="219"/>
                                </a:lnTo>
                                <a:lnTo>
                                  <a:pt x="45" y="217"/>
                                </a:lnTo>
                                <a:lnTo>
                                  <a:pt x="42" y="215"/>
                                </a:lnTo>
                                <a:lnTo>
                                  <a:pt x="40" y="213"/>
                                </a:lnTo>
                                <a:lnTo>
                                  <a:pt x="38" y="211"/>
                                </a:lnTo>
                                <a:lnTo>
                                  <a:pt x="35" y="208"/>
                                </a:lnTo>
                                <a:lnTo>
                                  <a:pt x="33" y="206"/>
                                </a:lnTo>
                                <a:lnTo>
                                  <a:pt x="31" y="204"/>
                                </a:lnTo>
                                <a:lnTo>
                                  <a:pt x="29" y="201"/>
                                </a:lnTo>
                                <a:lnTo>
                                  <a:pt x="26" y="199"/>
                                </a:lnTo>
                                <a:lnTo>
                                  <a:pt x="24" y="196"/>
                                </a:lnTo>
                                <a:lnTo>
                                  <a:pt x="22" y="193"/>
                                </a:lnTo>
                                <a:lnTo>
                                  <a:pt x="20" y="191"/>
                                </a:lnTo>
                                <a:lnTo>
                                  <a:pt x="19" y="189"/>
                                </a:lnTo>
                                <a:lnTo>
                                  <a:pt x="17" y="185"/>
                                </a:lnTo>
                                <a:lnTo>
                                  <a:pt x="15" y="183"/>
                                </a:lnTo>
                                <a:lnTo>
                                  <a:pt x="14" y="181"/>
                                </a:lnTo>
                                <a:lnTo>
                                  <a:pt x="13" y="179"/>
                                </a:lnTo>
                                <a:lnTo>
                                  <a:pt x="12" y="176"/>
                                </a:lnTo>
                                <a:lnTo>
                                  <a:pt x="10" y="174"/>
                                </a:lnTo>
                                <a:lnTo>
                                  <a:pt x="9" y="172"/>
                                </a:lnTo>
                                <a:lnTo>
                                  <a:pt x="8" y="169"/>
                                </a:lnTo>
                                <a:lnTo>
                                  <a:pt x="8" y="167"/>
                                </a:lnTo>
                                <a:lnTo>
                                  <a:pt x="7" y="165"/>
                                </a:lnTo>
                                <a:lnTo>
                                  <a:pt x="6" y="162"/>
                                </a:lnTo>
                                <a:lnTo>
                                  <a:pt x="5" y="160"/>
                                </a:lnTo>
                                <a:lnTo>
                                  <a:pt x="4" y="157"/>
                                </a:lnTo>
                                <a:lnTo>
                                  <a:pt x="3" y="154"/>
                                </a:lnTo>
                                <a:lnTo>
                                  <a:pt x="3" y="151"/>
                                </a:lnTo>
                                <a:lnTo>
                                  <a:pt x="3" y="149"/>
                                </a:lnTo>
                                <a:lnTo>
                                  <a:pt x="2" y="146"/>
                                </a:lnTo>
                                <a:lnTo>
                                  <a:pt x="2" y="144"/>
                                </a:lnTo>
                                <a:lnTo>
                                  <a:pt x="1" y="141"/>
                                </a:lnTo>
                                <a:lnTo>
                                  <a:pt x="1" y="138"/>
                                </a:lnTo>
                                <a:lnTo>
                                  <a:pt x="0" y="136"/>
                                </a:lnTo>
                                <a:lnTo>
                                  <a:pt x="0" y="133"/>
                                </a:lnTo>
                                <a:lnTo>
                                  <a:pt x="0" y="130"/>
                                </a:lnTo>
                                <a:lnTo>
                                  <a:pt x="0" y="125"/>
                                </a:lnTo>
                                <a:lnTo>
                                  <a:pt x="0" y="120"/>
                                </a:lnTo>
                                <a:lnTo>
                                  <a:pt x="0" y="113"/>
                                </a:lnTo>
                                <a:lnTo>
                                  <a:pt x="1" y="108"/>
                                </a:lnTo>
                                <a:lnTo>
                                  <a:pt x="1" y="105"/>
                                </a:lnTo>
                                <a:lnTo>
                                  <a:pt x="1" y="102"/>
                                </a:lnTo>
                                <a:lnTo>
                                  <a:pt x="2" y="99"/>
                                </a:lnTo>
                                <a:lnTo>
                                  <a:pt x="3" y="95"/>
                                </a:lnTo>
                                <a:lnTo>
                                  <a:pt x="3" y="92"/>
                                </a:lnTo>
                                <a:lnTo>
                                  <a:pt x="4" y="90"/>
                                </a:lnTo>
                                <a:lnTo>
                                  <a:pt x="4" y="87"/>
                                </a:lnTo>
                                <a:lnTo>
                                  <a:pt x="5" y="84"/>
                                </a:lnTo>
                                <a:lnTo>
                                  <a:pt x="6" y="80"/>
                                </a:lnTo>
                                <a:lnTo>
                                  <a:pt x="7" y="77"/>
                                </a:lnTo>
                                <a:lnTo>
                                  <a:pt x="8" y="75"/>
                                </a:lnTo>
                                <a:lnTo>
                                  <a:pt x="9" y="72"/>
                                </a:lnTo>
                                <a:lnTo>
                                  <a:pt x="10" y="69"/>
                                </a:lnTo>
                                <a:lnTo>
                                  <a:pt x="12" y="67"/>
                                </a:lnTo>
                                <a:lnTo>
                                  <a:pt x="13" y="64"/>
                                </a:lnTo>
                                <a:lnTo>
                                  <a:pt x="14" y="61"/>
                                </a:lnTo>
                                <a:lnTo>
                                  <a:pt x="16" y="59"/>
                                </a:lnTo>
                                <a:lnTo>
                                  <a:pt x="17" y="56"/>
                                </a:lnTo>
                                <a:lnTo>
                                  <a:pt x="19" y="54"/>
                                </a:lnTo>
                                <a:lnTo>
                                  <a:pt x="21" y="52"/>
                                </a:lnTo>
                                <a:lnTo>
                                  <a:pt x="23" y="49"/>
                                </a:lnTo>
                                <a:lnTo>
                                  <a:pt x="24" y="47"/>
                                </a:lnTo>
                                <a:lnTo>
                                  <a:pt x="26" y="44"/>
                                </a:lnTo>
                                <a:lnTo>
                                  <a:pt x="28" y="42"/>
                                </a:lnTo>
                                <a:lnTo>
                                  <a:pt x="30" y="40"/>
                                </a:lnTo>
                                <a:lnTo>
                                  <a:pt x="32" y="37"/>
                                </a:lnTo>
                                <a:lnTo>
                                  <a:pt x="34" y="35"/>
                                </a:lnTo>
                                <a:lnTo>
                                  <a:pt x="36" y="33"/>
                                </a:lnTo>
                                <a:lnTo>
                                  <a:pt x="39" y="31"/>
                                </a:lnTo>
                                <a:lnTo>
                                  <a:pt x="41" y="29"/>
                                </a:lnTo>
                                <a:lnTo>
                                  <a:pt x="43" y="27"/>
                                </a:lnTo>
                                <a:lnTo>
                                  <a:pt x="45" y="25"/>
                                </a:lnTo>
                                <a:lnTo>
                                  <a:pt x="48" y="24"/>
                                </a:lnTo>
                                <a:lnTo>
                                  <a:pt x="50" y="22"/>
                                </a:lnTo>
                                <a:lnTo>
                                  <a:pt x="53" y="20"/>
                                </a:lnTo>
                                <a:lnTo>
                                  <a:pt x="56" y="18"/>
                                </a:lnTo>
                                <a:lnTo>
                                  <a:pt x="59" y="17"/>
                                </a:lnTo>
                                <a:lnTo>
                                  <a:pt x="61" y="15"/>
                                </a:lnTo>
                                <a:lnTo>
                                  <a:pt x="64" y="14"/>
                                </a:lnTo>
                                <a:lnTo>
                                  <a:pt x="67" y="13"/>
                                </a:lnTo>
                                <a:lnTo>
                                  <a:pt x="69" y="10"/>
                                </a:lnTo>
                                <a:lnTo>
                                  <a:pt x="72" y="9"/>
                                </a:lnTo>
                                <a:lnTo>
                                  <a:pt x="74" y="8"/>
                                </a:lnTo>
                                <a:lnTo>
                                  <a:pt x="77" y="7"/>
                                </a:lnTo>
                                <a:lnTo>
                                  <a:pt x="80" y="6"/>
                                </a:lnTo>
                                <a:lnTo>
                                  <a:pt x="83" y="5"/>
                                </a:lnTo>
                                <a:lnTo>
                                  <a:pt x="85" y="5"/>
                                </a:lnTo>
                                <a:lnTo>
                                  <a:pt x="88" y="4"/>
                                </a:lnTo>
                                <a:lnTo>
                                  <a:pt x="92" y="3"/>
                                </a:lnTo>
                                <a:lnTo>
                                  <a:pt x="95" y="2"/>
                                </a:lnTo>
                                <a:lnTo>
                                  <a:pt x="98" y="2"/>
                                </a:lnTo>
                                <a:lnTo>
                                  <a:pt x="101" y="1"/>
                                </a:lnTo>
                                <a:lnTo>
                                  <a:pt x="104" y="1"/>
                                </a:lnTo>
                                <a:lnTo>
                                  <a:pt x="107" y="1"/>
                                </a:lnTo>
                                <a:lnTo>
                                  <a:pt x="109" y="1"/>
                                </a:lnTo>
                                <a:lnTo>
                                  <a:pt x="113" y="0"/>
                                </a:lnTo>
                                <a:lnTo>
                                  <a:pt x="115" y="0"/>
                                </a:lnTo>
                                <a:lnTo>
                                  <a:pt x="118" y="0"/>
                                </a:lnTo>
                                <a:lnTo>
                                  <a:pt x="121" y="0"/>
                                </a:lnTo>
                                <a:lnTo>
                                  <a:pt x="124" y="0"/>
                                </a:lnTo>
                                <a:lnTo>
                                  <a:pt x="128" y="1"/>
                                </a:lnTo>
                                <a:lnTo>
                                  <a:pt x="131" y="1"/>
                                </a:lnTo>
                                <a:lnTo>
                                  <a:pt x="134" y="1"/>
                                </a:lnTo>
                                <a:lnTo>
                                  <a:pt x="138" y="1"/>
                                </a:lnTo>
                                <a:close/>
                                <a:moveTo>
                                  <a:pt x="139" y="14"/>
                                </a:moveTo>
                                <a:lnTo>
                                  <a:pt x="135" y="13"/>
                                </a:lnTo>
                                <a:lnTo>
                                  <a:pt x="131" y="13"/>
                                </a:lnTo>
                                <a:lnTo>
                                  <a:pt x="129" y="13"/>
                                </a:lnTo>
                                <a:lnTo>
                                  <a:pt x="127" y="13"/>
                                </a:lnTo>
                                <a:lnTo>
                                  <a:pt x="124" y="14"/>
                                </a:lnTo>
                                <a:lnTo>
                                  <a:pt x="123" y="14"/>
                                </a:lnTo>
                                <a:lnTo>
                                  <a:pt x="121" y="14"/>
                                </a:lnTo>
                                <a:lnTo>
                                  <a:pt x="119" y="14"/>
                                </a:lnTo>
                                <a:lnTo>
                                  <a:pt x="117" y="15"/>
                                </a:lnTo>
                                <a:lnTo>
                                  <a:pt x="115" y="16"/>
                                </a:lnTo>
                                <a:lnTo>
                                  <a:pt x="114" y="16"/>
                                </a:lnTo>
                                <a:lnTo>
                                  <a:pt x="113" y="17"/>
                                </a:lnTo>
                                <a:lnTo>
                                  <a:pt x="111" y="17"/>
                                </a:lnTo>
                                <a:lnTo>
                                  <a:pt x="109" y="18"/>
                                </a:lnTo>
                                <a:lnTo>
                                  <a:pt x="108" y="19"/>
                                </a:lnTo>
                                <a:lnTo>
                                  <a:pt x="106" y="20"/>
                                </a:lnTo>
                                <a:lnTo>
                                  <a:pt x="104" y="21"/>
                                </a:lnTo>
                                <a:lnTo>
                                  <a:pt x="103" y="22"/>
                                </a:lnTo>
                                <a:lnTo>
                                  <a:pt x="102" y="23"/>
                                </a:lnTo>
                                <a:lnTo>
                                  <a:pt x="100" y="25"/>
                                </a:lnTo>
                                <a:lnTo>
                                  <a:pt x="99" y="26"/>
                                </a:lnTo>
                                <a:lnTo>
                                  <a:pt x="97" y="27"/>
                                </a:lnTo>
                                <a:lnTo>
                                  <a:pt x="96" y="29"/>
                                </a:lnTo>
                                <a:lnTo>
                                  <a:pt x="94" y="30"/>
                                </a:lnTo>
                                <a:lnTo>
                                  <a:pt x="93" y="32"/>
                                </a:lnTo>
                                <a:lnTo>
                                  <a:pt x="92" y="33"/>
                                </a:lnTo>
                                <a:lnTo>
                                  <a:pt x="89" y="35"/>
                                </a:lnTo>
                                <a:lnTo>
                                  <a:pt x="88" y="36"/>
                                </a:lnTo>
                                <a:lnTo>
                                  <a:pt x="87" y="38"/>
                                </a:lnTo>
                                <a:lnTo>
                                  <a:pt x="85" y="40"/>
                                </a:lnTo>
                                <a:lnTo>
                                  <a:pt x="83" y="43"/>
                                </a:lnTo>
                                <a:lnTo>
                                  <a:pt x="82" y="48"/>
                                </a:lnTo>
                                <a:lnTo>
                                  <a:pt x="80" y="51"/>
                                </a:lnTo>
                                <a:lnTo>
                                  <a:pt x="78" y="55"/>
                                </a:lnTo>
                                <a:lnTo>
                                  <a:pt x="76" y="59"/>
                                </a:lnTo>
                                <a:lnTo>
                                  <a:pt x="75" y="63"/>
                                </a:lnTo>
                                <a:lnTo>
                                  <a:pt x="74" y="67"/>
                                </a:lnTo>
                                <a:lnTo>
                                  <a:pt x="72" y="72"/>
                                </a:lnTo>
                                <a:lnTo>
                                  <a:pt x="71" y="76"/>
                                </a:lnTo>
                                <a:lnTo>
                                  <a:pt x="69" y="82"/>
                                </a:lnTo>
                                <a:lnTo>
                                  <a:pt x="69" y="88"/>
                                </a:lnTo>
                                <a:lnTo>
                                  <a:pt x="67" y="92"/>
                                </a:lnTo>
                                <a:lnTo>
                                  <a:pt x="66" y="98"/>
                                </a:lnTo>
                                <a:lnTo>
                                  <a:pt x="65" y="103"/>
                                </a:lnTo>
                                <a:lnTo>
                                  <a:pt x="65" y="110"/>
                                </a:lnTo>
                                <a:lnTo>
                                  <a:pt x="64" y="115"/>
                                </a:lnTo>
                                <a:lnTo>
                                  <a:pt x="64" y="120"/>
                                </a:lnTo>
                                <a:lnTo>
                                  <a:pt x="64" y="123"/>
                                </a:lnTo>
                                <a:lnTo>
                                  <a:pt x="63" y="127"/>
                                </a:lnTo>
                                <a:lnTo>
                                  <a:pt x="63" y="130"/>
                                </a:lnTo>
                                <a:lnTo>
                                  <a:pt x="63" y="134"/>
                                </a:lnTo>
                                <a:lnTo>
                                  <a:pt x="63" y="137"/>
                                </a:lnTo>
                                <a:lnTo>
                                  <a:pt x="63" y="140"/>
                                </a:lnTo>
                                <a:lnTo>
                                  <a:pt x="63" y="143"/>
                                </a:lnTo>
                                <a:lnTo>
                                  <a:pt x="63" y="147"/>
                                </a:lnTo>
                                <a:lnTo>
                                  <a:pt x="63" y="150"/>
                                </a:lnTo>
                                <a:lnTo>
                                  <a:pt x="63" y="154"/>
                                </a:lnTo>
                                <a:lnTo>
                                  <a:pt x="63" y="157"/>
                                </a:lnTo>
                                <a:lnTo>
                                  <a:pt x="63" y="160"/>
                                </a:lnTo>
                                <a:lnTo>
                                  <a:pt x="64" y="162"/>
                                </a:lnTo>
                                <a:lnTo>
                                  <a:pt x="64" y="165"/>
                                </a:lnTo>
                                <a:lnTo>
                                  <a:pt x="64" y="168"/>
                                </a:lnTo>
                                <a:lnTo>
                                  <a:pt x="64" y="171"/>
                                </a:lnTo>
                                <a:lnTo>
                                  <a:pt x="65" y="173"/>
                                </a:lnTo>
                                <a:lnTo>
                                  <a:pt x="65" y="176"/>
                                </a:lnTo>
                                <a:lnTo>
                                  <a:pt x="66" y="179"/>
                                </a:lnTo>
                                <a:lnTo>
                                  <a:pt x="67" y="181"/>
                                </a:lnTo>
                                <a:lnTo>
                                  <a:pt x="67" y="184"/>
                                </a:lnTo>
                                <a:lnTo>
                                  <a:pt x="68" y="186"/>
                                </a:lnTo>
                                <a:lnTo>
                                  <a:pt x="69" y="189"/>
                                </a:lnTo>
                                <a:lnTo>
                                  <a:pt x="70" y="194"/>
                                </a:lnTo>
                                <a:lnTo>
                                  <a:pt x="72" y="198"/>
                                </a:lnTo>
                                <a:lnTo>
                                  <a:pt x="74" y="202"/>
                                </a:lnTo>
                                <a:lnTo>
                                  <a:pt x="76" y="206"/>
                                </a:lnTo>
                                <a:lnTo>
                                  <a:pt x="78" y="208"/>
                                </a:lnTo>
                                <a:lnTo>
                                  <a:pt x="79" y="211"/>
                                </a:lnTo>
                                <a:lnTo>
                                  <a:pt x="81" y="213"/>
                                </a:lnTo>
                                <a:lnTo>
                                  <a:pt x="83" y="215"/>
                                </a:lnTo>
                                <a:lnTo>
                                  <a:pt x="85" y="217"/>
                                </a:lnTo>
                                <a:lnTo>
                                  <a:pt x="87" y="219"/>
                                </a:lnTo>
                                <a:lnTo>
                                  <a:pt x="89" y="220"/>
                                </a:lnTo>
                                <a:lnTo>
                                  <a:pt x="93" y="223"/>
                                </a:lnTo>
                                <a:lnTo>
                                  <a:pt x="95" y="224"/>
                                </a:lnTo>
                                <a:lnTo>
                                  <a:pt x="98" y="226"/>
                                </a:lnTo>
                                <a:lnTo>
                                  <a:pt x="101" y="227"/>
                                </a:lnTo>
                                <a:lnTo>
                                  <a:pt x="104" y="228"/>
                                </a:lnTo>
                                <a:lnTo>
                                  <a:pt x="106" y="228"/>
                                </a:lnTo>
                                <a:lnTo>
                                  <a:pt x="109" y="229"/>
                                </a:lnTo>
                                <a:lnTo>
                                  <a:pt x="113" y="230"/>
                                </a:lnTo>
                                <a:lnTo>
                                  <a:pt x="115" y="230"/>
                                </a:lnTo>
                                <a:lnTo>
                                  <a:pt x="118" y="230"/>
                                </a:lnTo>
                                <a:lnTo>
                                  <a:pt x="119" y="231"/>
                                </a:lnTo>
                                <a:lnTo>
                                  <a:pt x="122" y="231"/>
                                </a:lnTo>
                                <a:lnTo>
                                  <a:pt x="123" y="231"/>
                                </a:lnTo>
                                <a:lnTo>
                                  <a:pt x="127" y="231"/>
                                </a:lnTo>
                                <a:lnTo>
                                  <a:pt x="129" y="230"/>
                                </a:lnTo>
                                <a:lnTo>
                                  <a:pt x="131" y="230"/>
                                </a:lnTo>
                                <a:lnTo>
                                  <a:pt x="133" y="230"/>
                                </a:lnTo>
                                <a:lnTo>
                                  <a:pt x="134" y="229"/>
                                </a:lnTo>
                                <a:lnTo>
                                  <a:pt x="136" y="229"/>
                                </a:lnTo>
                                <a:lnTo>
                                  <a:pt x="138" y="228"/>
                                </a:lnTo>
                                <a:lnTo>
                                  <a:pt x="140" y="228"/>
                                </a:lnTo>
                                <a:lnTo>
                                  <a:pt x="142" y="227"/>
                                </a:lnTo>
                                <a:lnTo>
                                  <a:pt x="143" y="226"/>
                                </a:lnTo>
                                <a:lnTo>
                                  <a:pt x="145" y="226"/>
                                </a:lnTo>
                                <a:lnTo>
                                  <a:pt x="147" y="225"/>
                                </a:lnTo>
                                <a:lnTo>
                                  <a:pt x="149" y="224"/>
                                </a:lnTo>
                                <a:lnTo>
                                  <a:pt x="150" y="221"/>
                                </a:lnTo>
                                <a:lnTo>
                                  <a:pt x="153" y="220"/>
                                </a:lnTo>
                                <a:lnTo>
                                  <a:pt x="154" y="219"/>
                                </a:lnTo>
                                <a:lnTo>
                                  <a:pt x="156" y="217"/>
                                </a:lnTo>
                                <a:lnTo>
                                  <a:pt x="158" y="215"/>
                                </a:lnTo>
                                <a:lnTo>
                                  <a:pt x="160" y="213"/>
                                </a:lnTo>
                                <a:lnTo>
                                  <a:pt x="162" y="211"/>
                                </a:lnTo>
                                <a:lnTo>
                                  <a:pt x="164" y="209"/>
                                </a:lnTo>
                                <a:lnTo>
                                  <a:pt x="166" y="207"/>
                                </a:lnTo>
                                <a:lnTo>
                                  <a:pt x="167" y="205"/>
                                </a:lnTo>
                                <a:lnTo>
                                  <a:pt x="169" y="203"/>
                                </a:lnTo>
                                <a:lnTo>
                                  <a:pt x="170" y="200"/>
                                </a:lnTo>
                                <a:lnTo>
                                  <a:pt x="172" y="197"/>
                                </a:lnTo>
                                <a:lnTo>
                                  <a:pt x="173" y="195"/>
                                </a:lnTo>
                                <a:lnTo>
                                  <a:pt x="174" y="192"/>
                                </a:lnTo>
                                <a:lnTo>
                                  <a:pt x="176" y="189"/>
                                </a:lnTo>
                                <a:lnTo>
                                  <a:pt x="177" y="185"/>
                                </a:lnTo>
                                <a:lnTo>
                                  <a:pt x="179" y="182"/>
                                </a:lnTo>
                                <a:lnTo>
                                  <a:pt x="179" y="179"/>
                                </a:lnTo>
                                <a:lnTo>
                                  <a:pt x="180" y="176"/>
                                </a:lnTo>
                                <a:lnTo>
                                  <a:pt x="182" y="172"/>
                                </a:lnTo>
                                <a:lnTo>
                                  <a:pt x="183" y="169"/>
                                </a:lnTo>
                                <a:lnTo>
                                  <a:pt x="184" y="165"/>
                                </a:lnTo>
                                <a:lnTo>
                                  <a:pt x="184" y="161"/>
                                </a:lnTo>
                                <a:lnTo>
                                  <a:pt x="185" y="157"/>
                                </a:lnTo>
                                <a:lnTo>
                                  <a:pt x="186" y="153"/>
                                </a:lnTo>
                                <a:lnTo>
                                  <a:pt x="187" y="148"/>
                                </a:lnTo>
                                <a:lnTo>
                                  <a:pt x="188" y="143"/>
                                </a:lnTo>
                                <a:lnTo>
                                  <a:pt x="188" y="139"/>
                                </a:lnTo>
                                <a:lnTo>
                                  <a:pt x="188" y="134"/>
                                </a:lnTo>
                                <a:lnTo>
                                  <a:pt x="189" y="130"/>
                                </a:lnTo>
                                <a:lnTo>
                                  <a:pt x="190" y="124"/>
                                </a:lnTo>
                                <a:lnTo>
                                  <a:pt x="190" y="119"/>
                                </a:lnTo>
                                <a:lnTo>
                                  <a:pt x="191" y="113"/>
                                </a:lnTo>
                                <a:lnTo>
                                  <a:pt x="191" y="108"/>
                                </a:lnTo>
                                <a:lnTo>
                                  <a:pt x="191" y="103"/>
                                </a:lnTo>
                                <a:lnTo>
                                  <a:pt x="191" y="98"/>
                                </a:lnTo>
                                <a:lnTo>
                                  <a:pt x="191" y="94"/>
                                </a:lnTo>
                                <a:lnTo>
                                  <a:pt x="191" y="90"/>
                                </a:lnTo>
                                <a:lnTo>
                                  <a:pt x="191" y="85"/>
                                </a:lnTo>
                                <a:lnTo>
                                  <a:pt x="191" y="80"/>
                                </a:lnTo>
                                <a:lnTo>
                                  <a:pt x="190" y="76"/>
                                </a:lnTo>
                                <a:lnTo>
                                  <a:pt x="190" y="73"/>
                                </a:lnTo>
                                <a:lnTo>
                                  <a:pt x="189" y="69"/>
                                </a:lnTo>
                                <a:lnTo>
                                  <a:pt x="189" y="66"/>
                                </a:lnTo>
                                <a:lnTo>
                                  <a:pt x="188" y="63"/>
                                </a:lnTo>
                                <a:lnTo>
                                  <a:pt x="188" y="60"/>
                                </a:lnTo>
                                <a:lnTo>
                                  <a:pt x="187" y="57"/>
                                </a:lnTo>
                                <a:lnTo>
                                  <a:pt x="186" y="54"/>
                                </a:lnTo>
                                <a:lnTo>
                                  <a:pt x="185" y="52"/>
                                </a:lnTo>
                                <a:lnTo>
                                  <a:pt x="184" y="49"/>
                                </a:lnTo>
                                <a:lnTo>
                                  <a:pt x="183" y="47"/>
                                </a:lnTo>
                                <a:lnTo>
                                  <a:pt x="182" y="44"/>
                                </a:lnTo>
                                <a:lnTo>
                                  <a:pt x="181" y="41"/>
                                </a:lnTo>
                                <a:lnTo>
                                  <a:pt x="180" y="39"/>
                                </a:lnTo>
                                <a:lnTo>
                                  <a:pt x="179" y="37"/>
                                </a:lnTo>
                                <a:lnTo>
                                  <a:pt x="178" y="35"/>
                                </a:lnTo>
                                <a:lnTo>
                                  <a:pt x="176" y="33"/>
                                </a:lnTo>
                                <a:lnTo>
                                  <a:pt x="175" y="32"/>
                                </a:lnTo>
                                <a:lnTo>
                                  <a:pt x="174" y="30"/>
                                </a:lnTo>
                                <a:lnTo>
                                  <a:pt x="172" y="28"/>
                                </a:lnTo>
                                <a:lnTo>
                                  <a:pt x="171" y="27"/>
                                </a:lnTo>
                                <a:lnTo>
                                  <a:pt x="169" y="25"/>
                                </a:lnTo>
                                <a:lnTo>
                                  <a:pt x="168" y="24"/>
                                </a:lnTo>
                                <a:lnTo>
                                  <a:pt x="166" y="23"/>
                                </a:lnTo>
                                <a:lnTo>
                                  <a:pt x="164" y="22"/>
                                </a:lnTo>
                                <a:lnTo>
                                  <a:pt x="163" y="21"/>
                                </a:lnTo>
                                <a:lnTo>
                                  <a:pt x="160" y="20"/>
                                </a:lnTo>
                                <a:lnTo>
                                  <a:pt x="158" y="19"/>
                                </a:lnTo>
                                <a:lnTo>
                                  <a:pt x="157" y="18"/>
                                </a:lnTo>
                                <a:lnTo>
                                  <a:pt x="155" y="17"/>
                                </a:lnTo>
                                <a:lnTo>
                                  <a:pt x="153" y="17"/>
                                </a:lnTo>
                                <a:lnTo>
                                  <a:pt x="151" y="16"/>
                                </a:lnTo>
                                <a:lnTo>
                                  <a:pt x="149" y="15"/>
                                </a:lnTo>
                                <a:lnTo>
                                  <a:pt x="147" y="15"/>
                                </a:lnTo>
                                <a:lnTo>
                                  <a:pt x="145" y="14"/>
                                </a:lnTo>
                                <a:lnTo>
                                  <a:pt x="143" y="14"/>
                                </a:lnTo>
                                <a:lnTo>
                                  <a:pt x="141" y="14"/>
                                </a:lnTo>
                                <a:lnTo>
                                  <a:pt x="139" y="1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9" name="Freeform 49"/>
                        <wps:cNvSpPr>
                          <a:spLocks/>
                        </wps:cNvSpPr>
                        <wps:spPr bwMode="auto">
                          <a:xfrm>
                            <a:off x="6605" y="3447"/>
                            <a:ext cx="283" cy="233"/>
                          </a:xfrm>
                          <a:custGeom>
                            <a:avLst/>
                            <a:gdLst>
                              <a:gd name="T0" fmla="*/ 384 w 384"/>
                              <a:gd name="T1" fmla="*/ 95 h 317"/>
                              <a:gd name="T2" fmla="*/ 372 w 384"/>
                              <a:gd name="T3" fmla="*/ 98 h 317"/>
                              <a:gd name="T4" fmla="*/ 365 w 384"/>
                              <a:gd name="T5" fmla="*/ 97 h 317"/>
                              <a:gd name="T6" fmla="*/ 359 w 384"/>
                              <a:gd name="T7" fmla="*/ 97 h 317"/>
                              <a:gd name="T8" fmla="*/ 355 w 384"/>
                              <a:gd name="T9" fmla="*/ 98 h 317"/>
                              <a:gd name="T10" fmla="*/ 351 w 384"/>
                              <a:gd name="T11" fmla="*/ 100 h 317"/>
                              <a:gd name="T12" fmla="*/ 348 w 384"/>
                              <a:gd name="T13" fmla="*/ 102 h 317"/>
                              <a:gd name="T14" fmla="*/ 345 w 384"/>
                              <a:gd name="T15" fmla="*/ 107 h 317"/>
                              <a:gd name="T16" fmla="*/ 342 w 384"/>
                              <a:gd name="T17" fmla="*/ 115 h 317"/>
                              <a:gd name="T18" fmla="*/ 293 w 384"/>
                              <a:gd name="T19" fmla="*/ 270 h 317"/>
                              <a:gd name="T20" fmla="*/ 289 w 384"/>
                              <a:gd name="T21" fmla="*/ 280 h 317"/>
                              <a:gd name="T22" fmla="*/ 287 w 384"/>
                              <a:gd name="T23" fmla="*/ 288 h 317"/>
                              <a:gd name="T24" fmla="*/ 288 w 384"/>
                              <a:gd name="T25" fmla="*/ 292 h 317"/>
                              <a:gd name="T26" fmla="*/ 289 w 384"/>
                              <a:gd name="T27" fmla="*/ 295 h 317"/>
                              <a:gd name="T28" fmla="*/ 292 w 384"/>
                              <a:gd name="T29" fmla="*/ 299 h 317"/>
                              <a:gd name="T30" fmla="*/ 296 w 384"/>
                              <a:gd name="T31" fmla="*/ 304 h 317"/>
                              <a:gd name="T32" fmla="*/ 301 w 384"/>
                              <a:gd name="T33" fmla="*/ 306 h 317"/>
                              <a:gd name="T34" fmla="*/ 307 w 384"/>
                              <a:gd name="T35" fmla="*/ 309 h 317"/>
                              <a:gd name="T36" fmla="*/ 194 w 384"/>
                              <a:gd name="T37" fmla="*/ 280 h 317"/>
                              <a:gd name="T38" fmla="*/ 205 w 384"/>
                              <a:gd name="T39" fmla="*/ 277 h 317"/>
                              <a:gd name="T40" fmla="*/ 212 w 384"/>
                              <a:gd name="T41" fmla="*/ 279 h 317"/>
                              <a:gd name="T42" fmla="*/ 218 w 384"/>
                              <a:gd name="T43" fmla="*/ 279 h 317"/>
                              <a:gd name="T44" fmla="*/ 223 w 384"/>
                              <a:gd name="T45" fmla="*/ 277 h 317"/>
                              <a:gd name="T46" fmla="*/ 226 w 384"/>
                              <a:gd name="T47" fmla="*/ 276 h 317"/>
                              <a:gd name="T48" fmla="*/ 230 w 384"/>
                              <a:gd name="T49" fmla="*/ 273 h 317"/>
                              <a:gd name="T50" fmla="*/ 232 w 384"/>
                              <a:gd name="T51" fmla="*/ 269 h 317"/>
                              <a:gd name="T52" fmla="*/ 235 w 384"/>
                              <a:gd name="T53" fmla="*/ 260 h 317"/>
                              <a:gd name="T54" fmla="*/ 291 w 384"/>
                              <a:gd name="T55" fmla="*/ 87 h 317"/>
                              <a:gd name="T56" fmla="*/ 109 w 384"/>
                              <a:gd name="T57" fmla="*/ 34 h 317"/>
                              <a:gd name="T58" fmla="*/ 57 w 384"/>
                              <a:gd name="T59" fmla="*/ 199 h 317"/>
                              <a:gd name="T60" fmla="*/ 55 w 384"/>
                              <a:gd name="T61" fmla="*/ 209 h 317"/>
                              <a:gd name="T62" fmla="*/ 54 w 384"/>
                              <a:gd name="T63" fmla="*/ 216 h 317"/>
                              <a:gd name="T64" fmla="*/ 56 w 384"/>
                              <a:gd name="T65" fmla="*/ 222 h 317"/>
                              <a:gd name="T66" fmla="*/ 59 w 384"/>
                              <a:gd name="T67" fmla="*/ 227 h 317"/>
                              <a:gd name="T68" fmla="*/ 62 w 384"/>
                              <a:gd name="T69" fmla="*/ 231 h 317"/>
                              <a:gd name="T70" fmla="*/ 66 w 384"/>
                              <a:gd name="T71" fmla="*/ 234 h 317"/>
                              <a:gd name="T72" fmla="*/ 69 w 384"/>
                              <a:gd name="T73" fmla="*/ 236 h 317"/>
                              <a:gd name="T74" fmla="*/ 74 w 384"/>
                              <a:gd name="T75" fmla="*/ 238 h 317"/>
                              <a:gd name="T76" fmla="*/ 81 w 384"/>
                              <a:gd name="T77" fmla="*/ 240 h 317"/>
                              <a:gd name="T78" fmla="*/ 2 w 384"/>
                              <a:gd name="T79" fmla="*/ 216 h 317"/>
                              <a:gd name="T80" fmla="*/ 9 w 384"/>
                              <a:gd name="T81" fmla="*/ 218 h 317"/>
                              <a:gd name="T82" fmla="*/ 14 w 384"/>
                              <a:gd name="T83" fmla="*/ 219 h 317"/>
                              <a:gd name="T84" fmla="*/ 20 w 384"/>
                              <a:gd name="T85" fmla="*/ 219 h 317"/>
                              <a:gd name="T86" fmla="*/ 25 w 384"/>
                              <a:gd name="T87" fmla="*/ 218 h 317"/>
                              <a:gd name="T88" fmla="*/ 29 w 384"/>
                              <a:gd name="T89" fmla="*/ 216 h 317"/>
                              <a:gd name="T90" fmla="*/ 32 w 384"/>
                              <a:gd name="T91" fmla="*/ 214 h 317"/>
                              <a:gd name="T92" fmla="*/ 36 w 384"/>
                              <a:gd name="T93" fmla="*/ 211 h 317"/>
                              <a:gd name="T94" fmla="*/ 39 w 384"/>
                              <a:gd name="T95" fmla="*/ 207 h 317"/>
                              <a:gd name="T96" fmla="*/ 43 w 384"/>
                              <a:gd name="T97" fmla="*/ 200 h 317"/>
                              <a:gd name="T98" fmla="*/ 91 w 384"/>
                              <a:gd name="T99" fmla="*/ 46 h 317"/>
                              <a:gd name="T100" fmla="*/ 95 w 384"/>
                              <a:gd name="T101" fmla="*/ 36 h 317"/>
                              <a:gd name="T102" fmla="*/ 96 w 384"/>
                              <a:gd name="T103" fmla="*/ 28 h 317"/>
                              <a:gd name="T104" fmla="*/ 96 w 384"/>
                              <a:gd name="T105" fmla="*/ 24 h 317"/>
                              <a:gd name="T106" fmla="*/ 95 w 384"/>
                              <a:gd name="T107" fmla="*/ 20 h 317"/>
                              <a:gd name="T108" fmla="*/ 92 w 384"/>
                              <a:gd name="T109" fmla="*/ 16 h 317"/>
                              <a:gd name="T110" fmla="*/ 89 w 384"/>
                              <a:gd name="T111" fmla="*/ 13 h 317"/>
                              <a:gd name="T112" fmla="*/ 84 w 384"/>
                              <a:gd name="T113" fmla="*/ 10 h 317"/>
                              <a:gd name="T114" fmla="*/ 77 w 384"/>
                              <a:gd name="T115" fmla="*/ 8 h 317"/>
                              <a:gd name="T116" fmla="*/ 165 w 384"/>
                              <a:gd name="T117" fmla="*/ 28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384" h="317">
                                <a:moveTo>
                                  <a:pt x="181" y="194"/>
                                </a:moveTo>
                                <a:lnTo>
                                  <a:pt x="291" y="66"/>
                                </a:lnTo>
                                <a:lnTo>
                                  <a:pt x="384" y="95"/>
                                </a:lnTo>
                                <a:lnTo>
                                  <a:pt x="382" y="101"/>
                                </a:lnTo>
                                <a:lnTo>
                                  <a:pt x="375" y="98"/>
                                </a:lnTo>
                                <a:lnTo>
                                  <a:pt x="372" y="98"/>
                                </a:lnTo>
                                <a:lnTo>
                                  <a:pt x="370" y="97"/>
                                </a:lnTo>
                                <a:lnTo>
                                  <a:pt x="368" y="97"/>
                                </a:lnTo>
                                <a:lnTo>
                                  <a:pt x="365" y="97"/>
                                </a:lnTo>
                                <a:lnTo>
                                  <a:pt x="364" y="96"/>
                                </a:lnTo>
                                <a:lnTo>
                                  <a:pt x="360" y="97"/>
                                </a:lnTo>
                                <a:lnTo>
                                  <a:pt x="359" y="97"/>
                                </a:lnTo>
                                <a:lnTo>
                                  <a:pt x="357" y="97"/>
                                </a:lnTo>
                                <a:lnTo>
                                  <a:pt x="355" y="97"/>
                                </a:lnTo>
                                <a:lnTo>
                                  <a:pt x="355" y="98"/>
                                </a:lnTo>
                                <a:lnTo>
                                  <a:pt x="353" y="98"/>
                                </a:lnTo>
                                <a:lnTo>
                                  <a:pt x="352" y="99"/>
                                </a:lnTo>
                                <a:lnTo>
                                  <a:pt x="351" y="100"/>
                                </a:lnTo>
                                <a:lnTo>
                                  <a:pt x="350" y="101"/>
                                </a:lnTo>
                                <a:lnTo>
                                  <a:pt x="349" y="101"/>
                                </a:lnTo>
                                <a:lnTo>
                                  <a:pt x="348" y="102"/>
                                </a:lnTo>
                                <a:lnTo>
                                  <a:pt x="347" y="103"/>
                                </a:lnTo>
                                <a:lnTo>
                                  <a:pt x="346" y="105"/>
                                </a:lnTo>
                                <a:lnTo>
                                  <a:pt x="345" y="107"/>
                                </a:lnTo>
                                <a:lnTo>
                                  <a:pt x="345" y="109"/>
                                </a:lnTo>
                                <a:lnTo>
                                  <a:pt x="343" y="112"/>
                                </a:lnTo>
                                <a:lnTo>
                                  <a:pt x="342" y="115"/>
                                </a:lnTo>
                                <a:lnTo>
                                  <a:pt x="341" y="118"/>
                                </a:lnTo>
                                <a:lnTo>
                                  <a:pt x="340" y="122"/>
                                </a:lnTo>
                                <a:lnTo>
                                  <a:pt x="293" y="270"/>
                                </a:lnTo>
                                <a:lnTo>
                                  <a:pt x="292" y="273"/>
                                </a:lnTo>
                                <a:lnTo>
                                  <a:pt x="291" y="277"/>
                                </a:lnTo>
                                <a:lnTo>
                                  <a:pt x="289" y="280"/>
                                </a:lnTo>
                                <a:lnTo>
                                  <a:pt x="288" y="283"/>
                                </a:lnTo>
                                <a:lnTo>
                                  <a:pt x="288" y="285"/>
                                </a:lnTo>
                                <a:lnTo>
                                  <a:pt x="287" y="288"/>
                                </a:lnTo>
                                <a:lnTo>
                                  <a:pt x="287" y="289"/>
                                </a:lnTo>
                                <a:lnTo>
                                  <a:pt x="287" y="291"/>
                                </a:lnTo>
                                <a:lnTo>
                                  <a:pt x="288" y="292"/>
                                </a:lnTo>
                                <a:lnTo>
                                  <a:pt x="288" y="293"/>
                                </a:lnTo>
                                <a:lnTo>
                                  <a:pt x="288" y="294"/>
                                </a:lnTo>
                                <a:lnTo>
                                  <a:pt x="289" y="295"/>
                                </a:lnTo>
                                <a:lnTo>
                                  <a:pt x="289" y="296"/>
                                </a:lnTo>
                                <a:lnTo>
                                  <a:pt x="291" y="298"/>
                                </a:lnTo>
                                <a:lnTo>
                                  <a:pt x="292" y="299"/>
                                </a:lnTo>
                                <a:lnTo>
                                  <a:pt x="293" y="300"/>
                                </a:lnTo>
                                <a:lnTo>
                                  <a:pt x="295" y="301"/>
                                </a:lnTo>
                                <a:lnTo>
                                  <a:pt x="296" y="304"/>
                                </a:lnTo>
                                <a:lnTo>
                                  <a:pt x="297" y="304"/>
                                </a:lnTo>
                                <a:lnTo>
                                  <a:pt x="299" y="305"/>
                                </a:lnTo>
                                <a:lnTo>
                                  <a:pt x="301" y="306"/>
                                </a:lnTo>
                                <a:lnTo>
                                  <a:pt x="303" y="307"/>
                                </a:lnTo>
                                <a:lnTo>
                                  <a:pt x="305" y="308"/>
                                </a:lnTo>
                                <a:lnTo>
                                  <a:pt x="307" y="309"/>
                                </a:lnTo>
                                <a:lnTo>
                                  <a:pt x="315" y="311"/>
                                </a:lnTo>
                                <a:lnTo>
                                  <a:pt x="313" y="317"/>
                                </a:lnTo>
                                <a:lnTo>
                                  <a:pt x="194" y="280"/>
                                </a:lnTo>
                                <a:lnTo>
                                  <a:pt x="195" y="275"/>
                                </a:lnTo>
                                <a:lnTo>
                                  <a:pt x="203" y="277"/>
                                </a:lnTo>
                                <a:lnTo>
                                  <a:pt x="205" y="277"/>
                                </a:lnTo>
                                <a:lnTo>
                                  <a:pt x="207" y="278"/>
                                </a:lnTo>
                                <a:lnTo>
                                  <a:pt x="210" y="279"/>
                                </a:lnTo>
                                <a:lnTo>
                                  <a:pt x="212" y="279"/>
                                </a:lnTo>
                                <a:lnTo>
                                  <a:pt x="214" y="279"/>
                                </a:lnTo>
                                <a:lnTo>
                                  <a:pt x="216" y="279"/>
                                </a:lnTo>
                                <a:lnTo>
                                  <a:pt x="218" y="279"/>
                                </a:lnTo>
                                <a:lnTo>
                                  <a:pt x="220" y="278"/>
                                </a:lnTo>
                                <a:lnTo>
                                  <a:pt x="221" y="278"/>
                                </a:lnTo>
                                <a:lnTo>
                                  <a:pt x="223" y="277"/>
                                </a:lnTo>
                                <a:lnTo>
                                  <a:pt x="224" y="277"/>
                                </a:lnTo>
                                <a:lnTo>
                                  <a:pt x="225" y="277"/>
                                </a:lnTo>
                                <a:lnTo>
                                  <a:pt x="226" y="276"/>
                                </a:lnTo>
                                <a:lnTo>
                                  <a:pt x="227" y="275"/>
                                </a:lnTo>
                                <a:lnTo>
                                  <a:pt x="228" y="274"/>
                                </a:lnTo>
                                <a:lnTo>
                                  <a:pt x="230" y="273"/>
                                </a:lnTo>
                                <a:lnTo>
                                  <a:pt x="230" y="272"/>
                                </a:lnTo>
                                <a:lnTo>
                                  <a:pt x="231" y="270"/>
                                </a:lnTo>
                                <a:lnTo>
                                  <a:pt x="232" y="269"/>
                                </a:lnTo>
                                <a:lnTo>
                                  <a:pt x="233" y="266"/>
                                </a:lnTo>
                                <a:lnTo>
                                  <a:pt x="234" y="263"/>
                                </a:lnTo>
                                <a:lnTo>
                                  <a:pt x="235" y="260"/>
                                </a:lnTo>
                                <a:lnTo>
                                  <a:pt x="236" y="257"/>
                                </a:lnTo>
                                <a:lnTo>
                                  <a:pt x="238" y="253"/>
                                </a:lnTo>
                                <a:lnTo>
                                  <a:pt x="291" y="87"/>
                                </a:lnTo>
                                <a:lnTo>
                                  <a:pt x="138" y="264"/>
                                </a:lnTo>
                                <a:lnTo>
                                  <a:pt x="134" y="263"/>
                                </a:lnTo>
                                <a:lnTo>
                                  <a:pt x="109" y="34"/>
                                </a:lnTo>
                                <a:lnTo>
                                  <a:pt x="60" y="190"/>
                                </a:lnTo>
                                <a:lnTo>
                                  <a:pt x="58" y="194"/>
                                </a:lnTo>
                                <a:lnTo>
                                  <a:pt x="57" y="199"/>
                                </a:lnTo>
                                <a:lnTo>
                                  <a:pt x="56" y="202"/>
                                </a:lnTo>
                                <a:lnTo>
                                  <a:pt x="55" y="205"/>
                                </a:lnTo>
                                <a:lnTo>
                                  <a:pt x="55" y="209"/>
                                </a:lnTo>
                                <a:lnTo>
                                  <a:pt x="54" y="212"/>
                                </a:lnTo>
                                <a:lnTo>
                                  <a:pt x="54" y="214"/>
                                </a:lnTo>
                                <a:lnTo>
                                  <a:pt x="54" y="216"/>
                                </a:lnTo>
                                <a:lnTo>
                                  <a:pt x="55" y="218"/>
                                </a:lnTo>
                                <a:lnTo>
                                  <a:pt x="55" y="220"/>
                                </a:lnTo>
                                <a:lnTo>
                                  <a:pt x="56" y="222"/>
                                </a:lnTo>
                                <a:lnTo>
                                  <a:pt x="57" y="224"/>
                                </a:lnTo>
                                <a:lnTo>
                                  <a:pt x="58" y="225"/>
                                </a:lnTo>
                                <a:lnTo>
                                  <a:pt x="59" y="227"/>
                                </a:lnTo>
                                <a:lnTo>
                                  <a:pt x="60" y="229"/>
                                </a:lnTo>
                                <a:lnTo>
                                  <a:pt x="61" y="230"/>
                                </a:lnTo>
                                <a:lnTo>
                                  <a:pt x="62" y="231"/>
                                </a:lnTo>
                                <a:lnTo>
                                  <a:pt x="64" y="232"/>
                                </a:lnTo>
                                <a:lnTo>
                                  <a:pt x="65" y="234"/>
                                </a:lnTo>
                                <a:lnTo>
                                  <a:pt x="66" y="234"/>
                                </a:lnTo>
                                <a:lnTo>
                                  <a:pt x="67" y="235"/>
                                </a:lnTo>
                                <a:lnTo>
                                  <a:pt x="68" y="236"/>
                                </a:lnTo>
                                <a:lnTo>
                                  <a:pt x="69" y="236"/>
                                </a:lnTo>
                                <a:lnTo>
                                  <a:pt x="71" y="237"/>
                                </a:lnTo>
                                <a:lnTo>
                                  <a:pt x="73" y="238"/>
                                </a:lnTo>
                                <a:lnTo>
                                  <a:pt x="74" y="238"/>
                                </a:lnTo>
                                <a:lnTo>
                                  <a:pt x="77" y="239"/>
                                </a:lnTo>
                                <a:lnTo>
                                  <a:pt x="79" y="240"/>
                                </a:lnTo>
                                <a:lnTo>
                                  <a:pt x="81" y="240"/>
                                </a:lnTo>
                                <a:lnTo>
                                  <a:pt x="79" y="246"/>
                                </a:lnTo>
                                <a:lnTo>
                                  <a:pt x="0" y="222"/>
                                </a:lnTo>
                                <a:lnTo>
                                  <a:pt x="2" y="216"/>
                                </a:lnTo>
                                <a:lnTo>
                                  <a:pt x="5" y="217"/>
                                </a:lnTo>
                                <a:lnTo>
                                  <a:pt x="7" y="218"/>
                                </a:lnTo>
                                <a:lnTo>
                                  <a:pt x="9" y="218"/>
                                </a:lnTo>
                                <a:lnTo>
                                  <a:pt x="10" y="218"/>
                                </a:lnTo>
                                <a:lnTo>
                                  <a:pt x="12" y="218"/>
                                </a:lnTo>
                                <a:lnTo>
                                  <a:pt x="14" y="219"/>
                                </a:lnTo>
                                <a:lnTo>
                                  <a:pt x="16" y="219"/>
                                </a:lnTo>
                                <a:lnTo>
                                  <a:pt x="18" y="219"/>
                                </a:lnTo>
                                <a:lnTo>
                                  <a:pt x="20" y="219"/>
                                </a:lnTo>
                                <a:lnTo>
                                  <a:pt x="21" y="218"/>
                                </a:lnTo>
                                <a:lnTo>
                                  <a:pt x="23" y="218"/>
                                </a:lnTo>
                                <a:lnTo>
                                  <a:pt x="25" y="218"/>
                                </a:lnTo>
                                <a:lnTo>
                                  <a:pt x="26" y="218"/>
                                </a:lnTo>
                                <a:lnTo>
                                  <a:pt x="27" y="217"/>
                                </a:lnTo>
                                <a:lnTo>
                                  <a:pt x="29" y="216"/>
                                </a:lnTo>
                                <a:lnTo>
                                  <a:pt x="30" y="216"/>
                                </a:lnTo>
                                <a:lnTo>
                                  <a:pt x="31" y="215"/>
                                </a:lnTo>
                                <a:lnTo>
                                  <a:pt x="32" y="214"/>
                                </a:lnTo>
                                <a:lnTo>
                                  <a:pt x="34" y="213"/>
                                </a:lnTo>
                                <a:lnTo>
                                  <a:pt x="34" y="212"/>
                                </a:lnTo>
                                <a:lnTo>
                                  <a:pt x="36" y="211"/>
                                </a:lnTo>
                                <a:lnTo>
                                  <a:pt x="37" y="210"/>
                                </a:lnTo>
                                <a:lnTo>
                                  <a:pt x="38" y="208"/>
                                </a:lnTo>
                                <a:lnTo>
                                  <a:pt x="39" y="207"/>
                                </a:lnTo>
                                <a:lnTo>
                                  <a:pt x="41" y="205"/>
                                </a:lnTo>
                                <a:lnTo>
                                  <a:pt x="42" y="203"/>
                                </a:lnTo>
                                <a:lnTo>
                                  <a:pt x="43" y="200"/>
                                </a:lnTo>
                                <a:lnTo>
                                  <a:pt x="45" y="194"/>
                                </a:lnTo>
                                <a:lnTo>
                                  <a:pt x="47" y="188"/>
                                </a:lnTo>
                                <a:lnTo>
                                  <a:pt x="91" y="46"/>
                                </a:lnTo>
                                <a:lnTo>
                                  <a:pt x="93" y="43"/>
                                </a:lnTo>
                                <a:lnTo>
                                  <a:pt x="94" y="39"/>
                                </a:lnTo>
                                <a:lnTo>
                                  <a:pt x="95" y="36"/>
                                </a:lnTo>
                                <a:lnTo>
                                  <a:pt x="95" y="33"/>
                                </a:lnTo>
                                <a:lnTo>
                                  <a:pt x="96" y="31"/>
                                </a:lnTo>
                                <a:lnTo>
                                  <a:pt x="96" y="28"/>
                                </a:lnTo>
                                <a:lnTo>
                                  <a:pt x="96" y="27"/>
                                </a:lnTo>
                                <a:lnTo>
                                  <a:pt x="96" y="26"/>
                                </a:lnTo>
                                <a:lnTo>
                                  <a:pt x="96" y="24"/>
                                </a:lnTo>
                                <a:lnTo>
                                  <a:pt x="96" y="23"/>
                                </a:lnTo>
                                <a:lnTo>
                                  <a:pt x="95" y="22"/>
                                </a:lnTo>
                                <a:lnTo>
                                  <a:pt x="95" y="20"/>
                                </a:lnTo>
                                <a:lnTo>
                                  <a:pt x="94" y="19"/>
                                </a:lnTo>
                                <a:lnTo>
                                  <a:pt x="93" y="18"/>
                                </a:lnTo>
                                <a:lnTo>
                                  <a:pt x="92" y="16"/>
                                </a:lnTo>
                                <a:lnTo>
                                  <a:pt x="91" y="15"/>
                                </a:lnTo>
                                <a:lnTo>
                                  <a:pt x="90" y="14"/>
                                </a:lnTo>
                                <a:lnTo>
                                  <a:pt x="89" y="13"/>
                                </a:lnTo>
                                <a:lnTo>
                                  <a:pt x="87" y="12"/>
                                </a:lnTo>
                                <a:lnTo>
                                  <a:pt x="85" y="11"/>
                                </a:lnTo>
                                <a:lnTo>
                                  <a:pt x="84" y="10"/>
                                </a:lnTo>
                                <a:lnTo>
                                  <a:pt x="81" y="9"/>
                                </a:lnTo>
                                <a:lnTo>
                                  <a:pt x="80" y="8"/>
                                </a:lnTo>
                                <a:lnTo>
                                  <a:pt x="77" y="8"/>
                                </a:lnTo>
                                <a:lnTo>
                                  <a:pt x="69" y="5"/>
                                </a:lnTo>
                                <a:lnTo>
                                  <a:pt x="71" y="0"/>
                                </a:lnTo>
                                <a:lnTo>
                                  <a:pt x="165" y="28"/>
                                </a:lnTo>
                                <a:lnTo>
                                  <a:pt x="181" y="19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0" name="Freeform 50"/>
                        <wps:cNvSpPr>
                          <a:spLocks noEditPoints="1"/>
                        </wps:cNvSpPr>
                        <wps:spPr bwMode="auto">
                          <a:xfrm>
                            <a:off x="6838" y="3561"/>
                            <a:ext cx="172" cy="195"/>
                          </a:xfrm>
                          <a:custGeom>
                            <a:avLst/>
                            <a:gdLst>
                              <a:gd name="T0" fmla="*/ 86 w 235"/>
                              <a:gd name="T1" fmla="*/ 131 h 268"/>
                              <a:gd name="T2" fmla="*/ 64 w 235"/>
                              <a:gd name="T3" fmla="*/ 151 h 268"/>
                              <a:gd name="T4" fmla="*/ 61 w 235"/>
                              <a:gd name="T5" fmla="*/ 155 h 268"/>
                              <a:gd name="T6" fmla="*/ 58 w 235"/>
                              <a:gd name="T7" fmla="*/ 158 h 268"/>
                              <a:gd name="T8" fmla="*/ 55 w 235"/>
                              <a:gd name="T9" fmla="*/ 162 h 268"/>
                              <a:gd name="T10" fmla="*/ 54 w 235"/>
                              <a:gd name="T11" fmla="*/ 165 h 268"/>
                              <a:gd name="T12" fmla="*/ 54 w 235"/>
                              <a:gd name="T13" fmla="*/ 167 h 268"/>
                              <a:gd name="T14" fmla="*/ 53 w 235"/>
                              <a:gd name="T15" fmla="*/ 169 h 268"/>
                              <a:gd name="T16" fmla="*/ 53 w 235"/>
                              <a:gd name="T17" fmla="*/ 171 h 268"/>
                              <a:gd name="T18" fmla="*/ 53 w 235"/>
                              <a:gd name="T19" fmla="*/ 173 h 268"/>
                              <a:gd name="T20" fmla="*/ 54 w 235"/>
                              <a:gd name="T21" fmla="*/ 175 h 268"/>
                              <a:gd name="T22" fmla="*/ 54 w 235"/>
                              <a:gd name="T23" fmla="*/ 177 h 268"/>
                              <a:gd name="T24" fmla="*/ 55 w 235"/>
                              <a:gd name="T25" fmla="*/ 179 h 268"/>
                              <a:gd name="T26" fmla="*/ 57 w 235"/>
                              <a:gd name="T27" fmla="*/ 180 h 268"/>
                              <a:gd name="T28" fmla="*/ 60 w 235"/>
                              <a:gd name="T29" fmla="*/ 183 h 268"/>
                              <a:gd name="T30" fmla="*/ 65 w 235"/>
                              <a:gd name="T31" fmla="*/ 188 h 268"/>
                              <a:gd name="T32" fmla="*/ 71 w 235"/>
                              <a:gd name="T33" fmla="*/ 191 h 268"/>
                              <a:gd name="T34" fmla="*/ 73 w 235"/>
                              <a:gd name="T35" fmla="*/ 199 h 268"/>
                              <a:gd name="T36" fmla="*/ 3 w 235"/>
                              <a:gd name="T37" fmla="*/ 161 h 268"/>
                              <a:gd name="T38" fmla="*/ 6 w 235"/>
                              <a:gd name="T39" fmla="*/ 162 h 268"/>
                              <a:gd name="T40" fmla="*/ 9 w 235"/>
                              <a:gd name="T41" fmla="*/ 163 h 268"/>
                              <a:gd name="T42" fmla="*/ 12 w 235"/>
                              <a:gd name="T43" fmla="*/ 163 h 268"/>
                              <a:gd name="T44" fmla="*/ 15 w 235"/>
                              <a:gd name="T45" fmla="*/ 163 h 268"/>
                              <a:gd name="T46" fmla="*/ 18 w 235"/>
                              <a:gd name="T47" fmla="*/ 163 h 268"/>
                              <a:gd name="T48" fmla="*/ 21 w 235"/>
                              <a:gd name="T49" fmla="*/ 162 h 268"/>
                              <a:gd name="T50" fmla="*/ 24 w 235"/>
                              <a:gd name="T51" fmla="*/ 161 h 268"/>
                              <a:gd name="T52" fmla="*/ 27 w 235"/>
                              <a:gd name="T53" fmla="*/ 161 h 268"/>
                              <a:gd name="T54" fmla="*/ 33 w 235"/>
                              <a:gd name="T55" fmla="*/ 158 h 268"/>
                              <a:gd name="T56" fmla="*/ 41 w 235"/>
                              <a:gd name="T57" fmla="*/ 153 h 268"/>
                              <a:gd name="T58" fmla="*/ 50 w 235"/>
                              <a:gd name="T59" fmla="*/ 145 h 268"/>
                              <a:gd name="T60" fmla="*/ 55 w 235"/>
                              <a:gd name="T61" fmla="*/ 141 h 268"/>
                              <a:gd name="T62" fmla="*/ 60 w 235"/>
                              <a:gd name="T63" fmla="*/ 136 h 268"/>
                              <a:gd name="T64" fmla="*/ 218 w 235"/>
                              <a:gd name="T65" fmla="*/ 1 h 268"/>
                              <a:gd name="T66" fmla="*/ 217 w 235"/>
                              <a:gd name="T67" fmla="*/ 214 h 268"/>
                              <a:gd name="T68" fmla="*/ 218 w 235"/>
                              <a:gd name="T69" fmla="*/ 221 h 268"/>
                              <a:gd name="T70" fmla="*/ 218 w 235"/>
                              <a:gd name="T71" fmla="*/ 227 h 268"/>
                              <a:gd name="T72" fmla="*/ 220 w 235"/>
                              <a:gd name="T73" fmla="*/ 235 h 268"/>
                              <a:gd name="T74" fmla="*/ 220 w 235"/>
                              <a:gd name="T75" fmla="*/ 243 h 268"/>
                              <a:gd name="T76" fmla="*/ 223 w 235"/>
                              <a:gd name="T77" fmla="*/ 249 h 268"/>
                              <a:gd name="T78" fmla="*/ 224 w 235"/>
                              <a:gd name="T79" fmla="*/ 252 h 268"/>
                              <a:gd name="T80" fmla="*/ 227 w 235"/>
                              <a:gd name="T81" fmla="*/ 257 h 268"/>
                              <a:gd name="T82" fmla="*/ 231 w 235"/>
                              <a:gd name="T83" fmla="*/ 259 h 268"/>
                              <a:gd name="T84" fmla="*/ 235 w 235"/>
                              <a:gd name="T85" fmla="*/ 262 h 268"/>
                              <a:gd name="T86" fmla="*/ 126 w 235"/>
                              <a:gd name="T87" fmla="*/ 222 h 268"/>
                              <a:gd name="T88" fmla="*/ 133 w 235"/>
                              <a:gd name="T89" fmla="*/ 217 h 268"/>
                              <a:gd name="T90" fmla="*/ 139 w 235"/>
                              <a:gd name="T91" fmla="*/ 219 h 268"/>
                              <a:gd name="T92" fmla="*/ 144 w 235"/>
                              <a:gd name="T93" fmla="*/ 222 h 268"/>
                              <a:gd name="T94" fmla="*/ 149 w 235"/>
                              <a:gd name="T95" fmla="*/ 223 h 268"/>
                              <a:gd name="T96" fmla="*/ 153 w 235"/>
                              <a:gd name="T97" fmla="*/ 223 h 268"/>
                              <a:gd name="T98" fmla="*/ 155 w 235"/>
                              <a:gd name="T99" fmla="*/ 222 h 268"/>
                              <a:gd name="T100" fmla="*/ 157 w 235"/>
                              <a:gd name="T101" fmla="*/ 219 h 268"/>
                              <a:gd name="T102" fmla="*/ 159 w 235"/>
                              <a:gd name="T103" fmla="*/ 218 h 268"/>
                              <a:gd name="T104" fmla="*/ 160 w 235"/>
                              <a:gd name="T105" fmla="*/ 216 h 268"/>
                              <a:gd name="T106" fmla="*/ 161 w 235"/>
                              <a:gd name="T107" fmla="*/ 213 h 268"/>
                              <a:gd name="T108" fmla="*/ 162 w 235"/>
                              <a:gd name="T109" fmla="*/ 210 h 268"/>
                              <a:gd name="T110" fmla="*/ 162 w 235"/>
                              <a:gd name="T111" fmla="*/ 202 h 268"/>
                              <a:gd name="T112" fmla="*/ 163 w 235"/>
                              <a:gd name="T113" fmla="*/ 165 h 268"/>
                              <a:gd name="T114" fmla="*/ 163 w 235"/>
                              <a:gd name="T115" fmla="*/ 64 h 268"/>
                              <a:gd name="T116" fmla="*/ 162 w 235"/>
                              <a:gd name="T117" fmla="*/ 151 h 2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35" h="268">
                                <a:moveTo>
                                  <a:pt x="163" y="165"/>
                                </a:moveTo>
                                <a:lnTo>
                                  <a:pt x="86" y="131"/>
                                </a:lnTo>
                                <a:lnTo>
                                  <a:pt x="67" y="148"/>
                                </a:lnTo>
                                <a:lnTo>
                                  <a:pt x="64" y="151"/>
                                </a:lnTo>
                                <a:lnTo>
                                  <a:pt x="63" y="153"/>
                                </a:lnTo>
                                <a:lnTo>
                                  <a:pt x="61" y="155"/>
                                </a:lnTo>
                                <a:lnTo>
                                  <a:pt x="59" y="157"/>
                                </a:lnTo>
                                <a:lnTo>
                                  <a:pt x="58" y="158"/>
                                </a:lnTo>
                                <a:lnTo>
                                  <a:pt x="57" y="160"/>
                                </a:lnTo>
                                <a:lnTo>
                                  <a:pt x="55" y="162"/>
                                </a:lnTo>
                                <a:lnTo>
                                  <a:pt x="54" y="164"/>
                                </a:lnTo>
                                <a:lnTo>
                                  <a:pt x="54" y="165"/>
                                </a:lnTo>
                                <a:lnTo>
                                  <a:pt x="54" y="166"/>
                                </a:lnTo>
                                <a:lnTo>
                                  <a:pt x="54" y="167"/>
                                </a:lnTo>
                                <a:lnTo>
                                  <a:pt x="53" y="168"/>
                                </a:lnTo>
                                <a:lnTo>
                                  <a:pt x="53" y="169"/>
                                </a:lnTo>
                                <a:lnTo>
                                  <a:pt x="53" y="170"/>
                                </a:lnTo>
                                <a:lnTo>
                                  <a:pt x="53" y="171"/>
                                </a:lnTo>
                                <a:lnTo>
                                  <a:pt x="53" y="172"/>
                                </a:lnTo>
                                <a:lnTo>
                                  <a:pt x="53" y="173"/>
                                </a:lnTo>
                                <a:lnTo>
                                  <a:pt x="53" y="174"/>
                                </a:lnTo>
                                <a:lnTo>
                                  <a:pt x="54" y="175"/>
                                </a:lnTo>
                                <a:lnTo>
                                  <a:pt x="54" y="176"/>
                                </a:lnTo>
                                <a:lnTo>
                                  <a:pt x="54" y="177"/>
                                </a:lnTo>
                                <a:lnTo>
                                  <a:pt x="55" y="178"/>
                                </a:lnTo>
                                <a:lnTo>
                                  <a:pt x="55" y="179"/>
                                </a:lnTo>
                                <a:lnTo>
                                  <a:pt x="56" y="180"/>
                                </a:lnTo>
                                <a:lnTo>
                                  <a:pt x="57" y="180"/>
                                </a:lnTo>
                                <a:lnTo>
                                  <a:pt x="59" y="182"/>
                                </a:lnTo>
                                <a:lnTo>
                                  <a:pt x="60" y="183"/>
                                </a:lnTo>
                                <a:lnTo>
                                  <a:pt x="62" y="186"/>
                                </a:lnTo>
                                <a:lnTo>
                                  <a:pt x="65" y="188"/>
                                </a:lnTo>
                                <a:lnTo>
                                  <a:pt x="68" y="189"/>
                                </a:lnTo>
                                <a:lnTo>
                                  <a:pt x="71" y="191"/>
                                </a:lnTo>
                                <a:lnTo>
                                  <a:pt x="75" y="193"/>
                                </a:lnTo>
                                <a:lnTo>
                                  <a:pt x="73" y="199"/>
                                </a:lnTo>
                                <a:lnTo>
                                  <a:pt x="0" y="167"/>
                                </a:lnTo>
                                <a:lnTo>
                                  <a:pt x="3" y="161"/>
                                </a:lnTo>
                                <a:lnTo>
                                  <a:pt x="4" y="162"/>
                                </a:lnTo>
                                <a:lnTo>
                                  <a:pt x="6" y="162"/>
                                </a:lnTo>
                                <a:lnTo>
                                  <a:pt x="8" y="162"/>
                                </a:lnTo>
                                <a:lnTo>
                                  <a:pt x="9" y="163"/>
                                </a:lnTo>
                                <a:lnTo>
                                  <a:pt x="11" y="163"/>
                                </a:lnTo>
                                <a:lnTo>
                                  <a:pt x="12" y="163"/>
                                </a:lnTo>
                                <a:lnTo>
                                  <a:pt x="14" y="163"/>
                                </a:lnTo>
                                <a:lnTo>
                                  <a:pt x="15" y="163"/>
                                </a:lnTo>
                                <a:lnTo>
                                  <a:pt x="17" y="163"/>
                                </a:lnTo>
                                <a:lnTo>
                                  <a:pt x="18" y="163"/>
                                </a:lnTo>
                                <a:lnTo>
                                  <a:pt x="19" y="162"/>
                                </a:lnTo>
                                <a:lnTo>
                                  <a:pt x="21" y="162"/>
                                </a:lnTo>
                                <a:lnTo>
                                  <a:pt x="22" y="162"/>
                                </a:lnTo>
                                <a:lnTo>
                                  <a:pt x="24" y="161"/>
                                </a:lnTo>
                                <a:lnTo>
                                  <a:pt x="25" y="161"/>
                                </a:lnTo>
                                <a:lnTo>
                                  <a:pt x="27" y="161"/>
                                </a:lnTo>
                                <a:lnTo>
                                  <a:pt x="29" y="159"/>
                                </a:lnTo>
                                <a:lnTo>
                                  <a:pt x="33" y="158"/>
                                </a:lnTo>
                                <a:lnTo>
                                  <a:pt x="36" y="155"/>
                                </a:lnTo>
                                <a:lnTo>
                                  <a:pt x="41" y="153"/>
                                </a:lnTo>
                                <a:lnTo>
                                  <a:pt x="45" y="148"/>
                                </a:lnTo>
                                <a:lnTo>
                                  <a:pt x="50" y="145"/>
                                </a:lnTo>
                                <a:lnTo>
                                  <a:pt x="52" y="143"/>
                                </a:lnTo>
                                <a:lnTo>
                                  <a:pt x="55" y="141"/>
                                </a:lnTo>
                                <a:lnTo>
                                  <a:pt x="57" y="138"/>
                                </a:lnTo>
                                <a:lnTo>
                                  <a:pt x="60" y="136"/>
                                </a:lnTo>
                                <a:lnTo>
                                  <a:pt x="215" y="0"/>
                                </a:lnTo>
                                <a:lnTo>
                                  <a:pt x="218" y="1"/>
                                </a:lnTo>
                                <a:lnTo>
                                  <a:pt x="217" y="210"/>
                                </a:lnTo>
                                <a:lnTo>
                                  <a:pt x="217" y="214"/>
                                </a:lnTo>
                                <a:lnTo>
                                  <a:pt x="218" y="217"/>
                                </a:lnTo>
                                <a:lnTo>
                                  <a:pt x="218" y="221"/>
                                </a:lnTo>
                                <a:lnTo>
                                  <a:pt x="218" y="224"/>
                                </a:lnTo>
                                <a:lnTo>
                                  <a:pt x="218" y="227"/>
                                </a:lnTo>
                                <a:lnTo>
                                  <a:pt x="218" y="230"/>
                                </a:lnTo>
                                <a:lnTo>
                                  <a:pt x="220" y="235"/>
                                </a:lnTo>
                                <a:lnTo>
                                  <a:pt x="220" y="239"/>
                                </a:lnTo>
                                <a:lnTo>
                                  <a:pt x="220" y="243"/>
                                </a:lnTo>
                                <a:lnTo>
                                  <a:pt x="221" y="247"/>
                                </a:lnTo>
                                <a:lnTo>
                                  <a:pt x="223" y="249"/>
                                </a:lnTo>
                                <a:lnTo>
                                  <a:pt x="223" y="250"/>
                                </a:lnTo>
                                <a:lnTo>
                                  <a:pt x="224" y="252"/>
                                </a:lnTo>
                                <a:lnTo>
                                  <a:pt x="226" y="254"/>
                                </a:lnTo>
                                <a:lnTo>
                                  <a:pt x="227" y="257"/>
                                </a:lnTo>
                                <a:lnTo>
                                  <a:pt x="229" y="258"/>
                                </a:lnTo>
                                <a:lnTo>
                                  <a:pt x="231" y="259"/>
                                </a:lnTo>
                                <a:lnTo>
                                  <a:pt x="233" y="261"/>
                                </a:lnTo>
                                <a:lnTo>
                                  <a:pt x="235" y="262"/>
                                </a:lnTo>
                                <a:lnTo>
                                  <a:pt x="233" y="268"/>
                                </a:lnTo>
                                <a:lnTo>
                                  <a:pt x="126" y="222"/>
                                </a:lnTo>
                                <a:lnTo>
                                  <a:pt x="129" y="216"/>
                                </a:lnTo>
                                <a:lnTo>
                                  <a:pt x="133" y="217"/>
                                </a:lnTo>
                                <a:lnTo>
                                  <a:pt x="136" y="219"/>
                                </a:lnTo>
                                <a:lnTo>
                                  <a:pt x="139" y="219"/>
                                </a:lnTo>
                                <a:lnTo>
                                  <a:pt x="142" y="221"/>
                                </a:lnTo>
                                <a:lnTo>
                                  <a:pt x="144" y="222"/>
                                </a:lnTo>
                                <a:lnTo>
                                  <a:pt x="147" y="222"/>
                                </a:lnTo>
                                <a:lnTo>
                                  <a:pt x="149" y="223"/>
                                </a:lnTo>
                                <a:lnTo>
                                  <a:pt x="151" y="223"/>
                                </a:lnTo>
                                <a:lnTo>
                                  <a:pt x="153" y="223"/>
                                </a:lnTo>
                                <a:lnTo>
                                  <a:pt x="154" y="222"/>
                                </a:lnTo>
                                <a:lnTo>
                                  <a:pt x="155" y="222"/>
                                </a:lnTo>
                                <a:lnTo>
                                  <a:pt x="156" y="221"/>
                                </a:lnTo>
                                <a:lnTo>
                                  <a:pt x="157" y="219"/>
                                </a:lnTo>
                                <a:lnTo>
                                  <a:pt x="158" y="219"/>
                                </a:lnTo>
                                <a:lnTo>
                                  <a:pt x="159" y="218"/>
                                </a:lnTo>
                                <a:lnTo>
                                  <a:pt x="159" y="217"/>
                                </a:lnTo>
                                <a:lnTo>
                                  <a:pt x="160" y="216"/>
                                </a:lnTo>
                                <a:lnTo>
                                  <a:pt x="160" y="215"/>
                                </a:lnTo>
                                <a:lnTo>
                                  <a:pt x="161" y="213"/>
                                </a:lnTo>
                                <a:lnTo>
                                  <a:pt x="161" y="212"/>
                                </a:lnTo>
                                <a:lnTo>
                                  <a:pt x="162" y="210"/>
                                </a:lnTo>
                                <a:lnTo>
                                  <a:pt x="162" y="206"/>
                                </a:lnTo>
                                <a:lnTo>
                                  <a:pt x="162" y="202"/>
                                </a:lnTo>
                                <a:lnTo>
                                  <a:pt x="162" y="197"/>
                                </a:lnTo>
                                <a:lnTo>
                                  <a:pt x="163" y="165"/>
                                </a:lnTo>
                                <a:close/>
                                <a:moveTo>
                                  <a:pt x="162" y="151"/>
                                </a:moveTo>
                                <a:lnTo>
                                  <a:pt x="163" y="64"/>
                                </a:lnTo>
                                <a:lnTo>
                                  <a:pt x="97" y="123"/>
                                </a:lnTo>
                                <a:lnTo>
                                  <a:pt x="162" y="15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1" name="Freeform 51"/>
                        <wps:cNvSpPr>
                          <a:spLocks noEditPoints="1"/>
                        </wps:cNvSpPr>
                        <wps:spPr bwMode="auto">
                          <a:xfrm>
                            <a:off x="7073" y="3655"/>
                            <a:ext cx="214" cy="207"/>
                          </a:xfrm>
                          <a:custGeom>
                            <a:avLst/>
                            <a:gdLst>
                              <a:gd name="T0" fmla="*/ 15 w 290"/>
                              <a:gd name="T1" fmla="*/ 193 h 282"/>
                              <a:gd name="T2" fmla="*/ 24 w 290"/>
                              <a:gd name="T3" fmla="*/ 197 h 282"/>
                              <a:gd name="T4" fmla="*/ 31 w 290"/>
                              <a:gd name="T5" fmla="*/ 197 h 282"/>
                              <a:gd name="T6" fmla="*/ 38 w 290"/>
                              <a:gd name="T7" fmla="*/ 193 h 282"/>
                              <a:gd name="T8" fmla="*/ 47 w 290"/>
                              <a:gd name="T9" fmla="*/ 184 h 282"/>
                              <a:gd name="T10" fmla="*/ 76 w 290"/>
                              <a:gd name="T11" fmla="*/ 85 h 282"/>
                              <a:gd name="T12" fmla="*/ 148 w 290"/>
                              <a:gd name="T13" fmla="*/ 42 h 282"/>
                              <a:gd name="T14" fmla="*/ 153 w 290"/>
                              <a:gd name="T15" fmla="*/ 32 h 282"/>
                              <a:gd name="T16" fmla="*/ 153 w 290"/>
                              <a:gd name="T17" fmla="*/ 26 h 282"/>
                              <a:gd name="T18" fmla="*/ 149 w 290"/>
                              <a:gd name="T19" fmla="*/ 18 h 282"/>
                              <a:gd name="T20" fmla="*/ 142 w 290"/>
                              <a:gd name="T21" fmla="*/ 11 h 282"/>
                              <a:gd name="T22" fmla="*/ 230 w 290"/>
                              <a:gd name="T23" fmla="*/ 63 h 282"/>
                              <a:gd name="T24" fmla="*/ 249 w 290"/>
                              <a:gd name="T25" fmla="*/ 78 h 282"/>
                              <a:gd name="T26" fmla="*/ 264 w 290"/>
                              <a:gd name="T27" fmla="*/ 94 h 282"/>
                              <a:gd name="T28" fmla="*/ 275 w 290"/>
                              <a:gd name="T29" fmla="*/ 108 h 282"/>
                              <a:gd name="T30" fmla="*/ 284 w 290"/>
                              <a:gd name="T31" fmla="*/ 127 h 282"/>
                              <a:gd name="T32" fmla="*/ 289 w 290"/>
                              <a:gd name="T33" fmla="*/ 146 h 282"/>
                              <a:gd name="T34" fmla="*/ 290 w 290"/>
                              <a:gd name="T35" fmla="*/ 166 h 282"/>
                              <a:gd name="T36" fmla="*/ 287 w 290"/>
                              <a:gd name="T37" fmla="*/ 186 h 282"/>
                              <a:gd name="T38" fmla="*/ 281 w 290"/>
                              <a:gd name="T39" fmla="*/ 205 h 282"/>
                              <a:gd name="T40" fmla="*/ 271 w 290"/>
                              <a:gd name="T41" fmla="*/ 224 h 282"/>
                              <a:gd name="T42" fmla="*/ 261 w 290"/>
                              <a:gd name="T43" fmla="*/ 239 h 282"/>
                              <a:gd name="T44" fmla="*/ 250 w 290"/>
                              <a:gd name="T45" fmla="*/ 249 h 282"/>
                              <a:gd name="T46" fmla="*/ 240 w 290"/>
                              <a:gd name="T47" fmla="*/ 259 h 282"/>
                              <a:gd name="T48" fmla="*/ 228 w 290"/>
                              <a:gd name="T49" fmla="*/ 267 h 282"/>
                              <a:gd name="T50" fmla="*/ 216 w 290"/>
                              <a:gd name="T51" fmla="*/ 273 h 282"/>
                              <a:gd name="T52" fmla="*/ 205 w 290"/>
                              <a:gd name="T53" fmla="*/ 277 h 282"/>
                              <a:gd name="T54" fmla="*/ 191 w 290"/>
                              <a:gd name="T55" fmla="*/ 281 h 282"/>
                              <a:gd name="T56" fmla="*/ 167 w 290"/>
                              <a:gd name="T57" fmla="*/ 282 h 282"/>
                              <a:gd name="T58" fmla="*/ 143 w 290"/>
                              <a:gd name="T59" fmla="*/ 278 h 282"/>
                              <a:gd name="T60" fmla="*/ 117 w 290"/>
                              <a:gd name="T61" fmla="*/ 269 h 282"/>
                              <a:gd name="T62" fmla="*/ 101 w 290"/>
                              <a:gd name="T63" fmla="*/ 260 h 282"/>
                              <a:gd name="T64" fmla="*/ 205 w 290"/>
                              <a:gd name="T65" fmla="*/ 63 h 282"/>
                              <a:gd name="T66" fmla="*/ 98 w 290"/>
                              <a:gd name="T67" fmla="*/ 211 h 282"/>
                              <a:gd name="T68" fmla="*/ 90 w 290"/>
                              <a:gd name="T69" fmla="*/ 223 h 282"/>
                              <a:gd name="T70" fmla="*/ 88 w 290"/>
                              <a:gd name="T71" fmla="*/ 228 h 282"/>
                              <a:gd name="T72" fmla="*/ 89 w 290"/>
                              <a:gd name="T73" fmla="*/ 233 h 282"/>
                              <a:gd name="T74" fmla="*/ 93 w 290"/>
                              <a:gd name="T75" fmla="*/ 238 h 282"/>
                              <a:gd name="T76" fmla="*/ 102 w 290"/>
                              <a:gd name="T77" fmla="*/ 246 h 282"/>
                              <a:gd name="T78" fmla="*/ 117 w 290"/>
                              <a:gd name="T79" fmla="*/ 252 h 282"/>
                              <a:gd name="T80" fmla="*/ 132 w 290"/>
                              <a:gd name="T81" fmla="*/ 254 h 282"/>
                              <a:gd name="T82" fmla="*/ 147 w 290"/>
                              <a:gd name="T83" fmla="*/ 253 h 282"/>
                              <a:gd name="T84" fmla="*/ 168 w 290"/>
                              <a:gd name="T85" fmla="*/ 243 h 282"/>
                              <a:gd name="T86" fmla="*/ 181 w 290"/>
                              <a:gd name="T87" fmla="*/ 232 h 282"/>
                              <a:gd name="T88" fmla="*/ 192 w 290"/>
                              <a:gd name="T89" fmla="*/ 222 h 282"/>
                              <a:gd name="T90" fmla="*/ 202 w 290"/>
                              <a:gd name="T91" fmla="*/ 210 h 282"/>
                              <a:gd name="T92" fmla="*/ 212 w 290"/>
                              <a:gd name="T93" fmla="*/ 197 h 282"/>
                              <a:gd name="T94" fmla="*/ 227 w 290"/>
                              <a:gd name="T95" fmla="*/ 175 h 282"/>
                              <a:gd name="T96" fmla="*/ 237 w 290"/>
                              <a:gd name="T97" fmla="*/ 153 h 282"/>
                              <a:gd name="T98" fmla="*/ 242 w 290"/>
                              <a:gd name="T99" fmla="*/ 134 h 282"/>
                              <a:gd name="T100" fmla="*/ 244 w 290"/>
                              <a:gd name="T101" fmla="*/ 118 h 282"/>
                              <a:gd name="T102" fmla="*/ 242 w 290"/>
                              <a:gd name="T103" fmla="*/ 105 h 282"/>
                              <a:gd name="T104" fmla="*/ 238 w 290"/>
                              <a:gd name="T105" fmla="*/ 94 h 282"/>
                              <a:gd name="T106" fmla="*/ 233 w 290"/>
                              <a:gd name="T107" fmla="*/ 85 h 282"/>
                              <a:gd name="T108" fmla="*/ 225 w 290"/>
                              <a:gd name="T109" fmla="*/ 77 h 282"/>
                              <a:gd name="T110" fmla="*/ 213 w 290"/>
                              <a:gd name="T111" fmla="*/ 68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290" h="282">
                                <a:moveTo>
                                  <a:pt x="0" y="191"/>
                                </a:moveTo>
                                <a:lnTo>
                                  <a:pt x="4" y="186"/>
                                </a:lnTo>
                                <a:lnTo>
                                  <a:pt x="11" y="191"/>
                                </a:lnTo>
                                <a:lnTo>
                                  <a:pt x="13" y="192"/>
                                </a:lnTo>
                                <a:lnTo>
                                  <a:pt x="15" y="193"/>
                                </a:lnTo>
                                <a:lnTo>
                                  <a:pt x="17" y="194"/>
                                </a:lnTo>
                                <a:lnTo>
                                  <a:pt x="19" y="194"/>
                                </a:lnTo>
                                <a:lnTo>
                                  <a:pt x="21" y="195"/>
                                </a:lnTo>
                                <a:lnTo>
                                  <a:pt x="22" y="197"/>
                                </a:lnTo>
                                <a:lnTo>
                                  <a:pt x="24" y="197"/>
                                </a:lnTo>
                                <a:lnTo>
                                  <a:pt x="26" y="198"/>
                                </a:lnTo>
                                <a:lnTo>
                                  <a:pt x="27" y="198"/>
                                </a:lnTo>
                                <a:lnTo>
                                  <a:pt x="29" y="198"/>
                                </a:lnTo>
                                <a:lnTo>
                                  <a:pt x="30" y="197"/>
                                </a:lnTo>
                                <a:lnTo>
                                  <a:pt x="31" y="197"/>
                                </a:lnTo>
                                <a:lnTo>
                                  <a:pt x="33" y="197"/>
                                </a:lnTo>
                                <a:lnTo>
                                  <a:pt x="34" y="195"/>
                                </a:lnTo>
                                <a:lnTo>
                                  <a:pt x="36" y="194"/>
                                </a:lnTo>
                                <a:lnTo>
                                  <a:pt x="37" y="194"/>
                                </a:lnTo>
                                <a:lnTo>
                                  <a:pt x="38" y="193"/>
                                </a:lnTo>
                                <a:lnTo>
                                  <a:pt x="39" y="192"/>
                                </a:lnTo>
                                <a:lnTo>
                                  <a:pt x="41" y="191"/>
                                </a:lnTo>
                                <a:lnTo>
                                  <a:pt x="42" y="189"/>
                                </a:lnTo>
                                <a:lnTo>
                                  <a:pt x="45" y="187"/>
                                </a:lnTo>
                                <a:lnTo>
                                  <a:pt x="47" y="184"/>
                                </a:lnTo>
                                <a:lnTo>
                                  <a:pt x="49" y="181"/>
                                </a:lnTo>
                                <a:lnTo>
                                  <a:pt x="52" y="178"/>
                                </a:lnTo>
                                <a:lnTo>
                                  <a:pt x="97" y="115"/>
                                </a:lnTo>
                                <a:lnTo>
                                  <a:pt x="69" y="96"/>
                                </a:lnTo>
                                <a:lnTo>
                                  <a:pt x="76" y="85"/>
                                </a:lnTo>
                                <a:lnTo>
                                  <a:pt x="104" y="105"/>
                                </a:lnTo>
                                <a:lnTo>
                                  <a:pt x="141" y="51"/>
                                </a:lnTo>
                                <a:lnTo>
                                  <a:pt x="144" y="48"/>
                                </a:lnTo>
                                <a:lnTo>
                                  <a:pt x="146" y="45"/>
                                </a:lnTo>
                                <a:lnTo>
                                  <a:pt x="148" y="42"/>
                                </a:lnTo>
                                <a:lnTo>
                                  <a:pt x="149" y="39"/>
                                </a:lnTo>
                                <a:lnTo>
                                  <a:pt x="152" y="37"/>
                                </a:lnTo>
                                <a:lnTo>
                                  <a:pt x="152" y="35"/>
                                </a:lnTo>
                                <a:lnTo>
                                  <a:pt x="153" y="34"/>
                                </a:lnTo>
                                <a:lnTo>
                                  <a:pt x="153" y="32"/>
                                </a:lnTo>
                                <a:lnTo>
                                  <a:pt x="154" y="31"/>
                                </a:lnTo>
                                <a:lnTo>
                                  <a:pt x="154" y="30"/>
                                </a:lnTo>
                                <a:lnTo>
                                  <a:pt x="154" y="29"/>
                                </a:lnTo>
                                <a:lnTo>
                                  <a:pt x="153" y="28"/>
                                </a:lnTo>
                                <a:lnTo>
                                  <a:pt x="153" y="26"/>
                                </a:lnTo>
                                <a:lnTo>
                                  <a:pt x="153" y="25"/>
                                </a:lnTo>
                                <a:lnTo>
                                  <a:pt x="152" y="24"/>
                                </a:lnTo>
                                <a:lnTo>
                                  <a:pt x="152" y="22"/>
                                </a:lnTo>
                                <a:lnTo>
                                  <a:pt x="150" y="20"/>
                                </a:lnTo>
                                <a:lnTo>
                                  <a:pt x="149" y="18"/>
                                </a:lnTo>
                                <a:lnTo>
                                  <a:pt x="148" y="17"/>
                                </a:lnTo>
                                <a:lnTo>
                                  <a:pt x="146" y="15"/>
                                </a:lnTo>
                                <a:lnTo>
                                  <a:pt x="145" y="14"/>
                                </a:lnTo>
                                <a:lnTo>
                                  <a:pt x="144" y="12"/>
                                </a:lnTo>
                                <a:lnTo>
                                  <a:pt x="142" y="11"/>
                                </a:lnTo>
                                <a:lnTo>
                                  <a:pt x="140" y="10"/>
                                </a:lnTo>
                                <a:lnTo>
                                  <a:pt x="133" y="5"/>
                                </a:lnTo>
                                <a:lnTo>
                                  <a:pt x="137" y="0"/>
                                </a:lnTo>
                                <a:lnTo>
                                  <a:pt x="226" y="61"/>
                                </a:lnTo>
                                <a:lnTo>
                                  <a:pt x="230" y="63"/>
                                </a:lnTo>
                                <a:lnTo>
                                  <a:pt x="234" y="67"/>
                                </a:lnTo>
                                <a:lnTo>
                                  <a:pt x="238" y="69"/>
                                </a:lnTo>
                                <a:lnTo>
                                  <a:pt x="241" y="72"/>
                                </a:lnTo>
                                <a:lnTo>
                                  <a:pt x="245" y="75"/>
                                </a:lnTo>
                                <a:lnTo>
                                  <a:pt x="249" y="78"/>
                                </a:lnTo>
                                <a:lnTo>
                                  <a:pt x="252" y="81"/>
                                </a:lnTo>
                                <a:lnTo>
                                  <a:pt x="255" y="84"/>
                                </a:lnTo>
                                <a:lnTo>
                                  <a:pt x="259" y="87"/>
                                </a:lnTo>
                                <a:lnTo>
                                  <a:pt x="262" y="89"/>
                                </a:lnTo>
                                <a:lnTo>
                                  <a:pt x="264" y="94"/>
                                </a:lnTo>
                                <a:lnTo>
                                  <a:pt x="267" y="97"/>
                                </a:lnTo>
                                <a:lnTo>
                                  <a:pt x="269" y="99"/>
                                </a:lnTo>
                                <a:lnTo>
                                  <a:pt x="271" y="102"/>
                                </a:lnTo>
                                <a:lnTo>
                                  <a:pt x="273" y="105"/>
                                </a:lnTo>
                                <a:lnTo>
                                  <a:pt x="275" y="108"/>
                                </a:lnTo>
                                <a:lnTo>
                                  <a:pt x="277" y="112"/>
                                </a:lnTo>
                                <a:lnTo>
                                  <a:pt x="279" y="115"/>
                                </a:lnTo>
                                <a:lnTo>
                                  <a:pt x="281" y="119"/>
                                </a:lnTo>
                                <a:lnTo>
                                  <a:pt x="283" y="123"/>
                                </a:lnTo>
                                <a:lnTo>
                                  <a:pt x="284" y="127"/>
                                </a:lnTo>
                                <a:lnTo>
                                  <a:pt x="286" y="131"/>
                                </a:lnTo>
                                <a:lnTo>
                                  <a:pt x="286" y="135"/>
                                </a:lnTo>
                                <a:lnTo>
                                  <a:pt x="288" y="138"/>
                                </a:lnTo>
                                <a:lnTo>
                                  <a:pt x="288" y="142"/>
                                </a:lnTo>
                                <a:lnTo>
                                  <a:pt x="289" y="146"/>
                                </a:lnTo>
                                <a:lnTo>
                                  <a:pt x="290" y="150"/>
                                </a:lnTo>
                                <a:lnTo>
                                  <a:pt x="290" y="153"/>
                                </a:lnTo>
                                <a:lnTo>
                                  <a:pt x="290" y="157"/>
                                </a:lnTo>
                                <a:lnTo>
                                  <a:pt x="290" y="162"/>
                                </a:lnTo>
                                <a:lnTo>
                                  <a:pt x="290" y="166"/>
                                </a:lnTo>
                                <a:lnTo>
                                  <a:pt x="290" y="170"/>
                                </a:lnTo>
                                <a:lnTo>
                                  <a:pt x="289" y="174"/>
                                </a:lnTo>
                                <a:lnTo>
                                  <a:pt x="289" y="178"/>
                                </a:lnTo>
                                <a:lnTo>
                                  <a:pt x="288" y="182"/>
                                </a:lnTo>
                                <a:lnTo>
                                  <a:pt x="287" y="186"/>
                                </a:lnTo>
                                <a:lnTo>
                                  <a:pt x="286" y="189"/>
                                </a:lnTo>
                                <a:lnTo>
                                  <a:pt x="285" y="193"/>
                                </a:lnTo>
                                <a:lnTo>
                                  <a:pt x="284" y="198"/>
                                </a:lnTo>
                                <a:lnTo>
                                  <a:pt x="282" y="202"/>
                                </a:lnTo>
                                <a:lnTo>
                                  <a:pt x="281" y="205"/>
                                </a:lnTo>
                                <a:lnTo>
                                  <a:pt x="279" y="209"/>
                                </a:lnTo>
                                <a:lnTo>
                                  <a:pt x="277" y="213"/>
                                </a:lnTo>
                                <a:lnTo>
                                  <a:pt x="275" y="216"/>
                                </a:lnTo>
                                <a:lnTo>
                                  <a:pt x="273" y="220"/>
                                </a:lnTo>
                                <a:lnTo>
                                  <a:pt x="271" y="224"/>
                                </a:lnTo>
                                <a:lnTo>
                                  <a:pt x="269" y="227"/>
                                </a:lnTo>
                                <a:lnTo>
                                  <a:pt x="266" y="232"/>
                                </a:lnTo>
                                <a:lnTo>
                                  <a:pt x="264" y="234"/>
                                </a:lnTo>
                                <a:lnTo>
                                  <a:pt x="262" y="237"/>
                                </a:lnTo>
                                <a:lnTo>
                                  <a:pt x="261" y="239"/>
                                </a:lnTo>
                                <a:lnTo>
                                  <a:pt x="259" y="241"/>
                                </a:lnTo>
                                <a:lnTo>
                                  <a:pt x="256" y="243"/>
                                </a:lnTo>
                                <a:lnTo>
                                  <a:pt x="254" y="246"/>
                                </a:lnTo>
                                <a:lnTo>
                                  <a:pt x="252" y="247"/>
                                </a:lnTo>
                                <a:lnTo>
                                  <a:pt x="250" y="249"/>
                                </a:lnTo>
                                <a:lnTo>
                                  <a:pt x="248" y="252"/>
                                </a:lnTo>
                                <a:lnTo>
                                  <a:pt x="246" y="253"/>
                                </a:lnTo>
                                <a:lnTo>
                                  <a:pt x="244" y="255"/>
                                </a:lnTo>
                                <a:lnTo>
                                  <a:pt x="241" y="257"/>
                                </a:lnTo>
                                <a:lnTo>
                                  <a:pt x="240" y="259"/>
                                </a:lnTo>
                                <a:lnTo>
                                  <a:pt x="237" y="261"/>
                                </a:lnTo>
                                <a:lnTo>
                                  <a:pt x="235" y="261"/>
                                </a:lnTo>
                                <a:lnTo>
                                  <a:pt x="233" y="263"/>
                                </a:lnTo>
                                <a:lnTo>
                                  <a:pt x="231" y="264"/>
                                </a:lnTo>
                                <a:lnTo>
                                  <a:pt x="228" y="267"/>
                                </a:lnTo>
                                <a:lnTo>
                                  <a:pt x="226" y="268"/>
                                </a:lnTo>
                                <a:lnTo>
                                  <a:pt x="224" y="269"/>
                                </a:lnTo>
                                <a:lnTo>
                                  <a:pt x="221" y="271"/>
                                </a:lnTo>
                                <a:lnTo>
                                  <a:pt x="218" y="272"/>
                                </a:lnTo>
                                <a:lnTo>
                                  <a:pt x="216" y="273"/>
                                </a:lnTo>
                                <a:lnTo>
                                  <a:pt x="214" y="274"/>
                                </a:lnTo>
                                <a:lnTo>
                                  <a:pt x="211" y="275"/>
                                </a:lnTo>
                                <a:lnTo>
                                  <a:pt x="209" y="276"/>
                                </a:lnTo>
                                <a:lnTo>
                                  <a:pt x="207" y="277"/>
                                </a:lnTo>
                                <a:lnTo>
                                  <a:pt x="205" y="277"/>
                                </a:lnTo>
                                <a:lnTo>
                                  <a:pt x="202" y="278"/>
                                </a:lnTo>
                                <a:lnTo>
                                  <a:pt x="200" y="279"/>
                                </a:lnTo>
                                <a:lnTo>
                                  <a:pt x="198" y="280"/>
                                </a:lnTo>
                                <a:lnTo>
                                  <a:pt x="196" y="280"/>
                                </a:lnTo>
                                <a:lnTo>
                                  <a:pt x="191" y="281"/>
                                </a:lnTo>
                                <a:lnTo>
                                  <a:pt x="186" y="281"/>
                                </a:lnTo>
                                <a:lnTo>
                                  <a:pt x="181" y="282"/>
                                </a:lnTo>
                                <a:lnTo>
                                  <a:pt x="176" y="282"/>
                                </a:lnTo>
                                <a:lnTo>
                                  <a:pt x="172" y="282"/>
                                </a:lnTo>
                                <a:lnTo>
                                  <a:pt x="167" y="282"/>
                                </a:lnTo>
                                <a:lnTo>
                                  <a:pt x="163" y="281"/>
                                </a:lnTo>
                                <a:lnTo>
                                  <a:pt x="158" y="281"/>
                                </a:lnTo>
                                <a:lnTo>
                                  <a:pt x="154" y="280"/>
                                </a:lnTo>
                                <a:lnTo>
                                  <a:pt x="148" y="279"/>
                                </a:lnTo>
                                <a:lnTo>
                                  <a:pt x="143" y="278"/>
                                </a:lnTo>
                                <a:lnTo>
                                  <a:pt x="138" y="277"/>
                                </a:lnTo>
                                <a:lnTo>
                                  <a:pt x="133" y="275"/>
                                </a:lnTo>
                                <a:lnTo>
                                  <a:pt x="128" y="273"/>
                                </a:lnTo>
                                <a:lnTo>
                                  <a:pt x="122" y="271"/>
                                </a:lnTo>
                                <a:lnTo>
                                  <a:pt x="117" y="269"/>
                                </a:lnTo>
                                <a:lnTo>
                                  <a:pt x="114" y="267"/>
                                </a:lnTo>
                                <a:lnTo>
                                  <a:pt x="111" y="265"/>
                                </a:lnTo>
                                <a:lnTo>
                                  <a:pt x="108" y="264"/>
                                </a:lnTo>
                                <a:lnTo>
                                  <a:pt x="104" y="261"/>
                                </a:lnTo>
                                <a:lnTo>
                                  <a:pt x="101" y="260"/>
                                </a:lnTo>
                                <a:lnTo>
                                  <a:pt x="97" y="257"/>
                                </a:lnTo>
                                <a:lnTo>
                                  <a:pt x="93" y="254"/>
                                </a:lnTo>
                                <a:lnTo>
                                  <a:pt x="89" y="252"/>
                                </a:lnTo>
                                <a:lnTo>
                                  <a:pt x="0" y="191"/>
                                </a:lnTo>
                                <a:close/>
                                <a:moveTo>
                                  <a:pt x="205" y="63"/>
                                </a:moveTo>
                                <a:lnTo>
                                  <a:pt x="152" y="137"/>
                                </a:lnTo>
                                <a:lnTo>
                                  <a:pt x="195" y="167"/>
                                </a:lnTo>
                                <a:lnTo>
                                  <a:pt x="186" y="177"/>
                                </a:lnTo>
                                <a:lnTo>
                                  <a:pt x="143" y="147"/>
                                </a:lnTo>
                                <a:lnTo>
                                  <a:pt x="98" y="211"/>
                                </a:lnTo>
                                <a:lnTo>
                                  <a:pt x="96" y="214"/>
                                </a:lnTo>
                                <a:lnTo>
                                  <a:pt x="94" y="217"/>
                                </a:lnTo>
                                <a:lnTo>
                                  <a:pt x="92" y="219"/>
                                </a:lnTo>
                                <a:lnTo>
                                  <a:pt x="91" y="221"/>
                                </a:lnTo>
                                <a:lnTo>
                                  <a:pt x="90" y="223"/>
                                </a:lnTo>
                                <a:lnTo>
                                  <a:pt x="90" y="224"/>
                                </a:lnTo>
                                <a:lnTo>
                                  <a:pt x="89" y="226"/>
                                </a:lnTo>
                                <a:lnTo>
                                  <a:pt x="88" y="227"/>
                                </a:lnTo>
                                <a:lnTo>
                                  <a:pt x="88" y="228"/>
                                </a:lnTo>
                                <a:lnTo>
                                  <a:pt x="88" y="229"/>
                                </a:lnTo>
                                <a:lnTo>
                                  <a:pt x="89" y="230"/>
                                </a:lnTo>
                                <a:lnTo>
                                  <a:pt x="89" y="232"/>
                                </a:lnTo>
                                <a:lnTo>
                                  <a:pt x="89" y="233"/>
                                </a:lnTo>
                                <a:lnTo>
                                  <a:pt x="90" y="234"/>
                                </a:lnTo>
                                <a:lnTo>
                                  <a:pt x="90" y="235"/>
                                </a:lnTo>
                                <a:lnTo>
                                  <a:pt x="91" y="236"/>
                                </a:lnTo>
                                <a:lnTo>
                                  <a:pt x="92" y="238"/>
                                </a:lnTo>
                                <a:lnTo>
                                  <a:pt x="93" y="238"/>
                                </a:lnTo>
                                <a:lnTo>
                                  <a:pt x="94" y="240"/>
                                </a:lnTo>
                                <a:lnTo>
                                  <a:pt x="96" y="241"/>
                                </a:lnTo>
                                <a:lnTo>
                                  <a:pt x="97" y="242"/>
                                </a:lnTo>
                                <a:lnTo>
                                  <a:pt x="99" y="243"/>
                                </a:lnTo>
                                <a:lnTo>
                                  <a:pt x="102" y="246"/>
                                </a:lnTo>
                                <a:lnTo>
                                  <a:pt x="104" y="247"/>
                                </a:lnTo>
                                <a:lnTo>
                                  <a:pt x="107" y="249"/>
                                </a:lnTo>
                                <a:lnTo>
                                  <a:pt x="110" y="250"/>
                                </a:lnTo>
                                <a:lnTo>
                                  <a:pt x="113" y="251"/>
                                </a:lnTo>
                                <a:lnTo>
                                  <a:pt x="117" y="252"/>
                                </a:lnTo>
                                <a:lnTo>
                                  <a:pt x="120" y="253"/>
                                </a:lnTo>
                                <a:lnTo>
                                  <a:pt x="123" y="254"/>
                                </a:lnTo>
                                <a:lnTo>
                                  <a:pt x="126" y="254"/>
                                </a:lnTo>
                                <a:lnTo>
                                  <a:pt x="129" y="254"/>
                                </a:lnTo>
                                <a:lnTo>
                                  <a:pt x="132" y="254"/>
                                </a:lnTo>
                                <a:lnTo>
                                  <a:pt x="135" y="254"/>
                                </a:lnTo>
                                <a:lnTo>
                                  <a:pt x="138" y="254"/>
                                </a:lnTo>
                                <a:lnTo>
                                  <a:pt x="141" y="254"/>
                                </a:lnTo>
                                <a:lnTo>
                                  <a:pt x="144" y="253"/>
                                </a:lnTo>
                                <a:lnTo>
                                  <a:pt x="147" y="253"/>
                                </a:lnTo>
                                <a:lnTo>
                                  <a:pt x="152" y="251"/>
                                </a:lnTo>
                                <a:lnTo>
                                  <a:pt x="156" y="249"/>
                                </a:lnTo>
                                <a:lnTo>
                                  <a:pt x="160" y="247"/>
                                </a:lnTo>
                                <a:lnTo>
                                  <a:pt x="164" y="246"/>
                                </a:lnTo>
                                <a:lnTo>
                                  <a:pt x="168" y="243"/>
                                </a:lnTo>
                                <a:lnTo>
                                  <a:pt x="172" y="240"/>
                                </a:lnTo>
                                <a:lnTo>
                                  <a:pt x="176" y="237"/>
                                </a:lnTo>
                                <a:lnTo>
                                  <a:pt x="178" y="236"/>
                                </a:lnTo>
                                <a:lnTo>
                                  <a:pt x="180" y="234"/>
                                </a:lnTo>
                                <a:lnTo>
                                  <a:pt x="181" y="232"/>
                                </a:lnTo>
                                <a:lnTo>
                                  <a:pt x="184" y="229"/>
                                </a:lnTo>
                                <a:lnTo>
                                  <a:pt x="186" y="228"/>
                                </a:lnTo>
                                <a:lnTo>
                                  <a:pt x="189" y="226"/>
                                </a:lnTo>
                                <a:lnTo>
                                  <a:pt x="191" y="224"/>
                                </a:lnTo>
                                <a:lnTo>
                                  <a:pt x="192" y="222"/>
                                </a:lnTo>
                                <a:lnTo>
                                  <a:pt x="195" y="219"/>
                                </a:lnTo>
                                <a:lnTo>
                                  <a:pt x="197" y="217"/>
                                </a:lnTo>
                                <a:lnTo>
                                  <a:pt x="199" y="215"/>
                                </a:lnTo>
                                <a:lnTo>
                                  <a:pt x="201" y="213"/>
                                </a:lnTo>
                                <a:lnTo>
                                  <a:pt x="202" y="210"/>
                                </a:lnTo>
                                <a:lnTo>
                                  <a:pt x="205" y="208"/>
                                </a:lnTo>
                                <a:lnTo>
                                  <a:pt x="206" y="205"/>
                                </a:lnTo>
                                <a:lnTo>
                                  <a:pt x="209" y="203"/>
                                </a:lnTo>
                                <a:lnTo>
                                  <a:pt x="211" y="200"/>
                                </a:lnTo>
                                <a:lnTo>
                                  <a:pt x="212" y="197"/>
                                </a:lnTo>
                                <a:lnTo>
                                  <a:pt x="216" y="192"/>
                                </a:lnTo>
                                <a:lnTo>
                                  <a:pt x="219" y="187"/>
                                </a:lnTo>
                                <a:lnTo>
                                  <a:pt x="221" y="183"/>
                                </a:lnTo>
                                <a:lnTo>
                                  <a:pt x="225" y="179"/>
                                </a:lnTo>
                                <a:lnTo>
                                  <a:pt x="227" y="175"/>
                                </a:lnTo>
                                <a:lnTo>
                                  <a:pt x="230" y="170"/>
                                </a:lnTo>
                                <a:lnTo>
                                  <a:pt x="232" y="166"/>
                                </a:lnTo>
                                <a:lnTo>
                                  <a:pt x="234" y="162"/>
                                </a:lnTo>
                                <a:lnTo>
                                  <a:pt x="236" y="157"/>
                                </a:lnTo>
                                <a:lnTo>
                                  <a:pt x="237" y="153"/>
                                </a:lnTo>
                                <a:lnTo>
                                  <a:pt x="239" y="149"/>
                                </a:lnTo>
                                <a:lnTo>
                                  <a:pt x="240" y="145"/>
                                </a:lnTo>
                                <a:lnTo>
                                  <a:pt x="241" y="141"/>
                                </a:lnTo>
                                <a:lnTo>
                                  <a:pt x="242" y="138"/>
                                </a:lnTo>
                                <a:lnTo>
                                  <a:pt x="242" y="134"/>
                                </a:lnTo>
                                <a:lnTo>
                                  <a:pt x="243" y="130"/>
                                </a:lnTo>
                                <a:lnTo>
                                  <a:pt x="243" y="127"/>
                                </a:lnTo>
                                <a:lnTo>
                                  <a:pt x="244" y="124"/>
                                </a:lnTo>
                                <a:lnTo>
                                  <a:pt x="244" y="121"/>
                                </a:lnTo>
                                <a:lnTo>
                                  <a:pt x="244" y="118"/>
                                </a:lnTo>
                                <a:lnTo>
                                  <a:pt x="244" y="116"/>
                                </a:lnTo>
                                <a:lnTo>
                                  <a:pt x="244" y="113"/>
                                </a:lnTo>
                                <a:lnTo>
                                  <a:pt x="243" y="110"/>
                                </a:lnTo>
                                <a:lnTo>
                                  <a:pt x="243" y="108"/>
                                </a:lnTo>
                                <a:lnTo>
                                  <a:pt x="242" y="105"/>
                                </a:lnTo>
                                <a:lnTo>
                                  <a:pt x="242" y="103"/>
                                </a:lnTo>
                                <a:lnTo>
                                  <a:pt x="241" y="101"/>
                                </a:lnTo>
                                <a:lnTo>
                                  <a:pt x="240" y="99"/>
                                </a:lnTo>
                                <a:lnTo>
                                  <a:pt x="239" y="97"/>
                                </a:lnTo>
                                <a:lnTo>
                                  <a:pt x="238" y="94"/>
                                </a:lnTo>
                                <a:lnTo>
                                  <a:pt x="237" y="93"/>
                                </a:lnTo>
                                <a:lnTo>
                                  <a:pt x="236" y="89"/>
                                </a:lnTo>
                                <a:lnTo>
                                  <a:pt x="235" y="88"/>
                                </a:lnTo>
                                <a:lnTo>
                                  <a:pt x="234" y="87"/>
                                </a:lnTo>
                                <a:lnTo>
                                  <a:pt x="233" y="85"/>
                                </a:lnTo>
                                <a:lnTo>
                                  <a:pt x="232" y="84"/>
                                </a:lnTo>
                                <a:lnTo>
                                  <a:pt x="230" y="82"/>
                                </a:lnTo>
                                <a:lnTo>
                                  <a:pt x="228" y="81"/>
                                </a:lnTo>
                                <a:lnTo>
                                  <a:pt x="227" y="79"/>
                                </a:lnTo>
                                <a:lnTo>
                                  <a:pt x="225" y="77"/>
                                </a:lnTo>
                                <a:lnTo>
                                  <a:pt x="222" y="75"/>
                                </a:lnTo>
                                <a:lnTo>
                                  <a:pt x="220" y="74"/>
                                </a:lnTo>
                                <a:lnTo>
                                  <a:pt x="217" y="72"/>
                                </a:lnTo>
                                <a:lnTo>
                                  <a:pt x="215" y="70"/>
                                </a:lnTo>
                                <a:lnTo>
                                  <a:pt x="213" y="68"/>
                                </a:lnTo>
                                <a:lnTo>
                                  <a:pt x="210" y="67"/>
                                </a:lnTo>
                                <a:lnTo>
                                  <a:pt x="207" y="64"/>
                                </a:lnTo>
                                <a:lnTo>
                                  <a:pt x="205" y="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2" name="Freeform 52"/>
                        <wps:cNvSpPr>
                          <a:spLocks/>
                        </wps:cNvSpPr>
                        <wps:spPr bwMode="auto">
                          <a:xfrm>
                            <a:off x="7280" y="3826"/>
                            <a:ext cx="251" cy="233"/>
                          </a:xfrm>
                          <a:custGeom>
                            <a:avLst/>
                            <a:gdLst>
                              <a:gd name="T0" fmla="*/ 280 w 344"/>
                              <a:gd name="T1" fmla="*/ 173 h 317"/>
                              <a:gd name="T2" fmla="*/ 285 w 344"/>
                              <a:gd name="T3" fmla="*/ 167 h 317"/>
                              <a:gd name="T4" fmla="*/ 289 w 344"/>
                              <a:gd name="T5" fmla="*/ 162 h 317"/>
                              <a:gd name="T6" fmla="*/ 292 w 344"/>
                              <a:gd name="T7" fmla="*/ 158 h 317"/>
                              <a:gd name="T8" fmla="*/ 295 w 344"/>
                              <a:gd name="T9" fmla="*/ 154 h 317"/>
                              <a:gd name="T10" fmla="*/ 296 w 344"/>
                              <a:gd name="T11" fmla="*/ 150 h 317"/>
                              <a:gd name="T12" fmla="*/ 297 w 344"/>
                              <a:gd name="T13" fmla="*/ 146 h 317"/>
                              <a:gd name="T14" fmla="*/ 296 w 344"/>
                              <a:gd name="T15" fmla="*/ 141 h 317"/>
                              <a:gd name="T16" fmla="*/ 294 w 344"/>
                              <a:gd name="T17" fmla="*/ 135 h 317"/>
                              <a:gd name="T18" fmla="*/ 291 w 344"/>
                              <a:gd name="T19" fmla="*/ 130 h 317"/>
                              <a:gd name="T20" fmla="*/ 287 w 344"/>
                              <a:gd name="T21" fmla="*/ 126 h 317"/>
                              <a:gd name="T22" fmla="*/ 288 w 344"/>
                              <a:gd name="T23" fmla="*/ 118 h 317"/>
                              <a:gd name="T24" fmla="*/ 337 w 344"/>
                              <a:gd name="T25" fmla="*/ 176 h 317"/>
                              <a:gd name="T26" fmla="*/ 328 w 344"/>
                              <a:gd name="T27" fmla="*/ 170 h 317"/>
                              <a:gd name="T28" fmla="*/ 323 w 344"/>
                              <a:gd name="T29" fmla="*/ 167 h 317"/>
                              <a:gd name="T30" fmla="*/ 318 w 344"/>
                              <a:gd name="T31" fmla="*/ 166 h 317"/>
                              <a:gd name="T32" fmla="*/ 314 w 344"/>
                              <a:gd name="T33" fmla="*/ 166 h 317"/>
                              <a:gd name="T34" fmla="*/ 309 w 344"/>
                              <a:gd name="T35" fmla="*/ 168 h 317"/>
                              <a:gd name="T36" fmla="*/ 303 w 344"/>
                              <a:gd name="T37" fmla="*/ 172 h 317"/>
                              <a:gd name="T38" fmla="*/ 295 w 344"/>
                              <a:gd name="T39" fmla="*/ 177 h 317"/>
                              <a:gd name="T40" fmla="*/ 146 w 344"/>
                              <a:gd name="T41" fmla="*/ 317 h 317"/>
                              <a:gd name="T42" fmla="*/ 63 w 344"/>
                              <a:gd name="T43" fmla="*/ 168 h 317"/>
                              <a:gd name="T44" fmla="*/ 58 w 344"/>
                              <a:gd name="T45" fmla="*/ 174 h 317"/>
                              <a:gd name="T46" fmla="*/ 55 w 344"/>
                              <a:gd name="T47" fmla="*/ 179 h 317"/>
                              <a:gd name="T48" fmla="*/ 52 w 344"/>
                              <a:gd name="T49" fmla="*/ 183 h 317"/>
                              <a:gd name="T50" fmla="*/ 50 w 344"/>
                              <a:gd name="T51" fmla="*/ 188 h 317"/>
                              <a:gd name="T52" fmla="*/ 49 w 344"/>
                              <a:gd name="T53" fmla="*/ 192 h 317"/>
                              <a:gd name="T54" fmla="*/ 50 w 344"/>
                              <a:gd name="T55" fmla="*/ 196 h 317"/>
                              <a:gd name="T56" fmla="*/ 52 w 344"/>
                              <a:gd name="T57" fmla="*/ 200 h 317"/>
                              <a:gd name="T58" fmla="*/ 53 w 344"/>
                              <a:gd name="T59" fmla="*/ 204 h 317"/>
                              <a:gd name="T60" fmla="*/ 56 w 344"/>
                              <a:gd name="T61" fmla="*/ 208 h 317"/>
                              <a:gd name="T62" fmla="*/ 60 w 344"/>
                              <a:gd name="T63" fmla="*/ 214 h 317"/>
                              <a:gd name="T64" fmla="*/ 0 w 344"/>
                              <a:gd name="T65" fmla="*/ 162 h 317"/>
                              <a:gd name="T66" fmla="*/ 7 w 344"/>
                              <a:gd name="T67" fmla="*/ 161 h 317"/>
                              <a:gd name="T68" fmla="*/ 12 w 344"/>
                              <a:gd name="T69" fmla="*/ 165 h 317"/>
                              <a:gd name="T70" fmla="*/ 18 w 344"/>
                              <a:gd name="T71" fmla="*/ 168 h 317"/>
                              <a:gd name="T72" fmla="*/ 23 w 344"/>
                              <a:gd name="T73" fmla="*/ 170 h 317"/>
                              <a:gd name="T74" fmla="*/ 27 w 344"/>
                              <a:gd name="T75" fmla="*/ 172 h 317"/>
                              <a:gd name="T76" fmla="*/ 31 w 344"/>
                              <a:gd name="T77" fmla="*/ 173 h 317"/>
                              <a:gd name="T78" fmla="*/ 35 w 344"/>
                              <a:gd name="T79" fmla="*/ 172 h 317"/>
                              <a:gd name="T80" fmla="*/ 40 w 344"/>
                              <a:gd name="T81" fmla="*/ 169 h 317"/>
                              <a:gd name="T82" fmla="*/ 44 w 344"/>
                              <a:gd name="T83" fmla="*/ 167 h 317"/>
                              <a:gd name="T84" fmla="*/ 49 w 344"/>
                              <a:gd name="T85" fmla="*/ 163 h 317"/>
                              <a:gd name="T86" fmla="*/ 55 w 344"/>
                              <a:gd name="T87" fmla="*/ 159 h 317"/>
                              <a:gd name="T88" fmla="*/ 177 w 344"/>
                              <a:gd name="T89" fmla="*/ 34 h 317"/>
                              <a:gd name="T90" fmla="*/ 177 w 344"/>
                              <a:gd name="T91" fmla="*/ 26 h 317"/>
                              <a:gd name="T92" fmla="*/ 176 w 344"/>
                              <a:gd name="T93" fmla="*/ 20 h 317"/>
                              <a:gd name="T94" fmla="*/ 175 w 344"/>
                              <a:gd name="T95" fmla="*/ 15 h 317"/>
                              <a:gd name="T96" fmla="*/ 172 w 344"/>
                              <a:gd name="T97" fmla="*/ 10 h 317"/>
                              <a:gd name="T98" fmla="*/ 167 w 344"/>
                              <a:gd name="T99" fmla="*/ 5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344" h="317">
                                <a:moveTo>
                                  <a:pt x="231" y="59"/>
                                </a:moveTo>
                                <a:lnTo>
                                  <a:pt x="206" y="243"/>
                                </a:lnTo>
                                <a:lnTo>
                                  <a:pt x="280" y="173"/>
                                </a:lnTo>
                                <a:lnTo>
                                  <a:pt x="282" y="172"/>
                                </a:lnTo>
                                <a:lnTo>
                                  <a:pt x="284" y="169"/>
                                </a:lnTo>
                                <a:lnTo>
                                  <a:pt x="285" y="167"/>
                                </a:lnTo>
                                <a:lnTo>
                                  <a:pt x="287" y="165"/>
                                </a:lnTo>
                                <a:lnTo>
                                  <a:pt x="288" y="164"/>
                                </a:lnTo>
                                <a:lnTo>
                                  <a:pt x="289" y="162"/>
                                </a:lnTo>
                                <a:lnTo>
                                  <a:pt x="291" y="161"/>
                                </a:lnTo>
                                <a:lnTo>
                                  <a:pt x="292" y="160"/>
                                </a:lnTo>
                                <a:lnTo>
                                  <a:pt x="292" y="158"/>
                                </a:lnTo>
                                <a:lnTo>
                                  <a:pt x="293" y="157"/>
                                </a:lnTo>
                                <a:lnTo>
                                  <a:pt x="294" y="155"/>
                                </a:lnTo>
                                <a:lnTo>
                                  <a:pt x="295" y="154"/>
                                </a:lnTo>
                                <a:lnTo>
                                  <a:pt x="296" y="153"/>
                                </a:lnTo>
                                <a:lnTo>
                                  <a:pt x="296" y="151"/>
                                </a:lnTo>
                                <a:lnTo>
                                  <a:pt x="296" y="150"/>
                                </a:lnTo>
                                <a:lnTo>
                                  <a:pt x="297" y="149"/>
                                </a:lnTo>
                                <a:lnTo>
                                  <a:pt x="297" y="147"/>
                                </a:lnTo>
                                <a:lnTo>
                                  <a:pt x="297" y="146"/>
                                </a:lnTo>
                                <a:lnTo>
                                  <a:pt x="297" y="144"/>
                                </a:lnTo>
                                <a:lnTo>
                                  <a:pt x="296" y="143"/>
                                </a:lnTo>
                                <a:lnTo>
                                  <a:pt x="296" y="141"/>
                                </a:lnTo>
                                <a:lnTo>
                                  <a:pt x="295" y="139"/>
                                </a:lnTo>
                                <a:lnTo>
                                  <a:pt x="295" y="138"/>
                                </a:lnTo>
                                <a:lnTo>
                                  <a:pt x="294" y="135"/>
                                </a:lnTo>
                                <a:lnTo>
                                  <a:pt x="293" y="134"/>
                                </a:lnTo>
                                <a:lnTo>
                                  <a:pt x="292" y="132"/>
                                </a:lnTo>
                                <a:lnTo>
                                  <a:pt x="291" y="130"/>
                                </a:lnTo>
                                <a:lnTo>
                                  <a:pt x="290" y="129"/>
                                </a:lnTo>
                                <a:lnTo>
                                  <a:pt x="289" y="127"/>
                                </a:lnTo>
                                <a:lnTo>
                                  <a:pt x="287" y="126"/>
                                </a:lnTo>
                                <a:lnTo>
                                  <a:pt x="286" y="124"/>
                                </a:lnTo>
                                <a:lnTo>
                                  <a:pt x="284" y="122"/>
                                </a:lnTo>
                                <a:lnTo>
                                  <a:pt x="288" y="118"/>
                                </a:lnTo>
                                <a:lnTo>
                                  <a:pt x="344" y="173"/>
                                </a:lnTo>
                                <a:lnTo>
                                  <a:pt x="340" y="178"/>
                                </a:lnTo>
                                <a:lnTo>
                                  <a:pt x="337" y="176"/>
                                </a:lnTo>
                                <a:lnTo>
                                  <a:pt x="333" y="174"/>
                                </a:lnTo>
                                <a:lnTo>
                                  <a:pt x="331" y="172"/>
                                </a:lnTo>
                                <a:lnTo>
                                  <a:pt x="328" y="170"/>
                                </a:lnTo>
                                <a:lnTo>
                                  <a:pt x="327" y="169"/>
                                </a:lnTo>
                                <a:lnTo>
                                  <a:pt x="324" y="168"/>
                                </a:lnTo>
                                <a:lnTo>
                                  <a:pt x="323" y="167"/>
                                </a:lnTo>
                                <a:lnTo>
                                  <a:pt x="321" y="166"/>
                                </a:lnTo>
                                <a:lnTo>
                                  <a:pt x="320" y="166"/>
                                </a:lnTo>
                                <a:lnTo>
                                  <a:pt x="318" y="166"/>
                                </a:lnTo>
                                <a:lnTo>
                                  <a:pt x="317" y="166"/>
                                </a:lnTo>
                                <a:lnTo>
                                  <a:pt x="315" y="166"/>
                                </a:lnTo>
                                <a:lnTo>
                                  <a:pt x="314" y="166"/>
                                </a:lnTo>
                                <a:lnTo>
                                  <a:pt x="312" y="166"/>
                                </a:lnTo>
                                <a:lnTo>
                                  <a:pt x="310" y="167"/>
                                </a:lnTo>
                                <a:lnTo>
                                  <a:pt x="309" y="168"/>
                                </a:lnTo>
                                <a:lnTo>
                                  <a:pt x="307" y="169"/>
                                </a:lnTo>
                                <a:lnTo>
                                  <a:pt x="305" y="169"/>
                                </a:lnTo>
                                <a:lnTo>
                                  <a:pt x="303" y="172"/>
                                </a:lnTo>
                                <a:lnTo>
                                  <a:pt x="300" y="173"/>
                                </a:lnTo>
                                <a:lnTo>
                                  <a:pt x="297" y="175"/>
                                </a:lnTo>
                                <a:lnTo>
                                  <a:pt x="295" y="177"/>
                                </a:lnTo>
                                <a:lnTo>
                                  <a:pt x="292" y="180"/>
                                </a:lnTo>
                                <a:lnTo>
                                  <a:pt x="289" y="182"/>
                                </a:lnTo>
                                <a:lnTo>
                                  <a:pt x="146" y="317"/>
                                </a:lnTo>
                                <a:lnTo>
                                  <a:pt x="142" y="314"/>
                                </a:lnTo>
                                <a:lnTo>
                                  <a:pt x="172" y="64"/>
                                </a:lnTo>
                                <a:lnTo>
                                  <a:pt x="63" y="168"/>
                                </a:lnTo>
                                <a:lnTo>
                                  <a:pt x="62" y="169"/>
                                </a:lnTo>
                                <a:lnTo>
                                  <a:pt x="60" y="172"/>
                                </a:lnTo>
                                <a:lnTo>
                                  <a:pt x="58" y="174"/>
                                </a:lnTo>
                                <a:lnTo>
                                  <a:pt x="57" y="175"/>
                                </a:lnTo>
                                <a:lnTo>
                                  <a:pt x="56" y="177"/>
                                </a:lnTo>
                                <a:lnTo>
                                  <a:pt x="55" y="179"/>
                                </a:lnTo>
                                <a:lnTo>
                                  <a:pt x="54" y="180"/>
                                </a:lnTo>
                                <a:lnTo>
                                  <a:pt x="53" y="182"/>
                                </a:lnTo>
                                <a:lnTo>
                                  <a:pt x="52" y="183"/>
                                </a:lnTo>
                                <a:lnTo>
                                  <a:pt x="52" y="185"/>
                                </a:lnTo>
                                <a:lnTo>
                                  <a:pt x="50" y="186"/>
                                </a:lnTo>
                                <a:lnTo>
                                  <a:pt x="50" y="188"/>
                                </a:lnTo>
                                <a:lnTo>
                                  <a:pt x="49" y="189"/>
                                </a:lnTo>
                                <a:lnTo>
                                  <a:pt x="49" y="191"/>
                                </a:lnTo>
                                <a:lnTo>
                                  <a:pt x="49" y="192"/>
                                </a:lnTo>
                                <a:lnTo>
                                  <a:pt x="49" y="194"/>
                                </a:lnTo>
                                <a:lnTo>
                                  <a:pt x="50" y="195"/>
                                </a:lnTo>
                                <a:lnTo>
                                  <a:pt x="50" y="196"/>
                                </a:lnTo>
                                <a:lnTo>
                                  <a:pt x="50" y="198"/>
                                </a:lnTo>
                                <a:lnTo>
                                  <a:pt x="52" y="199"/>
                                </a:lnTo>
                                <a:lnTo>
                                  <a:pt x="52" y="200"/>
                                </a:lnTo>
                                <a:lnTo>
                                  <a:pt x="53" y="201"/>
                                </a:lnTo>
                                <a:lnTo>
                                  <a:pt x="53" y="203"/>
                                </a:lnTo>
                                <a:lnTo>
                                  <a:pt x="53" y="204"/>
                                </a:lnTo>
                                <a:lnTo>
                                  <a:pt x="54" y="205"/>
                                </a:lnTo>
                                <a:lnTo>
                                  <a:pt x="55" y="206"/>
                                </a:lnTo>
                                <a:lnTo>
                                  <a:pt x="56" y="208"/>
                                </a:lnTo>
                                <a:lnTo>
                                  <a:pt x="56" y="210"/>
                                </a:lnTo>
                                <a:lnTo>
                                  <a:pt x="58" y="212"/>
                                </a:lnTo>
                                <a:lnTo>
                                  <a:pt x="60" y="214"/>
                                </a:lnTo>
                                <a:lnTo>
                                  <a:pt x="64" y="218"/>
                                </a:lnTo>
                                <a:lnTo>
                                  <a:pt x="59" y="222"/>
                                </a:lnTo>
                                <a:lnTo>
                                  <a:pt x="0" y="162"/>
                                </a:lnTo>
                                <a:lnTo>
                                  <a:pt x="4" y="158"/>
                                </a:lnTo>
                                <a:lnTo>
                                  <a:pt x="6" y="160"/>
                                </a:lnTo>
                                <a:lnTo>
                                  <a:pt x="7" y="161"/>
                                </a:lnTo>
                                <a:lnTo>
                                  <a:pt x="9" y="163"/>
                                </a:lnTo>
                                <a:lnTo>
                                  <a:pt x="11" y="164"/>
                                </a:lnTo>
                                <a:lnTo>
                                  <a:pt x="12" y="165"/>
                                </a:lnTo>
                                <a:lnTo>
                                  <a:pt x="14" y="166"/>
                                </a:lnTo>
                                <a:lnTo>
                                  <a:pt x="17" y="167"/>
                                </a:lnTo>
                                <a:lnTo>
                                  <a:pt x="18" y="168"/>
                                </a:lnTo>
                                <a:lnTo>
                                  <a:pt x="20" y="169"/>
                                </a:lnTo>
                                <a:lnTo>
                                  <a:pt x="21" y="169"/>
                                </a:lnTo>
                                <a:lnTo>
                                  <a:pt x="23" y="170"/>
                                </a:lnTo>
                                <a:lnTo>
                                  <a:pt x="24" y="172"/>
                                </a:lnTo>
                                <a:lnTo>
                                  <a:pt x="26" y="172"/>
                                </a:lnTo>
                                <a:lnTo>
                                  <a:pt x="27" y="172"/>
                                </a:lnTo>
                                <a:lnTo>
                                  <a:pt x="28" y="173"/>
                                </a:lnTo>
                                <a:lnTo>
                                  <a:pt x="30" y="173"/>
                                </a:lnTo>
                                <a:lnTo>
                                  <a:pt x="31" y="173"/>
                                </a:lnTo>
                                <a:lnTo>
                                  <a:pt x="32" y="172"/>
                                </a:lnTo>
                                <a:lnTo>
                                  <a:pt x="34" y="172"/>
                                </a:lnTo>
                                <a:lnTo>
                                  <a:pt x="35" y="172"/>
                                </a:lnTo>
                                <a:lnTo>
                                  <a:pt x="37" y="170"/>
                                </a:lnTo>
                                <a:lnTo>
                                  <a:pt x="38" y="170"/>
                                </a:lnTo>
                                <a:lnTo>
                                  <a:pt x="40" y="169"/>
                                </a:lnTo>
                                <a:lnTo>
                                  <a:pt x="41" y="169"/>
                                </a:lnTo>
                                <a:lnTo>
                                  <a:pt x="42" y="168"/>
                                </a:lnTo>
                                <a:lnTo>
                                  <a:pt x="44" y="167"/>
                                </a:lnTo>
                                <a:lnTo>
                                  <a:pt x="46" y="165"/>
                                </a:lnTo>
                                <a:lnTo>
                                  <a:pt x="47" y="165"/>
                                </a:lnTo>
                                <a:lnTo>
                                  <a:pt x="49" y="163"/>
                                </a:lnTo>
                                <a:lnTo>
                                  <a:pt x="52" y="162"/>
                                </a:lnTo>
                                <a:lnTo>
                                  <a:pt x="53" y="161"/>
                                </a:lnTo>
                                <a:lnTo>
                                  <a:pt x="55" y="159"/>
                                </a:lnTo>
                                <a:lnTo>
                                  <a:pt x="175" y="45"/>
                                </a:lnTo>
                                <a:lnTo>
                                  <a:pt x="176" y="37"/>
                                </a:lnTo>
                                <a:lnTo>
                                  <a:pt x="177" y="34"/>
                                </a:lnTo>
                                <a:lnTo>
                                  <a:pt x="177" y="31"/>
                                </a:lnTo>
                                <a:lnTo>
                                  <a:pt x="177" y="28"/>
                                </a:lnTo>
                                <a:lnTo>
                                  <a:pt x="177" y="26"/>
                                </a:lnTo>
                                <a:lnTo>
                                  <a:pt x="177" y="24"/>
                                </a:lnTo>
                                <a:lnTo>
                                  <a:pt x="177" y="21"/>
                                </a:lnTo>
                                <a:lnTo>
                                  <a:pt x="176" y="20"/>
                                </a:lnTo>
                                <a:lnTo>
                                  <a:pt x="176" y="18"/>
                                </a:lnTo>
                                <a:lnTo>
                                  <a:pt x="175" y="17"/>
                                </a:lnTo>
                                <a:lnTo>
                                  <a:pt x="175" y="15"/>
                                </a:lnTo>
                                <a:lnTo>
                                  <a:pt x="174" y="13"/>
                                </a:lnTo>
                                <a:lnTo>
                                  <a:pt x="173" y="12"/>
                                </a:lnTo>
                                <a:lnTo>
                                  <a:pt x="172" y="10"/>
                                </a:lnTo>
                                <a:lnTo>
                                  <a:pt x="170" y="8"/>
                                </a:lnTo>
                                <a:lnTo>
                                  <a:pt x="168" y="6"/>
                                </a:lnTo>
                                <a:lnTo>
                                  <a:pt x="167" y="5"/>
                                </a:lnTo>
                                <a:lnTo>
                                  <a:pt x="171" y="0"/>
                                </a:lnTo>
                                <a:lnTo>
                                  <a:pt x="231" y="59"/>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3" name="Freeform 53"/>
                        <wps:cNvSpPr>
                          <a:spLocks/>
                        </wps:cNvSpPr>
                        <wps:spPr bwMode="auto">
                          <a:xfrm>
                            <a:off x="7456" y="3979"/>
                            <a:ext cx="208" cy="178"/>
                          </a:xfrm>
                          <a:custGeom>
                            <a:avLst/>
                            <a:gdLst>
                              <a:gd name="T0" fmla="*/ 272 w 277"/>
                              <a:gd name="T1" fmla="*/ 205 h 240"/>
                              <a:gd name="T2" fmla="*/ 269 w 277"/>
                              <a:gd name="T3" fmla="*/ 202 h 240"/>
                              <a:gd name="T4" fmla="*/ 266 w 277"/>
                              <a:gd name="T5" fmla="*/ 201 h 240"/>
                              <a:gd name="T6" fmla="*/ 263 w 277"/>
                              <a:gd name="T7" fmla="*/ 199 h 240"/>
                              <a:gd name="T8" fmla="*/ 261 w 277"/>
                              <a:gd name="T9" fmla="*/ 197 h 240"/>
                              <a:gd name="T10" fmla="*/ 258 w 277"/>
                              <a:gd name="T11" fmla="*/ 196 h 240"/>
                              <a:gd name="T12" fmla="*/ 254 w 277"/>
                              <a:gd name="T13" fmla="*/ 195 h 240"/>
                              <a:gd name="T14" fmla="*/ 250 w 277"/>
                              <a:gd name="T15" fmla="*/ 195 h 240"/>
                              <a:gd name="T16" fmla="*/ 247 w 277"/>
                              <a:gd name="T17" fmla="*/ 194 h 240"/>
                              <a:gd name="T18" fmla="*/ 240 w 277"/>
                              <a:gd name="T19" fmla="*/ 194 h 240"/>
                              <a:gd name="T20" fmla="*/ 229 w 277"/>
                              <a:gd name="T21" fmla="*/ 195 h 240"/>
                              <a:gd name="T22" fmla="*/ 216 w 277"/>
                              <a:gd name="T23" fmla="*/ 197 h 240"/>
                              <a:gd name="T24" fmla="*/ 205 w 277"/>
                              <a:gd name="T25" fmla="*/ 200 h 240"/>
                              <a:gd name="T26" fmla="*/ 4 w 277"/>
                              <a:gd name="T27" fmla="*/ 240 h 240"/>
                              <a:gd name="T28" fmla="*/ 106 w 277"/>
                              <a:gd name="T29" fmla="*/ 61 h 240"/>
                              <a:gd name="T30" fmla="*/ 110 w 277"/>
                              <a:gd name="T31" fmla="*/ 54 h 240"/>
                              <a:gd name="T32" fmla="*/ 118 w 277"/>
                              <a:gd name="T33" fmla="*/ 42 h 240"/>
                              <a:gd name="T34" fmla="*/ 123 w 277"/>
                              <a:gd name="T35" fmla="*/ 31 h 240"/>
                              <a:gd name="T36" fmla="*/ 126 w 277"/>
                              <a:gd name="T37" fmla="*/ 25 h 240"/>
                              <a:gd name="T38" fmla="*/ 127 w 277"/>
                              <a:gd name="T39" fmla="*/ 21 h 240"/>
                              <a:gd name="T40" fmla="*/ 127 w 277"/>
                              <a:gd name="T41" fmla="*/ 17 h 240"/>
                              <a:gd name="T42" fmla="*/ 126 w 277"/>
                              <a:gd name="T43" fmla="*/ 13 h 240"/>
                              <a:gd name="T44" fmla="*/ 125 w 277"/>
                              <a:gd name="T45" fmla="*/ 11 h 240"/>
                              <a:gd name="T46" fmla="*/ 124 w 277"/>
                              <a:gd name="T47" fmla="*/ 8 h 240"/>
                              <a:gd name="T48" fmla="*/ 123 w 277"/>
                              <a:gd name="T49" fmla="*/ 5 h 240"/>
                              <a:gd name="T50" fmla="*/ 127 w 277"/>
                              <a:gd name="T51" fmla="*/ 0 h 240"/>
                              <a:gd name="T52" fmla="*/ 189 w 277"/>
                              <a:gd name="T53" fmla="*/ 94 h 240"/>
                              <a:gd name="T54" fmla="*/ 186 w 277"/>
                              <a:gd name="T55" fmla="*/ 89 h 240"/>
                              <a:gd name="T56" fmla="*/ 184 w 277"/>
                              <a:gd name="T57" fmla="*/ 87 h 240"/>
                              <a:gd name="T58" fmla="*/ 181 w 277"/>
                              <a:gd name="T59" fmla="*/ 84 h 240"/>
                              <a:gd name="T60" fmla="*/ 177 w 277"/>
                              <a:gd name="T61" fmla="*/ 80 h 240"/>
                              <a:gd name="T62" fmla="*/ 174 w 277"/>
                              <a:gd name="T63" fmla="*/ 77 h 240"/>
                              <a:gd name="T64" fmla="*/ 171 w 277"/>
                              <a:gd name="T65" fmla="*/ 77 h 240"/>
                              <a:gd name="T66" fmla="*/ 169 w 277"/>
                              <a:gd name="T67" fmla="*/ 76 h 240"/>
                              <a:gd name="T68" fmla="*/ 167 w 277"/>
                              <a:gd name="T69" fmla="*/ 77 h 240"/>
                              <a:gd name="T70" fmla="*/ 163 w 277"/>
                              <a:gd name="T71" fmla="*/ 77 h 240"/>
                              <a:gd name="T72" fmla="*/ 161 w 277"/>
                              <a:gd name="T73" fmla="*/ 79 h 240"/>
                              <a:gd name="T74" fmla="*/ 158 w 277"/>
                              <a:gd name="T75" fmla="*/ 82 h 240"/>
                              <a:gd name="T76" fmla="*/ 156 w 277"/>
                              <a:gd name="T77" fmla="*/ 86 h 240"/>
                              <a:gd name="T78" fmla="*/ 149 w 277"/>
                              <a:gd name="T79" fmla="*/ 96 h 240"/>
                              <a:gd name="T80" fmla="*/ 78 w 277"/>
                              <a:gd name="T81" fmla="*/ 213 h 240"/>
                              <a:gd name="T82" fmla="*/ 196 w 277"/>
                              <a:gd name="T83" fmla="*/ 188 h 240"/>
                              <a:gd name="T84" fmla="*/ 209 w 277"/>
                              <a:gd name="T85" fmla="*/ 186 h 240"/>
                              <a:gd name="T86" fmla="*/ 219 w 277"/>
                              <a:gd name="T87" fmla="*/ 183 h 240"/>
                              <a:gd name="T88" fmla="*/ 222 w 277"/>
                              <a:gd name="T89" fmla="*/ 182 h 240"/>
                              <a:gd name="T90" fmla="*/ 224 w 277"/>
                              <a:gd name="T91" fmla="*/ 181 h 240"/>
                              <a:gd name="T92" fmla="*/ 228 w 277"/>
                              <a:gd name="T93" fmla="*/ 178 h 240"/>
                              <a:gd name="T94" fmla="*/ 230 w 277"/>
                              <a:gd name="T95" fmla="*/ 177 h 240"/>
                              <a:gd name="T96" fmla="*/ 232 w 277"/>
                              <a:gd name="T97" fmla="*/ 175 h 240"/>
                              <a:gd name="T98" fmla="*/ 233 w 277"/>
                              <a:gd name="T99" fmla="*/ 172 h 240"/>
                              <a:gd name="T100" fmla="*/ 234 w 277"/>
                              <a:gd name="T101" fmla="*/ 170 h 240"/>
                              <a:gd name="T102" fmla="*/ 236 w 277"/>
                              <a:gd name="T103" fmla="*/ 168 h 240"/>
                              <a:gd name="T104" fmla="*/ 236 w 277"/>
                              <a:gd name="T105" fmla="*/ 165 h 240"/>
                              <a:gd name="T106" fmla="*/ 236 w 277"/>
                              <a:gd name="T107" fmla="*/ 163 h 240"/>
                              <a:gd name="T108" fmla="*/ 234 w 277"/>
                              <a:gd name="T109" fmla="*/ 160 h 240"/>
                              <a:gd name="T110" fmla="*/ 233 w 277"/>
                              <a:gd name="T111" fmla="*/ 156 h 240"/>
                              <a:gd name="T112" fmla="*/ 231 w 277"/>
                              <a:gd name="T113" fmla="*/ 152 h 240"/>
                              <a:gd name="T114" fmla="*/ 228 w 277"/>
                              <a:gd name="T115" fmla="*/ 148 h 240"/>
                              <a:gd name="T116" fmla="*/ 225 w 277"/>
                              <a:gd name="T117" fmla="*/ 143 h 240"/>
                              <a:gd name="T118" fmla="*/ 277 w 277"/>
                              <a:gd name="T119" fmla="*/ 201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77" h="240">
                                <a:moveTo>
                                  <a:pt x="277" y="201"/>
                                </a:moveTo>
                                <a:lnTo>
                                  <a:pt x="272" y="205"/>
                                </a:lnTo>
                                <a:lnTo>
                                  <a:pt x="270" y="203"/>
                                </a:lnTo>
                                <a:lnTo>
                                  <a:pt x="269" y="202"/>
                                </a:lnTo>
                                <a:lnTo>
                                  <a:pt x="268" y="201"/>
                                </a:lnTo>
                                <a:lnTo>
                                  <a:pt x="266" y="201"/>
                                </a:lnTo>
                                <a:lnTo>
                                  <a:pt x="265" y="200"/>
                                </a:lnTo>
                                <a:lnTo>
                                  <a:pt x="263" y="199"/>
                                </a:lnTo>
                                <a:lnTo>
                                  <a:pt x="262" y="198"/>
                                </a:lnTo>
                                <a:lnTo>
                                  <a:pt x="261" y="197"/>
                                </a:lnTo>
                                <a:lnTo>
                                  <a:pt x="259" y="197"/>
                                </a:lnTo>
                                <a:lnTo>
                                  <a:pt x="258" y="196"/>
                                </a:lnTo>
                                <a:lnTo>
                                  <a:pt x="256" y="196"/>
                                </a:lnTo>
                                <a:lnTo>
                                  <a:pt x="254" y="195"/>
                                </a:lnTo>
                                <a:lnTo>
                                  <a:pt x="252" y="195"/>
                                </a:lnTo>
                                <a:lnTo>
                                  <a:pt x="250" y="195"/>
                                </a:lnTo>
                                <a:lnTo>
                                  <a:pt x="249" y="194"/>
                                </a:lnTo>
                                <a:lnTo>
                                  <a:pt x="247" y="194"/>
                                </a:lnTo>
                                <a:lnTo>
                                  <a:pt x="244" y="194"/>
                                </a:lnTo>
                                <a:lnTo>
                                  <a:pt x="240" y="194"/>
                                </a:lnTo>
                                <a:lnTo>
                                  <a:pt x="234" y="195"/>
                                </a:lnTo>
                                <a:lnTo>
                                  <a:pt x="229" y="195"/>
                                </a:lnTo>
                                <a:lnTo>
                                  <a:pt x="223" y="196"/>
                                </a:lnTo>
                                <a:lnTo>
                                  <a:pt x="216" y="197"/>
                                </a:lnTo>
                                <a:lnTo>
                                  <a:pt x="209" y="199"/>
                                </a:lnTo>
                                <a:lnTo>
                                  <a:pt x="205" y="200"/>
                                </a:lnTo>
                                <a:lnTo>
                                  <a:pt x="199" y="201"/>
                                </a:lnTo>
                                <a:lnTo>
                                  <a:pt x="4" y="240"/>
                                </a:lnTo>
                                <a:lnTo>
                                  <a:pt x="0" y="236"/>
                                </a:lnTo>
                                <a:lnTo>
                                  <a:pt x="106" y="61"/>
                                </a:lnTo>
                                <a:lnTo>
                                  <a:pt x="109" y="58"/>
                                </a:lnTo>
                                <a:lnTo>
                                  <a:pt x="110" y="54"/>
                                </a:lnTo>
                                <a:lnTo>
                                  <a:pt x="114" y="48"/>
                                </a:lnTo>
                                <a:lnTo>
                                  <a:pt x="118" y="42"/>
                                </a:lnTo>
                                <a:lnTo>
                                  <a:pt x="121" y="37"/>
                                </a:lnTo>
                                <a:lnTo>
                                  <a:pt x="123" y="31"/>
                                </a:lnTo>
                                <a:lnTo>
                                  <a:pt x="125" y="28"/>
                                </a:lnTo>
                                <a:lnTo>
                                  <a:pt x="126" y="25"/>
                                </a:lnTo>
                                <a:lnTo>
                                  <a:pt x="127" y="23"/>
                                </a:lnTo>
                                <a:lnTo>
                                  <a:pt x="127" y="21"/>
                                </a:lnTo>
                                <a:lnTo>
                                  <a:pt x="127" y="19"/>
                                </a:lnTo>
                                <a:lnTo>
                                  <a:pt x="127" y="17"/>
                                </a:lnTo>
                                <a:lnTo>
                                  <a:pt x="126" y="15"/>
                                </a:lnTo>
                                <a:lnTo>
                                  <a:pt x="126" y="13"/>
                                </a:lnTo>
                                <a:lnTo>
                                  <a:pt x="126" y="12"/>
                                </a:lnTo>
                                <a:lnTo>
                                  <a:pt x="125" y="11"/>
                                </a:lnTo>
                                <a:lnTo>
                                  <a:pt x="124" y="10"/>
                                </a:lnTo>
                                <a:lnTo>
                                  <a:pt x="124" y="8"/>
                                </a:lnTo>
                                <a:lnTo>
                                  <a:pt x="123" y="7"/>
                                </a:lnTo>
                                <a:lnTo>
                                  <a:pt x="123" y="5"/>
                                </a:lnTo>
                                <a:lnTo>
                                  <a:pt x="122" y="4"/>
                                </a:lnTo>
                                <a:lnTo>
                                  <a:pt x="127" y="0"/>
                                </a:lnTo>
                                <a:lnTo>
                                  <a:pt x="194" y="90"/>
                                </a:lnTo>
                                <a:lnTo>
                                  <a:pt x="189" y="94"/>
                                </a:lnTo>
                                <a:lnTo>
                                  <a:pt x="187" y="91"/>
                                </a:lnTo>
                                <a:lnTo>
                                  <a:pt x="186" y="89"/>
                                </a:lnTo>
                                <a:lnTo>
                                  <a:pt x="185" y="88"/>
                                </a:lnTo>
                                <a:lnTo>
                                  <a:pt x="184" y="87"/>
                                </a:lnTo>
                                <a:lnTo>
                                  <a:pt x="183" y="86"/>
                                </a:lnTo>
                                <a:lnTo>
                                  <a:pt x="181" y="84"/>
                                </a:lnTo>
                                <a:lnTo>
                                  <a:pt x="179" y="81"/>
                                </a:lnTo>
                                <a:lnTo>
                                  <a:pt x="177" y="80"/>
                                </a:lnTo>
                                <a:lnTo>
                                  <a:pt x="175" y="79"/>
                                </a:lnTo>
                                <a:lnTo>
                                  <a:pt x="174" y="77"/>
                                </a:lnTo>
                                <a:lnTo>
                                  <a:pt x="172" y="77"/>
                                </a:lnTo>
                                <a:lnTo>
                                  <a:pt x="171" y="77"/>
                                </a:lnTo>
                                <a:lnTo>
                                  <a:pt x="170" y="76"/>
                                </a:lnTo>
                                <a:lnTo>
                                  <a:pt x="169" y="76"/>
                                </a:lnTo>
                                <a:lnTo>
                                  <a:pt x="168" y="77"/>
                                </a:lnTo>
                                <a:lnTo>
                                  <a:pt x="167" y="77"/>
                                </a:lnTo>
                                <a:lnTo>
                                  <a:pt x="165" y="77"/>
                                </a:lnTo>
                                <a:lnTo>
                                  <a:pt x="163" y="77"/>
                                </a:lnTo>
                                <a:lnTo>
                                  <a:pt x="163" y="78"/>
                                </a:lnTo>
                                <a:lnTo>
                                  <a:pt x="161" y="79"/>
                                </a:lnTo>
                                <a:lnTo>
                                  <a:pt x="160" y="81"/>
                                </a:lnTo>
                                <a:lnTo>
                                  <a:pt x="158" y="82"/>
                                </a:lnTo>
                                <a:lnTo>
                                  <a:pt x="158" y="84"/>
                                </a:lnTo>
                                <a:lnTo>
                                  <a:pt x="156" y="86"/>
                                </a:lnTo>
                                <a:lnTo>
                                  <a:pt x="153" y="90"/>
                                </a:lnTo>
                                <a:lnTo>
                                  <a:pt x="149" y="96"/>
                                </a:lnTo>
                                <a:lnTo>
                                  <a:pt x="144" y="105"/>
                                </a:lnTo>
                                <a:lnTo>
                                  <a:pt x="78" y="213"/>
                                </a:lnTo>
                                <a:lnTo>
                                  <a:pt x="191" y="190"/>
                                </a:lnTo>
                                <a:lnTo>
                                  <a:pt x="196" y="188"/>
                                </a:lnTo>
                                <a:lnTo>
                                  <a:pt x="202" y="187"/>
                                </a:lnTo>
                                <a:lnTo>
                                  <a:pt x="209" y="186"/>
                                </a:lnTo>
                                <a:lnTo>
                                  <a:pt x="215" y="184"/>
                                </a:lnTo>
                                <a:lnTo>
                                  <a:pt x="219" y="183"/>
                                </a:lnTo>
                                <a:lnTo>
                                  <a:pt x="220" y="182"/>
                                </a:lnTo>
                                <a:lnTo>
                                  <a:pt x="222" y="182"/>
                                </a:lnTo>
                                <a:lnTo>
                                  <a:pt x="223" y="181"/>
                                </a:lnTo>
                                <a:lnTo>
                                  <a:pt x="224" y="181"/>
                                </a:lnTo>
                                <a:lnTo>
                                  <a:pt x="227" y="179"/>
                                </a:lnTo>
                                <a:lnTo>
                                  <a:pt x="228" y="178"/>
                                </a:lnTo>
                                <a:lnTo>
                                  <a:pt x="229" y="178"/>
                                </a:lnTo>
                                <a:lnTo>
                                  <a:pt x="230" y="177"/>
                                </a:lnTo>
                                <a:lnTo>
                                  <a:pt x="231" y="176"/>
                                </a:lnTo>
                                <a:lnTo>
                                  <a:pt x="232" y="175"/>
                                </a:lnTo>
                                <a:lnTo>
                                  <a:pt x="233" y="173"/>
                                </a:lnTo>
                                <a:lnTo>
                                  <a:pt x="233" y="172"/>
                                </a:lnTo>
                                <a:lnTo>
                                  <a:pt x="234" y="171"/>
                                </a:lnTo>
                                <a:lnTo>
                                  <a:pt x="234" y="170"/>
                                </a:lnTo>
                                <a:lnTo>
                                  <a:pt x="236" y="169"/>
                                </a:lnTo>
                                <a:lnTo>
                                  <a:pt x="236" y="168"/>
                                </a:lnTo>
                                <a:lnTo>
                                  <a:pt x="236" y="166"/>
                                </a:lnTo>
                                <a:lnTo>
                                  <a:pt x="236" y="165"/>
                                </a:lnTo>
                                <a:lnTo>
                                  <a:pt x="236" y="164"/>
                                </a:lnTo>
                                <a:lnTo>
                                  <a:pt x="236" y="163"/>
                                </a:lnTo>
                                <a:lnTo>
                                  <a:pt x="236" y="162"/>
                                </a:lnTo>
                                <a:lnTo>
                                  <a:pt x="234" y="160"/>
                                </a:lnTo>
                                <a:lnTo>
                                  <a:pt x="234" y="158"/>
                                </a:lnTo>
                                <a:lnTo>
                                  <a:pt x="233" y="156"/>
                                </a:lnTo>
                                <a:lnTo>
                                  <a:pt x="232" y="154"/>
                                </a:lnTo>
                                <a:lnTo>
                                  <a:pt x="231" y="152"/>
                                </a:lnTo>
                                <a:lnTo>
                                  <a:pt x="230" y="150"/>
                                </a:lnTo>
                                <a:lnTo>
                                  <a:pt x="228" y="148"/>
                                </a:lnTo>
                                <a:lnTo>
                                  <a:pt x="227" y="145"/>
                                </a:lnTo>
                                <a:lnTo>
                                  <a:pt x="225" y="143"/>
                                </a:lnTo>
                                <a:lnTo>
                                  <a:pt x="230" y="140"/>
                                </a:lnTo>
                                <a:lnTo>
                                  <a:pt x="277" y="20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4" name="Freeform 54"/>
                        <wps:cNvSpPr>
                          <a:spLocks/>
                        </wps:cNvSpPr>
                        <wps:spPr bwMode="auto">
                          <a:xfrm>
                            <a:off x="7523" y="4157"/>
                            <a:ext cx="225" cy="210"/>
                          </a:xfrm>
                          <a:custGeom>
                            <a:avLst/>
                            <a:gdLst>
                              <a:gd name="T0" fmla="*/ 160 w 305"/>
                              <a:gd name="T1" fmla="*/ 136 h 287"/>
                              <a:gd name="T2" fmla="*/ 165 w 305"/>
                              <a:gd name="T3" fmla="*/ 144 h 287"/>
                              <a:gd name="T4" fmla="*/ 172 w 305"/>
                              <a:gd name="T5" fmla="*/ 151 h 287"/>
                              <a:gd name="T6" fmla="*/ 179 w 305"/>
                              <a:gd name="T7" fmla="*/ 155 h 287"/>
                              <a:gd name="T8" fmla="*/ 189 w 305"/>
                              <a:gd name="T9" fmla="*/ 157 h 287"/>
                              <a:gd name="T10" fmla="*/ 198 w 305"/>
                              <a:gd name="T11" fmla="*/ 157 h 287"/>
                              <a:gd name="T12" fmla="*/ 208 w 305"/>
                              <a:gd name="T13" fmla="*/ 155 h 287"/>
                              <a:gd name="T14" fmla="*/ 221 w 305"/>
                              <a:gd name="T15" fmla="*/ 152 h 287"/>
                              <a:gd name="T16" fmla="*/ 233 w 305"/>
                              <a:gd name="T17" fmla="*/ 155 h 287"/>
                              <a:gd name="T18" fmla="*/ 127 w 305"/>
                              <a:gd name="T19" fmla="*/ 200 h 287"/>
                              <a:gd name="T20" fmla="*/ 139 w 305"/>
                              <a:gd name="T21" fmla="*/ 188 h 287"/>
                              <a:gd name="T22" fmla="*/ 146 w 305"/>
                              <a:gd name="T23" fmla="*/ 179 h 287"/>
                              <a:gd name="T24" fmla="*/ 151 w 305"/>
                              <a:gd name="T25" fmla="*/ 171 h 287"/>
                              <a:gd name="T26" fmla="*/ 152 w 305"/>
                              <a:gd name="T27" fmla="*/ 161 h 287"/>
                              <a:gd name="T28" fmla="*/ 151 w 305"/>
                              <a:gd name="T29" fmla="*/ 150 h 287"/>
                              <a:gd name="T30" fmla="*/ 144 w 305"/>
                              <a:gd name="T31" fmla="*/ 136 h 287"/>
                              <a:gd name="T32" fmla="*/ 73 w 305"/>
                              <a:gd name="T33" fmla="*/ 172 h 287"/>
                              <a:gd name="T34" fmla="*/ 65 w 305"/>
                              <a:gd name="T35" fmla="*/ 177 h 287"/>
                              <a:gd name="T36" fmla="*/ 62 w 305"/>
                              <a:gd name="T37" fmla="*/ 181 h 287"/>
                              <a:gd name="T38" fmla="*/ 60 w 305"/>
                              <a:gd name="T39" fmla="*/ 187 h 287"/>
                              <a:gd name="T40" fmla="*/ 61 w 305"/>
                              <a:gd name="T41" fmla="*/ 192 h 287"/>
                              <a:gd name="T42" fmla="*/ 63 w 305"/>
                              <a:gd name="T43" fmla="*/ 200 h 287"/>
                              <a:gd name="T44" fmla="*/ 75 w 305"/>
                              <a:gd name="T45" fmla="*/ 221 h 287"/>
                              <a:gd name="T46" fmla="*/ 84 w 305"/>
                              <a:gd name="T47" fmla="*/ 233 h 287"/>
                              <a:gd name="T48" fmla="*/ 94 w 305"/>
                              <a:gd name="T49" fmla="*/ 243 h 287"/>
                              <a:gd name="T50" fmla="*/ 104 w 305"/>
                              <a:gd name="T51" fmla="*/ 250 h 287"/>
                              <a:gd name="T52" fmla="*/ 117 w 305"/>
                              <a:gd name="T53" fmla="*/ 256 h 287"/>
                              <a:gd name="T54" fmla="*/ 129 w 305"/>
                              <a:gd name="T55" fmla="*/ 259 h 287"/>
                              <a:gd name="T56" fmla="*/ 142 w 305"/>
                              <a:gd name="T57" fmla="*/ 260 h 287"/>
                              <a:gd name="T58" fmla="*/ 158 w 305"/>
                              <a:gd name="T59" fmla="*/ 258 h 287"/>
                              <a:gd name="T60" fmla="*/ 96 w 305"/>
                              <a:gd name="T61" fmla="*/ 287 h 287"/>
                              <a:gd name="T62" fmla="*/ 11 w 305"/>
                              <a:gd name="T63" fmla="*/ 116 h 287"/>
                              <a:gd name="T64" fmla="*/ 17 w 305"/>
                              <a:gd name="T65" fmla="*/ 123 h 287"/>
                              <a:gd name="T66" fmla="*/ 22 w 305"/>
                              <a:gd name="T67" fmla="*/ 127 h 287"/>
                              <a:gd name="T68" fmla="*/ 27 w 305"/>
                              <a:gd name="T69" fmla="*/ 128 h 287"/>
                              <a:gd name="T70" fmla="*/ 33 w 305"/>
                              <a:gd name="T71" fmla="*/ 128 h 287"/>
                              <a:gd name="T72" fmla="*/ 42 w 305"/>
                              <a:gd name="T73" fmla="*/ 125 h 287"/>
                              <a:gd name="T74" fmla="*/ 192 w 305"/>
                              <a:gd name="T75" fmla="*/ 49 h 287"/>
                              <a:gd name="T76" fmla="*/ 203 w 305"/>
                              <a:gd name="T77" fmla="*/ 43 h 287"/>
                              <a:gd name="T78" fmla="*/ 211 w 305"/>
                              <a:gd name="T79" fmla="*/ 36 h 287"/>
                              <a:gd name="T80" fmla="*/ 213 w 305"/>
                              <a:gd name="T81" fmla="*/ 31 h 287"/>
                              <a:gd name="T82" fmla="*/ 214 w 305"/>
                              <a:gd name="T83" fmla="*/ 24 h 287"/>
                              <a:gd name="T84" fmla="*/ 212 w 305"/>
                              <a:gd name="T85" fmla="*/ 16 h 287"/>
                              <a:gd name="T86" fmla="*/ 211 w 305"/>
                              <a:gd name="T87" fmla="*/ 0 h 287"/>
                              <a:gd name="T88" fmla="*/ 242 w 305"/>
                              <a:gd name="T89" fmla="*/ 198 h 287"/>
                              <a:gd name="T90" fmla="*/ 251 w 305"/>
                              <a:gd name="T91" fmla="*/ 190 h 287"/>
                              <a:gd name="T92" fmla="*/ 258 w 305"/>
                              <a:gd name="T93" fmla="*/ 182 h 287"/>
                              <a:gd name="T94" fmla="*/ 263 w 305"/>
                              <a:gd name="T95" fmla="*/ 175 h 287"/>
                              <a:gd name="T96" fmla="*/ 267 w 305"/>
                              <a:gd name="T97" fmla="*/ 169 h 287"/>
                              <a:gd name="T98" fmla="*/ 268 w 305"/>
                              <a:gd name="T99" fmla="*/ 162 h 287"/>
                              <a:gd name="T100" fmla="*/ 269 w 305"/>
                              <a:gd name="T101" fmla="*/ 155 h 287"/>
                              <a:gd name="T102" fmla="*/ 269 w 305"/>
                              <a:gd name="T103" fmla="*/ 146 h 287"/>
                              <a:gd name="T104" fmla="*/ 268 w 305"/>
                              <a:gd name="T105" fmla="*/ 138 h 287"/>
                              <a:gd name="T106" fmla="*/ 262 w 305"/>
                              <a:gd name="T107" fmla="*/ 123 h 287"/>
                              <a:gd name="T108" fmla="*/ 253 w 305"/>
                              <a:gd name="T109" fmla="*/ 107 h 2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305" h="287">
                                <a:moveTo>
                                  <a:pt x="242" y="86"/>
                                </a:moveTo>
                                <a:lnTo>
                                  <a:pt x="156" y="130"/>
                                </a:lnTo>
                                <a:lnTo>
                                  <a:pt x="158" y="134"/>
                                </a:lnTo>
                                <a:lnTo>
                                  <a:pt x="160" y="136"/>
                                </a:lnTo>
                                <a:lnTo>
                                  <a:pt x="161" y="138"/>
                                </a:lnTo>
                                <a:lnTo>
                                  <a:pt x="162" y="140"/>
                                </a:lnTo>
                                <a:lnTo>
                                  <a:pt x="164" y="142"/>
                                </a:lnTo>
                                <a:lnTo>
                                  <a:pt x="165" y="144"/>
                                </a:lnTo>
                                <a:lnTo>
                                  <a:pt x="167" y="146"/>
                                </a:lnTo>
                                <a:lnTo>
                                  <a:pt x="169" y="147"/>
                                </a:lnTo>
                                <a:lnTo>
                                  <a:pt x="170" y="150"/>
                                </a:lnTo>
                                <a:lnTo>
                                  <a:pt x="172" y="151"/>
                                </a:lnTo>
                                <a:lnTo>
                                  <a:pt x="174" y="152"/>
                                </a:lnTo>
                                <a:lnTo>
                                  <a:pt x="176" y="153"/>
                                </a:lnTo>
                                <a:lnTo>
                                  <a:pt x="177" y="154"/>
                                </a:lnTo>
                                <a:lnTo>
                                  <a:pt x="179" y="155"/>
                                </a:lnTo>
                                <a:lnTo>
                                  <a:pt x="181" y="155"/>
                                </a:lnTo>
                                <a:lnTo>
                                  <a:pt x="183" y="156"/>
                                </a:lnTo>
                                <a:lnTo>
                                  <a:pt x="187" y="156"/>
                                </a:lnTo>
                                <a:lnTo>
                                  <a:pt x="189" y="157"/>
                                </a:lnTo>
                                <a:lnTo>
                                  <a:pt x="191" y="157"/>
                                </a:lnTo>
                                <a:lnTo>
                                  <a:pt x="193" y="157"/>
                                </a:lnTo>
                                <a:lnTo>
                                  <a:pt x="196" y="157"/>
                                </a:lnTo>
                                <a:lnTo>
                                  <a:pt x="198" y="157"/>
                                </a:lnTo>
                                <a:lnTo>
                                  <a:pt x="201" y="156"/>
                                </a:lnTo>
                                <a:lnTo>
                                  <a:pt x="203" y="156"/>
                                </a:lnTo>
                                <a:lnTo>
                                  <a:pt x="206" y="155"/>
                                </a:lnTo>
                                <a:lnTo>
                                  <a:pt x="208" y="155"/>
                                </a:lnTo>
                                <a:lnTo>
                                  <a:pt x="211" y="155"/>
                                </a:lnTo>
                                <a:lnTo>
                                  <a:pt x="214" y="154"/>
                                </a:lnTo>
                                <a:lnTo>
                                  <a:pt x="216" y="153"/>
                                </a:lnTo>
                                <a:lnTo>
                                  <a:pt x="221" y="152"/>
                                </a:lnTo>
                                <a:lnTo>
                                  <a:pt x="223" y="151"/>
                                </a:lnTo>
                                <a:lnTo>
                                  <a:pt x="227" y="150"/>
                                </a:lnTo>
                                <a:lnTo>
                                  <a:pt x="230" y="149"/>
                                </a:lnTo>
                                <a:lnTo>
                                  <a:pt x="233" y="155"/>
                                </a:lnTo>
                                <a:lnTo>
                                  <a:pt x="122" y="210"/>
                                </a:lnTo>
                                <a:lnTo>
                                  <a:pt x="119" y="205"/>
                                </a:lnTo>
                                <a:lnTo>
                                  <a:pt x="123" y="202"/>
                                </a:lnTo>
                                <a:lnTo>
                                  <a:pt x="127" y="200"/>
                                </a:lnTo>
                                <a:lnTo>
                                  <a:pt x="130" y="197"/>
                                </a:lnTo>
                                <a:lnTo>
                                  <a:pt x="133" y="194"/>
                                </a:lnTo>
                                <a:lnTo>
                                  <a:pt x="136" y="191"/>
                                </a:lnTo>
                                <a:lnTo>
                                  <a:pt x="139" y="188"/>
                                </a:lnTo>
                                <a:lnTo>
                                  <a:pt x="141" y="186"/>
                                </a:lnTo>
                                <a:lnTo>
                                  <a:pt x="144" y="182"/>
                                </a:lnTo>
                                <a:lnTo>
                                  <a:pt x="145" y="180"/>
                                </a:lnTo>
                                <a:lnTo>
                                  <a:pt x="146" y="179"/>
                                </a:lnTo>
                                <a:lnTo>
                                  <a:pt x="146" y="177"/>
                                </a:lnTo>
                                <a:lnTo>
                                  <a:pt x="147" y="176"/>
                                </a:lnTo>
                                <a:lnTo>
                                  <a:pt x="150" y="173"/>
                                </a:lnTo>
                                <a:lnTo>
                                  <a:pt x="151" y="171"/>
                                </a:lnTo>
                                <a:lnTo>
                                  <a:pt x="152" y="168"/>
                                </a:lnTo>
                                <a:lnTo>
                                  <a:pt x="152" y="166"/>
                                </a:lnTo>
                                <a:lnTo>
                                  <a:pt x="152" y="163"/>
                                </a:lnTo>
                                <a:lnTo>
                                  <a:pt x="152" y="161"/>
                                </a:lnTo>
                                <a:lnTo>
                                  <a:pt x="152" y="158"/>
                                </a:lnTo>
                                <a:lnTo>
                                  <a:pt x="152" y="155"/>
                                </a:lnTo>
                                <a:lnTo>
                                  <a:pt x="152" y="153"/>
                                </a:lnTo>
                                <a:lnTo>
                                  <a:pt x="151" y="150"/>
                                </a:lnTo>
                                <a:lnTo>
                                  <a:pt x="149" y="146"/>
                                </a:lnTo>
                                <a:lnTo>
                                  <a:pt x="147" y="142"/>
                                </a:lnTo>
                                <a:lnTo>
                                  <a:pt x="146" y="139"/>
                                </a:lnTo>
                                <a:lnTo>
                                  <a:pt x="144" y="136"/>
                                </a:lnTo>
                                <a:lnTo>
                                  <a:pt x="85" y="166"/>
                                </a:lnTo>
                                <a:lnTo>
                                  <a:pt x="81" y="169"/>
                                </a:lnTo>
                                <a:lnTo>
                                  <a:pt x="76" y="170"/>
                                </a:lnTo>
                                <a:lnTo>
                                  <a:pt x="73" y="172"/>
                                </a:lnTo>
                                <a:lnTo>
                                  <a:pt x="70" y="174"/>
                                </a:lnTo>
                                <a:lnTo>
                                  <a:pt x="68" y="175"/>
                                </a:lnTo>
                                <a:lnTo>
                                  <a:pt x="66" y="177"/>
                                </a:lnTo>
                                <a:lnTo>
                                  <a:pt x="65" y="177"/>
                                </a:lnTo>
                                <a:lnTo>
                                  <a:pt x="63" y="179"/>
                                </a:lnTo>
                                <a:lnTo>
                                  <a:pt x="62" y="180"/>
                                </a:lnTo>
                                <a:lnTo>
                                  <a:pt x="62" y="181"/>
                                </a:lnTo>
                                <a:lnTo>
                                  <a:pt x="61" y="182"/>
                                </a:lnTo>
                                <a:lnTo>
                                  <a:pt x="61" y="184"/>
                                </a:lnTo>
                                <a:lnTo>
                                  <a:pt x="61" y="186"/>
                                </a:lnTo>
                                <a:lnTo>
                                  <a:pt x="60" y="187"/>
                                </a:lnTo>
                                <a:lnTo>
                                  <a:pt x="60" y="188"/>
                                </a:lnTo>
                                <a:lnTo>
                                  <a:pt x="60" y="190"/>
                                </a:lnTo>
                                <a:lnTo>
                                  <a:pt x="60" y="191"/>
                                </a:lnTo>
                                <a:lnTo>
                                  <a:pt x="61" y="192"/>
                                </a:lnTo>
                                <a:lnTo>
                                  <a:pt x="61" y="194"/>
                                </a:lnTo>
                                <a:lnTo>
                                  <a:pt x="62" y="196"/>
                                </a:lnTo>
                                <a:lnTo>
                                  <a:pt x="62" y="197"/>
                                </a:lnTo>
                                <a:lnTo>
                                  <a:pt x="63" y="200"/>
                                </a:lnTo>
                                <a:lnTo>
                                  <a:pt x="64" y="202"/>
                                </a:lnTo>
                                <a:lnTo>
                                  <a:pt x="71" y="213"/>
                                </a:lnTo>
                                <a:lnTo>
                                  <a:pt x="73" y="216"/>
                                </a:lnTo>
                                <a:lnTo>
                                  <a:pt x="75" y="221"/>
                                </a:lnTo>
                                <a:lnTo>
                                  <a:pt x="78" y="224"/>
                                </a:lnTo>
                                <a:lnTo>
                                  <a:pt x="80" y="227"/>
                                </a:lnTo>
                                <a:lnTo>
                                  <a:pt x="82" y="230"/>
                                </a:lnTo>
                                <a:lnTo>
                                  <a:pt x="84" y="233"/>
                                </a:lnTo>
                                <a:lnTo>
                                  <a:pt x="87" y="236"/>
                                </a:lnTo>
                                <a:lnTo>
                                  <a:pt x="89" y="238"/>
                                </a:lnTo>
                                <a:lnTo>
                                  <a:pt x="91" y="240"/>
                                </a:lnTo>
                                <a:lnTo>
                                  <a:pt x="94" y="243"/>
                                </a:lnTo>
                                <a:lnTo>
                                  <a:pt x="96" y="244"/>
                                </a:lnTo>
                                <a:lnTo>
                                  <a:pt x="99" y="246"/>
                                </a:lnTo>
                                <a:lnTo>
                                  <a:pt x="101" y="248"/>
                                </a:lnTo>
                                <a:lnTo>
                                  <a:pt x="104" y="250"/>
                                </a:lnTo>
                                <a:lnTo>
                                  <a:pt x="107" y="251"/>
                                </a:lnTo>
                                <a:lnTo>
                                  <a:pt x="110" y="252"/>
                                </a:lnTo>
                                <a:lnTo>
                                  <a:pt x="112" y="255"/>
                                </a:lnTo>
                                <a:lnTo>
                                  <a:pt x="117" y="256"/>
                                </a:lnTo>
                                <a:lnTo>
                                  <a:pt x="119" y="257"/>
                                </a:lnTo>
                                <a:lnTo>
                                  <a:pt x="122" y="257"/>
                                </a:lnTo>
                                <a:lnTo>
                                  <a:pt x="126" y="258"/>
                                </a:lnTo>
                                <a:lnTo>
                                  <a:pt x="129" y="259"/>
                                </a:lnTo>
                                <a:lnTo>
                                  <a:pt x="132" y="259"/>
                                </a:lnTo>
                                <a:lnTo>
                                  <a:pt x="135" y="260"/>
                                </a:lnTo>
                                <a:lnTo>
                                  <a:pt x="139" y="260"/>
                                </a:lnTo>
                                <a:lnTo>
                                  <a:pt x="142" y="260"/>
                                </a:lnTo>
                                <a:lnTo>
                                  <a:pt x="146" y="260"/>
                                </a:lnTo>
                                <a:lnTo>
                                  <a:pt x="150" y="259"/>
                                </a:lnTo>
                                <a:lnTo>
                                  <a:pt x="154" y="259"/>
                                </a:lnTo>
                                <a:lnTo>
                                  <a:pt x="158" y="258"/>
                                </a:lnTo>
                                <a:lnTo>
                                  <a:pt x="162" y="258"/>
                                </a:lnTo>
                                <a:lnTo>
                                  <a:pt x="166" y="257"/>
                                </a:lnTo>
                                <a:lnTo>
                                  <a:pt x="168" y="263"/>
                                </a:lnTo>
                                <a:lnTo>
                                  <a:pt x="96" y="287"/>
                                </a:lnTo>
                                <a:lnTo>
                                  <a:pt x="0" y="109"/>
                                </a:lnTo>
                                <a:lnTo>
                                  <a:pt x="7" y="106"/>
                                </a:lnTo>
                                <a:lnTo>
                                  <a:pt x="10" y="114"/>
                                </a:lnTo>
                                <a:lnTo>
                                  <a:pt x="11" y="116"/>
                                </a:lnTo>
                                <a:lnTo>
                                  <a:pt x="12" y="118"/>
                                </a:lnTo>
                                <a:lnTo>
                                  <a:pt x="14" y="119"/>
                                </a:lnTo>
                                <a:lnTo>
                                  <a:pt x="15" y="121"/>
                                </a:lnTo>
                                <a:lnTo>
                                  <a:pt x="17" y="123"/>
                                </a:lnTo>
                                <a:lnTo>
                                  <a:pt x="18" y="124"/>
                                </a:lnTo>
                                <a:lnTo>
                                  <a:pt x="19" y="125"/>
                                </a:lnTo>
                                <a:lnTo>
                                  <a:pt x="21" y="126"/>
                                </a:lnTo>
                                <a:lnTo>
                                  <a:pt x="22" y="127"/>
                                </a:lnTo>
                                <a:lnTo>
                                  <a:pt x="23" y="127"/>
                                </a:lnTo>
                                <a:lnTo>
                                  <a:pt x="24" y="127"/>
                                </a:lnTo>
                                <a:lnTo>
                                  <a:pt x="26" y="128"/>
                                </a:lnTo>
                                <a:lnTo>
                                  <a:pt x="27" y="128"/>
                                </a:lnTo>
                                <a:lnTo>
                                  <a:pt x="28" y="128"/>
                                </a:lnTo>
                                <a:lnTo>
                                  <a:pt x="30" y="128"/>
                                </a:lnTo>
                                <a:lnTo>
                                  <a:pt x="31" y="128"/>
                                </a:lnTo>
                                <a:lnTo>
                                  <a:pt x="33" y="128"/>
                                </a:lnTo>
                                <a:lnTo>
                                  <a:pt x="34" y="127"/>
                                </a:lnTo>
                                <a:lnTo>
                                  <a:pt x="36" y="127"/>
                                </a:lnTo>
                                <a:lnTo>
                                  <a:pt x="39" y="126"/>
                                </a:lnTo>
                                <a:lnTo>
                                  <a:pt x="42" y="125"/>
                                </a:lnTo>
                                <a:lnTo>
                                  <a:pt x="45" y="123"/>
                                </a:lnTo>
                                <a:lnTo>
                                  <a:pt x="49" y="122"/>
                                </a:lnTo>
                                <a:lnTo>
                                  <a:pt x="52" y="120"/>
                                </a:lnTo>
                                <a:lnTo>
                                  <a:pt x="192" y="49"/>
                                </a:lnTo>
                                <a:lnTo>
                                  <a:pt x="195" y="47"/>
                                </a:lnTo>
                                <a:lnTo>
                                  <a:pt x="198" y="46"/>
                                </a:lnTo>
                                <a:lnTo>
                                  <a:pt x="201" y="44"/>
                                </a:lnTo>
                                <a:lnTo>
                                  <a:pt x="203" y="43"/>
                                </a:lnTo>
                                <a:lnTo>
                                  <a:pt x="207" y="40"/>
                                </a:lnTo>
                                <a:lnTo>
                                  <a:pt x="208" y="38"/>
                                </a:lnTo>
                                <a:lnTo>
                                  <a:pt x="209" y="37"/>
                                </a:lnTo>
                                <a:lnTo>
                                  <a:pt x="211" y="36"/>
                                </a:lnTo>
                                <a:lnTo>
                                  <a:pt x="211" y="35"/>
                                </a:lnTo>
                                <a:lnTo>
                                  <a:pt x="212" y="33"/>
                                </a:lnTo>
                                <a:lnTo>
                                  <a:pt x="213" y="31"/>
                                </a:lnTo>
                                <a:lnTo>
                                  <a:pt x="213" y="30"/>
                                </a:lnTo>
                                <a:lnTo>
                                  <a:pt x="214" y="29"/>
                                </a:lnTo>
                                <a:lnTo>
                                  <a:pt x="214" y="26"/>
                                </a:lnTo>
                                <a:lnTo>
                                  <a:pt x="214" y="24"/>
                                </a:lnTo>
                                <a:lnTo>
                                  <a:pt x="214" y="22"/>
                                </a:lnTo>
                                <a:lnTo>
                                  <a:pt x="213" y="20"/>
                                </a:lnTo>
                                <a:lnTo>
                                  <a:pt x="213" y="18"/>
                                </a:lnTo>
                                <a:lnTo>
                                  <a:pt x="212" y="16"/>
                                </a:lnTo>
                                <a:lnTo>
                                  <a:pt x="211" y="13"/>
                                </a:lnTo>
                                <a:lnTo>
                                  <a:pt x="210" y="11"/>
                                </a:lnTo>
                                <a:lnTo>
                                  <a:pt x="206" y="3"/>
                                </a:lnTo>
                                <a:lnTo>
                                  <a:pt x="211" y="0"/>
                                </a:lnTo>
                                <a:lnTo>
                                  <a:pt x="305" y="173"/>
                                </a:lnTo>
                                <a:lnTo>
                                  <a:pt x="242" y="206"/>
                                </a:lnTo>
                                <a:lnTo>
                                  <a:pt x="239" y="200"/>
                                </a:lnTo>
                                <a:lnTo>
                                  <a:pt x="242" y="198"/>
                                </a:lnTo>
                                <a:lnTo>
                                  <a:pt x="244" y="196"/>
                                </a:lnTo>
                                <a:lnTo>
                                  <a:pt x="246" y="194"/>
                                </a:lnTo>
                                <a:lnTo>
                                  <a:pt x="248" y="193"/>
                                </a:lnTo>
                                <a:lnTo>
                                  <a:pt x="251" y="190"/>
                                </a:lnTo>
                                <a:lnTo>
                                  <a:pt x="252" y="189"/>
                                </a:lnTo>
                                <a:lnTo>
                                  <a:pt x="254" y="187"/>
                                </a:lnTo>
                                <a:lnTo>
                                  <a:pt x="257" y="185"/>
                                </a:lnTo>
                                <a:lnTo>
                                  <a:pt x="258" y="182"/>
                                </a:lnTo>
                                <a:lnTo>
                                  <a:pt x="260" y="181"/>
                                </a:lnTo>
                                <a:lnTo>
                                  <a:pt x="261" y="179"/>
                                </a:lnTo>
                                <a:lnTo>
                                  <a:pt x="262" y="177"/>
                                </a:lnTo>
                                <a:lnTo>
                                  <a:pt x="263" y="175"/>
                                </a:lnTo>
                                <a:lnTo>
                                  <a:pt x="264" y="174"/>
                                </a:lnTo>
                                <a:lnTo>
                                  <a:pt x="265" y="172"/>
                                </a:lnTo>
                                <a:lnTo>
                                  <a:pt x="266" y="170"/>
                                </a:lnTo>
                                <a:lnTo>
                                  <a:pt x="267" y="169"/>
                                </a:lnTo>
                                <a:lnTo>
                                  <a:pt x="267" y="167"/>
                                </a:lnTo>
                                <a:lnTo>
                                  <a:pt x="267" y="166"/>
                                </a:lnTo>
                                <a:lnTo>
                                  <a:pt x="268" y="164"/>
                                </a:lnTo>
                                <a:lnTo>
                                  <a:pt x="268" y="162"/>
                                </a:lnTo>
                                <a:lnTo>
                                  <a:pt x="269" y="161"/>
                                </a:lnTo>
                                <a:lnTo>
                                  <a:pt x="269" y="158"/>
                                </a:lnTo>
                                <a:lnTo>
                                  <a:pt x="269" y="157"/>
                                </a:lnTo>
                                <a:lnTo>
                                  <a:pt x="269" y="155"/>
                                </a:lnTo>
                                <a:lnTo>
                                  <a:pt x="269" y="153"/>
                                </a:lnTo>
                                <a:lnTo>
                                  <a:pt x="269" y="151"/>
                                </a:lnTo>
                                <a:lnTo>
                                  <a:pt x="269" y="149"/>
                                </a:lnTo>
                                <a:lnTo>
                                  <a:pt x="269" y="146"/>
                                </a:lnTo>
                                <a:lnTo>
                                  <a:pt x="269" y="144"/>
                                </a:lnTo>
                                <a:lnTo>
                                  <a:pt x="269" y="142"/>
                                </a:lnTo>
                                <a:lnTo>
                                  <a:pt x="268" y="140"/>
                                </a:lnTo>
                                <a:lnTo>
                                  <a:pt x="268" y="138"/>
                                </a:lnTo>
                                <a:lnTo>
                                  <a:pt x="267" y="135"/>
                                </a:lnTo>
                                <a:lnTo>
                                  <a:pt x="266" y="131"/>
                                </a:lnTo>
                                <a:lnTo>
                                  <a:pt x="264" y="127"/>
                                </a:lnTo>
                                <a:lnTo>
                                  <a:pt x="262" y="123"/>
                                </a:lnTo>
                                <a:lnTo>
                                  <a:pt x="260" y="118"/>
                                </a:lnTo>
                                <a:lnTo>
                                  <a:pt x="257" y="112"/>
                                </a:lnTo>
                                <a:lnTo>
                                  <a:pt x="256" y="110"/>
                                </a:lnTo>
                                <a:lnTo>
                                  <a:pt x="253" y="107"/>
                                </a:lnTo>
                                <a:lnTo>
                                  <a:pt x="242" y="8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5" name="Freeform 55"/>
                        <wps:cNvSpPr>
                          <a:spLocks/>
                        </wps:cNvSpPr>
                        <wps:spPr bwMode="auto">
                          <a:xfrm>
                            <a:off x="7634" y="4329"/>
                            <a:ext cx="203" cy="172"/>
                          </a:xfrm>
                          <a:custGeom>
                            <a:avLst/>
                            <a:gdLst>
                              <a:gd name="T0" fmla="*/ 270 w 276"/>
                              <a:gd name="T1" fmla="*/ 236 h 236"/>
                              <a:gd name="T2" fmla="*/ 269 w 276"/>
                              <a:gd name="T3" fmla="*/ 233 h 236"/>
                              <a:gd name="T4" fmla="*/ 267 w 276"/>
                              <a:gd name="T5" fmla="*/ 229 h 236"/>
                              <a:gd name="T6" fmla="*/ 265 w 276"/>
                              <a:gd name="T7" fmla="*/ 227 h 236"/>
                              <a:gd name="T8" fmla="*/ 262 w 276"/>
                              <a:gd name="T9" fmla="*/ 225 h 236"/>
                              <a:gd name="T10" fmla="*/ 260 w 276"/>
                              <a:gd name="T11" fmla="*/ 223 h 236"/>
                              <a:gd name="T12" fmla="*/ 256 w 276"/>
                              <a:gd name="T13" fmla="*/ 221 h 236"/>
                              <a:gd name="T14" fmla="*/ 253 w 276"/>
                              <a:gd name="T15" fmla="*/ 220 h 236"/>
                              <a:gd name="T16" fmla="*/ 249 w 276"/>
                              <a:gd name="T17" fmla="*/ 218 h 236"/>
                              <a:gd name="T18" fmla="*/ 242 w 276"/>
                              <a:gd name="T19" fmla="*/ 216 h 236"/>
                              <a:gd name="T20" fmla="*/ 232 w 276"/>
                              <a:gd name="T21" fmla="*/ 215 h 236"/>
                              <a:gd name="T22" fmla="*/ 219 w 276"/>
                              <a:gd name="T23" fmla="*/ 213 h 236"/>
                              <a:gd name="T24" fmla="*/ 207 w 276"/>
                              <a:gd name="T25" fmla="*/ 212 h 236"/>
                              <a:gd name="T26" fmla="*/ 3 w 276"/>
                              <a:gd name="T27" fmla="*/ 199 h 236"/>
                              <a:gd name="T28" fmla="*/ 150 w 276"/>
                              <a:gd name="T29" fmla="*/ 54 h 236"/>
                              <a:gd name="T30" fmla="*/ 157 w 276"/>
                              <a:gd name="T31" fmla="*/ 48 h 236"/>
                              <a:gd name="T32" fmla="*/ 167 w 276"/>
                              <a:gd name="T33" fmla="*/ 38 h 236"/>
                              <a:gd name="T34" fmla="*/ 175 w 276"/>
                              <a:gd name="T35" fmla="*/ 30 h 236"/>
                              <a:gd name="T36" fmla="*/ 179 w 276"/>
                              <a:gd name="T37" fmla="*/ 25 h 236"/>
                              <a:gd name="T38" fmla="*/ 183 w 276"/>
                              <a:gd name="T39" fmla="*/ 21 h 236"/>
                              <a:gd name="T40" fmla="*/ 184 w 276"/>
                              <a:gd name="T41" fmla="*/ 16 h 236"/>
                              <a:gd name="T42" fmla="*/ 184 w 276"/>
                              <a:gd name="T43" fmla="*/ 13 h 236"/>
                              <a:gd name="T44" fmla="*/ 184 w 276"/>
                              <a:gd name="T45" fmla="*/ 10 h 236"/>
                              <a:gd name="T46" fmla="*/ 183 w 276"/>
                              <a:gd name="T47" fmla="*/ 7 h 236"/>
                              <a:gd name="T48" fmla="*/ 183 w 276"/>
                              <a:gd name="T49" fmla="*/ 4 h 236"/>
                              <a:gd name="T50" fmla="*/ 188 w 276"/>
                              <a:gd name="T51" fmla="*/ 0 h 236"/>
                              <a:gd name="T52" fmla="*/ 222 w 276"/>
                              <a:gd name="T53" fmla="*/ 107 h 236"/>
                              <a:gd name="T54" fmla="*/ 220 w 276"/>
                              <a:gd name="T55" fmla="*/ 102 h 236"/>
                              <a:gd name="T56" fmla="*/ 219 w 276"/>
                              <a:gd name="T57" fmla="*/ 99 h 236"/>
                              <a:gd name="T58" fmla="*/ 217 w 276"/>
                              <a:gd name="T59" fmla="*/ 95 h 236"/>
                              <a:gd name="T60" fmla="*/ 213 w 276"/>
                              <a:gd name="T61" fmla="*/ 91 h 236"/>
                              <a:gd name="T62" fmla="*/ 210 w 276"/>
                              <a:gd name="T63" fmla="*/ 87 h 236"/>
                              <a:gd name="T64" fmla="*/ 208 w 276"/>
                              <a:gd name="T65" fmla="*/ 85 h 236"/>
                              <a:gd name="T66" fmla="*/ 206 w 276"/>
                              <a:gd name="T67" fmla="*/ 84 h 236"/>
                              <a:gd name="T68" fmla="*/ 204 w 276"/>
                              <a:gd name="T69" fmla="*/ 84 h 236"/>
                              <a:gd name="T70" fmla="*/ 202 w 276"/>
                              <a:gd name="T71" fmla="*/ 84 h 236"/>
                              <a:gd name="T72" fmla="*/ 199 w 276"/>
                              <a:gd name="T73" fmla="*/ 85 h 236"/>
                              <a:gd name="T74" fmla="*/ 196 w 276"/>
                              <a:gd name="T75" fmla="*/ 87 h 236"/>
                              <a:gd name="T76" fmla="*/ 192 w 276"/>
                              <a:gd name="T77" fmla="*/ 91 h 236"/>
                              <a:gd name="T78" fmla="*/ 183 w 276"/>
                              <a:gd name="T79" fmla="*/ 99 h 236"/>
                              <a:gd name="T80" fmla="*/ 82 w 276"/>
                              <a:gd name="T81" fmla="*/ 192 h 236"/>
                              <a:gd name="T82" fmla="*/ 203 w 276"/>
                              <a:gd name="T83" fmla="*/ 200 h 236"/>
                              <a:gd name="T84" fmla="*/ 214 w 276"/>
                              <a:gd name="T85" fmla="*/ 200 h 236"/>
                              <a:gd name="T86" fmla="*/ 225 w 276"/>
                              <a:gd name="T87" fmla="*/ 201 h 236"/>
                              <a:gd name="T88" fmla="*/ 229 w 276"/>
                              <a:gd name="T89" fmla="*/ 200 h 236"/>
                              <a:gd name="T90" fmla="*/ 232 w 276"/>
                              <a:gd name="T91" fmla="*/ 200 h 236"/>
                              <a:gd name="T92" fmla="*/ 236 w 276"/>
                              <a:gd name="T93" fmla="*/ 198 h 236"/>
                              <a:gd name="T94" fmla="*/ 239 w 276"/>
                              <a:gd name="T95" fmla="*/ 198 h 236"/>
                              <a:gd name="T96" fmla="*/ 241 w 276"/>
                              <a:gd name="T97" fmla="*/ 197 h 236"/>
                              <a:gd name="T98" fmla="*/ 243 w 276"/>
                              <a:gd name="T99" fmla="*/ 194 h 236"/>
                              <a:gd name="T100" fmla="*/ 244 w 276"/>
                              <a:gd name="T101" fmla="*/ 192 h 236"/>
                              <a:gd name="T102" fmla="*/ 245 w 276"/>
                              <a:gd name="T103" fmla="*/ 190 h 236"/>
                              <a:gd name="T104" fmla="*/ 246 w 276"/>
                              <a:gd name="T105" fmla="*/ 188 h 236"/>
                              <a:gd name="T106" fmla="*/ 247 w 276"/>
                              <a:gd name="T107" fmla="*/ 185 h 236"/>
                              <a:gd name="T108" fmla="*/ 247 w 276"/>
                              <a:gd name="T109" fmla="*/ 183 h 236"/>
                              <a:gd name="T110" fmla="*/ 247 w 276"/>
                              <a:gd name="T111" fmla="*/ 179 h 236"/>
                              <a:gd name="T112" fmla="*/ 246 w 276"/>
                              <a:gd name="T113" fmla="*/ 174 h 236"/>
                              <a:gd name="T114" fmla="*/ 244 w 276"/>
                              <a:gd name="T115" fmla="*/ 169 h 236"/>
                              <a:gd name="T116" fmla="*/ 243 w 276"/>
                              <a:gd name="T117" fmla="*/ 164 h 236"/>
                              <a:gd name="T118" fmla="*/ 276 w 276"/>
                              <a:gd name="T119" fmla="*/ 233 h 2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76" h="236">
                                <a:moveTo>
                                  <a:pt x="276" y="233"/>
                                </a:moveTo>
                                <a:lnTo>
                                  <a:pt x="270" y="236"/>
                                </a:lnTo>
                                <a:lnTo>
                                  <a:pt x="270" y="234"/>
                                </a:lnTo>
                                <a:lnTo>
                                  <a:pt x="269" y="233"/>
                                </a:lnTo>
                                <a:lnTo>
                                  <a:pt x="268" y="232"/>
                                </a:lnTo>
                                <a:lnTo>
                                  <a:pt x="267" y="229"/>
                                </a:lnTo>
                                <a:lnTo>
                                  <a:pt x="265" y="228"/>
                                </a:lnTo>
                                <a:lnTo>
                                  <a:pt x="265" y="227"/>
                                </a:lnTo>
                                <a:lnTo>
                                  <a:pt x="263" y="226"/>
                                </a:lnTo>
                                <a:lnTo>
                                  <a:pt x="262" y="225"/>
                                </a:lnTo>
                                <a:lnTo>
                                  <a:pt x="261" y="224"/>
                                </a:lnTo>
                                <a:lnTo>
                                  <a:pt x="260" y="223"/>
                                </a:lnTo>
                                <a:lnTo>
                                  <a:pt x="258" y="222"/>
                                </a:lnTo>
                                <a:lnTo>
                                  <a:pt x="256" y="221"/>
                                </a:lnTo>
                                <a:lnTo>
                                  <a:pt x="255" y="220"/>
                                </a:lnTo>
                                <a:lnTo>
                                  <a:pt x="253" y="220"/>
                                </a:lnTo>
                                <a:lnTo>
                                  <a:pt x="250" y="219"/>
                                </a:lnTo>
                                <a:lnTo>
                                  <a:pt x="249" y="218"/>
                                </a:lnTo>
                                <a:lnTo>
                                  <a:pt x="246" y="217"/>
                                </a:lnTo>
                                <a:lnTo>
                                  <a:pt x="242" y="216"/>
                                </a:lnTo>
                                <a:lnTo>
                                  <a:pt x="237" y="216"/>
                                </a:lnTo>
                                <a:lnTo>
                                  <a:pt x="232" y="215"/>
                                </a:lnTo>
                                <a:lnTo>
                                  <a:pt x="226" y="214"/>
                                </a:lnTo>
                                <a:lnTo>
                                  <a:pt x="219" y="213"/>
                                </a:lnTo>
                                <a:lnTo>
                                  <a:pt x="211" y="213"/>
                                </a:lnTo>
                                <a:lnTo>
                                  <a:pt x="207" y="212"/>
                                </a:lnTo>
                                <a:lnTo>
                                  <a:pt x="202" y="212"/>
                                </a:lnTo>
                                <a:lnTo>
                                  <a:pt x="3" y="199"/>
                                </a:lnTo>
                                <a:lnTo>
                                  <a:pt x="0" y="193"/>
                                </a:lnTo>
                                <a:lnTo>
                                  <a:pt x="150" y="54"/>
                                </a:lnTo>
                                <a:lnTo>
                                  <a:pt x="154" y="51"/>
                                </a:lnTo>
                                <a:lnTo>
                                  <a:pt x="157" y="48"/>
                                </a:lnTo>
                                <a:lnTo>
                                  <a:pt x="162" y="43"/>
                                </a:lnTo>
                                <a:lnTo>
                                  <a:pt x="167" y="38"/>
                                </a:lnTo>
                                <a:lnTo>
                                  <a:pt x="171" y="34"/>
                                </a:lnTo>
                                <a:lnTo>
                                  <a:pt x="175" y="30"/>
                                </a:lnTo>
                                <a:lnTo>
                                  <a:pt x="178" y="27"/>
                                </a:lnTo>
                                <a:lnTo>
                                  <a:pt x="179" y="25"/>
                                </a:lnTo>
                                <a:lnTo>
                                  <a:pt x="182" y="23"/>
                                </a:lnTo>
                                <a:lnTo>
                                  <a:pt x="183" y="21"/>
                                </a:lnTo>
                                <a:lnTo>
                                  <a:pt x="183" y="18"/>
                                </a:lnTo>
                                <a:lnTo>
                                  <a:pt x="184" y="16"/>
                                </a:lnTo>
                                <a:lnTo>
                                  <a:pt x="184" y="14"/>
                                </a:lnTo>
                                <a:lnTo>
                                  <a:pt x="184" y="13"/>
                                </a:lnTo>
                                <a:lnTo>
                                  <a:pt x="184" y="11"/>
                                </a:lnTo>
                                <a:lnTo>
                                  <a:pt x="184" y="10"/>
                                </a:lnTo>
                                <a:lnTo>
                                  <a:pt x="184" y="9"/>
                                </a:lnTo>
                                <a:lnTo>
                                  <a:pt x="183" y="7"/>
                                </a:lnTo>
                                <a:lnTo>
                                  <a:pt x="183" y="6"/>
                                </a:lnTo>
                                <a:lnTo>
                                  <a:pt x="183" y="4"/>
                                </a:lnTo>
                                <a:lnTo>
                                  <a:pt x="182" y="2"/>
                                </a:lnTo>
                                <a:lnTo>
                                  <a:pt x="188" y="0"/>
                                </a:lnTo>
                                <a:lnTo>
                                  <a:pt x="228" y="105"/>
                                </a:lnTo>
                                <a:lnTo>
                                  <a:pt x="222" y="107"/>
                                </a:lnTo>
                                <a:lnTo>
                                  <a:pt x="221" y="104"/>
                                </a:lnTo>
                                <a:lnTo>
                                  <a:pt x="220" y="102"/>
                                </a:lnTo>
                                <a:lnTo>
                                  <a:pt x="220" y="101"/>
                                </a:lnTo>
                                <a:lnTo>
                                  <a:pt x="219" y="99"/>
                                </a:lnTo>
                                <a:lnTo>
                                  <a:pt x="218" y="98"/>
                                </a:lnTo>
                                <a:lnTo>
                                  <a:pt x="217" y="95"/>
                                </a:lnTo>
                                <a:lnTo>
                                  <a:pt x="214" y="93"/>
                                </a:lnTo>
                                <a:lnTo>
                                  <a:pt x="213" y="91"/>
                                </a:lnTo>
                                <a:lnTo>
                                  <a:pt x="212" y="88"/>
                                </a:lnTo>
                                <a:lnTo>
                                  <a:pt x="210" y="87"/>
                                </a:lnTo>
                                <a:lnTo>
                                  <a:pt x="209" y="86"/>
                                </a:lnTo>
                                <a:lnTo>
                                  <a:pt x="208" y="85"/>
                                </a:lnTo>
                                <a:lnTo>
                                  <a:pt x="207" y="84"/>
                                </a:lnTo>
                                <a:lnTo>
                                  <a:pt x="206" y="84"/>
                                </a:lnTo>
                                <a:lnTo>
                                  <a:pt x="205" y="84"/>
                                </a:lnTo>
                                <a:lnTo>
                                  <a:pt x="204" y="84"/>
                                </a:lnTo>
                                <a:lnTo>
                                  <a:pt x="203" y="84"/>
                                </a:lnTo>
                                <a:lnTo>
                                  <a:pt x="202" y="84"/>
                                </a:lnTo>
                                <a:lnTo>
                                  <a:pt x="201" y="84"/>
                                </a:lnTo>
                                <a:lnTo>
                                  <a:pt x="199" y="85"/>
                                </a:lnTo>
                                <a:lnTo>
                                  <a:pt x="198" y="86"/>
                                </a:lnTo>
                                <a:lnTo>
                                  <a:pt x="196" y="87"/>
                                </a:lnTo>
                                <a:lnTo>
                                  <a:pt x="194" y="88"/>
                                </a:lnTo>
                                <a:lnTo>
                                  <a:pt x="192" y="91"/>
                                </a:lnTo>
                                <a:lnTo>
                                  <a:pt x="188" y="95"/>
                                </a:lnTo>
                                <a:lnTo>
                                  <a:pt x="183" y="99"/>
                                </a:lnTo>
                                <a:lnTo>
                                  <a:pt x="175" y="105"/>
                                </a:lnTo>
                                <a:lnTo>
                                  <a:pt x="82" y="192"/>
                                </a:lnTo>
                                <a:lnTo>
                                  <a:pt x="198" y="200"/>
                                </a:lnTo>
                                <a:lnTo>
                                  <a:pt x="203" y="200"/>
                                </a:lnTo>
                                <a:lnTo>
                                  <a:pt x="207" y="200"/>
                                </a:lnTo>
                                <a:lnTo>
                                  <a:pt x="214" y="200"/>
                                </a:lnTo>
                                <a:lnTo>
                                  <a:pt x="221" y="201"/>
                                </a:lnTo>
                                <a:lnTo>
                                  <a:pt x="225" y="201"/>
                                </a:lnTo>
                                <a:lnTo>
                                  <a:pt x="227" y="200"/>
                                </a:lnTo>
                                <a:lnTo>
                                  <a:pt x="229" y="200"/>
                                </a:lnTo>
                                <a:lnTo>
                                  <a:pt x="230" y="200"/>
                                </a:lnTo>
                                <a:lnTo>
                                  <a:pt x="232" y="200"/>
                                </a:lnTo>
                                <a:lnTo>
                                  <a:pt x="234" y="199"/>
                                </a:lnTo>
                                <a:lnTo>
                                  <a:pt x="236" y="198"/>
                                </a:lnTo>
                                <a:lnTo>
                                  <a:pt x="238" y="198"/>
                                </a:lnTo>
                                <a:lnTo>
                                  <a:pt x="239" y="198"/>
                                </a:lnTo>
                                <a:lnTo>
                                  <a:pt x="240" y="197"/>
                                </a:lnTo>
                                <a:lnTo>
                                  <a:pt x="241" y="197"/>
                                </a:lnTo>
                                <a:lnTo>
                                  <a:pt x="242" y="195"/>
                                </a:lnTo>
                                <a:lnTo>
                                  <a:pt x="243" y="194"/>
                                </a:lnTo>
                                <a:lnTo>
                                  <a:pt x="243" y="193"/>
                                </a:lnTo>
                                <a:lnTo>
                                  <a:pt x="244" y="192"/>
                                </a:lnTo>
                                <a:lnTo>
                                  <a:pt x="244" y="191"/>
                                </a:lnTo>
                                <a:lnTo>
                                  <a:pt x="245" y="190"/>
                                </a:lnTo>
                                <a:lnTo>
                                  <a:pt x="246" y="189"/>
                                </a:lnTo>
                                <a:lnTo>
                                  <a:pt x="246" y="188"/>
                                </a:lnTo>
                                <a:lnTo>
                                  <a:pt x="246" y="187"/>
                                </a:lnTo>
                                <a:lnTo>
                                  <a:pt x="247" y="185"/>
                                </a:lnTo>
                                <a:lnTo>
                                  <a:pt x="247" y="184"/>
                                </a:lnTo>
                                <a:lnTo>
                                  <a:pt x="247" y="183"/>
                                </a:lnTo>
                                <a:lnTo>
                                  <a:pt x="247" y="181"/>
                                </a:lnTo>
                                <a:lnTo>
                                  <a:pt x="247" y="179"/>
                                </a:lnTo>
                                <a:lnTo>
                                  <a:pt x="246" y="177"/>
                                </a:lnTo>
                                <a:lnTo>
                                  <a:pt x="246" y="174"/>
                                </a:lnTo>
                                <a:lnTo>
                                  <a:pt x="245" y="172"/>
                                </a:lnTo>
                                <a:lnTo>
                                  <a:pt x="244" y="169"/>
                                </a:lnTo>
                                <a:lnTo>
                                  <a:pt x="244" y="166"/>
                                </a:lnTo>
                                <a:lnTo>
                                  <a:pt x="243" y="164"/>
                                </a:lnTo>
                                <a:lnTo>
                                  <a:pt x="249" y="162"/>
                                </a:lnTo>
                                <a:lnTo>
                                  <a:pt x="276" y="23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6" name="Freeform 56"/>
                        <wps:cNvSpPr>
                          <a:spLocks noEditPoints="1"/>
                        </wps:cNvSpPr>
                        <wps:spPr bwMode="auto">
                          <a:xfrm>
                            <a:off x="7680" y="4545"/>
                            <a:ext cx="187" cy="182"/>
                          </a:xfrm>
                          <a:custGeom>
                            <a:avLst/>
                            <a:gdLst>
                              <a:gd name="T0" fmla="*/ 250 w 251"/>
                              <a:gd name="T1" fmla="*/ 116 h 248"/>
                              <a:gd name="T2" fmla="*/ 251 w 251"/>
                              <a:gd name="T3" fmla="*/ 137 h 248"/>
                              <a:gd name="T4" fmla="*/ 249 w 251"/>
                              <a:gd name="T5" fmla="*/ 158 h 248"/>
                              <a:gd name="T6" fmla="*/ 242 w 251"/>
                              <a:gd name="T7" fmla="*/ 177 h 248"/>
                              <a:gd name="T8" fmla="*/ 232 w 251"/>
                              <a:gd name="T9" fmla="*/ 196 h 248"/>
                              <a:gd name="T10" fmla="*/ 219 w 251"/>
                              <a:gd name="T11" fmla="*/ 212 h 248"/>
                              <a:gd name="T12" fmla="*/ 202 w 251"/>
                              <a:gd name="T13" fmla="*/ 226 h 248"/>
                              <a:gd name="T14" fmla="*/ 184 w 251"/>
                              <a:gd name="T15" fmla="*/ 235 h 248"/>
                              <a:gd name="T16" fmla="*/ 163 w 251"/>
                              <a:gd name="T17" fmla="*/ 243 h 248"/>
                              <a:gd name="T18" fmla="*/ 129 w 251"/>
                              <a:gd name="T19" fmla="*/ 248 h 248"/>
                              <a:gd name="T20" fmla="*/ 103 w 251"/>
                              <a:gd name="T21" fmla="*/ 246 h 248"/>
                              <a:gd name="T22" fmla="*/ 85 w 251"/>
                              <a:gd name="T23" fmla="*/ 242 h 248"/>
                              <a:gd name="T24" fmla="*/ 66 w 251"/>
                              <a:gd name="T25" fmla="*/ 234 h 248"/>
                              <a:gd name="T26" fmla="*/ 46 w 251"/>
                              <a:gd name="T27" fmla="*/ 221 h 248"/>
                              <a:gd name="T28" fmla="*/ 29 w 251"/>
                              <a:gd name="T29" fmla="*/ 204 h 248"/>
                              <a:gd name="T30" fmla="*/ 16 w 251"/>
                              <a:gd name="T31" fmla="*/ 183 h 248"/>
                              <a:gd name="T32" fmla="*/ 8 w 251"/>
                              <a:gd name="T33" fmla="*/ 160 h 248"/>
                              <a:gd name="T34" fmla="*/ 2 w 251"/>
                              <a:gd name="T35" fmla="*/ 134 h 248"/>
                              <a:gd name="T36" fmla="*/ 1 w 251"/>
                              <a:gd name="T37" fmla="*/ 109 h 248"/>
                              <a:gd name="T38" fmla="*/ 5 w 251"/>
                              <a:gd name="T39" fmla="*/ 86 h 248"/>
                              <a:gd name="T40" fmla="*/ 14 w 251"/>
                              <a:gd name="T41" fmla="*/ 65 h 248"/>
                              <a:gd name="T42" fmla="*/ 26 w 251"/>
                              <a:gd name="T43" fmla="*/ 47 h 248"/>
                              <a:gd name="T44" fmla="*/ 40 w 251"/>
                              <a:gd name="T45" fmla="*/ 32 h 248"/>
                              <a:gd name="T46" fmla="*/ 55 w 251"/>
                              <a:gd name="T47" fmla="*/ 22 h 248"/>
                              <a:gd name="T48" fmla="*/ 71 w 251"/>
                              <a:gd name="T49" fmla="*/ 13 h 248"/>
                              <a:gd name="T50" fmla="*/ 101 w 251"/>
                              <a:gd name="T51" fmla="*/ 3 h 248"/>
                              <a:gd name="T52" fmla="*/ 124 w 251"/>
                              <a:gd name="T53" fmla="*/ 0 h 248"/>
                              <a:gd name="T54" fmla="*/ 145 w 251"/>
                              <a:gd name="T55" fmla="*/ 0 h 248"/>
                              <a:gd name="T56" fmla="*/ 165 w 251"/>
                              <a:gd name="T57" fmla="*/ 5 h 248"/>
                              <a:gd name="T58" fmla="*/ 185 w 251"/>
                              <a:gd name="T59" fmla="*/ 14 h 248"/>
                              <a:gd name="T60" fmla="*/ 204 w 251"/>
                              <a:gd name="T61" fmla="*/ 25 h 248"/>
                              <a:gd name="T62" fmla="*/ 220 w 251"/>
                              <a:gd name="T63" fmla="*/ 39 h 248"/>
                              <a:gd name="T64" fmla="*/ 231 w 251"/>
                              <a:gd name="T65" fmla="*/ 56 h 248"/>
                              <a:gd name="T66" fmla="*/ 240 w 251"/>
                              <a:gd name="T67" fmla="*/ 74 h 248"/>
                              <a:gd name="T68" fmla="*/ 246 w 251"/>
                              <a:gd name="T69" fmla="*/ 96 h 248"/>
                              <a:gd name="T70" fmla="*/ 231 w 251"/>
                              <a:gd name="T71" fmla="*/ 88 h 248"/>
                              <a:gd name="T72" fmla="*/ 224 w 251"/>
                              <a:gd name="T73" fmla="*/ 77 h 248"/>
                              <a:gd name="T74" fmla="*/ 213 w 251"/>
                              <a:gd name="T75" fmla="*/ 69 h 248"/>
                              <a:gd name="T76" fmla="*/ 200 w 251"/>
                              <a:gd name="T77" fmla="*/ 62 h 248"/>
                              <a:gd name="T78" fmla="*/ 179 w 251"/>
                              <a:gd name="T79" fmla="*/ 58 h 248"/>
                              <a:gd name="T80" fmla="*/ 147 w 251"/>
                              <a:gd name="T81" fmla="*/ 58 h 248"/>
                              <a:gd name="T82" fmla="*/ 107 w 251"/>
                              <a:gd name="T83" fmla="*/ 65 h 248"/>
                              <a:gd name="T84" fmla="*/ 84 w 251"/>
                              <a:gd name="T85" fmla="*/ 72 h 248"/>
                              <a:gd name="T86" fmla="*/ 63 w 251"/>
                              <a:gd name="T87" fmla="*/ 81 h 248"/>
                              <a:gd name="T88" fmla="*/ 47 w 251"/>
                              <a:gd name="T89" fmla="*/ 90 h 248"/>
                              <a:gd name="T90" fmla="*/ 26 w 251"/>
                              <a:gd name="T91" fmla="*/ 107 h 248"/>
                              <a:gd name="T92" fmla="*/ 17 w 251"/>
                              <a:gd name="T93" fmla="*/ 126 h 248"/>
                              <a:gd name="T94" fmla="*/ 17 w 251"/>
                              <a:gd name="T95" fmla="*/ 146 h 248"/>
                              <a:gd name="T96" fmla="*/ 22 w 251"/>
                              <a:gd name="T97" fmla="*/ 161 h 248"/>
                              <a:gd name="T98" fmla="*/ 29 w 251"/>
                              <a:gd name="T99" fmla="*/ 172 h 248"/>
                              <a:gd name="T100" fmla="*/ 42 w 251"/>
                              <a:gd name="T101" fmla="*/ 181 h 248"/>
                              <a:gd name="T102" fmla="*/ 59 w 251"/>
                              <a:gd name="T103" fmla="*/ 189 h 248"/>
                              <a:gd name="T104" fmla="*/ 81 w 251"/>
                              <a:gd name="T105" fmla="*/ 191 h 248"/>
                              <a:gd name="T106" fmla="*/ 107 w 251"/>
                              <a:gd name="T107" fmla="*/ 191 h 248"/>
                              <a:gd name="T108" fmla="*/ 139 w 251"/>
                              <a:gd name="T109" fmla="*/ 185 h 248"/>
                              <a:gd name="T110" fmla="*/ 174 w 251"/>
                              <a:gd name="T111" fmla="*/ 175 h 248"/>
                              <a:gd name="T112" fmla="*/ 200 w 251"/>
                              <a:gd name="T113" fmla="*/ 164 h 248"/>
                              <a:gd name="T114" fmla="*/ 218 w 251"/>
                              <a:gd name="T115" fmla="*/ 152 h 248"/>
                              <a:gd name="T116" fmla="*/ 230 w 251"/>
                              <a:gd name="T117" fmla="*/ 140 h 248"/>
                              <a:gd name="T118" fmla="*/ 235 w 251"/>
                              <a:gd name="T119" fmla="*/ 127 h 248"/>
                              <a:gd name="T120" fmla="*/ 237 w 251"/>
                              <a:gd name="T121" fmla="*/ 112 h 248"/>
                              <a:gd name="T122" fmla="*/ 236 w 251"/>
                              <a:gd name="T123" fmla="*/ 100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51" h="248">
                                <a:moveTo>
                                  <a:pt x="246" y="96"/>
                                </a:moveTo>
                                <a:lnTo>
                                  <a:pt x="247" y="99"/>
                                </a:lnTo>
                                <a:lnTo>
                                  <a:pt x="248" y="102"/>
                                </a:lnTo>
                                <a:lnTo>
                                  <a:pt x="249" y="105"/>
                                </a:lnTo>
                                <a:lnTo>
                                  <a:pt x="249" y="109"/>
                                </a:lnTo>
                                <a:lnTo>
                                  <a:pt x="249" y="112"/>
                                </a:lnTo>
                                <a:lnTo>
                                  <a:pt x="250" y="116"/>
                                </a:lnTo>
                                <a:lnTo>
                                  <a:pt x="250" y="119"/>
                                </a:lnTo>
                                <a:lnTo>
                                  <a:pt x="251" y="122"/>
                                </a:lnTo>
                                <a:lnTo>
                                  <a:pt x="251" y="125"/>
                                </a:lnTo>
                                <a:lnTo>
                                  <a:pt x="251" y="128"/>
                                </a:lnTo>
                                <a:lnTo>
                                  <a:pt x="251" y="131"/>
                                </a:lnTo>
                                <a:lnTo>
                                  <a:pt x="251" y="134"/>
                                </a:lnTo>
                                <a:lnTo>
                                  <a:pt x="251" y="137"/>
                                </a:lnTo>
                                <a:lnTo>
                                  <a:pt x="251" y="140"/>
                                </a:lnTo>
                                <a:lnTo>
                                  <a:pt x="251" y="143"/>
                                </a:lnTo>
                                <a:lnTo>
                                  <a:pt x="251" y="146"/>
                                </a:lnTo>
                                <a:lnTo>
                                  <a:pt x="250" y="150"/>
                                </a:lnTo>
                                <a:lnTo>
                                  <a:pt x="250" y="152"/>
                                </a:lnTo>
                                <a:lnTo>
                                  <a:pt x="249" y="155"/>
                                </a:lnTo>
                                <a:lnTo>
                                  <a:pt x="249" y="158"/>
                                </a:lnTo>
                                <a:lnTo>
                                  <a:pt x="248" y="161"/>
                                </a:lnTo>
                                <a:lnTo>
                                  <a:pt x="247" y="164"/>
                                </a:lnTo>
                                <a:lnTo>
                                  <a:pt x="246" y="166"/>
                                </a:lnTo>
                                <a:lnTo>
                                  <a:pt x="245" y="169"/>
                                </a:lnTo>
                                <a:lnTo>
                                  <a:pt x="245" y="172"/>
                                </a:lnTo>
                                <a:lnTo>
                                  <a:pt x="243" y="175"/>
                                </a:lnTo>
                                <a:lnTo>
                                  <a:pt x="242" y="177"/>
                                </a:lnTo>
                                <a:lnTo>
                                  <a:pt x="241" y="180"/>
                                </a:lnTo>
                                <a:lnTo>
                                  <a:pt x="240" y="182"/>
                                </a:lnTo>
                                <a:lnTo>
                                  <a:pt x="238" y="186"/>
                                </a:lnTo>
                                <a:lnTo>
                                  <a:pt x="237" y="188"/>
                                </a:lnTo>
                                <a:lnTo>
                                  <a:pt x="235" y="191"/>
                                </a:lnTo>
                                <a:lnTo>
                                  <a:pt x="233" y="194"/>
                                </a:lnTo>
                                <a:lnTo>
                                  <a:pt x="232" y="196"/>
                                </a:lnTo>
                                <a:lnTo>
                                  <a:pt x="230" y="199"/>
                                </a:lnTo>
                                <a:lnTo>
                                  <a:pt x="228" y="201"/>
                                </a:lnTo>
                                <a:lnTo>
                                  <a:pt x="226" y="203"/>
                                </a:lnTo>
                                <a:lnTo>
                                  <a:pt x="225" y="205"/>
                                </a:lnTo>
                                <a:lnTo>
                                  <a:pt x="223" y="207"/>
                                </a:lnTo>
                                <a:lnTo>
                                  <a:pt x="220" y="210"/>
                                </a:lnTo>
                                <a:lnTo>
                                  <a:pt x="219" y="212"/>
                                </a:lnTo>
                                <a:lnTo>
                                  <a:pt x="215" y="214"/>
                                </a:lnTo>
                                <a:lnTo>
                                  <a:pt x="214" y="216"/>
                                </a:lnTo>
                                <a:lnTo>
                                  <a:pt x="211" y="217"/>
                                </a:lnTo>
                                <a:lnTo>
                                  <a:pt x="209" y="219"/>
                                </a:lnTo>
                                <a:lnTo>
                                  <a:pt x="207" y="222"/>
                                </a:lnTo>
                                <a:lnTo>
                                  <a:pt x="205" y="224"/>
                                </a:lnTo>
                                <a:lnTo>
                                  <a:pt x="202" y="226"/>
                                </a:lnTo>
                                <a:lnTo>
                                  <a:pt x="200" y="227"/>
                                </a:lnTo>
                                <a:lnTo>
                                  <a:pt x="197" y="229"/>
                                </a:lnTo>
                                <a:lnTo>
                                  <a:pt x="195" y="230"/>
                                </a:lnTo>
                                <a:lnTo>
                                  <a:pt x="192" y="232"/>
                                </a:lnTo>
                                <a:lnTo>
                                  <a:pt x="190" y="233"/>
                                </a:lnTo>
                                <a:lnTo>
                                  <a:pt x="187" y="234"/>
                                </a:lnTo>
                                <a:lnTo>
                                  <a:pt x="184" y="235"/>
                                </a:lnTo>
                                <a:lnTo>
                                  <a:pt x="180" y="237"/>
                                </a:lnTo>
                                <a:lnTo>
                                  <a:pt x="178" y="238"/>
                                </a:lnTo>
                                <a:lnTo>
                                  <a:pt x="175" y="239"/>
                                </a:lnTo>
                                <a:lnTo>
                                  <a:pt x="172" y="240"/>
                                </a:lnTo>
                                <a:lnTo>
                                  <a:pt x="169" y="241"/>
                                </a:lnTo>
                                <a:lnTo>
                                  <a:pt x="166" y="242"/>
                                </a:lnTo>
                                <a:lnTo>
                                  <a:pt x="163" y="243"/>
                                </a:lnTo>
                                <a:lnTo>
                                  <a:pt x="160" y="244"/>
                                </a:lnTo>
                                <a:lnTo>
                                  <a:pt x="157" y="244"/>
                                </a:lnTo>
                                <a:lnTo>
                                  <a:pt x="151" y="245"/>
                                </a:lnTo>
                                <a:lnTo>
                                  <a:pt x="145" y="246"/>
                                </a:lnTo>
                                <a:lnTo>
                                  <a:pt x="140" y="247"/>
                                </a:lnTo>
                                <a:lnTo>
                                  <a:pt x="135" y="248"/>
                                </a:lnTo>
                                <a:lnTo>
                                  <a:pt x="129" y="248"/>
                                </a:lnTo>
                                <a:lnTo>
                                  <a:pt x="124" y="248"/>
                                </a:lnTo>
                                <a:lnTo>
                                  <a:pt x="119" y="248"/>
                                </a:lnTo>
                                <a:lnTo>
                                  <a:pt x="114" y="247"/>
                                </a:lnTo>
                                <a:lnTo>
                                  <a:pt x="111" y="247"/>
                                </a:lnTo>
                                <a:lnTo>
                                  <a:pt x="108" y="247"/>
                                </a:lnTo>
                                <a:lnTo>
                                  <a:pt x="105" y="246"/>
                                </a:lnTo>
                                <a:lnTo>
                                  <a:pt x="103" y="246"/>
                                </a:lnTo>
                                <a:lnTo>
                                  <a:pt x="100" y="245"/>
                                </a:lnTo>
                                <a:lnTo>
                                  <a:pt x="98" y="245"/>
                                </a:lnTo>
                                <a:lnTo>
                                  <a:pt x="95" y="245"/>
                                </a:lnTo>
                                <a:lnTo>
                                  <a:pt x="93" y="244"/>
                                </a:lnTo>
                                <a:lnTo>
                                  <a:pt x="90" y="243"/>
                                </a:lnTo>
                                <a:lnTo>
                                  <a:pt x="88" y="242"/>
                                </a:lnTo>
                                <a:lnTo>
                                  <a:pt x="85" y="242"/>
                                </a:lnTo>
                                <a:lnTo>
                                  <a:pt x="83" y="241"/>
                                </a:lnTo>
                                <a:lnTo>
                                  <a:pt x="80" y="240"/>
                                </a:lnTo>
                                <a:lnTo>
                                  <a:pt x="78" y="239"/>
                                </a:lnTo>
                                <a:lnTo>
                                  <a:pt x="75" y="238"/>
                                </a:lnTo>
                                <a:lnTo>
                                  <a:pt x="72" y="237"/>
                                </a:lnTo>
                                <a:lnTo>
                                  <a:pt x="69" y="235"/>
                                </a:lnTo>
                                <a:lnTo>
                                  <a:pt x="66" y="234"/>
                                </a:lnTo>
                                <a:lnTo>
                                  <a:pt x="63" y="233"/>
                                </a:lnTo>
                                <a:lnTo>
                                  <a:pt x="60" y="231"/>
                                </a:lnTo>
                                <a:lnTo>
                                  <a:pt x="57" y="229"/>
                                </a:lnTo>
                                <a:lnTo>
                                  <a:pt x="54" y="227"/>
                                </a:lnTo>
                                <a:lnTo>
                                  <a:pt x="51" y="225"/>
                                </a:lnTo>
                                <a:lnTo>
                                  <a:pt x="49" y="223"/>
                                </a:lnTo>
                                <a:lnTo>
                                  <a:pt x="46" y="221"/>
                                </a:lnTo>
                                <a:lnTo>
                                  <a:pt x="44" y="218"/>
                                </a:lnTo>
                                <a:lnTo>
                                  <a:pt x="41" y="216"/>
                                </a:lnTo>
                                <a:lnTo>
                                  <a:pt x="39" y="214"/>
                                </a:lnTo>
                                <a:lnTo>
                                  <a:pt x="35" y="211"/>
                                </a:lnTo>
                                <a:lnTo>
                                  <a:pt x="33" y="209"/>
                                </a:lnTo>
                                <a:lnTo>
                                  <a:pt x="31" y="206"/>
                                </a:lnTo>
                                <a:lnTo>
                                  <a:pt x="29" y="204"/>
                                </a:lnTo>
                                <a:lnTo>
                                  <a:pt x="27" y="202"/>
                                </a:lnTo>
                                <a:lnTo>
                                  <a:pt x="25" y="199"/>
                                </a:lnTo>
                                <a:lnTo>
                                  <a:pt x="23" y="196"/>
                                </a:lnTo>
                                <a:lnTo>
                                  <a:pt x="21" y="193"/>
                                </a:lnTo>
                                <a:lnTo>
                                  <a:pt x="20" y="190"/>
                                </a:lnTo>
                                <a:lnTo>
                                  <a:pt x="18" y="187"/>
                                </a:lnTo>
                                <a:lnTo>
                                  <a:pt x="16" y="183"/>
                                </a:lnTo>
                                <a:lnTo>
                                  <a:pt x="15" y="180"/>
                                </a:lnTo>
                                <a:lnTo>
                                  <a:pt x="13" y="177"/>
                                </a:lnTo>
                                <a:lnTo>
                                  <a:pt x="12" y="174"/>
                                </a:lnTo>
                                <a:lnTo>
                                  <a:pt x="11" y="171"/>
                                </a:lnTo>
                                <a:lnTo>
                                  <a:pt x="10" y="167"/>
                                </a:lnTo>
                                <a:lnTo>
                                  <a:pt x="9" y="164"/>
                                </a:lnTo>
                                <a:lnTo>
                                  <a:pt x="8" y="160"/>
                                </a:lnTo>
                                <a:lnTo>
                                  <a:pt x="7" y="156"/>
                                </a:lnTo>
                                <a:lnTo>
                                  <a:pt x="6" y="153"/>
                                </a:lnTo>
                                <a:lnTo>
                                  <a:pt x="5" y="148"/>
                                </a:lnTo>
                                <a:lnTo>
                                  <a:pt x="4" y="145"/>
                                </a:lnTo>
                                <a:lnTo>
                                  <a:pt x="4" y="141"/>
                                </a:lnTo>
                                <a:lnTo>
                                  <a:pt x="2" y="138"/>
                                </a:lnTo>
                                <a:lnTo>
                                  <a:pt x="2" y="134"/>
                                </a:lnTo>
                                <a:lnTo>
                                  <a:pt x="1" y="131"/>
                                </a:lnTo>
                                <a:lnTo>
                                  <a:pt x="1" y="127"/>
                                </a:lnTo>
                                <a:lnTo>
                                  <a:pt x="0" y="124"/>
                                </a:lnTo>
                                <a:lnTo>
                                  <a:pt x="0" y="120"/>
                                </a:lnTo>
                                <a:lnTo>
                                  <a:pt x="0" y="117"/>
                                </a:lnTo>
                                <a:lnTo>
                                  <a:pt x="1" y="112"/>
                                </a:lnTo>
                                <a:lnTo>
                                  <a:pt x="1" y="109"/>
                                </a:lnTo>
                                <a:lnTo>
                                  <a:pt x="1" y="106"/>
                                </a:lnTo>
                                <a:lnTo>
                                  <a:pt x="1" y="102"/>
                                </a:lnTo>
                                <a:lnTo>
                                  <a:pt x="2" y="99"/>
                                </a:lnTo>
                                <a:lnTo>
                                  <a:pt x="4" y="96"/>
                                </a:lnTo>
                                <a:lnTo>
                                  <a:pt x="4" y="93"/>
                                </a:lnTo>
                                <a:lnTo>
                                  <a:pt x="5" y="90"/>
                                </a:lnTo>
                                <a:lnTo>
                                  <a:pt x="5" y="86"/>
                                </a:lnTo>
                                <a:lnTo>
                                  <a:pt x="7" y="84"/>
                                </a:lnTo>
                                <a:lnTo>
                                  <a:pt x="8" y="81"/>
                                </a:lnTo>
                                <a:lnTo>
                                  <a:pt x="9" y="77"/>
                                </a:lnTo>
                                <a:lnTo>
                                  <a:pt x="10" y="74"/>
                                </a:lnTo>
                                <a:lnTo>
                                  <a:pt x="11" y="71"/>
                                </a:lnTo>
                                <a:lnTo>
                                  <a:pt x="12" y="68"/>
                                </a:lnTo>
                                <a:lnTo>
                                  <a:pt x="14" y="65"/>
                                </a:lnTo>
                                <a:lnTo>
                                  <a:pt x="15" y="62"/>
                                </a:lnTo>
                                <a:lnTo>
                                  <a:pt x="17" y="59"/>
                                </a:lnTo>
                                <a:lnTo>
                                  <a:pt x="19" y="57"/>
                                </a:lnTo>
                                <a:lnTo>
                                  <a:pt x="20" y="54"/>
                                </a:lnTo>
                                <a:lnTo>
                                  <a:pt x="23" y="51"/>
                                </a:lnTo>
                                <a:lnTo>
                                  <a:pt x="25" y="49"/>
                                </a:lnTo>
                                <a:lnTo>
                                  <a:pt x="26" y="47"/>
                                </a:lnTo>
                                <a:lnTo>
                                  <a:pt x="28" y="44"/>
                                </a:lnTo>
                                <a:lnTo>
                                  <a:pt x="30" y="42"/>
                                </a:lnTo>
                                <a:lnTo>
                                  <a:pt x="32" y="40"/>
                                </a:lnTo>
                                <a:lnTo>
                                  <a:pt x="34" y="38"/>
                                </a:lnTo>
                                <a:lnTo>
                                  <a:pt x="35" y="36"/>
                                </a:lnTo>
                                <a:lnTo>
                                  <a:pt x="37" y="34"/>
                                </a:lnTo>
                                <a:lnTo>
                                  <a:pt x="40" y="32"/>
                                </a:lnTo>
                                <a:lnTo>
                                  <a:pt x="42" y="31"/>
                                </a:lnTo>
                                <a:lnTo>
                                  <a:pt x="44" y="29"/>
                                </a:lnTo>
                                <a:lnTo>
                                  <a:pt x="46" y="27"/>
                                </a:lnTo>
                                <a:lnTo>
                                  <a:pt x="48" y="26"/>
                                </a:lnTo>
                                <a:lnTo>
                                  <a:pt x="50" y="24"/>
                                </a:lnTo>
                                <a:lnTo>
                                  <a:pt x="52" y="23"/>
                                </a:lnTo>
                                <a:lnTo>
                                  <a:pt x="55" y="22"/>
                                </a:lnTo>
                                <a:lnTo>
                                  <a:pt x="57" y="20"/>
                                </a:lnTo>
                                <a:lnTo>
                                  <a:pt x="59" y="19"/>
                                </a:lnTo>
                                <a:lnTo>
                                  <a:pt x="61" y="17"/>
                                </a:lnTo>
                                <a:lnTo>
                                  <a:pt x="64" y="16"/>
                                </a:lnTo>
                                <a:lnTo>
                                  <a:pt x="66" y="15"/>
                                </a:lnTo>
                                <a:lnTo>
                                  <a:pt x="69" y="14"/>
                                </a:lnTo>
                                <a:lnTo>
                                  <a:pt x="71" y="13"/>
                                </a:lnTo>
                                <a:lnTo>
                                  <a:pt x="75" y="12"/>
                                </a:lnTo>
                                <a:lnTo>
                                  <a:pt x="77" y="11"/>
                                </a:lnTo>
                                <a:lnTo>
                                  <a:pt x="82" y="9"/>
                                </a:lnTo>
                                <a:lnTo>
                                  <a:pt x="87" y="6"/>
                                </a:lnTo>
                                <a:lnTo>
                                  <a:pt x="93" y="4"/>
                                </a:lnTo>
                                <a:lnTo>
                                  <a:pt x="98" y="3"/>
                                </a:lnTo>
                                <a:lnTo>
                                  <a:pt x="101" y="3"/>
                                </a:lnTo>
                                <a:lnTo>
                                  <a:pt x="104" y="2"/>
                                </a:lnTo>
                                <a:lnTo>
                                  <a:pt x="108" y="1"/>
                                </a:lnTo>
                                <a:lnTo>
                                  <a:pt x="112" y="1"/>
                                </a:lnTo>
                                <a:lnTo>
                                  <a:pt x="115" y="0"/>
                                </a:lnTo>
                                <a:lnTo>
                                  <a:pt x="118" y="0"/>
                                </a:lnTo>
                                <a:lnTo>
                                  <a:pt x="121" y="0"/>
                                </a:lnTo>
                                <a:lnTo>
                                  <a:pt x="124" y="0"/>
                                </a:lnTo>
                                <a:lnTo>
                                  <a:pt x="127" y="0"/>
                                </a:lnTo>
                                <a:lnTo>
                                  <a:pt x="130" y="0"/>
                                </a:lnTo>
                                <a:lnTo>
                                  <a:pt x="133" y="0"/>
                                </a:lnTo>
                                <a:lnTo>
                                  <a:pt x="136" y="0"/>
                                </a:lnTo>
                                <a:lnTo>
                                  <a:pt x="139" y="0"/>
                                </a:lnTo>
                                <a:lnTo>
                                  <a:pt x="142" y="0"/>
                                </a:lnTo>
                                <a:lnTo>
                                  <a:pt x="145" y="0"/>
                                </a:lnTo>
                                <a:lnTo>
                                  <a:pt x="149" y="1"/>
                                </a:lnTo>
                                <a:lnTo>
                                  <a:pt x="151" y="1"/>
                                </a:lnTo>
                                <a:lnTo>
                                  <a:pt x="154" y="2"/>
                                </a:lnTo>
                                <a:lnTo>
                                  <a:pt x="157" y="3"/>
                                </a:lnTo>
                                <a:lnTo>
                                  <a:pt x="160" y="3"/>
                                </a:lnTo>
                                <a:lnTo>
                                  <a:pt x="163" y="4"/>
                                </a:lnTo>
                                <a:lnTo>
                                  <a:pt x="165" y="5"/>
                                </a:lnTo>
                                <a:lnTo>
                                  <a:pt x="169" y="6"/>
                                </a:lnTo>
                                <a:lnTo>
                                  <a:pt x="171" y="7"/>
                                </a:lnTo>
                                <a:lnTo>
                                  <a:pt x="174" y="9"/>
                                </a:lnTo>
                                <a:lnTo>
                                  <a:pt x="177" y="10"/>
                                </a:lnTo>
                                <a:lnTo>
                                  <a:pt x="179" y="11"/>
                                </a:lnTo>
                                <a:lnTo>
                                  <a:pt x="183" y="12"/>
                                </a:lnTo>
                                <a:lnTo>
                                  <a:pt x="185" y="14"/>
                                </a:lnTo>
                                <a:lnTo>
                                  <a:pt x="188" y="16"/>
                                </a:lnTo>
                                <a:lnTo>
                                  <a:pt x="191" y="17"/>
                                </a:lnTo>
                                <a:lnTo>
                                  <a:pt x="194" y="19"/>
                                </a:lnTo>
                                <a:lnTo>
                                  <a:pt x="196" y="20"/>
                                </a:lnTo>
                                <a:lnTo>
                                  <a:pt x="199" y="22"/>
                                </a:lnTo>
                                <a:lnTo>
                                  <a:pt x="201" y="23"/>
                                </a:lnTo>
                                <a:lnTo>
                                  <a:pt x="204" y="25"/>
                                </a:lnTo>
                                <a:lnTo>
                                  <a:pt x="206" y="27"/>
                                </a:lnTo>
                                <a:lnTo>
                                  <a:pt x="208" y="29"/>
                                </a:lnTo>
                                <a:lnTo>
                                  <a:pt x="210" y="31"/>
                                </a:lnTo>
                                <a:lnTo>
                                  <a:pt x="212" y="33"/>
                                </a:lnTo>
                                <a:lnTo>
                                  <a:pt x="214" y="35"/>
                                </a:lnTo>
                                <a:lnTo>
                                  <a:pt x="218" y="37"/>
                                </a:lnTo>
                                <a:lnTo>
                                  <a:pt x="220" y="39"/>
                                </a:lnTo>
                                <a:lnTo>
                                  <a:pt x="221" y="41"/>
                                </a:lnTo>
                                <a:lnTo>
                                  <a:pt x="223" y="44"/>
                                </a:lnTo>
                                <a:lnTo>
                                  <a:pt x="225" y="47"/>
                                </a:lnTo>
                                <a:lnTo>
                                  <a:pt x="227" y="49"/>
                                </a:lnTo>
                                <a:lnTo>
                                  <a:pt x="228" y="51"/>
                                </a:lnTo>
                                <a:lnTo>
                                  <a:pt x="230" y="54"/>
                                </a:lnTo>
                                <a:lnTo>
                                  <a:pt x="231" y="56"/>
                                </a:lnTo>
                                <a:lnTo>
                                  <a:pt x="233" y="58"/>
                                </a:lnTo>
                                <a:lnTo>
                                  <a:pt x="234" y="61"/>
                                </a:lnTo>
                                <a:lnTo>
                                  <a:pt x="235" y="63"/>
                                </a:lnTo>
                                <a:lnTo>
                                  <a:pt x="237" y="66"/>
                                </a:lnTo>
                                <a:lnTo>
                                  <a:pt x="238" y="69"/>
                                </a:lnTo>
                                <a:lnTo>
                                  <a:pt x="239" y="71"/>
                                </a:lnTo>
                                <a:lnTo>
                                  <a:pt x="240" y="74"/>
                                </a:lnTo>
                                <a:lnTo>
                                  <a:pt x="241" y="77"/>
                                </a:lnTo>
                                <a:lnTo>
                                  <a:pt x="242" y="81"/>
                                </a:lnTo>
                                <a:lnTo>
                                  <a:pt x="243" y="83"/>
                                </a:lnTo>
                                <a:lnTo>
                                  <a:pt x="244" y="86"/>
                                </a:lnTo>
                                <a:lnTo>
                                  <a:pt x="245" y="90"/>
                                </a:lnTo>
                                <a:lnTo>
                                  <a:pt x="245" y="93"/>
                                </a:lnTo>
                                <a:lnTo>
                                  <a:pt x="246" y="96"/>
                                </a:lnTo>
                                <a:close/>
                                <a:moveTo>
                                  <a:pt x="236" y="100"/>
                                </a:moveTo>
                                <a:lnTo>
                                  <a:pt x="235" y="96"/>
                                </a:lnTo>
                                <a:lnTo>
                                  <a:pt x="234" y="93"/>
                                </a:lnTo>
                                <a:lnTo>
                                  <a:pt x="233" y="91"/>
                                </a:lnTo>
                                <a:lnTo>
                                  <a:pt x="232" y="90"/>
                                </a:lnTo>
                                <a:lnTo>
                                  <a:pt x="231" y="88"/>
                                </a:lnTo>
                                <a:lnTo>
                                  <a:pt x="230" y="86"/>
                                </a:lnTo>
                                <a:lnTo>
                                  <a:pt x="230" y="85"/>
                                </a:lnTo>
                                <a:lnTo>
                                  <a:pt x="229" y="83"/>
                                </a:lnTo>
                                <a:lnTo>
                                  <a:pt x="227" y="82"/>
                                </a:lnTo>
                                <a:lnTo>
                                  <a:pt x="226" y="80"/>
                                </a:lnTo>
                                <a:lnTo>
                                  <a:pt x="225" y="78"/>
                                </a:lnTo>
                                <a:lnTo>
                                  <a:pt x="224" y="77"/>
                                </a:lnTo>
                                <a:lnTo>
                                  <a:pt x="223" y="75"/>
                                </a:lnTo>
                                <a:lnTo>
                                  <a:pt x="221" y="74"/>
                                </a:lnTo>
                                <a:lnTo>
                                  <a:pt x="220" y="73"/>
                                </a:lnTo>
                                <a:lnTo>
                                  <a:pt x="219" y="72"/>
                                </a:lnTo>
                                <a:lnTo>
                                  <a:pt x="216" y="71"/>
                                </a:lnTo>
                                <a:lnTo>
                                  <a:pt x="214" y="70"/>
                                </a:lnTo>
                                <a:lnTo>
                                  <a:pt x="213" y="69"/>
                                </a:lnTo>
                                <a:lnTo>
                                  <a:pt x="211" y="67"/>
                                </a:lnTo>
                                <a:lnTo>
                                  <a:pt x="210" y="66"/>
                                </a:lnTo>
                                <a:lnTo>
                                  <a:pt x="208" y="66"/>
                                </a:lnTo>
                                <a:lnTo>
                                  <a:pt x="206" y="65"/>
                                </a:lnTo>
                                <a:lnTo>
                                  <a:pt x="205" y="64"/>
                                </a:lnTo>
                                <a:lnTo>
                                  <a:pt x="202" y="63"/>
                                </a:lnTo>
                                <a:lnTo>
                                  <a:pt x="200" y="62"/>
                                </a:lnTo>
                                <a:lnTo>
                                  <a:pt x="198" y="62"/>
                                </a:lnTo>
                                <a:lnTo>
                                  <a:pt x="196" y="61"/>
                                </a:lnTo>
                                <a:lnTo>
                                  <a:pt x="194" y="61"/>
                                </a:lnTo>
                                <a:lnTo>
                                  <a:pt x="192" y="60"/>
                                </a:lnTo>
                                <a:lnTo>
                                  <a:pt x="188" y="59"/>
                                </a:lnTo>
                                <a:lnTo>
                                  <a:pt x="184" y="58"/>
                                </a:lnTo>
                                <a:lnTo>
                                  <a:pt x="179" y="58"/>
                                </a:lnTo>
                                <a:lnTo>
                                  <a:pt x="175" y="58"/>
                                </a:lnTo>
                                <a:lnTo>
                                  <a:pt x="171" y="58"/>
                                </a:lnTo>
                                <a:lnTo>
                                  <a:pt x="166" y="58"/>
                                </a:lnTo>
                                <a:lnTo>
                                  <a:pt x="162" y="58"/>
                                </a:lnTo>
                                <a:lnTo>
                                  <a:pt x="157" y="58"/>
                                </a:lnTo>
                                <a:lnTo>
                                  <a:pt x="152" y="58"/>
                                </a:lnTo>
                                <a:lnTo>
                                  <a:pt x="147" y="58"/>
                                </a:lnTo>
                                <a:lnTo>
                                  <a:pt x="140" y="59"/>
                                </a:lnTo>
                                <a:lnTo>
                                  <a:pt x="135" y="60"/>
                                </a:lnTo>
                                <a:lnTo>
                                  <a:pt x="130" y="61"/>
                                </a:lnTo>
                                <a:lnTo>
                                  <a:pt x="124" y="62"/>
                                </a:lnTo>
                                <a:lnTo>
                                  <a:pt x="118" y="63"/>
                                </a:lnTo>
                                <a:lnTo>
                                  <a:pt x="112" y="64"/>
                                </a:lnTo>
                                <a:lnTo>
                                  <a:pt x="107" y="65"/>
                                </a:lnTo>
                                <a:lnTo>
                                  <a:pt x="104" y="66"/>
                                </a:lnTo>
                                <a:lnTo>
                                  <a:pt x="100" y="67"/>
                                </a:lnTo>
                                <a:lnTo>
                                  <a:pt x="97" y="68"/>
                                </a:lnTo>
                                <a:lnTo>
                                  <a:pt x="94" y="69"/>
                                </a:lnTo>
                                <a:lnTo>
                                  <a:pt x="90" y="70"/>
                                </a:lnTo>
                                <a:lnTo>
                                  <a:pt x="87" y="71"/>
                                </a:lnTo>
                                <a:lnTo>
                                  <a:pt x="84" y="72"/>
                                </a:lnTo>
                                <a:lnTo>
                                  <a:pt x="81" y="73"/>
                                </a:lnTo>
                                <a:lnTo>
                                  <a:pt x="78" y="74"/>
                                </a:lnTo>
                                <a:lnTo>
                                  <a:pt x="75" y="75"/>
                                </a:lnTo>
                                <a:lnTo>
                                  <a:pt x="71" y="76"/>
                                </a:lnTo>
                                <a:lnTo>
                                  <a:pt x="69" y="77"/>
                                </a:lnTo>
                                <a:lnTo>
                                  <a:pt x="66" y="78"/>
                                </a:lnTo>
                                <a:lnTo>
                                  <a:pt x="63" y="81"/>
                                </a:lnTo>
                                <a:lnTo>
                                  <a:pt x="60" y="82"/>
                                </a:lnTo>
                                <a:lnTo>
                                  <a:pt x="58" y="83"/>
                                </a:lnTo>
                                <a:lnTo>
                                  <a:pt x="56" y="84"/>
                                </a:lnTo>
                                <a:lnTo>
                                  <a:pt x="53" y="86"/>
                                </a:lnTo>
                                <a:lnTo>
                                  <a:pt x="51" y="87"/>
                                </a:lnTo>
                                <a:lnTo>
                                  <a:pt x="49" y="88"/>
                                </a:lnTo>
                                <a:lnTo>
                                  <a:pt x="47" y="90"/>
                                </a:lnTo>
                                <a:lnTo>
                                  <a:pt x="45" y="91"/>
                                </a:lnTo>
                                <a:lnTo>
                                  <a:pt x="43" y="93"/>
                                </a:lnTo>
                                <a:lnTo>
                                  <a:pt x="39" y="95"/>
                                </a:lnTo>
                                <a:lnTo>
                                  <a:pt x="34" y="98"/>
                                </a:lnTo>
                                <a:lnTo>
                                  <a:pt x="31" y="101"/>
                                </a:lnTo>
                                <a:lnTo>
                                  <a:pt x="28" y="105"/>
                                </a:lnTo>
                                <a:lnTo>
                                  <a:pt x="26" y="107"/>
                                </a:lnTo>
                                <a:lnTo>
                                  <a:pt x="24" y="109"/>
                                </a:lnTo>
                                <a:lnTo>
                                  <a:pt x="23" y="112"/>
                                </a:lnTo>
                                <a:lnTo>
                                  <a:pt x="21" y="115"/>
                                </a:lnTo>
                                <a:lnTo>
                                  <a:pt x="20" y="118"/>
                                </a:lnTo>
                                <a:lnTo>
                                  <a:pt x="19" y="121"/>
                                </a:lnTo>
                                <a:lnTo>
                                  <a:pt x="18" y="123"/>
                                </a:lnTo>
                                <a:lnTo>
                                  <a:pt x="17" y="126"/>
                                </a:lnTo>
                                <a:lnTo>
                                  <a:pt x="17" y="128"/>
                                </a:lnTo>
                                <a:lnTo>
                                  <a:pt x="16" y="131"/>
                                </a:lnTo>
                                <a:lnTo>
                                  <a:pt x="16" y="134"/>
                                </a:lnTo>
                                <a:lnTo>
                                  <a:pt x="16" y="137"/>
                                </a:lnTo>
                                <a:lnTo>
                                  <a:pt x="16" y="140"/>
                                </a:lnTo>
                                <a:lnTo>
                                  <a:pt x="17" y="143"/>
                                </a:lnTo>
                                <a:lnTo>
                                  <a:pt x="17" y="146"/>
                                </a:lnTo>
                                <a:lnTo>
                                  <a:pt x="18" y="150"/>
                                </a:lnTo>
                                <a:lnTo>
                                  <a:pt x="18" y="152"/>
                                </a:lnTo>
                                <a:lnTo>
                                  <a:pt x="19" y="153"/>
                                </a:lnTo>
                                <a:lnTo>
                                  <a:pt x="20" y="156"/>
                                </a:lnTo>
                                <a:lnTo>
                                  <a:pt x="20" y="157"/>
                                </a:lnTo>
                                <a:lnTo>
                                  <a:pt x="21" y="159"/>
                                </a:lnTo>
                                <a:lnTo>
                                  <a:pt x="22" y="161"/>
                                </a:lnTo>
                                <a:lnTo>
                                  <a:pt x="23" y="163"/>
                                </a:lnTo>
                                <a:lnTo>
                                  <a:pt x="24" y="164"/>
                                </a:lnTo>
                                <a:lnTo>
                                  <a:pt x="25" y="166"/>
                                </a:lnTo>
                                <a:lnTo>
                                  <a:pt x="25" y="167"/>
                                </a:lnTo>
                                <a:lnTo>
                                  <a:pt x="27" y="169"/>
                                </a:lnTo>
                                <a:lnTo>
                                  <a:pt x="28" y="171"/>
                                </a:lnTo>
                                <a:lnTo>
                                  <a:pt x="29" y="172"/>
                                </a:lnTo>
                                <a:lnTo>
                                  <a:pt x="30" y="173"/>
                                </a:lnTo>
                                <a:lnTo>
                                  <a:pt x="31" y="175"/>
                                </a:lnTo>
                                <a:lnTo>
                                  <a:pt x="33" y="176"/>
                                </a:lnTo>
                                <a:lnTo>
                                  <a:pt x="34" y="177"/>
                                </a:lnTo>
                                <a:lnTo>
                                  <a:pt x="37" y="179"/>
                                </a:lnTo>
                                <a:lnTo>
                                  <a:pt x="40" y="180"/>
                                </a:lnTo>
                                <a:lnTo>
                                  <a:pt x="42" y="181"/>
                                </a:lnTo>
                                <a:lnTo>
                                  <a:pt x="44" y="182"/>
                                </a:lnTo>
                                <a:lnTo>
                                  <a:pt x="46" y="183"/>
                                </a:lnTo>
                                <a:lnTo>
                                  <a:pt x="49" y="185"/>
                                </a:lnTo>
                                <a:lnTo>
                                  <a:pt x="51" y="186"/>
                                </a:lnTo>
                                <a:lnTo>
                                  <a:pt x="53" y="187"/>
                                </a:lnTo>
                                <a:lnTo>
                                  <a:pt x="56" y="188"/>
                                </a:lnTo>
                                <a:lnTo>
                                  <a:pt x="59" y="189"/>
                                </a:lnTo>
                                <a:lnTo>
                                  <a:pt x="61" y="189"/>
                                </a:lnTo>
                                <a:lnTo>
                                  <a:pt x="64" y="190"/>
                                </a:lnTo>
                                <a:lnTo>
                                  <a:pt x="67" y="190"/>
                                </a:lnTo>
                                <a:lnTo>
                                  <a:pt x="70" y="191"/>
                                </a:lnTo>
                                <a:lnTo>
                                  <a:pt x="75" y="191"/>
                                </a:lnTo>
                                <a:lnTo>
                                  <a:pt x="78" y="191"/>
                                </a:lnTo>
                                <a:lnTo>
                                  <a:pt x="81" y="191"/>
                                </a:lnTo>
                                <a:lnTo>
                                  <a:pt x="85" y="192"/>
                                </a:lnTo>
                                <a:lnTo>
                                  <a:pt x="88" y="192"/>
                                </a:lnTo>
                                <a:lnTo>
                                  <a:pt x="92" y="191"/>
                                </a:lnTo>
                                <a:lnTo>
                                  <a:pt x="95" y="191"/>
                                </a:lnTo>
                                <a:lnTo>
                                  <a:pt x="99" y="191"/>
                                </a:lnTo>
                                <a:lnTo>
                                  <a:pt x="103" y="191"/>
                                </a:lnTo>
                                <a:lnTo>
                                  <a:pt x="107" y="191"/>
                                </a:lnTo>
                                <a:lnTo>
                                  <a:pt x="112" y="190"/>
                                </a:lnTo>
                                <a:lnTo>
                                  <a:pt x="116" y="189"/>
                                </a:lnTo>
                                <a:lnTo>
                                  <a:pt x="120" y="189"/>
                                </a:lnTo>
                                <a:lnTo>
                                  <a:pt x="125" y="188"/>
                                </a:lnTo>
                                <a:lnTo>
                                  <a:pt x="130" y="187"/>
                                </a:lnTo>
                                <a:lnTo>
                                  <a:pt x="134" y="186"/>
                                </a:lnTo>
                                <a:lnTo>
                                  <a:pt x="139" y="185"/>
                                </a:lnTo>
                                <a:lnTo>
                                  <a:pt x="144" y="183"/>
                                </a:lnTo>
                                <a:lnTo>
                                  <a:pt x="150" y="182"/>
                                </a:lnTo>
                                <a:lnTo>
                                  <a:pt x="156" y="180"/>
                                </a:lnTo>
                                <a:lnTo>
                                  <a:pt x="161" y="179"/>
                                </a:lnTo>
                                <a:lnTo>
                                  <a:pt x="165" y="178"/>
                                </a:lnTo>
                                <a:lnTo>
                                  <a:pt x="170" y="176"/>
                                </a:lnTo>
                                <a:lnTo>
                                  <a:pt x="174" y="175"/>
                                </a:lnTo>
                                <a:lnTo>
                                  <a:pt x="179" y="173"/>
                                </a:lnTo>
                                <a:lnTo>
                                  <a:pt x="184" y="171"/>
                                </a:lnTo>
                                <a:lnTo>
                                  <a:pt x="187" y="170"/>
                                </a:lnTo>
                                <a:lnTo>
                                  <a:pt x="191" y="169"/>
                                </a:lnTo>
                                <a:lnTo>
                                  <a:pt x="195" y="167"/>
                                </a:lnTo>
                                <a:lnTo>
                                  <a:pt x="198" y="165"/>
                                </a:lnTo>
                                <a:lnTo>
                                  <a:pt x="200" y="164"/>
                                </a:lnTo>
                                <a:lnTo>
                                  <a:pt x="204" y="162"/>
                                </a:lnTo>
                                <a:lnTo>
                                  <a:pt x="206" y="161"/>
                                </a:lnTo>
                                <a:lnTo>
                                  <a:pt x="209" y="159"/>
                                </a:lnTo>
                                <a:lnTo>
                                  <a:pt x="211" y="157"/>
                                </a:lnTo>
                                <a:lnTo>
                                  <a:pt x="213" y="156"/>
                                </a:lnTo>
                                <a:lnTo>
                                  <a:pt x="215" y="154"/>
                                </a:lnTo>
                                <a:lnTo>
                                  <a:pt x="218" y="152"/>
                                </a:lnTo>
                                <a:lnTo>
                                  <a:pt x="220" y="151"/>
                                </a:lnTo>
                                <a:lnTo>
                                  <a:pt x="222" y="148"/>
                                </a:lnTo>
                                <a:lnTo>
                                  <a:pt x="224" y="147"/>
                                </a:lnTo>
                                <a:lnTo>
                                  <a:pt x="225" y="145"/>
                                </a:lnTo>
                                <a:lnTo>
                                  <a:pt x="227" y="143"/>
                                </a:lnTo>
                                <a:lnTo>
                                  <a:pt x="228" y="141"/>
                                </a:lnTo>
                                <a:lnTo>
                                  <a:pt x="230" y="140"/>
                                </a:lnTo>
                                <a:lnTo>
                                  <a:pt x="231" y="138"/>
                                </a:lnTo>
                                <a:lnTo>
                                  <a:pt x="232" y="136"/>
                                </a:lnTo>
                                <a:lnTo>
                                  <a:pt x="233" y="134"/>
                                </a:lnTo>
                                <a:lnTo>
                                  <a:pt x="234" y="132"/>
                                </a:lnTo>
                                <a:lnTo>
                                  <a:pt x="235" y="130"/>
                                </a:lnTo>
                                <a:lnTo>
                                  <a:pt x="235" y="128"/>
                                </a:lnTo>
                                <a:lnTo>
                                  <a:pt x="235" y="127"/>
                                </a:lnTo>
                                <a:lnTo>
                                  <a:pt x="236" y="125"/>
                                </a:lnTo>
                                <a:lnTo>
                                  <a:pt x="236" y="123"/>
                                </a:lnTo>
                                <a:lnTo>
                                  <a:pt x="237" y="121"/>
                                </a:lnTo>
                                <a:lnTo>
                                  <a:pt x="237" y="119"/>
                                </a:lnTo>
                                <a:lnTo>
                                  <a:pt x="237" y="117"/>
                                </a:lnTo>
                                <a:lnTo>
                                  <a:pt x="237" y="115"/>
                                </a:lnTo>
                                <a:lnTo>
                                  <a:pt x="237" y="112"/>
                                </a:lnTo>
                                <a:lnTo>
                                  <a:pt x="237" y="110"/>
                                </a:lnTo>
                                <a:lnTo>
                                  <a:pt x="237" y="108"/>
                                </a:lnTo>
                                <a:lnTo>
                                  <a:pt x="237" y="106"/>
                                </a:lnTo>
                                <a:lnTo>
                                  <a:pt x="237" y="104"/>
                                </a:lnTo>
                                <a:lnTo>
                                  <a:pt x="236" y="102"/>
                                </a:lnTo>
                                <a:lnTo>
                                  <a:pt x="236" y="10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7" name="Freeform 57"/>
                        <wps:cNvSpPr>
                          <a:spLocks/>
                        </wps:cNvSpPr>
                        <wps:spPr bwMode="auto">
                          <a:xfrm>
                            <a:off x="7718" y="4822"/>
                            <a:ext cx="177" cy="160"/>
                          </a:xfrm>
                          <a:custGeom>
                            <a:avLst/>
                            <a:gdLst>
                              <a:gd name="T0" fmla="*/ 0 w 238"/>
                              <a:gd name="T1" fmla="*/ 0 h 216"/>
                              <a:gd name="T2" fmla="*/ 6 w 238"/>
                              <a:gd name="T3" fmla="*/ 10 h 216"/>
                              <a:gd name="T4" fmla="*/ 7 w 238"/>
                              <a:gd name="T5" fmla="*/ 18 h 216"/>
                              <a:gd name="T6" fmla="*/ 9 w 238"/>
                              <a:gd name="T7" fmla="*/ 23 h 216"/>
                              <a:gd name="T8" fmla="*/ 11 w 238"/>
                              <a:gd name="T9" fmla="*/ 27 h 216"/>
                              <a:gd name="T10" fmla="*/ 14 w 238"/>
                              <a:gd name="T11" fmla="*/ 30 h 216"/>
                              <a:gd name="T12" fmla="*/ 18 w 238"/>
                              <a:gd name="T13" fmla="*/ 31 h 216"/>
                              <a:gd name="T14" fmla="*/ 23 w 238"/>
                              <a:gd name="T15" fmla="*/ 33 h 216"/>
                              <a:gd name="T16" fmla="*/ 32 w 238"/>
                              <a:gd name="T17" fmla="*/ 33 h 216"/>
                              <a:gd name="T18" fmla="*/ 197 w 238"/>
                              <a:gd name="T19" fmla="*/ 33 h 216"/>
                              <a:gd name="T20" fmla="*/ 210 w 238"/>
                              <a:gd name="T21" fmla="*/ 33 h 216"/>
                              <a:gd name="T22" fmla="*/ 218 w 238"/>
                              <a:gd name="T23" fmla="*/ 32 h 216"/>
                              <a:gd name="T24" fmla="*/ 222 w 238"/>
                              <a:gd name="T25" fmla="*/ 31 h 216"/>
                              <a:gd name="T26" fmla="*/ 225 w 238"/>
                              <a:gd name="T27" fmla="*/ 29 h 216"/>
                              <a:gd name="T28" fmla="*/ 228 w 238"/>
                              <a:gd name="T29" fmla="*/ 25 h 216"/>
                              <a:gd name="T30" fmla="*/ 230 w 238"/>
                              <a:gd name="T31" fmla="*/ 21 h 216"/>
                              <a:gd name="T32" fmla="*/ 231 w 238"/>
                              <a:gd name="T33" fmla="*/ 14 h 216"/>
                              <a:gd name="T34" fmla="*/ 232 w 238"/>
                              <a:gd name="T35" fmla="*/ 8 h 216"/>
                              <a:gd name="T36" fmla="*/ 238 w 238"/>
                              <a:gd name="T37" fmla="*/ 125 h 216"/>
                              <a:gd name="T38" fmla="*/ 232 w 238"/>
                              <a:gd name="T39" fmla="*/ 111 h 216"/>
                              <a:gd name="T40" fmla="*/ 231 w 238"/>
                              <a:gd name="T41" fmla="*/ 105 h 216"/>
                              <a:gd name="T42" fmla="*/ 229 w 238"/>
                              <a:gd name="T43" fmla="*/ 100 h 216"/>
                              <a:gd name="T44" fmla="*/ 227 w 238"/>
                              <a:gd name="T45" fmla="*/ 96 h 216"/>
                              <a:gd name="T46" fmla="*/ 224 w 238"/>
                              <a:gd name="T47" fmla="*/ 94 h 216"/>
                              <a:gd name="T48" fmla="*/ 220 w 238"/>
                              <a:gd name="T49" fmla="*/ 92 h 216"/>
                              <a:gd name="T50" fmla="*/ 215 w 238"/>
                              <a:gd name="T51" fmla="*/ 91 h 216"/>
                              <a:gd name="T52" fmla="*/ 206 w 238"/>
                              <a:gd name="T53" fmla="*/ 90 h 216"/>
                              <a:gd name="T54" fmla="*/ 45 w 238"/>
                              <a:gd name="T55" fmla="*/ 90 h 216"/>
                              <a:gd name="T56" fmla="*/ 34 w 238"/>
                              <a:gd name="T57" fmla="*/ 90 h 216"/>
                              <a:gd name="T58" fmla="*/ 25 w 238"/>
                              <a:gd name="T59" fmla="*/ 91 h 216"/>
                              <a:gd name="T60" fmla="*/ 20 w 238"/>
                              <a:gd name="T61" fmla="*/ 92 h 216"/>
                              <a:gd name="T62" fmla="*/ 17 w 238"/>
                              <a:gd name="T63" fmla="*/ 95 h 216"/>
                              <a:gd name="T64" fmla="*/ 14 w 238"/>
                              <a:gd name="T65" fmla="*/ 98 h 216"/>
                              <a:gd name="T66" fmla="*/ 13 w 238"/>
                              <a:gd name="T67" fmla="*/ 103 h 216"/>
                              <a:gd name="T68" fmla="*/ 13 w 238"/>
                              <a:gd name="T69" fmla="*/ 110 h 216"/>
                              <a:gd name="T70" fmla="*/ 12 w 238"/>
                              <a:gd name="T71" fmla="*/ 119 h 216"/>
                              <a:gd name="T72" fmla="*/ 13 w 238"/>
                              <a:gd name="T73" fmla="*/ 144 h 216"/>
                              <a:gd name="T74" fmla="*/ 13 w 238"/>
                              <a:gd name="T75" fmla="*/ 150 h 216"/>
                              <a:gd name="T76" fmla="*/ 14 w 238"/>
                              <a:gd name="T77" fmla="*/ 156 h 216"/>
                              <a:gd name="T78" fmla="*/ 15 w 238"/>
                              <a:gd name="T79" fmla="*/ 162 h 216"/>
                              <a:gd name="T80" fmla="*/ 17 w 238"/>
                              <a:gd name="T81" fmla="*/ 167 h 216"/>
                              <a:gd name="T82" fmla="*/ 21 w 238"/>
                              <a:gd name="T83" fmla="*/ 174 h 216"/>
                              <a:gd name="T84" fmla="*/ 28 w 238"/>
                              <a:gd name="T85" fmla="*/ 182 h 216"/>
                              <a:gd name="T86" fmla="*/ 33 w 238"/>
                              <a:gd name="T87" fmla="*/ 185 h 216"/>
                              <a:gd name="T88" fmla="*/ 37 w 238"/>
                              <a:gd name="T89" fmla="*/ 189 h 216"/>
                              <a:gd name="T90" fmla="*/ 45 w 238"/>
                              <a:gd name="T91" fmla="*/ 193 h 216"/>
                              <a:gd name="T92" fmla="*/ 58 w 238"/>
                              <a:gd name="T93" fmla="*/ 201 h 216"/>
                              <a:gd name="T94" fmla="*/ 76 w 238"/>
                              <a:gd name="T95" fmla="*/ 207 h 216"/>
                              <a:gd name="T96" fmla="*/ 83 w 238"/>
                              <a:gd name="T97" fmla="*/ 216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38" h="216">
                                <a:moveTo>
                                  <a:pt x="83" y="216"/>
                                </a:moveTo>
                                <a:lnTo>
                                  <a:pt x="0" y="207"/>
                                </a:lnTo>
                                <a:lnTo>
                                  <a:pt x="0" y="0"/>
                                </a:lnTo>
                                <a:lnTo>
                                  <a:pt x="6" y="0"/>
                                </a:lnTo>
                                <a:lnTo>
                                  <a:pt x="6" y="8"/>
                                </a:lnTo>
                                <a:lnTo>
                                  <a:pt x="6" y="10"/>
                                </a:lnTo>
                                <a:lnTo>
                                  <a:pt x="6" y="13"/>
                                </a:lnTo>
                                <a:lnTo>
                                  <a:pt x="6" y="15"/>
                                </a:lnTo>
                                <a:lnTo>
                                  <a:pt x="7" y="18"/>
                                </a:lnTo>
                                <a:lnTo>
                                  <a:pt x="7" y="20"/>
                                </a:lnTo>
                                <a:lnTo>
                                  <a:pt x="8" y="22"/>
                                </a:lnTo>
                                <a:lnTo>
                                  <a:pt x="9" y="23"/>
                                </a:lnTo>
                                <a:lnTo>
                                  <a:pt x="9" y="25"/>
                                </a:lnTo>
                                <a:lnTo>
                                  <a:pt x="10" y="26"/>
                                </a:lnTo>
                                <a:lnTo>
                                  <a:pt x="11" y="27"/>
                                </a:lnTo>
                                <a:lnTo>
                                  <a:pt x="12" y="28"/>
                                </a:lnTo>
                                <a:lnTo>
                                  <a:pt x="13" y="29"/>
                                </a:lnTo>
                                <a:lnTo>
                                  <a:pt x="14" y="30"/>
                                </a:lnTo>
                                <a:lnTo>
                                  <a:pt x="15" y="30"/>
                                </a:lnTo>
                                <a:lnTo>
                                  <a:pt x="16" y="31"/>
                                </a:lnTo>
                                <a:lnTo>
                                  <a:pt x="18" y="31"/>
                                </a:lnTo>
                                <a:lnTo>
                                  <a:pt x="19" y="32"/>
                                </a:lnTo>
                                <a:lnTo>
                                  <a:pt x="20" y="32"/>
                                </a:lnTo>
                                <a:lnTo>
                                  <a:pt x="23" y="33"/>
                                </a:lnTo>
                                <a:lnTo>
                                  <a:pt x="26" y="33"/>
                                </a:lnTo>
                                <a:lnTo>
                                  <a:pt x="29" y="33"/>
                                </a:lnTo>
                                <a:lnTo>
                                  <a:pt x="32" y="33"/>
                                </a:lnTo>
                                <a:lnTo>
                                  <a:pt x="36" y="33"/>
                                </a:lnTo>
                                <a:lnTo>
                                  <a:pt x="40" y="33"/>
                                </a:lnTo>
                                <a:lnTo>
                                  <a:pt x="197" y="33"/>
                                </a:lnTo>
                                <a:lnTo>
                                  <a:pt x="202" y="33"/>
                                </a:lnTo>
                                <a:lnTo>
                                  <a:pt x="206" y="33"/>
                                </a:lnTo>
                                <a:lnTo>
                                  <a:pt x="210" y="33"/>
                                </a:lnTo>
                                <a:lnTo>
                                  <a:pt x="213" y="33"/>
                                </a:lnTo>
                                <a:lnTo>
                                  <a:pt x="215" y="33"/>
                                </a:lnTo>
                                <a:lnTo>
                                  <a:pt x="218" y="32"/>
                                </a:lnTo>
                                <a:lnTo>
                                  <a:pt x="220" y="32"/>
                                </a:lnTo>
                                <a:lnTo>
                                  <a:pt x="221" y="31"/>
                                </a:lnTo>
                                <a:lnTo>
                                  <a:pt x="222" y="31"/>
                                </a:lnTo>
                                <a:lnTo>
                                  <a:pt x="223" y="30"/>
                                </a:lnTo>
                                <a:lnTo>
                                  <a:pt x="224" y="30"/>
                                </a:lnTo>
                                <a:lnTo>
                                  <a:pt x="225" y="29"/>
                                </a:lnTo>
                                <a:lnTo>
                                  <a:pt x="226" y="28"/>
                                </a:lnTo>
                                <a:lnTo>
                                  <a:pt x="227" y="26"/>
                                </a:lnTo>
                                <a:lnTo>
                                  <a:pt x="228" y="25"/>
                                </a:lnTo>
                                <a:lnTo>
                                  <a:pt x="229" y="24"/>
                                </a:lnTo>
                                <a:lnTo>
                                  <a:pt x="230" y="22"/>
                                </a:lnTo>
                                <a:lnTo>
                                  <a:pt x="230" y="21"/>
                                </a:lnTo>
                                <a:lnTo>
                                  <a:pt x="230" y="19"/>
                                </a:lnTo>
                                <a:lnTo>
                                  <a:pt x="231" y="16"/>
                                </a:lnTo>
                                <a:lnTo>
                                  <a:pt x="231" y="14"/>
                                </a:lnTo>
                                <a:lnTo>
                                  <a:pt x="232" y="12"/>
                                </a:lnTo>
                                <a:lnTo>
                                  <a:pt x="232" y="10"/>
                                </a:lnTo>
                                <a:lnTo>
                                  <a:pt x="232" y="8"/>
                                </a:lnTo>
                                <a:lnTo>
                                  <a:pt x="232" y="0"/>
                                </a:lnTo>
                                <a:lnTo>
                                  <a:pt x="238" y="0"/>
                                </a:lnTo>
                                <a:lnTo>
                                  <a:pt x="238" y="125"/>
                                </a:lnTo>
                                <a:lnTo>
                                  <a:pt x="232" y="125"/>
                                </a:lnTo>
                                <a:lnTo>
                                  <a:pt x="232" y="114"/>
                                </a:lnTo>
                                <a:lnTo>
                                  <a:pt x="232" y="111"/>
                                </a:lnTo>
                                <a:lnTo>
                                  <a:pt x="232" y="110"/>
                                </a:lnTo>
                                <a:lnTo>
                                  <a:pt x="231" y="108"/>
                                </a:lnTo>
                                <a:lnTo>
                                  <a:pt x="231" y="105"/>
                                </a:lnTo>
                                <a:lnTo>
                                  <a:pt x="230" y="104"/>
                                </a:lnTo>
                                <a:lnTo>
                                  <a:pt x="230" y="102"/>
                                </a:lnTo>
                                <a:lnTo>
                                  <a:pt x="229" y="100"/>
                                </a:lnTo>
                                <a:lnTo>
                                  <a:pt x="228" y="99"/>
                                </a:lnTo>
                                <a:lnTo>
                                  <a:pt x="228" y="97"/>
                                </a:lnTo>
                                <a:lnTo>
                                  <a:pt x="227" y="96"/>
                                </a:lnTo>
                                <a:lnTo>
                                  <a:pt x="226" y="96"/>
                                </a:lnTo>
                                <a:lnTo>
                                  <a:pt x="225" y="95"/>
                                </a:lnTo>
                                <a:lnTo>
                                  <a:pt x="224" y="94"/>
                                </a:lnTo>
                                <a:lnTo>
                                  <a:pt x="223" y="93"/>
                                </a:lnTo>
                                <a:lnTo>
                                  <a:pt x="221" y="92"/>
                                </a:lnTo>
                                <a:lnTo>
                                  <a:pt x="220" y="92"/>
                                </a:lnTo>
                                <a:lnTo>
                                  <a:pt x="219" y="91"/>
                                </a:lnTo>
                                <a:lnTo>
                                  <a:pt x="217" y="91"/>
                                </a:lnTo>
                                <a:lnTo>
                                  <a:pt x="215" y="91"/>
                                </a:lnTo>
                                <a:lnTo>
                                  <a:pt x="213" y="90"/>
                                </a:lnTo>
                                <a:lnTo>
                                  <a:pt x="210" y="90"/>
                                </a:lnTo>
                                <a:lnTo>
                                  <a:pt x="206" y="90"/>
                                </a:lnTo>
                                <a:lnTo>
                                  <a:pt x="202" y="90"/>
                                </a:lnTo>
                                <a:lnTo>
                                  <a:pt x="197" y="90"/>
                                </a:lnTo>
                                <a:lnTo>
                                  <a:pt x="45" y="90"/>
                                </a:lnTo>
                                <a:lnTo>
                                  <a:pt x="41" y="90"/>
                                </a:lnTo>
                                <a:lnTo>
                                  <a:pt x="37" y="90"/>
                                </a:lnTo>
                                <a:lnTo>
                                  <a:pt x="34" y="90"/>
                                </a:lnTo>
                                <a:lnTo>
                                  <a:pt x="30" y="90"/>
                                </a:lnTo>
                                <a:lnTo>
                                  <a:pt x="28" y="91"/>
                                </a:lnTo>
                                <a:lnTo>
                                  <a:pt x="25" y="91"/>
                                </a:lnTo>
                                <a:lnTo>
                                  <a:pt x="23" y="91"/>
                                </a:lnTo>
                                <a:lnTo>
                                  <a:pt x="21" y="92"/>
                                </a:lnTo>
                                <a:lnTo>
                                  <a:pt x="20" y="92"/>
                                </a:lnTo>
                                <a:lnTo>
                                  <a:pt x="19" y="93"/>
                                </a:lnTo>
                                <a:lnTo>
                                  <a:pt x="18" y="94"/>
                                </a:lnTo>
                                <a:lnTo>
                                  <a:pt x="17" y="95"/>
                                </a:lnTo>
                                <a:lnTo>
                                  <a:pt x="16" y="96"/>
                                </a:lnTo>
                                <a:lnTo>
                                  <a:pt x="15" y="97"/>
                                </a:lnTo>
                                <a:lnTo>
                                  <a:pt x="14" y="98"/>
                                </a:lnTo>
                                <a:lnTo>
                                  <a:pt x="14" y="100"/>
                                </a:lnTo>
                                <a:lnTo>
                                  <a:pt x="14" y="101"/>
                                </a:lnTo>
                                <a:lnTo>
                                  <a:pt x="13" y="103"/>
                                </a:lnTo>
                                <a:lnTo>
                                  <a:pt x="13" y="104"/>
                                </a:lnTo>
                                <a:lnTo>
                                  <a:pt x="13" y="107"/>
                                </a:lnTo>
                                <a:lnTo>
                                  <a:pt x="13" y="110"/>
                                </a:lnTo>
                                <a:lnTo>
                                  <a:pt x="13" y="112"/>
                                </a:lnTo>
                                <a:lnTo>
                                  <a:pt x="12" y="115"/>
                                </a:lnTo>
                                <a:lnTo>
                                  <a:pt x="12" y="119"/>
                                </a:lnTo>
                                <a:lnTo>
                                  <a:pt x="12" y="139"/>
                                </a:lnTo>
                                <a:lnTo>
                                  <a:pt x="12" y="142"/>
                                </a:lnTo>
                                <a:lnTo>
                                  <a:pt x="13" y="144"/>
                                </a:lnTo>
                                <a:lnTo>
                                  <a:pt x="13" y="146"/>
                                </a:lnTo>
                                <a:lnTo>
                                  <a:pt x="13" y="148"/>
                                </a:lnTo>
                                <a:lnTo>
                                  <a:pt x="13" y="150"/>
                                </a:lnTo>
                                <a:lnTo>
                                  <a:pt x="13" y="152"/>
                                </a:lnTo>
                                <a:lnTo>
                                  <a:pt x="14" y="154"/>
                                </a:lnTo>
                                <a:lnTo>
                                  <a:pt x="14" y="156"/>
                                </a:lnTo>
                                <a:lnTo>
                                  <a:pt x="14" y="159"/>
                                </a:lnTo>
                                <a:lnTo>
                                  <a:pt x="15" y="161"/>
                                </a:lnTo>
                                <a:lnTo>
                                  <a:pt x="15" y="162"/>
                                </a:lnTo>
                                <a:lnTo>
                                  <a:pt x="16" y="164"/>
                                </a:lnTo>
                                <a:lnTo>
                                  <a:pt x="17" y="166"/>
                                </a:lnTo>
                                <a:lnTo>
                                  <a:pt x="17" y="167"/>
                                </a:lnTo>
                                <a:lnTo>
                                  <a:pt x="18" y="169"/>
                                </a:lnTo>
                                <a:lnTo>
                                  <a:pt x="19" y="170"/>
                                </a:lnTo>
                                <a:lnTo>
                                  <a:pt x="21" y="174"/>
                                </a:lnTo>
                                <a:lnTo>
                                  <a:pt x="23" y="176"/>
                                </a:lnTo>
                                <a:lnTo>
                                  <a:pt x="26" y="179"/>
                                </a:lnTo>
                                <a:lnTo>
                                  <a:pt x="28" y="182"/>
                                </a:lnTo>
                                <a:lnTo>
                                  <a:pt x="30" y="183"/>
                                </a:lnTo>
                                <a:lnTo>
                                  <a:pt x="31" y="184"/>
                                </a:lnTo>
                                <a:lnTo>
                                  <a:pt x="33" y="185"/>
                                </a:lnTo>
                                <a:lnTo>
                                  <a:pt x="34" y="187"/>
                                </a:lnTo>
                                <a:lnTo>
                                  <a:pt x="35" y="188"/>
                                </a:lnTo>
                                <a:lnTo>
                                  <a:pt x="37" y="189"/>
                                </a:lnTo>
                                <a:lnTo>
                                  <a:pt x="39" y="190"/>
                                </a:lnTo>
                                <a:lnTo>
                                  <a:pt x="40" y="191"/>
                                </a:lnTo>
                                <a:lnTo>
                                  <a:pt x="45" y="193"/>
                                </a:lnTo>
                                <a:lnTo>
                                  <a:pt x="49" y="197"/>
                                </a:lnTo>
                                <a:lnTo>
                                  <a:pt x="53" y="199"/>
                                </a:lnTo>
                                <a:lnTo>
                                  <a:pt x="58" y="201"/>
                                </a:lnTo>
                                <a:lnTo>
                                  <a:pt x="65" y="203"/>
                                </a:lnTo>
                                <a:lnTo>
                                  <a:pt x="70" y="205"/>
                                </a:lnTo>
                                <a:lnTo>
                                  <a:pt x="76" y="207"/>
                                </a:lnTo>
                                <a:lnTo>
                                  <a:pt x="80" y="208"/>
                                </a:lnTo>
                                <a:lnTo>
                                  <a:pt x="83" y="209"/>
                                </a:lnTo>
                                <a:lnTo>
                                  <a:pt x="83" y="21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8" name="Freeform 58"/>
                        <wps:cNvSpPr>
                          <a:spLocks/>
                        </wps:cNvSpPr>
                        <wps:spPr bwMode="auto">
                          <a:xfrm>
                            <a:off x="7702" y="4995"/>
                            <a:ext cx="193" cy="163"/>
                          </a:xfrm>
                          <a:custGeom>
                            <a:avLst/>
                            <a:gdLst>
                              <a:gd name="T0" fmla="*/ 139 w 259"/>
                              <a:gd name="T1" fmla="*/ 109 h 218"/>
                              <a:gd name="T2" fmla="*/ 139 w 259"/>
                              <a:gd name="T3" fmla="*/ 118 h 218"/>
                              <a:gd name="T4" fmla="*/ 141 w 259"/>
                              <a:gd name="T5" fmla="*/ 127 h 218"/>
                              <a:gd name="T6" fmla="*/ 145 w 259"/>
                              <a:gd name="T7" fmla="*/ 135 h 218"/>
                              <a:gd name="T8" fmla="*/ 151 w 259"/>
                              <a:gd name="T9" fmla="*/ 141 h 218"/>
                              <a:gd name="T10" fmla="*/ 160 w 259"/>
                              <a:gd name="T11" fmla="*/ 145 h 218"/>
                              <a:gd name="T12" fmla="*/ 169 w 259"/>
                              <a:gd name="T13" fmla="*/ 150 h 218"/>
                              <a:gd name="T14" fmla="*/ 181 w 259"/>
                              <a:gd name="T15" fmla="*/ 153 h 218"/>
                              <a:gd name="T16" fmla="*/ 190 w 259"/>
                              <a:gd name="T17" fmla="*/ 162 h 218"/>
                              <a:gd name="T18" fmla="*/ 75 w 259"/>
                              <a:gd name="T19" fmla="*/ 143 h 218"/>
                              <a:gd name="T20" fmla="*/ 93 w 259"/>
                              <a:gd name="T21" fmla="*/ 141 h 218"/>
                              <a:gd name="T22" fmla="*/ 103 w 259"/>
                              <a:gd name="T23" fmla="*/ 137 h 218"/>
                              <a:gd name="T24" fmla="*/ 111 w 259"/>
                              <a:gd name="T25" fmla="*/ 132 h 218"/>
                              <a:gd name="T26" fmla="*/ 119 w 259"/>
                              <a:gd name="T27" fmla="*/ 124 h 218"/>
                              <a:gd name="T28" fmla="*/ 124 w 259"/>
                              <a:gd name="T29" fmla="*/ 114 h 218"/>
                              <a:gd name="T30" fmla="*/ 126 w 259"/>
                              <a:gd name="T31" fmla="*/ 100 h 218"/>
                              <a:gd name="T32" fmla="*/ 47 w 259"/>
                              <a:gd name="T33" fmla="*/ 92 h 218"/>
                              <a:gd name="T34" fmla="*/ 36 w 259"/>
                              <a:gd name="T35" fmla="*/ 92 h 218"/>
                              <a:gd name="T36" fmla="*/ 31 w 259"/>
                              <a:gd name="T37" fmla="*/ 93 h 218"/>
                              <a:gd name="T38" fmla="*/ 28 w 259"/>
                              <a:gd name="T39" fmla="*/ 97 h 218"/>
                              <a:gd name="T40" fmla="*/ 25 w 259"/>
                              <a:gd name="T41" fmla="*/ 102 h 218"/>
                              <a:gd name="T42" fmla="*/ 23 w 259"/>
                              <a:gd name="T43" fmla="*/ 110 h 218"/>
                              <a:gd name="T44" fmla="*/ 21 w 259"/>
                              <a:gd name="T45" fmla="*/ 133 h 218"/>
                              <a:gd name="T46" fmla="*/ 21 w 259"/>
                              <a:gd name="T47" fmla="*/ 148 h 218"/>
                              <a:gd name="T48" fmla="*/ 24 w 259"/>
                              <a:gd name="T49" fmla="*/ 161 h 218"/>
                              <a:gd name="T50" fmla="*/ 28 w 259"/>
                              <a:gd name="T51" fmla="*/ 174 h 218"/>
                              <a:gd name="T52" fmla="*/ 35 w 259"/>
                              <a:gd name="T53" fmla="*/ 184 h 218"/>
                              <a:gd name="T54" fmla="*/ 43 w 259"/>
                              <a:gd name="T55" fmla="*/ 193 h 218"/>
                              <a:gd name="T56" fmla="*/ 55 w 259"/>
                              <a:gd name="T57" fmla="*/ 202 h 218"/>
                              <a:gd name="T58" fmla="*/ 68 w 259"/>
                              <a:gd name="T59" fmla="*/ 209 h 218"/>
                              <a:gd name="T60" fmla="*/ 0 w 259"/>
                              <a:gd name="T61" fmla="*/ 200 h 218"/>
                              <a:gd name="T62" fmla="*/ 26 w 259"/>
                              <a:gd name="T63" fmla="*/ 11 h 218"/>
                              <a:gd name="T64" fmla="*/ 27 w 259"/>
                              <a:gd name="T65" fmla="*/ 19 h 218"/>
                              <a:gd name="T66" fmla="*/ 29 w 259"/>
                              <a:gd name="T67" fmla="*/ 26 h 218"/>
                              <a:gd name="T68" fmla="*/ 32 w 259"/>
                              <a:gd name="T69" fmla="*/ 31 h 218"/>
                              <a:gd name="T70" fmla="*/ 37 w 259"/>
                              <a:gd name="T71" fmla="*/ 34 h 218"/>
                              <a:gd name="T72" fmla="*/ 47 w 259"/>
                              <a:gd name="T73" fmla="*/ 35 h 218"/>
                              <a:gd name="T74" fmla="*/ 215 w 259"/>
                              <a:gd name="T75" fmla="*/ 52 h 218"/>
                              <a:gd name="T76" fmla="*/ 229 w 259"/>
                              <a:gd name="T77" fmla="*/ 53 h 218"/>
                              <a:gd name="T78" fmla="*/ 238 w 259"/>
                              <a:gd name="T79" fmla="*/ 52 h 218"/>
                              <a:gd name="T80" fmla="*/ 243 w 259"/>
                              <a:gd name="T81" fmla="*/ 50 h 218"/>
                              <a:gd name="T82" fmla="*/ 248 w 259"/>
                              <a:gd name="T83" fmla="*/ 45 h 218"/>
                              <a:gd name="T84" fmla="*/ 251 w 259"/>
                              <a:gd name="T85" fmla="*/ 36 h 218"/>
                              <a:gd name="T86" fmla="*/ 259 w 259"/>
                              <a:gd name="T87" fmla="*/ 23 h 218"/>
                              <a:gd name="T88" fmla="*/ 172 w 259"/>
                              <a:gd name="T89" fmla="*/ 203 h 218"/>
                              <a:gd name="T90" fmla="*/ 184 w 259"/>
                              <a:gd name="T91" fmla="*/ 202 h 218"/>
                              <a:gd name="T92" fmla="*/ 195 w 259"/>
                              <a:gd name="T93" fmla="*/ 199 h 218"/>
                              <a:gd name="T94" fmla="*/ 203 w 259"/>
                              <a:gd name="T95" fmla="*/ 196 h 218"/>
                              <a:gd name="T96" fmla="*/ 209 w 259"/>
                              <a:gd name="T97" fmla="*/ 193 h 218"/>
                              <a:gd name="T98" fmla="*/ 215 w 259"/>
                              <a:gd name="T99" fmla="*/ 188 h 218"/>
                              <a:gd name="T100" fmla="*/ 220 w 259"/>
                              <a:gd name="T101" fmla="*/ 183 h 218"/>
                              <a:gd name="T102" fmla="*/ 225 w 259"/>
                              <a:gd name="T103" fmla="*/ 176 h 218"/>
                              <a:gd name="T104" fmla="*/ 228 w 259"/>
                              <a:gd name="T105" fmla="*/ 167 h 218"/>
                              <a:gd name="T106" fmla="*/ 232 w 259"/>
                              <a:gd name="T107" fmla="*/ 152 h 218"/>
                              <a:gd name="T108" fmla="*/ 234 w 259"/>
                              <a:gd name="T109" fmla="*/ 135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59" h="218">
                                <a:moveTo>
                                  <a:pt x="236" y="111"/>
                                </a:moveTo>
                                <a:lnTo>
                                  <a:pt x="139" y="102"/>
                                </a:lnTo>
                                <a:lnTo>
                                  <a:pt x="139" y="106"/>
                                </a:lnTo>
                                <a:lnTo>
                                  <a:pt x="139" y="109"/>
                                </a:lnTo>
                                <a:lnTo>
                                  <a:pt x="138" y="111"/>
                                </a:lnTo>
                                <a:lnTo>
                                  <a:pt x="138" y="113"/>
                                </a:lnTo>
                                <a:lnTo>
                                  <a:pt x="139" y="116"/>
                                </a:lnTo>
                                <a:lnTo>
                                  <a:pt x="139" y="118"/>
                                </a:lnTo>
                                <a:lnTo>
                                  <a:pt x="139" y="121"/>
                                </a:lnTo>
                                <a:lnTo>
                                  <a:pt x="140" y="122"/>
                                </a:lnTo>
                                <a:lnTo>
                                  <a:pt x="140" y="124"/>
                                </a:lnTo>
                                <a:lnTo>
                                  <a:pt x="141" y="127"/>
                                </a:lnTo>
                                <a:lnTo>
                                  <a:pt x="142" y="128"/>
                                </a:lnTo>
                                <a:lnTo>
                                  <a:pt x="143" y="130"/>
                                </a:lnTo>
                                <a:lnTo>
                                  <a:pt x="144" y="132"/>
                                </a:lnTo>
                                <a:lnTo>
                                  <a:pt x="145" y="135"/>
                                </a:lnTo>
                                <a:lnTo>
                                  <a:pt x="146" y="136"/>
                                </a:lnTo>
                                <a:lnTo>
                                  <a:pt x="148" y="138"/>
                                </a:lnTo>
                                <a:lnTo>
                                  <a:pt x="149" y="139"/>
                                </a:lnTo>
                                <a:lnTo>
                                  <a:pt x="151" y="141"/>
                                </a:lnTo>
                                <a:lnTo>
                                  <a:pt x="154" y="142"/>
                                </a:lnTo>
                                <a:lnTo>
                                  <a:pt x="156" y="143"/>
                                </a:lnTo>
                                <a:lnTo>
                                  <a:pt x="157" y="144"/>
                                </a:lnTo>
                                <a:lnTo>
                                  <a:pt x="160" y="145"/>
                                </a:lnTo>
                                <a:lnTo>
                                  <a:pt x="162" y="147"/>
                                </a:lnTo>
                                <a:lnTo>
                                  <a:pt x="164" y="148"/>
                                </a:lnTo>
                                <a:lnTo>
                                  <a:pt x="166" y="149"/>
                                </a:lnTo>
                                <a:lnTo>
                                  <a:pt x="169" y="150"/>
                                </a:lnTo>
                                <a:lnTo>
                                  <a:pt x="172" y="151"/>
                                </a:lnTo>
                                <a:lnTo>
                                  <a:pt x="175" y="152"/>
                                </a:lnTo>
                                <a:lnTo>
                                  <a:pt x="177" y="152"/>
                                </a:lnTo>
                                <a:lnTo>
                                  <a:pt x="181" y="153"/>
                                </a:lnTo>
                                <a:lnTo>
                                  <a:pt x="183" y="154"/>
                                </a:lnTo>
                                <a:lnTo>
                                  <a:pt x="186" y="155"/>
                                </a:lnTo>
                                <a:lnTo>
                                  <a:pt x="191" y="156"/>
                                </a:lnTo>
                                <a:lnTo>
                                  <a:pt x="190" y="162"/>
                                </a:lnTo>
                                <a:lnTo>
                                  <a:pt x="65" y="150"/>
                                </a:lnTo>
                                <a:lnTo>
                                  <a:pt x="66" y="144"/>
                                </a:lnTo>
                                <a:lnTo>
                                  <a:pt x="71" y="144"/>
                                </a:lnTo>
                                <a:lnTo>
                                  <a:pt x="75" y="143"/>
                                </a:lnTo>
                                <a:lnTo>
                                  <a:pt x="80" y="143"/>
                                </a:lnTo>
                                <a:lnTo>
                                  <a:pt x="85" y="142"/>
                                </a:lnTo>
                                <a:lnTo>
                                  <a:pt x="89" y="141"/>
                                </a:lnTo>
                                <a:lnTo>
                                  <a:pt x="93" y="141"/>
                                </a:lnTo>
                                <a:lnTo>
                                  <a:pt x="96" y="140"/>
                                </a:lnTo>
                                <a:lnTo>
                                  <a:pt x="100" y="138"/>
                                </a:lnTo>
                                <a:lnTo>
                                  <a:pt x="101" y="138"/>
                                </a:lnTo>
                                <a:lnTo>
                                  <a:pt x="103" y="137"/>
                                </a:lnTo>
                                <a:lnTo>
                                  <a:pt x="105" y="137"/>
                                </a:lnTo>
                                <a:lnTo>
                                  <a:pt x="106" y="136"/>
                                </a:lnTo>
                                <a:lnTo>
                                  <a:pt x="109" y="133"/>
                                </a:lnTo>
                                <a:lnTo>
                                  <a:pt x="111" y="132"/>
                                </a:lnTo>
                                <a:lnTo>
                                  <a:pt x="113" y="130"/>
                                </a:lnTo>
                                <a:lnTo>
                                  <a:pt x="115" y="128"/>
                                </a:lnTo>
                                <a:lnTo>
                                  <a:pt x="118" y="126"/>
                                </a:lnTo>
                                <a:lnTo>
                                  <a:pt x="119" y="124"/>
                                </a:lnTo>
                                <a:lnTo>
                                  <a:pt x="121" y="122"/>
                                </a:lnTo>
                                <a:lnTo>
                                  <a:pt x="122" y="120"/>
                                </a:lnTo>
                                <a:lnTo>
                                  <a:pt x="123" y="117"/>
                                </a:lnTo>
                                <a:lnTo>
                                  <a:pt x="124" y="114"/>
                                </a:lnTo>
                                <a:lnTo>
                                  <a:pt x="125" y="111"/>
                                </a:lnTo>
                                <a:lnTo>
                                  <a:pt x="125" y="108"/>
                                </a:lnTo>
                                <a:lnTo>
                                  <a:pt x="126" y="104"/>
                                </a:lnTo>
                                <a:lnTo>
                                  <a:pt x="126" y="100"/>
                                </a:lnTo>
                                <a:lnTo>
                                  <a:pt x="59" y="93"/>
                                </a:lnTo>
                                <a:lnTo>
                                  <a:pt x="55" y="93"/>
                                </a:lnTo>
                                <a:lnTo>
                                  <a:pt x="51" y="92"/>
                                </a:lnTo>
                                <a:lnTo>
                                  <a:pt x="47" y="92"/>
                                </a:lnTo>
                                <a:lnTo>
                                  <a:pt x="43" y="92"/>
                                </a:lnTo>
                                <a:lnTo>
                                  <a:pt x="40" y="92"/>
                                </a:lnTo>
                                <a:lnTo>
                                  <a:pt x="38" y="92"/>
                                </a:lnTo>
                                <a:lnTo>
                                  <a:pt x="36" y="92"/>
                                </a:lnTo>
                                <a:lnTo>
                                  <a:pt x="35" y="92"/>
                                </a:lnTo>
                                <a:lnTo>
                                  <a:pt x="33" y="93"/>
                                </a:lnTo>
                                <a:lnTo>
                                  <a:pt x="32" y="93"/>
                                </a:lnTo>
                                <a:lnTo>
                                  <a:pt x="31" y="93"/>
                                </a:lnTo>
                                <a:lnTo>
                                  <a:pt x="31" y="94"/>
                                </a:lnTo>
                                <a:lnTo>
                                  <a:pt x="30" y="95"/>
                                </a:lnTo>
                                <a:lnTo>
                                  <a:pt x="29" y="96"/>
                                </a:lnTo>
                                <a:lnTo>
                                  <a:pt x="28" y="97"/>
                                </a:lnTo>
                                <a:lnTo>
                                  <a:pt x="27" y="97"/>
                                </a:lnTo>
                                <a:lnTo>
                                  <a:pt x="26" y="98"/>
                                </a:lnTo>
                                <a:lnTo>
                                  <a:pt x="26" y="101"/>
                                </a:lnTo>
                                <a:lnTo>
                                  <a:pt x="25" y="102"/>
                                </a:lnTo>
                                <a:lnTo>
                                  <a:pt x="24" y="104"/>
                                </a:lnTo>
                                <a:lnTo>
                                  <a:pt x="24" y="105"/>
                                </a:lnTo>
                                <a:lnTo>
                                  <a:pt x="23" y="108"/>
                                </a:lnTo>
                                <a:lnTo>
                                  <a:pt x="23" y="110"/>
                                </a:lnTo>
                                <a:lnTo>
                                  <a:pt x="23" y="112"/>
                                </a:lnTo>
                                <a:lnTo>
                                  <a:pt x="21" y="125"/>
                                </a:lnTo>
                                <a:lnTo>
                                  <a:pt x="21" y="129"/>
                                </a:lnTo>
                                <a:lnTo>
                                  <a:pt x="21" y="133"/>
                                </a:lnTo>
                                <a:lnTo>
                                  <a:pt x="21" y="137"/>
                                </a:lnTo>
                                <a:lnTo>
                                  <a:pt x="21" y="141"/>
                                </a:lnTo>
                                <a:lnTo>
                                  <a:pt x="21" y="145"/>
                                </a:lnTo>
                                <a:lnTo>
                                  <a:pt x="21" y="148"/>
                                </a:lnTo>
                                <a:lnTo>
                                  <a:pt x="21" y="152"/>
                                </a:lnTo>
                                <a:lnTo>
                                  <a:pt x="22" y="155"/>
                                </a:lnTo>
                                <a:lnTo>
                                  <a:pt x="23" y="158"/>
                                </a:lnTo>
                                <a:lnTo>
                                  <a:pt x="24" y="161"/>
                                </a:lnTo>
                                <a:lnTo>
                                  <a:pt x="25" y="164"/>
                                </a:lnTo>
                                <a:lnTo>
                                  <a:pt x="26" y="167"/>
                                </a:lnTo>
                                <a:lnTo>
                                  <a:pt x="27" y="171"/>
                                </a:lnTo>
                                <a:lnTo>
                                  <a:pt x="28" y="174"/>
                                </a:lnTo>
                                <a:lnTo>
                                  <a:pt x="30" y="177"/>
                                </a:lnTo>
                                <a:lnTo>
                                  <a:pt x="31" y="179"/>
                                </a:lnTo>
                                <a:lnTo>
                                  <a:pt x="33" y="182"/>
                                </a:lnTo>
                                <a:lnTo>
                                  <a:pt x="35" y="184"/>
                                </a:lnTo>
                                <a:lnTo>
                                  <a:pt x="36" y="187"/>
                                </a:lnTo>
                                <a:lnTo>
                                  <a:pt x="39" y="189"/>
                                </a:lnTo>
                                <a:lnTo>
                                  <a:pt x="41" y="191"/>
                                </a:lnTo>
                                <a:lnTo>
                                  <a:pt x="43" y="193"/>
                                </a:lnTo>
                                <a:lnTo>
                                  <a:pt x="46" y="195"/>
                                </a:lnTo>
                                <a:lnTo>
                                  <a:pt x="49" y="198"/>
                                </a:lnTo>
                                <a:lnTo>
                                  <a:pt x="52" y="199"/>
                                </a:lnTo>
                                <a:lnTo>
                                  <a:pt x="55" y="202"/>
                                </a:lnTo>
                                <a:lnTo>
                                  <a:pt x="58" y="203"/>
                                </a:lnTo>
                                <a:lnTo>
                                  <a:pt x="61" y="206"/>
                                </a:lnTo>
                                <a:lnTo>
                                  <a:pt x="64" y="207"/>
                                </a:lnTo>
                                <a:lnTo>
                                  <a:pt x="68" y="209"/>
                                </a:lnTo>
                                <a:lnTo>
                                  <a:pt x="71" y="211"/>
                                </a:lnTo>
                                <a:lnTo>
                                  <a:pt x="75" y="212"/>
                                </a:lnTo>
                                <a:lnTo>
                                  <a:pt x="74" y="218"/>
                                </a:lnTo>
                                <a:lnTo>
                                  <a:pt x="0" y="200"/>
                                </a:lnTo>
                                <a:lnTo>
                                  <a:pt x="21" y="0"/>
                                </a:lnTo>
                                <a:lnTo>
                                  <a:pt x="27" y="1"/>
                                </a:lnTo>
                                <a:lnTo>
                                  <a:pt x="26" y="8"/>
                                </a:lnTo>
                                <a:lnTo>
                                  <a:pt x="26" y="11"/>
                                </a:lnTo>
                                <a:lnTo>
                                  <a:pt x="26" y="13"/>
                                </a:lnTo>
                                <a:lnTo>
                                  <a:pt x="26" y="15"/>
                                </a:lnTo>
                                <a:lnTo>
                                  <a:pt x="26" y="17"/>
                                </a:lnTo>
                                <a:lnTo>
                                  <a:pt x="27" y="19"/>
                                </a:lnTo>
                                <a:lnTo>
                                  <a:pt x="27" y="21"/>
                                </a:lnTo>
                                <a:lnTo>
                                  <a:pt x="28" y="23"/>
                                </a:lnTo>
                                <a:lnTo>
                                  <a:pt x="29" y="25"/>
                                </a:lnTo>
                                <a:lnTo>
                                  <a:pt x="29" y="26"/>
                                </a:lnTo>
                                <a:lnTo>
                                  <a:pt x="30" y="27"/>
                                </a:lnTo>
                                <a:lnTo>
                                  <a:pt x="31" y="29"/>
                                </a:lnTo>
                                <a:lnTo>
                                  <a:pt x="31" y="30"/>
                                </a:lnTo>
                                <a:lnTo>
                                  <a:pt x="32" y="31"/>
                                </a:lnTo>
                                <a:lnTo>
                                  <a:pt x="34" y="32"/>
                                </a:lnTo>
                                <a:lnTo>
                                  <a:pt x="35" y="32"/>
                                </a:lnTo>
                                <a:lnTo>
                                  <a:pt x="36" y="33"/>
                                </a:lnTo>
                                <a:lnTo>
                                  <a:pt x="37" y="34"/>
                                </a:lnTo>
                                <a:lnTo>
                                  <a:pt x="39" y="34"/>
                                </a:lnTo>
                                <a:lnTo>
                                  <a:pt x="41" y="35"/>
                                </a:lnTo>
                                <a:lnTo>
                                  <a:pt x="43" y="35"/>
                                </a:lnTo>
                                <a:lnTo>
                                  <a:pt x="47" y="35"/>
                                </a:lnTo>
                                <a:lnTo>
                                  <a:pt x="51" y="36"/>
                                </a:lnTo>
                                <a:lnTo>
                                  <a:pt x="54" y="36"/>
                                </a:lnTo>
                                <a:lnTo>
                                  <a:pt x="58" y="37"/>
                                </a:lnTo>
                                <a:lnTo>
                                  <a:pt x="215" y="52"/>
                                </a:lnTo>
                                <a:lnTo>
                                  <a:pt x="219" y="52"/>
                                </a:lnTo>
                                <a:lnTo>
                                  <a:pt x="222" y="53"/>
                                </a:lnTo>
                                <a:lnTo>
                                  <a:pt x="226" y="53"/>
                                </a:lnTo>
                                <a:lnTo>
                                  <a:pt x="229" y="53"/>
                                </a:lnTo>
                                <a:lnTo>
                                  <a:pt x="233" y="53"/>
                                </a:lnTo>
                                <a:lnTo>
                                  <a:pt x="235" y="53"/>
                                </a:lnTo>
                                <a:lnTo>
                                  <a:pt x="237" y="53"/>
                                </a:lnTo>
                                <a:lnTo>
                                  <a:pt x="238" y="52"/>
                                </a:lnTo>
                                <a:lnTo>
                                  <a:pt x="240" y="52"/>
                                </a:lnTo>
                                <a:lnTo>
                                  <a:pt x="241" y="51"/>
                                </a:lnTo>
                                <a:lnTo>
                                  <a:pt x="242" y="51"/>
                                </a:lnTo>
                                <a:lnTo>
                                  <a:pt x="243" y="50"/>
                                </a:lnTo>
                                <a:lnTo>
                                  <a:pt x="244" y="49"/>
                                </a:lnTo>
                                <a:lnTo>
                                  <a:pt x="245" y="48"/>
                                </a:lnTo>
                                <a:lnTo>
                                  <a:pt x="246" y="47"/>
                                </a:lnTo>
                                <a:lnTo>
                                  <a:pt x="248" y="45"/>
                                </a:lnTo>
                                <a:lnTo>
                                  <a:pt x="249" y="43"/>
                                </a:lnTo>
                                <a:lnTo>
                                  <a:pt x="250" y="41"/>
                                </a:lnTo>
                                <a:lnTo>
                                  <a:pt x="251" y="39"/>
                                </a:lnTo>
                                <a:lnTo>
                                  <a:pt x="251" y="36"/>
                                </a:lnTo>
                                <a:lnTo>
                                  <a:pt x="251" y="34"/>
                                </a:lnTo>
                                <a:lnTo>
                                  <a:pt x="252" y="31"/>
                                </a:lnTo>
                                <a:lnTo>
                                  <a:pt x="252" y="23"/>
                                </a:lnTo>
                                <a:lnTo>
                                  <a:pt x="259" y="23"/>
                                </a:lnTo>
                                <a:lnTo>
                                  <a:pt x="239" y="218"/>
                                </a:lnTo>
                                <a:lnTo>
                                  <a:pt x="169" y="211"/>
                                </a:lnTo>
                                <a:lnTo>
                                  <a:pt x="169" y="204"/>
                                </a:lnTo>
                                <a:lnTo>
                                  <a:pt x="172" y="203"/>
                                </a:lnTo>
                                <a:lnTo>
                                  <a:pt x="176" y="203"/>
                                </a:lnTo>
                                <a:lnTo>
                                  <a:pt x="178" y="202"/>
                                </a:lnTo>
                                <a:lnTo>
                                  <a:pt x="181" y="202"/>
                                </a:lnTo>
                                <a:lnTo>
                                  <a:pt x="184" y="202"/>
                                </a:lnTo>
                                <a:lnTo>
                                  <a:pt x="186" y="201"/>
                                </a:lnTo>
                                <a:lnTo>
                                  <a:pt x="190" y="201"/>
                                </a:lnTo>
                                <a:lnTo>
                                  <a:pt x="192" y="200"/>
                                </a:lnTo>
                                <a:lnTo>
                                  <a:pt x="195" y="199"/>
                                </a:lnTo>
                                <a:lnTo>
                                  <a:pt x="197" y="198"/>
                                </a:lnTo>
                                <a:lnTo>
                                  <a:pt x="199" y="198"/>
                                </a:lnTo>
                                <a:lnTo>
                                  <a:pt x="201" y="197"/>
                                </a:lnTo>
                                <a:lnTo>
                                  <a:pt x="203" y="196"/>
                                </a:lnTo>
                                <a:lnTo>
                                  <a:pt x="205" y="195"/>
                                </a:lnTo>
                                <a:lnTo>
                                  <a:pt x="206" y="194"/>
                                </a:lnTo>
                                <a:lnTo>
                                  <a:pt x="208" y="194"/>
                                </a:lnTo>
                                <a:lnTo>
                                  <a:pt x="209" y="193"/>
                                </a:lnTo>
                                <a:lnTo>
                                  <a:pt x="211" y="191"/>
                                </a:lnTo>
                                <a:lnTo>
                                  <a:pt x="212" y="191"/>
                                </a:lnTo>
                                <a:lnTo>
                                  <a:pt x="213" y="189"/>
                                </a:lnTo>
                                <a:lnTo>
                                  <a:pt x="215" y="188"/>
                                </a:lnTo>
                                <a:lnTo>
                                  <a:pt x="216" y="187"/>
                                </a:lnTo>
                                <a:lnTo>
                                  <a:pt x="217" y="186"/>
                                </a:lnTo>
                                <a:lnTo>
                                  <a:pt x="218" y="184"/>
                                </a:lnTo>
                                <a:lnTo>
                                  <a:pt x="220" y="183"/>
                                </a:lnTo>
                                <a:lnTo>
                                  <a:pt x="220" y="181"/>
                                </a:lnTo>
                                <a:lnTo>
                                  <a:pt x="221" y="179"/>
                                </a:lnTo>
                                <a:lnTo>
                                  <a:pt x="223" y="178"/>
                                </a:lnTo>
                                <a:lnTo>
                                  <a:pt x="225" y="176"/>
                                </a:lnTo>
                                <a:lnTo>
                                  <a:pt x="226" y="174"/>
                                </a:lnTo>
                                <a:lnTo>
                                  <a:pt x="226" y="172"/>
                                </a:lnTo>
                                <a:lnTo>
                                  <a:pt x="227" y="171"/>
                                </a:lnTo>
                                <a:lnTo>
                                  <a:pt x="228" y="167"/>
                                </a:lnTo>
                                <a:lnTo>
                                  <a:pt x="229" y="164"/>
                                </a:lnTo>
                                <a:lnTo>
                                  <a:pt x="230" y="160"/>
                                </a:lnTo>
                                <a:lnTo>
                                  <a:pt x="231" y="156"/>
                                </a:lnTo>
                                <a:lnTo>
                                  <a:pt x="232" y="152"/>
                                </a:lnTo>
                                <a:lnTo>
                                  <a:pt x="233" y="147"/>
                                </a:lnTo>
                                <a:lnTo>
                                  <a:pt x="233" y="141"/>
                                </a:lnTo>
                                <a:lnTo>
                                  <a:pt x="234" y="138"/>
                                </a:lnTo>
                                <a:lnTo>
                                  <a:pt x="234" y="135"/>
                                </a:lnTo>
                                <a:lnTo>
                                  <a:pt x="236" y="11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9" name="Freeform 59"/>
                        <wps:cNvSpPr>
                          <a:spLocks noEditPoints="1"/>
                        </wps:cNvSpPr>
                        <wps:spPr bwMode="auto">
                          <a:xfrm>
                            <a:off x="7669" y="5194"/>
                            <a:ext cx="185" cy="179"/>
                          </a:xfrm>
                          <a:custGeom>
                            <a:avLst/>
                            <a:gdLst>
                              <a:gd name="T0" fmla="*/ 241 w 252"/>
                              <a:gd name="T1" fmla="*/ 170 h 248"/>
                              <a:gd name="T2" fmla="*/ 231 w 252"/>
                              <a:gd name="T3" fmla="*/ 191 h 248"/>
                              <a:gd name="T4" fmla="*/ 219 w 252"/>
                              <a:gd name="T5" fmla="*/ 208 h 248"/>
                              <a:gd name="T6" fmla="*/ 204 w 252"/>
                              <a:gd name="T7" fmla="*/ 222 h 248"/>
                              <a:gd name="T8" fmla="*/ 186 w 252"/>
                              <a:gd name="T9" fmla="*/ 235 h 248"/>
                              <a:gd name="T10" fmla="*/ 167 w 252"/>
                              <a:gd name="T11" fmla="*/ 242 h 248"/>
                              <a:gd name="T12" fmla="*/ 146 w 252"/>
                              <a:gd name="T13" fmla="*/ 247 h 248"/>
                              <a:gd name="T14" fmla="*/ 125 w 252"/>
                              <a:gd name="T15" fmla="*/ 248 h 248"/>
                              <a:gd name="T16" fmla="*/ 103 w 252"/>
                              <a:gd name="T17" fmla="*/ 246 h 248"/>
                              <a:gd name="T18" fmla="*/ 71 w 252"/>
                              <a:gd name="T19" fmla="*/ 236 h 248"/>
                              <a:gd name="T20" fmla="*/ 47 w 252"/>
                              <a:gd name="T21" fmla="*/ 222 h 248"/>
                              <a:gd name="T22" fmla="*/ 34 w 252"/>
                              <a:gd name="T23" fmla="*/ 211 h 248"/>
                              <a:gd name="T24" fmla="*/ 20 w 252"/>
                              <a:gd name="T25" fmla="*/ 195 h 248"/>
                              <a:gd name="T26" fmla="*/ 9 w 252"/>
                              <a:gd name="T27" fmla="*/ 174 h 248"/>
                              <a:gd name="T28" fmla="*/ 2 w 252"/>
                              <a:gd name="T29" fmla="*/ 153 h 248"/>
                              <a:gd name="T30" fmla="*/ 0 w 252"/>
                              <a:gd name="T31" fmla="*/ 129 h 248"/>
                              <a:gd name="T32" fmla="*/ 3 w 252"/>
                              <a:gd name="T33" fmla="*/ 103 h 248"/>
                              <a:gd name="T34" fmla="*/ 10 w 252"/>
                              <a:gd name="T35" fmla="*/ 77 h 248"/>
                              <a:gd name="T36" fmla="*/ 20 w 252"/>
                              <a:gd name="T37" fmla="*/ 56 h 248"/>
                              <a:gd name="T38" fmla="*/ 35 w 252"/>
                              <a:gd name="T39" fmla="*/ 36 h 248"/>
                              <a:gd name="T40" fmla="*/ 52 w 252"/>
                              <a:gd name="T41" fmla="*/ 22 h 248"/>
                              <a:gd name="T42" fmla="*/ 73 w 252"/>
                              <a:gd name="T43" fmla="*/ 10 h 248"/>
                              <a:gd name="T44" fmla="*/ 91 w 252"/>
                              <a:gd name="T45" fmla="*/ 4 h 248"/>
                              <a:gd name="T46" fmla="*/ 110 w 252"/>
                              <a:gd name="T47" fmla="*/ 1 h 248"/>
                              <a:gd name="T48" fmla="*/ 129 w 252"/>
                              <a:gd name="T49" fmla="*/ 0 h 248"/>
                              <a:gd name="T50" fmla="*/ 160 w 252"/>
                              <a:gd name="T51" fmla="*/ 4 h 248"/>
                              <a:gd name="T52" fmla="*/ 181 w 252"/>
                              <a:gd name="T53" fmla="*/ 13 h 248"/>
                              <a:gd name="T54" fmla="*/ 200 w 252"/>
                              <a:gd name="T55" fmla="*/ 22 h 248"/>
                              <a:gd name="T56" fmla="*/ 216 w 252"/>
                              <a:gd name="T57" fmla="*/ 35 h 248"/>
                              <a:gd name="T58" fmla="*/ 229 w 252"/>
                              <a:gd name="T59" fmla="*/ 52 h 248"/>
                              <a:gd name="T60" fmla="*/ 241 w 252"/>
                              <a:gd name="T61" fmla="*/ 70 h 248"/>
                              <a:gd name="T62" fmla="*/ 248 w 252"/>
                              <a:gd name="T63" fmla="*/ 89 h 248"/>
                              <a:gd name="T64" fmla="*/ 251 w 252"/>
                              <a:gd name="T65" fmla="*/ 109 h 248"/>
                              <a:gd name="T66" fmla="*/ 251 w 252"/>
                              <a:gd name="T67" fmla="*/ 129 h 248"/>
                              <a:gd name="T68" fmla="*/ 246 w 252"/>
                              <a:gd name="T69" fmla="*/ 150 h 248"/>
                              <a:gd name="T70" fmla="*/ 237 w 252"/>
                              <a:gd name="T71" fmla="*/ 137 h 248"/>
                              <a:gd name="T72" fmla="*/ 234 w 252"/>
                              <a:gd name="T73" fmla="*/ 125 h 248"/>
                              <a:gd name="T74" fmla="*/ 229 w 252"/>
                              <a:gd name="T75" fmla="*/ 112 h 248"/>
                              <a:gd name="T76" fmla="*/ 220 w 252"/>
                              <a:gd name="T77" fmla="*/ 101 h 248"/>
                              <a:gd name="T78" fmla="*/ 204 w 252"/>
                              <a:gd name="T79" fmla="*/ 89 h 248"/>
                              <a:gd name="T80" fmla="*/ 174 w 252"/>
                              <a:gd name="T81" fmla="*/ 74 h 248"/>
                              <a:gd name="T82" fmla="*/ 137 w 252"/>
                              <a:gd name="T83" fmla="*/ 63 h 248"/>
                              <a:gd name="T84" fmla="*/ 112 w 252"/>
                              <a:gd name="T85" fmla="*/ 59 h 248"/>
                              <a:gd name="T86" fmla="*/ 90 w 252"/>
                              <a:gd name="T87" fmla="*/ 57 h 248"/>
                              <a:gd name="T88" fmla="*/ 71 w 252"/>
                              <a:gd name="T89" fmla="*/ 58 h 248"/>
                              <a:gd name="T90" fmla="*/ 44 w 252"/>
                              <a:gd name="T91" fmla="*/ 65 h 248"/>
                              <a:gd name="T92" fmla="*/ 28 w 252"/>
                              <a:gd name="T93" fmla="*/ 77 h 248"/>
                              <a:gd name="T94" fmla="*/ 17 w 252"/>
                              <a:gd name="T95" fmla="*/ 95 h 248"/>
                              <a:gd name="T96" fmla="*/ 15 w 252"/>
                              <a:gd name="T97" fmla="*/ 110 h 248"/>
                              <a:gd name="T98" fmla="*/ 17 w 252"/>
                              <a:gd name="T99" fmla="*/ 124 h 248"/>
                              <a:gd name="T100" fmla="*/ 23 w 252"/>
                              <a:gd name="T101" fmla="*/ 137 h 248"/>
                              <a:gd name="T102" fmla="*/ 36 w 252"/>
                              <a:gd name="T103" fmla="*/ 151 h 248"/>
                              <a:gd name="T104" fmla="*/ 53 w 252"/>
                              <a:gd name="T105" fmla="*/ 164 h 248"/>
                              <a:gd name="T106" fmla="*/ 78 w 252"/>
                              <a:gd name="T107" fmla="*/ 174 h 248"/>
                              <a:gd name="T108" fmla="*/ 109 w 252"/>
                              <a:gd name="T109" fmla="*/ 183 h 248"/>
                              <a:gd name="T110" fmla="*/ 145 w 252"/>
                              <a:gd name="T111" fmla="*/ 191 h 248"/>
                              <a:gd name="T112" fmla="*/ 173 w 252"/>
                              <a:gd name="T113" fmla="*/ 192 h 248"/>
                              <a:gd name="T114" fmla="*/ 194 w 252"/>
                              <a:gd name="T115" fmla="*/ 189 h 248"/>
                              <a:gd name="T116" fmla="*/ 211 w 252"/>
                              <a:gd name="T117" fmla="*/ 183 h 248"/>
                              <a:gd name="T118" fmla="*/ 222 w 252"/>
                              <a:gd name="T119" fmla="*/ 173 h 248"/>
                              <a:gd name="T120" fmla="*/ 230 w 252"/>
                              <a:gd name="T121" fmla="*/ 162 h 248"/>
                              <a:gd name="T122" fmla="*/ 234 w 252"/>
                              <a:gd name="T123" fmla="*/ 150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52" h="248">
                                <a:moveTo>
                                  <a:pt x="246" y="150"/>
                                </a:moveTo>
                                <a:lnTo>
                                  <a:pt x="246" y="155"/>
                                </a:lnTo>
                                <a:lnTo>
                                  <a:pt x="245" y="158"/>
                                </a:lnTo>
                                <a:lnTo>
                                  <a:pt x="244" y="161"/>
                                </a:lnTo>
                                <a:lnTo>
                                  <a:pt x="243" y="164"/>
                                </a:lnTo>
                                <a:lnTo>
                                  <a:pt x="242" y="167"/>
                                </a:lnTo>
                                <a:lnTo>
                                  <a:pt x="241" y="170"/>
                                </a:lnTo>
                                <a:lnTo>
                                  <a:pt x="240" y="173"/>
                                </a:lnTo>
                                <a:lnTo>
                                  <a:pt x="239" y="176"/>
                                </a:lnTo>
                                <a:lnTo>
                                  <a:pt x="238" y="179"/>
                                </a:lnTo>
                                <a:lnTo>
                                  <a:pt x="236" y="182"/>
                                </a:lnTo>
                                <a:lnTo>
                                  <a:pt x="234" y="184"/>
                                </a:lnTo>
                                <a:lnTo>
                                  <a:pt x="232" y="187"/>
                                </a:lnTo>
                                <a:lnTo>
                                  <a:pt x="231" y="191"/>
                                </a:lnTo>
                                <a:lnTo>
                                  <a:pt x="230" y="193"/>
                                </a:lnTo>
                                <a:lnTo>
                                  <a:pt x="228" y="196"/>
                                </a:lnTo>
                                <a:lnTo>
                                  <a:pt x="226" y="199"/>
                                </a:lnTo>
                                <a:lnTo>
                                  <a:pt x="225" y="201"/>
                                </a:lnTo>
                                <a:lnTo>
                                  <a:pt x="223" y="203"/>
                                </a:lnTo>
                                <a:lnTo>
                                  <a:pt x="221" y="206"/>
                                </a:lnTo>
                                <a:lnTo>
                                  <a:pt x="219" y="208"/>
                                </a:lnTo>
                                <a:lnTo>
                                  <a:pt x="218" y="210"/>
                                </a:lnTo>
                                <a:lnTo>
                                  <a:pt x="215" y="212"/>
                                </a:lnTo>
                                <a:lnTo>
                                  <a:pt x="213" y="214"/>
                                </a:lnTo>
                                <a:lnTo>
                                  <a:pt x="211" y="216"/>
                                </a:lnTo>
                                <a:lnTo>
                                  <a:pt x="209" y="218"/>
                                </a:lnTo>
                                <a:lnTo>
                                  <a:pt x="207" y="220"/>
                                </a:lnTo>
                                <a:lnTo>
                                  <a:pt x="204" y="222"/>
                                </a:lnTo>
                                <a:lnTo>
                                  <a:pt x="202" y="225"/>
                                </a:lnTo>
                                <a:lnTo>
                                  <a:pt x="200" y="227"/>
                                </a:lnTo>
                                <a:lnTo>
                                  <a:pt x="196" y="228"/>
                                </a:lnTo>
                                <a:lnTo>
                                  <a:pt x="194" y="230"/>
                                </a:lnTo>
                                <a:lnTo>
                                  <a:pt x="191" y="231"/>
                                </a:lnTo>
                                <a:lnTo>
                                  <a:pt x="188" y="233"/>
                                </a:lnTo>
                                <a:lnTo>
                                  <a:pt x="186" y="235"/>
                                </a:lnTo>
                                <a:lnTo>
                                  <a:pt x="183" y="236"/>
                                </a:lnTo>
                                <a:lnTo>
                                  <a:pt x="181" y="237"/>
                                </a:lnTo>
                                <a:lnTo>
                                  <a:pt x="178" y="238"/>
                                </a:lnTo>
                                <a:lnTo>
                                  <a:pt x="175" y="239"/>
                                </a:lnTo>
                                <a:lnTo>
                                  <a:pt x="173" y="241"/>
                                </a:lnTo>
                                <a:lnTo>
                                  <a:pt x="170" y="242"/>
                                </a:lnTo>
                                <a:lnTo>
                                  <a:pt x="167" y="242"/>
                                </a:lnTo>
                                <a:lnTo>
                                  <a:pt x="163" y="243"/>
                                </a:lnTo>
                                <a:lnTo>
                                  <a:pt x="160" y="244"/>
                                </a:lnTo>
                                <a:lnTo>
                                  <a:pt x="157" y="245"/>
                                </a:lnTo>
                                <a:lnTo>
                                  <a:pt x="155" y="246"/>
                                </a:lnTo>
                                <a:lnTo>
                                  <a:pt x="152" y="246"/>
                                </a:lnTo>
                                <a:lnTo>
                                  <a:pt x="149" y="247"/>
                                </a:lnTo>
                                <a:lnTo>
                                  <a:pt x="146" y="247"/>
                                </a:lnTo>
                                <a:lnTo>
                                  <a:pt x="143" y="247"/>
                                </a:lnTo>
                                <a:lnTo>
                                  <a:pt x="140" y="248"/>
                                </a:lnTo>
                                <a:lnTo>
                                  <a:pt x="138" y="248"/>
                                </a:lnTo>
                                <a:lnTo>
                                  <a:pt x="134" y="248"/>
                                </a:lnTo>
                                <a:lnTo>
                                  <a:pt x="132" y="248"/>
                                </a:lnTo>
                                <a:lnTo>
                                  <a:pt x="127" y="248"/>
                                </a:lnTo>
                                <a:lnTo>
                                  <a:pt x="125" y="248"/>
                                </a:lnTo>
                                <a:lnTo>
                                  <a:pt x="122" y="248"/>
                                </a:lnTo>
                                <a:lnTo>
                                  <a:pt x="118" y="248"/>
                                </a:lnTo>
                                <a:lnTo>
                                  <a:pt x="116" y="247"/>
                                </a:lnTo>
                                <a:lnTo>
                                  <a:pt x="113" y="247"/>
                                </a:lnTo>
                                <a:lnTo>
                                  <a:pt x="109" y="247"/>
                                </a:lnTo>
                                <a:lnTo>
                                  <a:pt x="106" y="246"/>
                                </a:lnTo>
                                <a:lnTo>
                                  <a:pt x="103" y="246"/>
                                </a:lnTo>
                                <a:lnTo>
                                  <a:pt x="100" y="245"/>
                                </a:lnTo>
                                <a:lnTo>
                                  <a:pt x="97" y="244"/>
                                </a:lnTo>
                                <a:lnTo>
                                  <a:pt x="91" y="243"/>
                                </a:lnTo>
                                <a:lnTo>
                                  <a:pt x="86" y="242"/>
                                </a:lnTo>
                                <a:lnTo>
                                  <a:pt x="80" y="240"/>
                                </a:lnTo>
                                <a:lnTo>
                                  <a:pt x="76" y="238"/>
                                </a:lnTo>
                                <a:lnTo>
                                  <a:pt x="71" y="236"/>
                                </a:lnTo>
                                <a:lnTo>
                                  <a:pt x="66" y="234"/>
                                </a:lnTo>
                                <a:lnTo>
                                  <a:pt x="62" y="231"/>
                                </a:lnTo>
                                <a:lnTo>
                                  <a:pt x="57" y="228"/>
                                </a:lnTo>
                                <a:lnTo>
                                  <a:pt x="54" y="227"/>
                                </a:lnTo>
                                <a:lnTo>
                                  <a:pt x="52" y="226"/>
                                </a:lnTo>
                                <a:lnTo>
                                  <a:pt x="50" y="224"/>
                                </a:lnTo>
                                <a:lnTo>
                                  <a:pt x="47" y="222"/>
                                </a:lnTo>
                                <a:lnTo>
                                  <a:pt x="46" y="220"/>
                                </a:lnTo>
                                <a:lnTo>
                                  <a:pt x="43" y="219"/>
                                </a:lnTo>
                                <a:lnTo>
                                  <a:pt x="42" y="217"/>
                                </a:lnTo>
                                <a:lnTo>
                                  <a:pt x="40" y="215"/>
                                </a:lnTo>
                                <a:lnTo>
                                  <a:pt x="38" y="214"/>
                                </a:lnTo>
                                <a:lnTo>
                                  <a:pt x="36" y="212"/>
                                </a:lnTo>
                                <a:lnTo>
                                  <a:pt x="34" y="211"/>
                                </a:lnTo>
                                <a:lnTo>
                                  <a:pt x="32" y="208"/>
                                </a:lnTo>
                                <a:lnTo>
                                  <a:pt x="31" y="207"/>
                                </a:lnTo>
                                <a:lnTo>
                                  <a:pt x="29" y="205"/>
                                </a:lnTo>
                                <a:lnTo>
                                  <a:pt x="27" y="203"/>
                                </a:lnTo>
                                <a:lnTo>
                                  <a:pt x="25" y="201"/>
                                </a:lnTo>
                                <a:lnTo>
                                  <a:pt x="23" y="198"/>
                                </a:lnTo>
                                <a:lnTo>
                                  <a:pt x="20" y="195"/>
                                </a:lnTo>
                                <a:lnTo>
                                  <a:pt x="18" y="192"/>
                                </a:lnTo>
                                <a:lnTo>
                                  <a:pt x="17" y="190"/>
                                </a:lnTo>
                                <a:lnTo>
                                  <a:pt x="15" y="186"/>
                                </a:lnTo>
                                <a:lnTo>
                                  <a:pt x="13" y="183"/>
                                </a:lnTo>
                                <a:lnTo>
                                  <a:pt x="12" y="180"/>
                                </a:lnTo>
                                <a:lnTo>
                                  <a:pt x="10" y="177"/>
                                </a:lnTo>
                                <a:lnTo>
                                  <a:pt x="9" y="174"/>
                                </a:lnTo>
                                <a:lnTo>
                                  <a:pt x="8" y="171"/>
                                </a:lnTo>
                                <a:lnTo>
                                  <a:pt x="7" y="168"/>
                                </a:lnTo>
                                <a:lnTo>
                                  <a:pt x="6" y="165"/>
                                </a:lnTo>
                                <a:lnTo>
                                  <a:pt x="4" y="162"/>
                                </a:lnTo>
                                <a:lnTo>
                                  <a:pt x="4" y="159"/>
                                </a:lnTo>
                                <a:lnTo>
                                  <a:pt x="3" y="156"/>
                                </a:lnTo>
                                <a:lnTo>
                                  <a:pt x="2" y="153"/>
                                </a:lnTo>
                                <a:lnTo>
                                  <a:pt x="2" y="148"/>
                                </a:lnTo>
                                <a:lnTo>
                                  <a:pt x="1" y="145"/>
                                </a:lnTo>
                                <a:lnTo>
                                  <a:pt x="1" y="142"/>
                                </a:lnTo>
                                <a:lnTo>
                                  <a:pt x="0" y="139"/>
                                </a:lnTo>
                                <a:lnTo>
                                  <a:pt x="0" y="135"/>
                                </a:lnTo>
                                <a:lnTo>
                                  <a:pt x="0" y="132"/>
                                </a:lnTo>
                                <a:lnTo>
                                  <a:pt x="0" y="129"/>
                                </a:lnTo>
                                <a:lnTo>
                                  <a:pt x="0" y="125"/>
                                </a:lnTo>
                                <a:lnTo>
                                  <a:pt x="0" y="122"/>
                                </a:lnTo>
                                <a:lnTo>
                                  <a:pt x="1" y="118"/>
                                </a:lnTo>
                                <a:lnTo>
                                  <a:pt x="1" y="114"/>
                                </a:lnTo>
                                <a:lnTo>
                                  <a:pt x="2" y="110"/>
                                </a:lnTo>
                                <a:lnTo>
                                  <a:pt x="2" y="106"/>
                                </a:lnTo>
                                <a:lnTo>
                                  <a:pt x="3" y="103"/>
                                </a:lnTo>
                                <a:lnTo>
                                  <a:pt x="4" y="99"/>
                                </a:lnTo>
                                <a:lnTo>
                                  <a:pt x="4" y="96"/>
                                </a:lnTo>
                                <a:lnTo>
                                  <a:pt x="6" y="92"/>
                                </a:lnTo>
                                <a:lnTo>
                                  <a:pt x="7" y="89"/>
                                </a:lnTo>
                                <a:lnTo>
                                  <a:pt x="8" y="85"/>
                                </a:lnTo>
                                <a:lnTo>
                                  <a:pt x="9" y="81"/>
                                </a:lnTo>
                                <a:lnTo>
                                  <a:pt x="10" y="77"/>
                                </a:lnTo>
                                <a:lnTo>
                                  <a:pt x="11" y="74"/>
                                </a:lnTo>
                                <a:lnTo>
                                  <a:pt x="12" y="71"/>
                                </a:lnTo>
                                <a:lnTo>
                                  <a:pt x="14" y="67"/>
                                </a:lnTo>
                                <a:lnTo>
                                  <a:pt x="15" y="64"/>
                                </a:lnTo>
                                <a:lnTo>
                                  <a:pt x="17" y="61"/>
                                </a:lnTo>
                                <a:lnTo>
                                  <a:pt x="18" y="59"/>
                                </a:lnTo>
                                <a:lnTo>
                                  <a:pt x="20" y="56"/>
                                </a:lnTo>
                                <a:lnTo>
                                  <a:pt x="23" y="53"/>
                                </a:lnTo>
                                <a:lnTo>
                                  <a:pt x="25" y="50"/>
                                </a:lnTo>
                                <a:lnTo>
                                  <a:pt x="27" y="47"/>
                                </a:lnTo>
                                <a:lnTo>
                                  <a:pt x="28" y="44"/>
                                </a:lnTo>
                                <a:lnTo>
                                  <a:pt x="31" y="41"/>
                                </a:lnTo>
                                <a:lnTo>
                                  <a:pt x="33" y="39"/>
                                </a:lnTo>
                                <a:lnTo>
                                  <a:pt x="35" y="36"/>
                                </a:lnTo>
                                <a:lnTo>
                                  <a:pt x="38" y="34"/>
                                </a:lnTo>
                                <a:lnTo>
                                  <a:pt x="40" y="32"/>
                                </a:lnTo>
                                <a:lnTo>
                                  <a:pt x="42" y="30"/>
                                </a:lnTo>
                                <a:lnTo>
                                  <a:pt x="44" y="28"/>
                                </a:lnTo>
                                <a:lnTo>
                                  <a:pt x="47" y="25"/>
                                </a:lnTo>
                                <a:lnTo>
                                  <a:pt x="50" y="24"/>
                                </a:lnTo>
                                <a:lnTo>
                                  <a:pt x="52" y="22"/>
                                </a:lnTo>
                                <a:lnTo>
                                  <a:pt x="55" y="20"/>
                                </a:lnTo>
                                <a:lnTo>
                                  <a:pt x="59" y="18"/>
                                </a:lnTo>
                                <a:lnTo>
                                  <a:pt x="62" y="17"/>
                                </a:lnTo>
                                <a:lnTo>
                                  <a:pt x="64" y="15"/>
                                </a:lnTo>
                                <a:lnTo>
                                  <a:pt x="68" y="13"/>
                                </a:lnTo>
                                <a:lnTo>
                                  <a:pt x="71" y="12"/>
                                </a:lnTo>
                                <a:lnTo>
                                  <a:pt x="73" y="10"/>
                                </a:lnTo>
                                <a:lnTo>
                                  <a:pt x="76" y="9"/>
                                </a:lnTo>
                                <a:lnTo>
                                  <a:pt x="78" y="8"/>
                                </a:lnTo>
                                <a:lnTo>
                                  <a:pt x="81" y="7"/>
                                </a:lnTo>
                                <a:lnTo>
                                  <a:pt x="83" y="6"/>
                                </a:lnTo>
                                <a:lnTo>
                                  <a:pt x="86" y="5"/>
                                </a:lnTo>
                                <a:lnTo>
                                  <a:pt x="88" y="4"/>
                                </a:lnTo>
                                <a:lnTo>
                                  <a:pt x="91" y="4"/>
                                </a:lnTo>
                                <a:lnTo>
                                  <a:pt x="94" y="3"/>
                                </a:lnTo>
                                <a:lnTo>
                                  <a:pt x="97" y="3"/>
                                </a:lnTo>
                                <a:lnTo>
                                  <a:pt x="99" y="2"/>
                                </a:lnTo>
                                <a:lnTo>
                                  <a:pt x="102" y="1"/>
                                </a:lnTo>
                                <a:lnTo>
                                  <a:pt x="104" y="1"/>
                                </a:lnTo>
                                <a:lnTo>
                                  <a:pt x="107" y="1"/>
                                </a:lnTo>
                                <a:lnTo>
                                  <a:pt x="110" y="1"/>
                                </a:lnTo>
                                <a:lnTo>
                                  <a:pt x="112" y="0"/>
                                </a:lnTo>
                                <a:lnTo>
                                  <a:pt x="115" y="0"/>
                                </a:lnTo>
                                <a:lnTo>
                                  <a:pt x="118" y="0"/>
                                </a:lnTo>
                                <a:lnTo>
                                  <a:pt x="120" y="0"/>
                                </a:lnTo>
                                <a:lnTo>
                                  <a:pt x="123" y="0"/>
                                </a:lnTo>
                                <a:lnTo>
                                  <a:pt x="126" y="0"/>
                                </a:lnTo>
                                <a:lnTo>
                                  <a:pt x="129" y="0"/>
                                </a:lnTo>
                                <a:lnTo>
                                  <a:pt x="132" y="0"/>
                                </a:lnTo>
                                <a:lnTo>
                                  <a:pt x="135" y="0"/>
                                </a:lnTo>
                                <a:lnTo>
                                  <a:pt x="140" y="1"/>
                                </a:lnTo>
                                <a:lnTo>
                                  <a:pt x="146" y="1"/>
                                </a:lnTo>
                                <a:lnTo>
                                  <a:pt x="151" y="2"/>
                                </a:lnTo>
                                <a:lnTo>
                                  <a:pt x="157" y="4"/>
                                </a:lnTo>
                                <a:lnTo>
                                  <a:pt x="160" y="4"/>
                                </a:lnTo>
                                <a:lnTo>
                                  <a:pt x="163" y="5"/>
                                </a:lnTo>
                                <a:lnTo>
                                  <a:pt x="167" y="6"/>
                                </a:lnTo>
                                <a:lnTo>
                                  <a:pt x="170" y="7"/>
                                </a:lnTo>
                                <a:lnTo>
                                  <a:pt x="173" y="8"/>
                                </a:lnTo>
                                <a:lnTo>
                                  <a:pt x="176" y="9"/>
                                </a:lnTo>
                                <a:lnTo>
                                  <a:pt x="178" y="10"/>
                                </a:lnTo>
                                <a:lnTo>
                                  <a:pt x="181" y="13"/>
                                </a:lnTo>
                                <a:lnTo>
                                  <a:pt x="184" y="14"/>
                                </a:lnTo>
                                <a:lnTo>
                                  <a:pt x="187" y="15"/>
                                </a:lnTo>
                                <a:lnTo>
                                  <a:pt x="189" y="17"/>
                                </a:lnTo>
                                <a:lnTo>
                                  <a:pt x="192" y="18"/>
                                </a:lnTo>
                                <a:lnTo>
                                  <a:pt x="194" y="19"/>
                                </a:lnTo>
                                <a:lnTo>
                                  <a:pt x="197" y="21"/>
                                </a:lnTo>
                                <a:lnTo>
                                  <a:pt x="200" y="22"/>
                                </a:lnTo>
                                <a:lnTo>
                                  <a:pt x="203" y="24"/>
                                </a:lnTo>
                                <a:lnTo>
                                  <a:pt x="205" y="26"/>
                                </a:lnTo>
                                <a:lnTo>
                                  <a:pt x="208" y="28"/>
                                </a:lnTo>
                                <a:lnTo>
                                  <a:pt x="210" y="29"/>
                                </a:lnTo>
                                <a:lnTo>
                                  <a:pt x="212" y="31"/>
                                </a:lnTo>
                                <a:lnTo>
                                  <a:pt x="214" y="33"/>
                                </a:lnTo>
                                <a:lnTo>
                                  <a:pt x="216" y="35"/>
                                </a:lnTo>
                                <a:lnTo>
                                  <a:pt x="218" y="37"/>
                                </a:lnTo>
                                <a:lnTo>
                                  <a:pt x="220" y="39"/>
                                </a:lnTo>
                                <a:lnTo>
                                  <a:pt x="222" y="41"/>
                                </a:lnTo>
                                <a:lnTo>
                                  <a:pt x="224" y="43"/>
                                </a:lnTo>
                                <a:lnTo>
                                  <a:pt x="226" y="47"/>
                                </a:lnTo>
                                <a:lnTo>
                                  <a:pt x="228" y="49"/>
                                </a:lnTo>
                                <a:lnTo>
                                  <a:pt x="229" y="52"/>
                                </a:lnTo>
                                <a:lnTo>
                                  <a:pt x="231" y="54"/>
                                </a:lnTo>
                                <a:lnTo>
                                  <a:pt x="232" y="56"/>
                                </a:lnTo>
                                <a:lnTo>
                                  <a:pt x="234" y="59"/>
                                </a:lnTo>
                                <a:lnTo>
                                  <a:pt x="237" y="62"/>
                                </a:lnTo>
                                <a:lnTo>
                                  <a:pt x="238" y="64"/>
                                </a:lnTo>
                                <a:lnTo>
                                  <a:pt x="240" y="67"/>
                                </a:lnTo>
                                <a:lnTo>
                                  <a:pt x="241" y="70"/>
                                </a:lnTo>
                                <a:lnTo>
                                  <a:pt x="242" y="72"/>
                                </a:lnTo>
                                <a:lnTo>
                                  <a:pt x="243" y="75"/>
                                </a:lnTo>
                                <a:lnTo>
                                  <a:pt x="244" y="78"/>
                                </a:lnTo>
                                <a:lnTo>
                                  <a:pt x="245" y="80"/>
                                </a:lnTo>
                                <a:lnTo>
                                  <a:pt x="246" y="84"/>
                                </a:lnTo>
                                <a:lnTo>
                                  <a:pt x="247" y="87"/>
                                </a:lnTo>
                                <a:lnTo>
                                  <a:pt x="248" y="89"/>
                                </a:lnTo>
                                <a:lnTo>
                                  <a:pt x="249" y="92"/>
                                </a:lnTo>
                                <a:lnTo>
                                  <a:pt x="249" y="95"/>
                                </a:lnTo>
                                <a:lnTo>
                                  <a:pt x="250" y="97"/>
                                </a:lnTo>
                                <a:lnTo>
                                  <a:pt x="250" y="100"/>
                                </a:lnTo>
                                <a:lnTo>
                                  <a:pt x="251" y="103"/>
                                </a:lnTo>
                                <a:lnTo>
                                  <a:pt x="251" y="106"/>
                                </a:lnTo>
                                <a:lnTo>
                                  <a:pt x="251" y="109"/>
                                </a:lnTo>
                                <a:lnTo>
                                  <a:pt x="251" y="111"/>
                                </a:lnTo>
                                <a:lnTo>
                                  <a:pt x="251" y="114"/>
                                </a:lnTo>
                                <a:lnTo>
                                  <a:pt x="252" y="118"/>
                                </a:lnTo>
                                <a:lnTo>
                                  <a:pt x="251" y="121"/>
                                </a:lnTo>
                                <a:lnTo>
                                  <a:pt x="251" y="124"/>
                                </a:lnTo>
                                <a:lnTo>
                                  <a:pt x="251" y="127"/>
                                </a:lnTo>
                                <a:lnTo>
                                  <a:pt x="251" y="129"/>
                                </a:lnTo>
                                <a:lnTo>
                                  <a:pt x="250" y="133"/>
                                </a:lnTo>
                                <a:lnTo>
                                  <a:pt x="250" y="136"/>
                                </a:lnTo>
                                <a:lnTo>
                                  <a:pt x="249" y="138"/>
                                </a:lnTo>
                                <a:lnTo>
                                  <a:pt x="248" y="141"/>
                                </a:lnTo>
                                <a:lnTo>
                                  <a:pt x="248" y="145"/>
                                </a:lnTo>
                                <a:lnTo>
                                  <a:pt x="247" y="147"/>
                                </a:lnTo>
                                <a:lnTo>
                                  <a:pt x="246" y="150"/>
                                </a:lnTo>
                                <a:close/>
                                <a:moveTo>
                                  <a:pt x="234" y="150"/>
                                </a:moveTo>
                                <a:lnTo>
                                  <a:pt x="236" y="146"/>
                                </a:lnTo>
                                <a:lnTo>
                                  <a:pt x="237" y="142"/>
                                </a:lnTo>
                                <a:lnTo>
                                  <a:pt x="237" y="141"/>
                                </a:lnTo>
                                <a:lnTo>
                                  <a:pt x="237" y="139"/>
                                </a:lnTo>
                                <a:lnTo>
                                  <a:pt x="237" y="137"/>
                                </a:lnTo>
                                <a:lnTo>
                                  <a:pt x="237" y="135"/>
                                </a:lnTo>
                                <a:lnTo>
                                  <a:pt x="237" y="133"/>
                                </a:lnTo>
                                <a:lnTo>
                                  <a:pt x="236" y="132"/>
                                </a:lnTo>
                                <a:lnTo>
                                  <a:pt x="236" y="130"/>
                                </a:lnTo>
                                <a:lnTo>
                                  <a:pt x="236" y="128"/>
                                </a:lnTo>
                                <a:lnTo>
                                  <a:pt x="234" y="126"/>
                                </a:lnTo>
                                <a:lnTo>
                                  <a:pt x="234" y="125"/>
                                </a:lnTo>
                                <a:lnTo>
                                  <a:pt x="233" y="123"/>
                                </a:lnTo>
                                <a:lnTo>
                                  <a:pt x="233" y="121"/>
                                </a:lnTo>
                                <a:lnTo>
                                  <a:pt x="232" y="120"/>
                                </a:lnTo>
                                <a:lnTo>
                                  <a:pt x="232" y="118"/>
                                </a:lnTo>
                                <a:lnTo>
                                  <a:pt x="231" y="115"/>
                                </a:lnTo>
                                <a:lnTo>
                                  <a:pt x="230" y="114"/>
                                </a:lnTo>
                                <a:lnTo>
                                  <a:pt x="229" y="112"/>
                                </a:lnTo>
                                <a:lnTo>
                                  <a:pt x="228" y="110"/>
                                </a:lnTo>
                                <a:lnTo>
                                  <a:pt x="227" y="109"/>
                                </a:lnTo>
                                <a:lnTo>
                                  <a:pt x="226" y="107"/>
                                </a:lnTo>
                                <a:lnTo>
                                  <a:pt x="224" y="106"/>
                                </a:lnTo>
                                <a:lnTo>
                                  <a:pt x="223" y="104"/>
                                </a:lnTo>
                                <a:lnTo>
                                  <a:pt x="222" y="103"/>
                                </a:lnTo>
                                <a:lnTo>
                                  <a:pt x="220" y="101"/>
                                </a:lnTo>
                                <a:lnTo>
                                  <a:pt x="219" y="100"/>
                                </a:lnTo>
                                <a:lnTo>
                                  <a:pt x="218" y="98"/>
                                </a:lnTo>
                                <a:lnTo>
                                  <a:pt x="216" y="97"/>
                                </a:lnTo>
                                <a:lnTo>
                                  <a:pt x="214" y="96"/>
                                </a:lnTo>
                                <a:lnTo>
                                  <a:pt x="211" y="93"/>
                                </a:lnTo>
                                <a:lnTo>
                                  <a:pt x="208" y="91"/>
                                </a:lnTo>
                                <a:lnTo>
                                  <a:pt x="204" y="89"/>
                                </a:lnTo>
                                <a:lnTo>
                                  <a:pt x="201" y="87"/>
                                </a:lnTo>
                                <a:lnTo>
                                  <a:pt x="196" y="84"/>
                                </a:lnTo>
                                <a:lnTo>
                                  <a:pt x="192" y="83"/>
                                </a:lnTo>
                                <a:lnTo>
                                  <a:pt x="188" y="79"/>
                                </a:lnTo>
                                <a:lnTo>
                                  <a:pt x="183" y="78"/>
                                </a:lnTo>
                                <a:lnTo>
                                  <a:pt x="179" y="76"/>
                                </a:lnTo>
                                <a:lnTo>
                                  <a:pt x="174" y="74"/>
                                </a:lnTo>
                                <a:lnTo>
                                  <a:pt x="169" y="72"/>
                                </a:lnTo>
                                <a:lnTo>
                                  <a:pt x="163" y="70"/>
                                </a:lnTo>
                                <a:lnTo>
                                  <a:pt x="158" y="69"/>
                                </a:lnTo>
                                <a:lnTo>
                                  <a:pt x="152" y="67"/>
                                </a:lnTo>
                                <a:lnTo>
                                  <a:pt x="146" y="66"/>
                                </a:lnTo>
                                <a:lnTo>
                                  <a:pt x="140" y="64"/>
                                </a:lnTo>
                                <a:lnTo>
                                  <a:pt x="137" y="63"/>
                                </a:lnTo>
                                <a:lnTo>
                                  <a:pt x="133" y="62"/>
                                </a:lnTo>
                                <a:lnTo>
                                  <a:pt x="130" y="62"/>
                                </a:lnTo>
                                <a:lnTo>
                                  <a:pt x="125" y="61"/>
                                </a:lnTo>
                                <a:lnTo>
                                  <a:pt x="122" y="60"/>
                                </a:lnTo>
                                <a:lnTo>
                                  <a:pt x="118" y="60"/>
                                </a:lnTo>
                                <a:lnTo>
                                  <a:pt x="115" y="59"/>
                                </a:lnTo>
                                <a:lnTo>
                                  <a:pt x="112" y="59"/>
                                </a:lnTo>
                                <a:lnTo>
                                  <a:pt x="109" y="59"/>
                                </a:lnTo>
                                <a:lnTo>
                                  <a:pt x="106" y="58"/>
                                </a:lnTo>
                                <a:lnTo>
                                  <a:pt x="103" y="58"/>
                                </a:lnTo>
                                <a:lnTo>
                                  <a:pt x="99" y="57"/>
                                </a:lnTo>
                                <a:lnTo>
                                  <a:pt x="97" y="57"/>
                                </a:lnTo>
                                <a:lnTo>
                                  <a:pt x="93" y="57"/>
                                </a:lnTo>
                                <a:lnTo>
                                  <a:pt x="90" y="57"/>
                                </a:lnTo>
                                <a:lnTo>
                                  <a:pt x="87" y="57"/>
                                </a:lnTo>
                                <a:lnTo>
                                  <a:pt x="84" y="57"/>
                                </a:lnTo>
                                <a:lnTo>
                                  <a:pt x="81" y="57"/>
                                </a:lnTo>
                                <a:lnTo>
                                  <a:pt x="78" y="57"/>
                                </a:lnTo>
                                <a:lnTo>
                                  <a:pt x="76" y="57"/>
                                </a:lnTo>
                                <a:lnTo>
                                  <a:pt x="73" y="58"/>
                                </a:lnTo>
                                <a:lnTo>
                                  <a:pt x="71" y="58"/>
                                </a:lnTo>
                                <a:lnTo>
                                  <a:pt x="68" y="58"/>
                                </a:lnTo>
                                <a:lnTo>
                                  <a:pt x="66" y="59"/>
                                </a:lnTo>
                                <a:lnTo>
                                  <a:pt x="61" y="59"/>
                                </a:lnTo>
                                <a:lnTo>
                                  <a:pt x="55" y="60"/>
                                </a:lnTo>
                                <a:lnTo>
                                  <a:pt x="51" y="62"/>
                                </a:lnTo>
                                <a:lnTo>
                                  <a:pt x="47" y="63"/>
                                </a:lnTo>
                                <a:lnTo>
                                  <a:pt x="44" y="65"/>
                                </a:lnTo>
                                <a:lnTo>
                                  <a:pt x="42" y="66"/>
                                </a:lnTo>
                                <a:lnTo>
                                  <a:pt x="39" y="67"/>
                                </a:lnTo>
                                <a:lnTo>
                                  <a:pt x="37" y="69"/>
                                </a:lnTo>
                                <a:lnTo>
                                  <a:pt x="34" y="71"/>
                                </a:lnTo>
                                <a:lnTo>
                                  <a:pt x="32" y="72"/>
                                </a:lnTo>
                                <a:lnTo>
                                  <a:pt x="30" y="74"/>
                                </a:lnTo>
                                <a:lnTo>
                                  <a:pt x="28" y="77"/>
                                </a:lnTo>
                                <a:lnTo>
                                  <a:pt x="26" y="79"/>
                                </a:lnTo>
                                <a:lnTo>
                                  <a:pt x="25" y="81"/>
                                </a:lnTo>
                                <a:lnTo>
                                  <a:pt x="23" y="84"/>
                                </a:lnTo>
                                <a:lnTo>
                                  <a:pt x="22" y="87"/>
                                </a:lnTo>
                                <a:lnTo>
                                  <a:pt x="20" y="90"/>
                                </a:lnTo>
                                <a:lnTo>
                                  <a:pt x="18" y="93"/>
                                </a:lnTo>
                                <a:lnTo>
                                  <a:pt x="17" y="95"/>
                                </a:lnTo>
                                <a:lnTo>
                                  <a:pt x="17" y="98"/>
                                </a:lnTo>
                                <a:lnTo>
                                  <a:pt x="16" y="100"/>
                                </a:lnTo>
                                <a:lnTo>
                                  <a:pt x="16" y="102"/>
                                </a:lnTo>
                                <a:lnTo>
                                  <a:pt x="16" y="104"/>
                                </a:lnTo>
                                <a:lnTo>
                                  <a:pt x="15" y="106"/>
                                </a:lnTo>
                                <a:lnTo>
                                  <a:pt x="15" y="108"/>
                                </a:lnTo>
                                <a:lnTo>
                                  <a:pt x="15" y="110"/>
                                </a:lnTo>
                                <a:lnTo>
                                  <a:pt x="15" y="112"/>
                                </a:lnTo>
                                <a:lnTo>
                                  <a:pt x="15" y="114"/>
                                </a:lnTo>
                                <a:lnTo>
                                  <a:pt x="15" y="116"/>
                                </a:lnTo>
                                <a:lnTo>
                                  <a:pt x="15" y="118"/>
                                </a:lnTo>
                                <a:lnTo>
                                  <a:pt x="16" y="120"/>
                                </a:lnTo>
                                <a:lnTo>
                                  <a:pt x="16" y="122"/>
                                </a:lnTo>
                                <a:lnTo>
                                  <a:pt x="17" y="124"/>
                                </a:lnTo>
                                <a:lnTo>
                                  <a:pt x="17" y="126"/>
                                </a:lnTo>
                                <a:lnTo>
                                  <a:pt x="17" y="127"/>
                                </a:lnTo>
                                <a:lnTo>
                                  <a:pt x="18" y="129"/>
                                </a:lnTo>
                                <a:lnTo>
                                  <a:pt x="19" y="131"/>
                                </a:lnTo>
                                <a:lnTo>
                                  <a:pt x="20" y="133"/>
                                </a:lnTo>
                                <a:lnTo>
                                  <a:pt x="22" y="135"/>
                                </a:lnTo>
                                <a:lnTo>
                                  <a:pt x="23" y="137"/>
                                </a:lnTo>
                                <a:lnTo>
                                  <a:pt x="25" y="139"/>
                                </a:lnTo>
                                <a:lnTo>
                                  <a:pt x="26" y="141"/>
                                </a:lnTo>
                                <a:lnTo>
                                  <a:pt x="28" y="143"/>
                                </a:lnTo>
                                <a:lnTo>
                                  <a:pt x="30" y="145"/>
                                </a:lnTo>
                                <a:lnTo>
                                  <a:pt x="32" y="147"/>
                                </a:lnTo>
                                <a:lnTo>
                                  <a:pt x="33" y="149"/>
                                </a:lnTo>
                                <a:lnTo>
                                  <a:pt x="36" y="151"/>
                                </a:lnTo>
                                <a:lnTo>
                                  <a:pt x="38" y="153"/>
                                </a:lnTo>
                                <a:lnTo>
                                  <a:pt x="40" y="155"/>
                                </a:lnTo>
                                <a:lnTo>
                                  <a:pt x="43" y="157"/>
                                </a:lnTo>
                                <a:lnTo>
                                  <a:pt x="45" y="159"/>
                                </a:lnTo>
                                <a:lnTo>
                                  <a:pt x="47" y="161"/>
                                </a:lnTo>
                                <a:lnTo>
                                  <a:pt x="50" y="162"/>
                                </a:lnTo>
                                <a:lnTo>
                                  <a:pt x="53" y="164"/>
                                </a:lnTo>
                                <a:lnTo>
                                  <a:pt x="57" y="165"/>
                                </a:lnTo>
                                <a:lnTo>
                                  <a:pt x="60" y="167"/>
                                </a:lnTo>
                                <a:lnTo>
                                  <a:pt x="63" y="168"/>
                                </a:lnTo>
                                <a:lnTo>
                                  <a:pt x="67" y="170"/>
                                </a:lnTo>
                                <a:lnTo>
                                  <a:pt x="70" y="171"/>
                                </a:lnTo>
                                <a:lnTo>
                                  <a:pt x="74" y="173"/>
                                </a:lnTo>
                                <a:lnTo>
                                  <a:pt x="78" y="174"/>
                                </a:lnTo>
                                <a:lnTo>
                                  <a:pt x="82" y="176"/>
                                </a:lnTo>
                                <a:lnTo>
                                  <a:pt x="86" y="177"/>
                                </a:lnTo>
                                <a:lnTo>
                                  <a:pt x="90" y="178"/>
                                </a:lnTo>
                                <a:lnTo>
                                  <a:pt x="95" y="180"/>
                                </a:lnTo>
                                <a:lnTo>
                                  <a:pt x="99" y="181"/>
                                </a:lnTo>
                                <a:lnTo>
                                  <a:pt x="104" y="182"/>
                                </a:lnTo>
                                <a:lnTo>
                                  <a:pt x="109" y="183"/>
                                </a:lnTo>
                                <a:lnTo>
                                  <a:pt x="114" y="184"/>
                                </a:lnTo>
                                <a:lnTo>
                                  <a:pt x="120" y="185"/>
                                </a:lnTo>
                                <a:lnTo>
                                  <a:pt x="125" y="187"/>
                                </a:lnTo>
                                <a:lnTo>
                                  <a:pt x="131" y="187"/>
                                </a:lnTo>
                                <a:lnTo>
                                  <a:pt x="136" y="189"/>
                                </a:lnTo>
                                <a:lnTo>
                                  <a:pt x="141" y="190"/>
                                </a:lnTo>
                                <a:lnTo>
                                  <a:pt x="145" y="191"/>
                                </a:lnTo>
                                <a:lnTo>
                                  <a:pt x="149" y="191"/>
                                </a:lnTo>
                                <a:lnTo>
                                  <a:pt x="154" y="192"/>
                                </a:lnTo>
                                <a:lnTo>
                                  <a:pt x="158" y="192"/>
                                </a:lnTo>
                                <a:lnTo>
                                  <a:pt x="162" y="192"/>
                                </a:lnTo>
                                <a:lnTo>
                                  <a:pt x="167" y="192"/>
                                </a:lnTo>
                                <a:lnTo>
                                  <a:pt x="170" y="192"/>
                                </a:lnTo>
                                <a:lnTo>
                                  <a:pt x="173" y="192"/>
                                </a:lnTo>
                                <a:lnTo>
                                  <a:pt x="177" y="192"/>
                                </a:lnTo>
                                <a:lnTo>
                                  <a:pt x="180" y="192"/>
                                </a:lnTo>
                                <a:lnTo>
                                  <a:pt x="183" y="192"/>
                                </a:lnTo>
                                <a:lnTo>
                                  <a:pt x="186" y="191"/>
                                </a:lnTo>
                                <a:lnTo>
                                  <a:pt x="188" y="191"/>
                                </a:lnTo>
                                <a:lnTo>
                                  <a:pt x="191" y="190"/>
                                </a:lnTo>
                                <a:lnTo>
                                  <a:pt x="194" y="189"/>
                                </a:lnTo>
                                <a:lnTo>
                                  <a:pt x="197" y="189"/>
                                </a:lnTo>
                                <a:lnTo>
                                  <a:pt x="200" y="187"/>
                                </a:lnTo>
                                <a:lnTo>
                                  <a:pt x="202" y="186"/>
                                </a:lnTo>
                                <a:lnTo>
                                  <a:pt x="204" y="185"/>
                                </a:lnTo>
                                <a:lnTo>
                                  <a:pt x="207" y="184"/>
                                </a:lnTo>
                                <a:lnTo>
                                  <a:pt x="209" y="183"/>
                                </a:lnTo>
                                <a:lnTo>
                                  <a:pt x="211" y="183"/>
                                </a:lnTo>
                                <a:lnTo>
                                  <a:pt x="213" y="181"/>
                                </a:lnTo>
                                <a:lnTo>
                                  <a:pt x="214" y="180"/>
                                </a:lnTo>
                                <a:lnTo>
                                  <a:pt x="216" y="179"/>
                                </a:lnTo>
                                <a:lnTo>
                                  <a:pt x="218" y="178"/>
                                </a:lnTo>
                                <a:lnTo>
                                  <a:pt x="219" y="176"/>
                                </a:lnTo>
                                <a:lnTo>
                                  <a:pt x="221" y="175"/>
                                </a:lnTo>
                                <a:lnTo>
                                  <a:pt x="222" y="173"/>
                                </a:lnTo>
                                <a:lnTo>
                                  <a:pt x="223" y="172"/>
                                </a:lnTo>
                                <a:lnTo>
                                  <a:pt x="225" y="171"/>
                                </a:lnTo>
                                <a:lnTo>
                                  <a:pt x="226" y="169"/>
                                </a:lnTo>
                                <a:lnTo>
                                  <a:pt x="227" y="168"/>
                                </a:lnTo>
                                <a:lnTo>
                                  <a:pt x="228" y="166"/>
                                </a:lnTo>
                                <a:lnTo>
                                  <a:pt x="229" y="164"/>
                                </a:lnTo>
                                <a:lnTo>
                                  <a:pt x="230" y="162"/>
                                </a:lnTo>
                                <a:lnTo>
                                  <a:pt x="231" y="161"/>
                                </a:lnTo>
                                <a:lnTo>
                                  <a:pt x="232" y="159"/>
                                </a:lnTo>
                                <a:lnTo>
                                  <a:pt x="232" y="157"/>
                                </a:lnTo>
                                <a:lnTo>
                                  <a:pt x="233" y="155"/>
                                </a:lnTo>
                                <a:lnTo>
                                  <a:pt x="233" y="153"/>
                                </a:lnTo>
                                <a:lnTo>
                                  <a:pt x="234" y="15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60" name="Freeform 60"/>
                        <wps:cNvSpPr>
                          <a:spLocks/>
                        </wps:cNvSpPr>
                        <wps:spPr bwMode="auto">
                          <a:xfrm>
                            <a:off x="7585" y="5361"/>
                            <a:ext cx="223" cy="230"/>
                          </a:xfrm>
                          <a:custGeom>
                            <a:avLst/>
                            <a:gdLst>
                              <a:gd name="T0" fmla="*/ 190 w 307"/>
                              <a:gd name="T1" fmla="*/ 254 h 311"/>
                              <a:gd name="T2" fmla="*/ 197 w 307"/>
                              <a:gd name="T3" fmla="*/ 256 h 311"/>
                              <a:gd name="T4" fmla="*/ 203 w 307"/>
                              <a:gd name="T5" fmla="*/ 258 h 311"/>
                              <a:gd name="T6" fmla="*/ 209 w 307"/>
                              <a:gd name="T7" fmla="*/ 258 h 311"/>
                              <a:gd name="T8" fmla="*/ 214 w 307"/>
                              <a:gd name="T9" fmla="*/ 259 h 311"/>
                              <a:gd name="T10" fmla="*/ 218 w 307"/>
                              <a:gd name="T11" fmla="*/ 258 h 311"/>
                              <a:gd name="T12" fmla="*/ 223 w 307"/>
                              <a:gd name="T13" fmla="*/ 257 h 311"/>
                              <a:gd name="T14" fmla="*/ 227 w 307"/>
                              <a:gd name="T15" fmla="*/ 254 h 311"/>
                              <a:gd name="T16" fmla="*/ 230 w 307"/>
                              <a:gd name="T17" fmla="*/ 251 h 311"/>
                              <a:gd name="T18" fmla="*/ 234 w 307"/>
                              <a:gd name="T19" fmla="*/ 247 h 311"/>
                              <a:gd name="T20" fmla="*/ 237 w 307"/>
                              <a:gd name="T21" fmla="*/ 241 h 311"/>
                              <a:gd name="T22" fmla="*/ 245 w 307"/>
                              <a:gd name="T23" fmla="*/ 239 h 311"/>
                              <a:gd name="T24" fmla="*/ 211 w 307"/>
                              <a:gd name="T25" fmla="*/ 304 h 311"/>
                              <a:gd name="T26" fmla="*/ 213 w 307"/>
                              <a:gd name="T27" fmla="*/ 295 h 311"/>
                              <a:gd name="T28" fmla="*/ 213 w 307"/>
                              <a:gd name="T29" fmla="*/ 289 h 311"/>
                              <a:gd name="T30" fmla="*/ 212 w 307"/>
                              <a:gd name="T31" fmla="*/ 285 h 311"/>
                              <a:gd name="T32" fmla="*/ 210 w 307"/>
                              <a:gd name="T33" fmla="*/ 281 h 311"/>
                              <a:gd name="T34" fmla="*/ 206 w 307"/>
                              <a:gd name="T35" fmla="*/ 277 h 311"/>
                              <a:gd name="T36" fmla="*/ 200 w 307"/>
                              <a:gd name="T37" fmla="*/ 273 h 311"/>
                              <a:gd name="T38" fmla="*/ 192 w 307"/>
                              <a:gd name="T39" fmla="*/ 268 h 311"/>
                              <a:gd name="T40" fmla="*/ 0 w 307"/>
                              <a:gd name="T41" fmla="*/ 193 h 311"/>
                              <a:gd name="T42" fmla="*/ 106 w 307"/>
                              <a:gd name="T43" fmla="*/ 58 h 311"/>
                              <a:gd name="T44" fmla="*/ 98 w 307"/>
                              <a:gd name="T45" fmla="*/ 56 h 311"/>
                              <a:gd name="T46" fmla="*/ 92 w 307"/>
                              <a:gd name="T47" fmla="*/ 55 h 311"/>
                              <a:gd name="T48" fmla="*/ 87 w 307"/>
                              <a:gd name="T49" fmla="*/ 54 h 311"/>
                              <a:gd name="T50" fmla="*/ 82 w 307"/>
                              <a:gd name="T51" fmla="*/ 55 h 311"/>
                              <a:gd name="T52" fmla="*/ 78 w 307"/>
                              <a:gd name="T53" fmla="*/ 56 h 311"/>
                              <a:gd name="T54" fmla="*/ 74 w 307"/>
                              <a:gd name="T55" fmla="*/ 58 h 311"/>
                              <a:gd name="T56" fmla="*/ 71 w 307"/>
                              <a:gd name="T57" fmla="*/ 61 h 311"/>
                              <a:gd name="T58" fmla="*/ 68 w 307"/>
                              <a:gd name="T59" fmla="*/ 64 h 311"/>
                              <a:gd name="T60" fmla="*/ 66 w 307"/>
                              <a:gd name="T61" fmla="*/ 68 h 311"/>
                              <a:gd name="T62" fmla="*/ 61 w 307"/>
                              <a:gd name="T63" fmla="*/ 74 h 311"/>
                              <a:gd name="T64" fmla="*/ 85 w 307"/>
                              <a:gd name="T65" fmla="*/ 0 h 311"/>
                              <a:gd name="T66" fmla="*/ 89 w 307"/>
                              <a:gd name="T67" fmla="*/ 6 h 311"/>
                              <a:gd name="T68" fmla="*/ 88 w 307"/>
                              <a:gd name="T69" fmla="*/ 13 h 311"/>
                              <a:gd name="T70" fmla="*/ 87 w 307"/>
                              <a:gd name="T71" fmla="*/ 18 h 311"/>
                              <a:gd name="T72" fmla="*/ 87 w 307"/>
                              <a:gd name="T73" fmla="*/ 23 h 311"/>
                              <a:gd name="T74" fmla="*/ 88 w 307"/>
                              <a:gd name="T75" fmla="*/ 28 h 311"/>
                              <a:gd name="T76" fmla="*/ 89 w 307"/>
                              <a:gd name="T77" fmla="*/ 32 h 311"/>
                              <a:gd name="T78" fmla="*/ 91 w 307"/>
                              <a:gd name="T79" fmla="*/ 35 h 311"/>
                              <a:gd name="T80" fmla="*/ 95 w 307"/>
                              <a:gd name="T81" fmla="*/ 38 h 311"/>
                              <a:gd name="T82" fmla="*/ 99 w 307"/>
                              <a:gd name="T83" fmla="*/ 41 h 311"/>
                              <a:gd name="T84" fmla="*/ 105 w 307"/>
                              <a:gd name="T85" fmla="*/ 44 h 311"/>
                              <a:gd name="T86" fmla="*/ 111 w 307"/>
                              <a:gd name="T87" fmla="*/ 47 h 311"/>
                              <a:gd name="T88" fmla="*/ 278 w 307"/>
                              <a:gd name="T89" fmla="*/ 105 h 311"/>
                              <a:gd name="T90" fmla="*/ 286 w 307"/>
                              <a:gd name="T91" fmla="*/ 103 h 311"/>
                              <a:gd name="T92" fmla="*/ 291 w 307"/>
                              <a:gd name="T93" fmla="*/ 99 h 311"/>
                              <a:gd name="T94" fmla="*/ 295 w 307"/>
                              <a:gd name="T95" fmla="*/ 95 h 311"/>
                              <a:gd name="T96" fmla="*/ 298 w 307"/>
                              <a:gd name="T97" fmla="*/ 90 h 311"/>
                              <a:gd name="T98" fmla="*/ 302 w 307"/>
                              <a:gd name="T99" fmla="*/ 84 h 3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307" h="311">
                                <a:moveTo>
                                  <a:pt x="276" y="163"/>
                                </a:moveTo>
                                <a:lnTo>
                                  <a:pt x="94" y="216"/>
                                </a:lnTo>
                                <a:lnTo>
                                  <a:pt x="190" y="254"/>
                                </a:lnTo>
                                <a:lnTo>
                                  <a:pt x="192" y="254"/>
                                </a:lnTo>
                                <a:lnTo>
                                  <a:pt x="194" y="255"/>
                                </a:lnTo>
                                <a:lnTo>
                                  <a:pt x="197" y="256"/>
                                </a:lnTo>
                                <a:lnTo>
                                  <a:pt x="199" y="257"/>
                                </a:lnTo>
                                <a:lnTo>
                                  <a:pt x="201" y="257"/>
                                </a:lnTo>
                                <a:lnTo>
                                  <a:pt x="203" y="258"/>
                                </a:lnTo>
                                <a:lnTo>
                                  <a:pt x="205" y="258"/>
                                </a:lnTo>
                                <a:lnTo>
                                  <a:pt x="208" y="258"/>
                                </a:lnTo>
                                <a:lnTo>
                                  <a:pt x="209" y="258"/>
                                </a:lnTo>
                                <a:lnTo>
                                  <a:pt x="211" y="259"/>
                                </a:lnTo>
                                <a:lnTo>
                                  <a:pt x="213" y="259"/>
                                </a:lnTo>
                                <a:lnTo>
                                  <a:pt x="214" y="259"/>
                                </a:lnTo>
                                <a:lnTo>
                                  <a:pt x="216" y="259"/>
                                </a:lnTo>
                                <a:lnTo>
                                  <a:pt x="217" y="259"/>
                                </a:lnTo>
                                <a:lnTo>
                                  <a:pt x="218" y="258"/>
                                </a:lnTo>
                                <a:lnTo>
                                  <a:pt x="219" y="258"/>
                                </a:lnTo>
                                <a:lnTo>
                                  <a:pt x="221" y="258"/>
                                </a:lnTo>
                                <a:lnTo>
                                  <a:pt x="223" y="257"/>
                                </a:lnTo>
                                <a:lnTo>
                                  <a:pt x="224" y="256"/>
                                </a:lnTo>
                                <a:lnTo>
                                  <a:pt x="225" y="255"/>
                                </a:lnTo>
                                <a:lnTo>
                                  <a:pt x="227" y="254"/>
                                </a:lnTo>
                                <a:lnTo>
                                  <a:pt x="228" y="254"/>
                                </a:lnTo>
                                <a:lnTo>
                                  <a:pt x="229" y="252"/>
                                </a:lnTo>
                                <a:lnTo>
                                  <a:pt x="230" y="251"/>
                                </a:lnTo>
                                <a:lnTo>
                                  <a:pt x="232" y="250"/>
                                </a:lnTo>
                                <a:lnTo>
                                  <a:pt x="233" y="248"/>
                                </a:lnTo>
                                <a:lnTo>
                                  <a:pt x="234" y="247"/>
                                </a:lnTo>
                                <a:lnTo>
                                  <a:pt x="235" y="245"/>
                                </a:lnTo>
                                <a:lnTo>
                                  <a:pt x="236" y="243"/>
                                </a:lnTo>
                                <a:lnTo>
                                  <a:pt x="237" y="241"/>
                                </a:lnTo>
                                <a:lnTo>
                                  <a:pt x="238" y="239"/>
                                </a:lnTo>
                                <a:lnTo>
                                  <a:pt x="238" y="236"/>
                                </a:lnTo>
                                <a:lnTo>
                                  <a:pt x="245" y="239"/>
                                </a:lnTo>
                                <a:lnTo>
                                  <a:pt x="216" y="311"/>
                                </a:lnTo>
                                <a:lnTo>
                                  <a:pt x="210" y="308"/>
                                </a:lnTo>
                                <a:lnTo>
                                  <a:pt x="211" y="304"/>
                                </a:lnTo>
                                <a:lnTo>
                                  <a:pt x="212" y="301"/>
                                </a:lnTo>
                                <a:lnTo>
                                  <a:pt x="212" y="298"/>
                                </a:lnTo>
                                <a:lnTo>
                                  <a:pt x="213" y="295"/>
                                </a:lnTo>
                                <a:lnTo>
                                  <a:pt x="213" y="293"/>
                                </a:lnTo>
                                <a:lnTo>
                                  <a:pt x="213" y="291"/>
                                </a:lnTo>
                                <a:lnTo>
                                  <a:pt x="213" y="289"/>
                                </a:lnTo>
                                <a:lnTo>
                                  <a:pt x="213" y="288"/>
                                </a:lnTo>
                                <a:lnTo>
                                  <a:pt x="213" y="286"/>
                                </a:lnTo>
                                <a:lnTo>
                                  <a:pt x="212" y="285"/>
                                </a:lnTo>
                                <a:lnTo>
                                  <a:pt x="212" y="283"/>
                                </a:lnTo>
                                <a:lnTo>
                                  <a:pt x="211" y="282"/>
                                </a:lnTo>
                                <a:lnTo>
                                  <a:pt x="210" y="281"/>
                                </a:lnTo>
                                <a:lnTo>
                                  <a:pt x="209" y="279"/>
                                </a:lnTo>
                                <a:lnTo>
                                  <a:pt x="208" y="278"/>
                                </a:lnTo>
                                <a:lnTo>
                                  <a:pt x="206" y="277"/>
                                </a:lnTo>
                                <a:lnTo>
                                  <a:pt x="204" y="276"/>
                                </a:lnTo>
                                <a:lnTo>
                                  <a:pt x="202" y="274"/>
                                </a:lnTo>
                                <a:lnTo>
                                  <a:pt x="200" y="273"/>
                                </a:lnTo>
                                <a:lnTo>
                                  <a:pt x="198" y="271"/>
                                </a:lnTo>
                                <a:lnTo>
                                  <a:pt x="195" y="269"/>
                                </a:lnTo>
                                <a:lnTo>
                                  <a:pt x="192" y="268"/>
                                </a:lnTo>
                                <a:lnTo>
                                  <a:pt x="189" y="266"/>
                                </a:lnTo>
                                <a:lnTo>
                                  <a:pt x="185" y="265"/>
                                </a:lnTo>
                                <a:lnTo>
                                  <a:pt x="0" y="193"/>
                                </a:lnTo>
                                <a:lnTo>
                                  <a:pt x="3" y="188"/>
                                </a:lnTo>
                                <a:lnTo>
                                  <a:pt x="248" y="113"/>
                                </a:lnTo>
                                <a:lnTo>
                                  <a:pt x="106" y="58"/>
                                </a:lnTo>
                                <a:lnTo>
                                  <a:pt x="104" y="57"/>
                                </a:lnTo>
                                <a:lnTo>
                                  <a:pt x="102" y="56"/>
                                </a:lnTo>
                                <a:lnTo>
                                  <a:pt x="98" y="56"/>
                                </a:lnTo>
                                <a:lnTo>
                                  <a:pt x="97" y="55"/>
                                </a:lnTo>
                                <a:lnTo>
                                  <a:pt x="94" y="55"/>
                                </a:lnTo>
                                <a:lnTo>
                                  <a:pt x="92" y="55"/>
                                </a:lnTo>
                                <a:lnTo>
                                  <a:pt x="91" y="54"/>
                                </a:lnTo>
                                <a:lnTo>
                                  <a:pt x="89" y="54"/>
                                </a:lnTo>
                                <a:lnTo>
                                  <a:pt x="87" y="54"/>
                                </a:lnTo>
                                <a:lnTo>
                                  <a:pt x="85" y="54"/>
                                </a:lnTo>
                                <a:lnTo>
                                  <a:pt x="84" y="54"/>
                                </a:lnTo>
                                <a:lnTo>
                                  <a:pt x="82" y="55"/>
                                </a:lnTo>
                                <a:lnTo>
                                  <a:pt x="81" y="55"/>
                                </a:lnTo>
                                <a:lnTo>
                                  <a:pt x="79" y="55"/>
                                </a:lnTo>
                                <a:lnTo>
                                  <a:pt x="78" y="56"/>
                                </a:lnTo>
                                <a:lnTo>
                                  <a:pt x="77" y="56"/>
                                </a:lnTo>
                                <a:lnTo>
                                  <a:pt x="75" y="57"/>
                                </a:lnTo>
                                <a:lnTo>
                                  <a:pt x="74" y="58"/>
                                </a:lnTo>
                                <a:lnTo>
                                  <a:pt x="73" y="59"/>
                                </a:lnTo>
                                <a:lnTo>
                                  <a:pt x="72" y="61"/>
                                </a:lnTo>
                                <a:lnTo>
                                  <a:pt x="71" y="61"/>
                                </a:lnTo>
                                <a:lnTo>
                                  <a:pt x="70" y="63"/>
                                </a:lnTo>
                                <a:lnTo>
                                  <a:pt x="69" y="64"/>
                                </a:lnTo>
                                <a:lnTo>
                                  <a:pt x="68" y="64"/>
                                </a:lnTo>
                                <a:lnTo>
                                  <a:pt x="67" y="66"/>
                                </a:lnTo>
                                <a:lnTo>
                                  <a:pt x="66" y="67"/>
                                </a:lnTo>
                                <a:lnTo>
                                  <a:pt x="66" y="68"/>
                                </a:lnTo>
                                <a:lnTo>
                                  <a:pt x="65" y="69"/>
                                </a:lnTo>
                                <a:lnTo>
                                  <a:pt x="62" y="72"/>
                                </a:lnTo>
                                <a:lnTo>
                                  <a:pt x="61" y="74"/>
                                </a:lnTo>
                                <a:lnTo>
                                  <a:pt x="59" y="79"/>
                                </a:lnTo>
                                <a:lnTo>
                                  <a:pt x="53" y="77"/>
                                </a:lnTo>
                                <a:lnTo>
                                  <a:pt x="85" y="0"/>
                                </a:lnTo>
                                <a:lnTo>
                                  <a:pt x="91" y="2"/>
                                </a:lnTo>
                                <a:lnTo>
                                  <a:pt x="90" y="5"/>
                                </a:lnTo>
                                <a:lnTo>
                                  <a:pt x="89" y="6"/>
                                </a:lnTo>
                                <a:lnTo>
                                  <a:pt x="89" y="9"/>
                                </a:lnTo>
                                <a:lnTo>
                                  <a:pt x="88" y="10"/>
                                </a:lnTo>
                                <a:lnTo>
                                  <a:pt x="88" y="13"/>
                                </a:lnTo>
                                <a:lnTo>
                                  <a:pt x="88" y="14"/>
                                </a:lnTo>
                                <a:lnTo>
                                  <a:pt x="87" y="16"/>
                                </a:lnTo>
                                <a:lnTo>
                                  <a:pt x="87" y="18"/>
                                </a:lnTo>
                                <a:lnTo>
                                  <a:pt x="87" y="20"/>
                                </a:lnTo>
                                <a:lnTo>
                                  <a:pt x="87" y="21"/>
                                </a:lnTo>
                                <a:lnTo>
                                  <a:pt x="87" y="23"/>
                                </a:lnTo>
                                <a:lnTo>
                                  <a:pt x="87" y="24"/>
                                </a:lnTo>
                                <a:lnTo>
                                  <a:pt x="87" y="26"/>
                                </a:lnTo>
                                <a:lnTo>
                                  <a:pt x="88" y="28"/>
                                </a:lnTo>
                                <a:lnTo>
                                  <a:pt x="88" y="29"/>
                                </a:lnTo>
                                <a:lnTo>
                                  <a:pt x="88" y="30"/>
                                </a:lnTo>
                                <a:lnTo>
                                  <a:pt x="89" y="32"/>
                                </a:lnTo>
                                <a:lnTo>
                                  <a:pt x="90" y="33"/>
                                </a:lnTo>
                                <a:lnTo>
                                  <a:pt x="91" y="34"/>
                                </a:lnTo>
                                <a:lnTo>
                                  <a:pt x="91" y="35"/>
                                </a:lnTo>
                                <a:lnTo>
                                  <a:pt x="92" y="36"/>
                                </a:lnTo>
                                <a:lnTo>
                                  <a:pt x="93" y="37"/>
                                </a:lnTo>
                                <a:lnTo>
                                  <a:pt x="95" y="38"/>
                                </a:lnTo>
                                <a:lnTo>
                                  <a:pt x="96" y="39"/>
                                </a:lnTo>
                                <a:lnTo>
                                  <a:pt x="97" y="40"/>
                                </a:lnTo>
                                <a:lnTo>
                                  <a:pt x="99" y="41"/>
                                </a:lnTo>
                                <a:lnTo>
                                  <a:pt x="102" y="42"/>
                                </a:lnTo>
                                <a:lnTo>
                                  <a:pt x="103" y="43"/>
                                </a:lnTo>
                                <a:lnTo>
                                  <a:pt x="105" y="44"/>
                                </a:lnTo>
                                <a:lnTo>
                                  <a:pt x="107" y="45"/>
                                </a:lnTo>
                                <a:lnTo>
                                  <a:pt x="109" y="46"/>
                                </a:lnTo>
                                <a:lnTo>
                                  <a:pt x="111" y="47"/>
                                </a:lnTo>
                                <a:lnTo>
                                  <a:pt x="268" y="108"/>
                                </a:lnTo>
                                <a:lnTo>
                                  <a:pt x="275" y="106"/>
                                </a:lnTo>
                                <a:lnTo>
                                  <a:pt x="278" y="105"/>
                                </a:lnTo>
                                <a:lnTo>
                                  <a:pt x="282" y="104"/>
                                </a:lnTo>
                                <a:lnTo>
                                  <a:pt x="284" y="103"/>
                                </a:lnTo>
                                <a:lnTo>
                                  <a:pt x="286" y="103"/>
                                </a:lnTo>
                                <a:lnTo>
                                  <a:pt x="288" y="102"/>
                                </a:lnTo>
                                <a:lnTo>
                                  <a:pt x="289" y="100"/>
                                </a:lnTo>
                                <a:lnTo>
                                  <a:pt x="291" y="99"/>
                                </a:lnTo>
                                <a:lnTo>
                                  <a:pt x="292" y="99"/>
                                </a:lnTo>
                                <a:lnTo>
                                  <a:pt x="293" y="97"/>
                                </a:lnTo>
                                <a:lnTo>
                                  <a:pt x="295" y="95"/>
                                </a:lnTo>
                                <a:lnTo>
                                  <a:pt x="296" y="94"/>
                                </a:lnTo>
                                <a:lnTo>
                                  <a:pt x="297" y="92"/>
                                </a:lnTo>
                                <a:lnTo>
                                  <a:pt x="298" y="90"/>
                                </a:lnTo>
                                <a:lnTo>
                                  <a:pt x="299" y="88"/>
                                </a:lnTo>
                                <a:lnTo>
                                  <a:pt x="300" y="86"/>
                                </a:lnTo>
                                <a:lnTo>
                                  <a:pt x="302" y="84"/>
                                </a:lnTo>
                                <a:lnTo>
                                  <a:pt x="307" y="86"/>
                                </a:lnTo>
                                <a:lnTo>
                                  <a:pt x="276" y="1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61" name="Oval 61"/>
                        <wps:cNvSpPr>
                          <a:spLocks noChangeArrowheads="1"/>
                        </wps:cNvSpPr>
                        <wps:spPr bwMode="auto">
                          <a:xfrm>
                            <a:off x="5073" y="3677"/>
                            <a:ext cx="2569" cy="2544"/>
                          </a:xfrm>
                          <a:prstGeom prst="ellipse">
                            <a:avLst/>
                          </a:prstGeom>
                          <a:solidFill>
                            <a:srgbClr val="FFFFFF"/>
                          </a:solidFill>
                          <a:ln w="1587">
                            <a:solidFill>
                              <a:srgbClr val="000000"/>
                            </a:solidFill>
                            <a:round/>
                            <a:headEnd/>
                            <a:tailEnd/>
                          </a:ln>
                        </wps:spPr>
                        <wps:bodyPr rot="0" vert="horz" wrap="square" lIns="91440" tIns="45720" rIns="91440" bIns="45720" anchor="t" anchorCtr="0" upright="1">
                          <a:noAutofit/>
                        </wps:bodyPr>
                      </wps:wsp>
                      <wpg:grpSp>
                        <wpg:cNvPr id="62" name="Group 62"/>
                        <wpg:cNvGrpSpPr>
                          <a:grpSpLocks/>
                        </wpg:cNvGrpSpPr>
                        <wpg:grpSpPr bwMode="auto">
                          <a:xfrm>
                            <a:off x="5148" y="3680"/>
                            <a:ext cx="2402" cy="2541"/>
                            <a:chOff x="545" y="562"/>
                            <a:chExt cx="544" cy="576"/>
                          </a:xfrm>
                        </wpg:grpSpPr>
                        <wps:wsp>
                          <wps:cNvPr id="63" name="Line 63"/>
                          <wps:cNvCnPr>
                            <a:cxnSpLocks noChangeShapeType="1"/>
                          </wps:cNvCnPr>
                          <wps:spPr bwMode="auto">
                            <a:xfrm>
                              <a:off x="545" y="754"/>
                              <a:ext cx="1" cy="18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4" name="Line 64"/>
                          <wps:cNvCnPr>
                            <a:cxnSpLocks noChangeShapeType="1"/>
                          </wps:cNvCnPr>
                          <wps:spPr bwMode="auto">
                            <a:xfrm>
                              <a:off x="561" y="717"/>
                              <a:ext cx="1" cy="26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5" name="Line 65"/>
                          <wps:cNvCnPr>
                            <a:cxnSpLocks noChangeShapeType="1"/>
                          </wps:cNvCnPr>
                          <wps:spPr bwMode="auto">
                            <a:xfrm>
                              <a:off x="578" y="689"/>
                              <a:ext cx="1" cy="321"/>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6" name="Line 66"/>
                          <wps:cNvCnPr>
                            <a:cxnSpLocks noChangeShapeType="1"/>
                          </wps:cNvCnPr>
                          <wps:spPr bwMode="auto">
                            <a:xfrm>
                              <a:off x="594" y="667"/>
                              <a:ext cx="1" cy="365"/>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7" name="Line 67"/>
                          <wps:cNvCnPr>
                            <a:cxnSpLocks noChangeShapeType="1"/>
                          </wps:cNvCnPr>
                          <wps:spPr bwMode="auto">
                            <a:xfrm>
                              <a:off x="610" y="649"/>
                              <a:ext cx="1" cy="402"/>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8" name="Line 68"/>
                          <wps:cNvCnPr>
                            <a:cxnSpLocks noChangeShapeType="1"/>
                          </wps:cNvCnPr>
                          <wps:spPr bwMode="auto">
                            <a:xfrm>
                              <a:off x="627" y="634"/>
                              <a:ext cx="1" cy="432"/>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9" name="Line 69"/>
                          <wps:cNvCnPr>
                            <a:cxnSpLocks noChangeShapeType="1"/>
                          </wps:cNvCnPr>
                          <wps:spPr bwMode="auto">
                            <a:xfrm>
                              <a:off x="643" y="621"/>
                              <a:ext cx="1" cy="458"/>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0" name="Line 70"/>
                          <wps:cNvCnPr>
                            <a:cxnSpLocks noChangeShapeType="1"/>
                          </wps:cNvCnPr>
                          <wps:spPr bwMode="auto">
                            <a:xfrm>
                              <a:off x="660" y="609"/>
                              <a:ext cx="1" cy="481"/>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1" name="Line 71"/>
                          <wps:cNvCnPr>
                            <a:cxnSpLocks noChangeShapeType="1"/>
                          </wps:cNvCnPr>
                          <wps:spPr bwMode="auto">
                            <a:xfrm>
                              <a:off x="676" y="599"/>
                              <a:ext cx="1" cy="501"/>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2" name="Line 72"/>
                          <wps:cNvCnPr>
                            <a:cxnSpLocks noChangeShapeType="1"/>
                          </wps:cNvCnPr>
                          <wps:spPr bwMode="auto">
                            <a:xfrm>
                              <a:off x="693" y="590"/>
                              <a:ext cx="1" cy="519"/>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3" name="Line 73"/>
                          <wps:cNvCnPr>
                            <a:cxnSpLocks noChangeShapeType="1"/>
                          </wps:cNvCnPr>
                          <wps:spPr bwMode="auto">
                            <a:xfrm>
                              <a:off x="709" y="583"/>
                              <a:ext cx="1" cy="53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4" name="Line 74"/>
                          <wps:cNvCnPr>
                            <a:cxnSpLocks noChangeShapeType="1"/>
                          </wps:cNvCnPr>
                          <wps:spPr bwMode="auto">
                            <a:xfrm>
                              <a:off x="726" y="577"/>
                              <a:ext cx="1" cy="54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5" name="Line 75"/>
                          <wps:cNvCnPr>
                            <a:cxnSpLocks noChangeShapeType="1"/>
                          </wps:cNvCnPr>
                          <wps:spPr bwMode="auto">
                            <a:xfrm>
                              <a:off x="742" y="573"/>
                              <a:ext cx="1" cy="55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6" name="Line 76"/>
                          <wps:cNvCnPr>
                            <a:cxnSpLocks noChangeShapeType="1"/>
                          </wps:cNvCnPr>
                          <wps:spPr bwMode="auto">
                            <a:xfrm>
                              <a:off x="759" y="568"/>
                              <a:ext cx="1" cy="562"/>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7" name="Line 77"/>
                          <wps:cNvCnPr>
                            <a:cxnSpLocks noChangeShapeType="1"/>
                          </wps:cNvCnPr>
                          <wps:spPr bwMode="auto">
                            <a:xfrm>
                              <a:off x="775" y="565"/>
                              <a:ext cx="1" cy="567"/>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8" name="Line 78"/>
                          <wps:cNvCnPr>
                            <a:cxnSpLocks noChangeShapeType="1"/>
                          </wps:cNvCnPr>
                          <wps:spPr bwMode="auto">
                            <a:xfrm>
                              <a:off x="792" y="563"/>
                              <a:ext cx="1" cy="57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9" name="Line 79"/>
                          <wps:cNvCnPr>
                            <a:cxnSpLocks noChangeShapeType="1"/>
                          </wps:cNvCnPr>
                          <wps:spPr bwMode="auto">
                            <a:xfrm>
                              <a:off x="808" y="562"/>
                              <a:ext cx="1" cy="574"/>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0" name="Line 80"/>
                          <wps:cNvCnPr>
                            <a:cxnSpLocks noChangeShapeType="1"/>
                          </wps:cNvCnPr>
                          <wps:spPr bwMode="auto">
                            <a:xfrm>
                              <a:off x="824" y="563"/>
                              <a:ext cx="1" cy="575"/>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1" name="Line 81"/>
                          <wps:cNvCnPr>
                            <a:cxnSpLocks noChangeShapeType="1"/>
                          </wps:cNvCnPr>
                          <wps:spPr bwMode="auto">
                            <a:xfrm>
                              <a:off x="841" y="563"/>
                              <a:ext cx="1" cy="574"/>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2" name="Line 82"/>
                          <wps:cNvCnPr>
                            <a:cxnSpLocks noChangeShapeType="1"/>
                          </wps:cNvCnPr>
                          <wps:spPr bwMode="auto">
                            <a:xfrm>
                              <a:off x="857" y="569"/>
                              <a:ext cx="1" cy="56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3" name="Line 83"/>
                          <wps:cNvCnPr>
                            <a:cxnSpLocks noChangeShapeType="1"/>
                          </wps:cNvCnPr>
                          <wps:spPr bwMode="auto">
                            <a:xfrm>
                              <a:off x="874" y="567"/>
                              <a:ext cx="1" cy="565"/>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4" name="Line 84"/>
                          <wps:cNvCnPr>
                            <a:cxnSpLocks noChangeShapeType="1"/>
                          </wps:cNvCnPr>
                          <wps:spPr bwMode="auto">
                            <a:xfrm>
                              <a:off x="890" y="570"/>
                              <a:ext cx="1" cy="558"/>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5" name="Line 85"/>
                          <wps:cNvCnPr>
                            <a:cxnSpLocks noChangeShapeType="1"/>
                          </wps:cNvCnPr>
                          <wps:spPr bwMode="auto">
                            <a:xfrm>
                              <a:off x="907" y="575"/>
                              <a:ext cx="1" cy="549"/>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6" name="Line 86"/>
                          <wps:cNvCnPr>
                            <a:cxnSpLocks noChangeShapeType="1"/>
                          </wps:cNvCnPr>
                          <wps:spPr bwMode="auto">
                            <a:xfrm>
                              <a:off x="923" y="581"/>
                              <a:ext cx="1" cy="538"/>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7" name="Line 87"/>
                          <wps:cNvCnPr>
                            <a:cxnSpLocks noChangeShapeType="1"/>
                          </wps:cNvCnPr>
                          <wps:spPr bwMode="auto">
                            <a:xfrm>
                              <a:off x="940" y="589"/>
                              <a:ext cx="1" cy="52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8" name="Line 88"/>
                          <wps:cNvCnPr>
                            <a:cxnSpLocks noChangeShapeType="1"/>
                          </wps:cNvCnPr>
                          <wps:spPr bwMode="auto">
                            <a:xfrm>
                              <a:off x="956" y="597"/>
                              <a:ext cx="1" cy="507"/>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9" name="Line 89"/>
                          <wps:cNvCnPr>
                            <a:cxnSpLocks noChangeShapeType="1"/>
                          </wps:cNvCnPr>
                          <wps:spPr bwMode="auto">
                            <a:xfrm>
                              <a:off x="973" y="605"/>
                              <a:ext cx="1" cy="489"/>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90" name="Line 90"/>
                          <wps:cNvCnPr>
                            <a:cxnSpLocks noChangeShapeType="1"/>
                          </wps:cNvCnPr>
                          <wps:spPr bwMode="auto">
                            <a:xfrm>
                              <a:off x="989" y="617"/>
                              <a:ext cx="1" cy="46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91" name="Line 91"/>
                          <wps:cNvCnPr>
                            <a:cxnSpLocks noChangeShapeType="1"/>
                          </wps:cNvCnPr>
                          <wps:spPr bwMode="auto">
                            <a:xfrm>
                              <a:off x="1007" y="630"/>
                              <a:ext cx="1" cy="439"/>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92" name="Line 92"/>
                          <wps:cNvCnPr>
                            <a:cxnSpLocks noChangeShapeType="1"/>
                          </wps:cNvCnPr>
                          <wps:spPr bwMode="auto">
                            <a:xfrm>
                              <a:off x="1022" y="644"/>
                              <a:ext cx="1" cy="411"/>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93" name="Line 93"/>
                          <wps:cNvCnPr>
                            <a:cxnSpLocks noChangeShapeType="1"/>
                          </wps:cNvCnPr>
                          <wps:spPr bwMode="auto">
                            <a:xfrm>
                              <a:off x="1039" y="661"/>
                              <a:ext cx="1" cy="377"/>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94" name="Line 94"/>
                          <wps:cNvCnPr>
                            <a:cxnSpLocks noChangeShapeType="1"/>
                          </wps:cNvCnPr>
                          <wps:spPr bwMode="auto">
                            <a:xfrm>
                              <a:off x="1055" y="682"/>
                              <a:ext cx="1" cy="335"/>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95" name="Line 95"/>
                          <wps:cNvCnPr>
                            <a:cxnSpLocks noChangeShapeType="1"/>
                          </wps:cNvCnPr>
                          <wps:spPr bwMode="auto">
                            <a:xfrm>
                              <a:off x="1072" y="708"/>
                              <a:ext cx="1" cy="28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96" name="Line 96"/>
                          <wps:cNvCnPr>
                            <a:cxnSpLocks noChangeShapeType="1"/>
                          </wps:cNvCnPr>
                          <wps:spPr bwMode="auto">
                            <a:xfrm>
                              <a:off x="1088" y="741"/>
                              <a:ext cx="1" cy="21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g:grpSp>
                      <wps:wsp>
                        <wps:cNvPr id="97" name="Freeform 97"/>
                        <wps:cNvSpPr>
                          <a:spLocks/>
                        </wps:cNvSpPr>
                        <wps:spPr bwMode="auto">
                          <a:xfrm>
                            <a:off x="5712" y="3753"/>
                            <a:ext cx="1298" cy="176"/>
                          </a:xfrm>
                          <a:custGeom>
                            <a:avLst/>
                            <a:gdLst>
                              <a:gd name="T0" fmla="*/ 0 w 1762"/>
                              <a:gd name="T1" fmla="*/ 243 h 244"/>
                              <a:gd name="T2" fmla="*/ 880 w 1762"/>
                              <a:gd name="T3" fmla="*/ 0 h 244"/>
                              <a:gd name="T4" fmla="*/ 1762 w 1762"/>
                              <a:gd name="T5" fmla="*/ 244 h 244"/>
                              <a:gd name="T6" fmla="*/ 0 w 1762"/>
                              <a:gd name="T7" fmla="*/ 243 h 244"/>
                            </a:gdLst>
                            <a:ahLst/>
                            <a:cxnLst>
                              <a:cxn ang="0">
                                <a:pos x="T0" y="T1"/>
                              </a:cxn>
                              <a:cxn ang="0">
                                <a:pos x="T2" y="T3"/>
                              </a:cxn>
                              <a:cxn ang="0">
                                <a:pos x="T4" y="T5"/>
                              </a:cxn>
                              <a:cxn ang="0">
                                <a:pos x="T6" y="T7"/>
                              </a:cxn>
                            </a:cxnLst>
                            <a:rect l="0" t="0" r="r" b="b"/>
                            <a:pathLst>
                              <a:path w="1762" h="244">
                                <a:moveTo>
                                  <a:pt x="0" y="243"/>
                                </a:moveTo>
                                <a:lnTo>
                                  <a:pt x="880" y="0"/>
                                </a:lnTo>
                                <a:lnTo>
                                  <a:pt x="1762" y="244"/>
                                </a:lnTo>
                                <a:lnTo>
                                  <a:pt x="0" y="243"/>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s:wsp>
                        <wps:cNvPr id="98" name="Freeform 98"/>
                        <wps:cNvSpPr>
                          <a:spLocks/>
                        </wps:cNvSpPr>
                        <wps:spPr bwMode="auto">
                          <a:xfrm>
                            <a:off x="5606" y="3964"/>
                            <a:ext cx="1506" cy="2222"/>
                          </a:xfrm>
                          <a:custGeom>
                            <a:avLst/>
                            <a:gdLst>
                              <a:gd name="T0" fmla="*/ 0 w 2050"/>
                              <a:gd name="T1" fmla="*/ 0 h 3022"/>
                              <a:gd name="T2" fmla="*/ 2050 w 2050"/>
                              <a:gd name="T3" fmla="*/ 0 h 3022"/>
                              <a:gd name="T4" fmla="*/ 2050 w 2050"/>
                              <a:gd name="T5" fmla="*/ 2290 h 3022"/>
                              <a:gd name="T6" fmla="*/ 1984 w 2050"/>
                              <a:gd name="T7" fmla="*/ 2424 h 3022"/>
                              <a:gd name="T8" fmla="*/ 1922 w 2050"/>
                              <a:gd name="T9" fmla="*/ 2489 h 3022"/>
                              <a:gd name="T10" fmla="*/ 1815 w 2050"/>
                              <a:gd name="T11" fmla="*/ 2556 h 3022"/>
                              <a:gd name="T12" fmla="*/ 1725 w 2050"/>
                              <a:gd name="T13" fmla="*/ 2606 h 3022"/>
                              <a:gd name="T14" fmla="*/ 1585 w 2050"/>
                              <a:gd name="T15" fmla="*/ 2685 h 3022"/>
                              <a:gd name="T16" fmla="*/ 1042 w 2050"/>
                              <a:gd name="T17" fmla="*/ 3022 h 3022"/>
                              <a:gd name="T18" fmla="*/ 494 w 2050"/>
                              <a:gd name="T19" fmla="*/ 2701 h 3022"/>
                              <a:gd name="T20" fmla="*/ 132 w 2050"/>
                              <a:gd name="T21" fmla="*/ 2494 h 3022"/>
                              <a:gd name="T22" fmla="*/ 62 w 2050"/>
                              <a:gd name="T23" fmla="*/ 2410 h 3022"/>
                              <a:gd name="T24" fmla="*/ 0 w 2050"/>
                              <a:gd name="T25" fmla="*/ 2294 h 3022"/>
                              <a:gd name="T26" fmla="*/ 0 w 2050"/>
                              <a:gd name="T27" fmla="*/ 0 h 30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050" h="3022">
                                <a:moveTo>
                                  <a:pt x="0" y="0"/>
                                </a:moveTo>
                                <a:lnTo>
                                  <a:pt x="2050" y="0"/>
                                </a:lnTo>
                                <a:lnTo>
                                  <a:pt x="2050" y="2290"/>
                                </a:lnTo>
                                <a:lnTo>
                                  <a:pt x="1984" y="2424"/>
                                </a:lnTo>
                                <a:lnTo>
                                  <a:pt x="1922" y="2489"/>
                                </a:lnTo>
                                <a:lnTo>
                                  <a:pt x="1815" y="2556"/>
                                </a:lnTo>
                                <a:lnTo>
                                  <a:pt x="1725" y="2606"/>
                                </a:lnTo>
                                <a:lnTo>
                                  <a:pt x="1585" y="2685"/>
                                </a:lnTo>
                                <a:lnTo>
                                  <a:pt x="1042" y="3022"/>
                                </a:lnTo>
                                <a:lnTo>
                                  <a:pt x="494" y="2701"/>
                                </a:lnTo>
                                <a:lnTo>
                                  <a:pt x="132" y="2494"/>
                                </a:lnTo>
                                <a:lnTo>
                                  <a:pt x="62" y="2410"/>
                                </a:lnTo>
                                <a:lnTo>
                                  <a:pt x="0" y="2294"/>
                                </a:lnTo>
                                <a:lnTo>
                                  <a:pt x="0" y="0"/>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s:wsp>
                        <wps:cNvPr id="99" name="Freeform 99"/>
                        <wps:cNvSpPr>
                          <a:spLocks/>
                        </wps:cNvSpPr>
                        <wps:spPr bwMode="auto">
                          <a:xfrm>
                            <a:off x="5828" y="4220"/>
                            <a:ext cx="1064" cy="1714"/>
                          </a:xfrm>
                          <a:custGeom>
                            <a:avLst/>
                            <a:gdLst>
                              <a:gd name="T0" fmla="*/ 0 w 1444"/>
                              <a:gd name="T1" fmla="*/ 0 h 2331"/>
                              <a:gd name="T2" fmla="*/ 0 w 1444"/>
                              <a:gd name="T3" fmla="*/ 1849 h 2331"/>
                              <a:gd name="T4" fmla="*/ 37 w 1444"/>
                              <a:gd name="T5" fmla="*/ 1916 h 2331"/>
                              <a:gd name="T6" fmla="*/ 108 w 1444"/>
                              <a:gd name="T7" fmla="*/ 1976 h 2331"/>
                              <a:gd name="T8" fmla="*/ 728 w 1444"/>
                              <a:gd name="T9" fmla="*/ 2331 h 2331"/>
                              <a:gd name="T10" fmla="*/ 1315 w 1444"/>
                              <a:gd name="T11" fmla="*/ 1976 h 2331"/>
                              <a:gd name="T12" fmla="*/ 1423 w 1444"/>
                              <a:gd name="T13" fmla="*/ 1890 h 2331"/>
                              <a:gd name="T14" fmla="*/ 1444 w 1444"/>
                              <a:gd name="T15" fmla="*/ 1831 h 2331"/>
                              <a:gd name="T16" fmla="*/ 1442 w 1444"/>
                              <a:gd name="T17" fmla="*/ 17 h 2331"/>
                              <a:gd name="T18" fmla="*/ 8 w 1444"/>
                              <a:gd name="T19" fmla="*/ 21 h 2331"/>
                              <a:gd name="T20" fmla="*/ 0 w 1444"/>
                              <a:gd name="T21" fmla="*/ 0 h 2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444" h="2331">
                                <a:moveTo>
                                  <a:pt x="0" y="0"/>
                                </a:moveTo>
                                <a:lnTo>
                                  <a:pt x="0" y="1849"/>
                                </a:lnTo>
                                <a:lnTo>
                                  <a:pt x="37" y="1916"/>
                                </a:lnTo>
                                <a:lnTo>
                                  <a:pt x="108" y="1976"/>
                                </a:lnTo>
                                <a:lnTo>
                                  <a:pt x="728" y="2331"/>
                                </a:lnTo>
                                <a:lnTo>
                                  <a:pt x="1315" y="1976"/>
                                </a:lnTo>
                                <a:lnTo>
                                  <a:pt x="1423" y="1890"/>
                                </a:lnTo>
                                <a:lnTo>
                                  <a:pt x="1444" y="1831"/>
                                </a:lnTo>
                                <a:lnTo>
                                  <a:pt x="1442" y="17"/>
                                </a:lnTo>
                                <a:lnTo>
                                  <a:pt x="8" y="21"/>
                                </a:lnTo>
                                <a:lnTo>
                                  <a:pt x="0" y="0"/>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0" name="Freeform 100"/>
                        <wps:cNvSpPr>
                          <a:spLocks/>
                        </wps:cNvSpPr>
                        <wps:spPr bwMode="auto">
                          <a:xfrm>
                            <a:off x="5828" y="4220"/>
                            <a:ext cx="1064" cy="1714"/>
                          </a:xfrm>
                          <a:custGeom>
                            <a:avLst/>
                            <a:gdLst>
                              <a:gd name="T0" fmla="*/ 0 w 1444"/>
                              <a:gd name="T1" fmla="*/ 0 h 2331"/>
                              <a:gd name="T2" fmla="*/ 0 w 1444"/>
                              <a:gd name="T3" fmla="*/ 1849 h 2331"/>
                              <a:gd name="T4" fmla="*/ 37 w 1444"/>
                              <a:gd name="T5" fmla="*/ 1916 h 2331"/>
                              <a:gd name="T6" fmla="*/ 108 w 1444"/>
                              <a:gd name="T7" fmla="*/ 1976 h 2331"/>
                              <a:gd name="T8" fmla="*/ 728 w 1444"/>
                              <a:gd name="T9" fmla="*/ 2331 h 2331"/>
                              <a:gd name="T10" fmla="*/ 1315 w 1444"/>
                              <a:gd name="T11" fmla="*/ 1976 h 2331"/>
                              <a:gd name="T12" fmla="*/ 1423 w 1444"/>
                              <a:gd name="T13" fmla="*/ 1890 h 2331"/>
                              <a:gd name="T14" fmla="*/ 1444 w 1444"/>
                              <a:gd name="T15" fmla="*/ 1831 h 2331"/>
                              <a:gd name="T16" fmla="*/ 1442 w 1444"/>
                              <a:gd name="T17" fmla="*/ 17 h 2331"/>
                              <a:gd name="T18" fmla="*/ 8 w 1444"/>
                              <a:gd name="T19" fmla="*/ 21 h 2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444" h="2331">
                                <a:moveTo>
                                  <a:pt x="0" y="0"/>
                                </a:moveTo>
                                <a:lnTo>
                                  <a:pt x="0" y="1849"/>
                                </a:lnTo>
                                <a:lnTo>
                                  <a:pt x="37" y="1916"/>
                                </a:lnTo>
                                <a:lnTo>
                                  <a:pt x="108" y="1976"/>
                                </a:lnTo>
                                <a:lnTo>
                                  <a:pt x="728" y="2331"/>
                                </a:lnTo>
                                <a:lnTo>
                                  <a:pt x="1315" y="1976"/>
                                </a:lnTo>
                                <a:lnTo>
                                  <a:pt x="1423" y="1890"/>
                                </a:lnTo>
                                <a:lnTo>
                                  <a:pt x="1444" y="1831"/>
                                </a:lnTo>
                                <a:lnTo>
                                  <a:pt x="1442" y="17"/>
                                </a:lnTo>
                                <a:lnTo>
                                  <a:pt x="8" y="21"/>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 name="Freeform 101"/>
                        <wps:cNvSpPr>
                          <a:spLocks/>
                        </wps:cNvSpPr>
                        <wps:spPr bwMode="auto">
                          <a:xfrm>
                            <a:off x="6246" y="4778"/>
                            <a:ext cx="212" cy="456"/>
                          </a:xfrm>
                          <a:custGeom>
                            <a:avLst/>
                            <a:gdLst>
                              <a:gd name="T0" fmla="*/ 103 w 288"/>
                              <a:gd name="T1" fmla="*/ 0 h 622"/>
                              <a:gd name="T2" fmla="*/ 56 w 288"/>
                              <a:gd name="T3" fmla="*/ 25 h 622"/>
                              <a:gd name="T4" fmla="*/ 29 w 288"/>
                              <a:gd name="T5" fmla="*/ 47 h 622"/>
                              <a:gd name="T6" fmla="*/ 16 w 288"/>
                              <a:gd name="T7" fmla="*/ 62 h 622"/>
                              <a:gd name="T8" fmla="*/ 14 w 288"/>
                              <a:gd name="T9" fmla="*/ 84 h 622"/>
                              <a:gd name="T10" fmla="*/ 0 w 288"/>
                              <a:gd name="T11" fmla="*/ 98 h 622"/>
                              <a:gd name="T12" fmla="*/ 1 w 288"/>
                              <a:gd name="T13" fmla="*/ 122 h 622"/>
                              <a:gd name="T14" fmla="*/ 1 w 288"/>
                              <a:gd name="T15" fmla="*/ 153 h 622"/>
                              <a:gd name="T16" fmla="*/ 0 w 288"/>
                              <a:gd name="T17" fmla="*/ 172 h 622"/>
                              <a:gd name="T18" fmla="*/ 16 w 288"/>
                              <a:gd name="T19" fmla="*/ 199 h 622"/>
                              <a:gd name="T20" fmla="*/ 81 w 288"/>
                              <a:gd name="T21" fmla="*/ 283 h 622"/>
                              <a:gd name="T22" fmla="*/ 149 w 288"/>
                              <a:gd name="T23" fmla="*/ 351 h 622"/>
                              <a:gd name="T24" fmla="*/ 248 w 288"/>
                              <a:gd name="T25" fmla="*/ 436 h 622"/>
                              <a:gd name="T26" fmla="*/ 276 w 288"/>
                              <a:gd name="T27" fmla="*/ 485 h 622"/>
                              <a:gd name="T28" fmla="*/ 288 w 288"/>
                              <a:gd name="T29" fmla="*/ 554 h 622"/>
                              <a:gd name="T30" fmla="*/ 269 w 288"/>
                              <a:gd name="T31" fmla="*/ 585 h 622"/>
                              <a:gd name="T32" fmla="*/ 248 w 288"/>
                              <a:gd name="T33" fmla="*/ 597 h 622"/>
                              <a:gd name="T34" fmla="*/ 214 w 288"/>
                              <a:gd name="T35" fmla="*/ 616 h 622"/>
                              <a:gd name="T36" fmla="*/ 211 w 288"/>
                              <a:gd name="T37" fmla="*/ 622 h 6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288" h="622">
                                <a:moveTo>
                                  <a:pt x="103" y="0"/>
                                </a:moveTo>
                                <a:lnTo>
                                  <a:pt x="56" y="25"/>
                                </a:lnTo>
                                <a:lnTo>
                                  <a:pt x="29" y="47"/>
                                </a:lnTo>
                                <a:lnTo>
                                  <a:pt x="16" y="62"/>
                                </a:lnTo>
                                <a:lnTo>
                                  <a:pt x="14" y="84"/>
                                </a:lnTo>
                                <a:lnTo>
                                  <a:pt x="0" y="98"/>
                                </a:lnTo>
                                <a:lnTo>
                                  <a:pt x="1" y="122"/>
                                </a:lnTo>
                                <a:lnTo>
                                  <a:pt x="1" y="153"/>
                                </a:lnTo>
                                <a:lnTo>
                                  <a:pt x="0" y="172"/>
                                </a:lnTo>
                                <a:lnTo>
                                  <a:pt x="16" y="199"/>
                                </a:lnTo>
                                <a:lnTo>
                                  <a:pt x="81" y="283"/>
                                </a:lnTo>
                                <a:lnTo>
                                  <a:pt x="149" y="351"/>
                                </a:lnTo>
                                <a:lnTo>
                                  <a:pt x="248" y="436"/>
                                </a:lnTo>
                                <a:lnTo>
                                  <a:pt x="276" y="485"/>
                                </a:lnTo>
                                <a:lnTo>
                                  <a:pt x="288" y="554"/>
                                </a:lnTo>
                                <a:lnTo>
                                  <a:pt x="269" y="585"/>
                                </a:lnTo>
                                <a:lnTo>
                                  <a:pt x="248" y="597"/>
                                </a:lnTo>
                                <a:lnTo>
                                  <a:pt x="214" y="616"/>
                                </a:lnTo>
                                <a:lnTo>
                                  <a:pt x="211" y="622"/>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2" name="Group 102"/>
                        <wpg:cNvGrpSpPr>
                          <a:grpSpLocks/>
                        </wpg:cNvGrpSpPr>
                        <wpg:grpSpPr bwMode="auto">
                          <a:xfrm>
                            <a:off x="6005" y="4387"/>
                            <a:ext cx="754" cy="1394"/>
                            <a:chOff x="739" y="722"/>
                            <a:chExt cx="171" cy="316"/>
                          </a:xfrm>
                        </wpg:grpSpPr>
                        <wps:wsp>
                          <wps:cNvPr id="103" name="Freeform 103"/>
                          <wps:cNvSpPr>
                            <a:spLocks/>
                          </wps:cNvSpPr>
                          <wps:spPr bwMode="auto">
                            <a:xfrm>
                              <a:off x="739" y="722"/>
                              <a:ext cx="171" cy="316"/>
                            </a:xfrm>
                            <a:custGeom>
                              <a:avLst/>
                              <a:gdLst>
                                <a:gd name="T0" fmla="*/ 352 w 1027"/>
                                <a:gd name="T1" fmla="*/ 1896 h 1896"/>
                                <a:gd name="T2" fmla="*/ 451 w 1027"/>
                                <a:gd name="T3" fmla="*/ 1863 h 1896"/>
                                <a:gd name="T4" fmla="*/ 468 w 1027"/>
                                <a:gd name="T5" fmla="*/ 1808 h 1896"/>
                                <a:gd name="T6" fmla="*/ 447 w 1027"/>
                                <a:gd name="T7" fmla="*/ 1767 h 1896"/>
                                <a:gd name="T8" fmla="*/ 538 w 1027"/>
                                <a:gd name="T9" fmla="*/ 1705 h 1896"/>
                                <a:gd name="T10" fmla="*/ 538 w 1027"/>
                                <a:gd name="T11" fmla="*/ 1680 h 1896"/>
                                <a:gd name="T12" fmla="*/ 550 w 1027"/>
                                <a:gd name="T13" fmla="*/ 1597 h 1896"/>
                                <a:gd name="T14" fmla="*/ 591 w 1027"/>
                                <a:gd name="T15" fmla="*/ 1551 h 1896"/>
                                <a:gd name="T16" fmla="*/ 682 w 1027"/>
                                <a:gd name="T17" fmla="*/ 1510 h 1896"/>
                                <a:gd name="T18" fmla="*/ 719 w 1027"/>
                                <a:gd name="T19" fmla="*/ 1385 h 1896"/>
                                <a:gd name="T20" fmla="*/ 665 w 1027"/>
                                <a:gd name="T21" fmla="*/ 1257 h 1896"/>
                                <a:gd name="T22" fmla="*/ 624 w 1027"/>
                                <a:gd name="T23" fmla="*/ 1207 h 1896"/>
                                <a:gd name="T24" fmla="*/ 719 w 1027"/>
                                <a:gd name="T25" fmla="*/ 1112 h 1896"/>
                                <a:gd name="T26" fmla="*/ 904 w 1027"/>
                                <a:gd name="T27" fmla="*/ 1029 h 1896"/>
                                <a:gd name="T28" fmla="*/ 1027 w 1027"/>
                                <a:gd name="T29" fmla="*/ 913 h 1896"/>
                                <a:gd name="T30" fmla="*/ 1003 w 1027"/>
                                <a:gd name="T31" fmla="*/ 706 h 1896"/>
                                <a:gd name="T32" fmla="*/ 912 w 1027"/>
                                <a:gd name="T33" fmla="*/ 713 h 1896"/>
                                <a:gd name="T34" fmla="*/ 887 w 1027"/>
                                <a:gd name="T35" fmla="*/ 664 h 1896"/>
                                <a:gd name="T36" fmla="*/ 842 w 1027"/>
                                <a:gd name="T37" fmla="*/ 643 h 1896"/>
                                <a:gd name="T38" fmla="*/ 712 w 1027"/>
                                <a:gd name="T39" fmla="*/ 483 h 1896"/>
                                <a:gd name="T40" fmla="*/ 583 w 1027"/>
                                <a:gd name="T41" fmla="*/ 168 h 1896"/>
                                <a:gd name="T42" fmla="*/ 521 w 1027"/>
                                <a:gd name="T43" fmla="*/ 122 h 1896"/>
                                <a:gd name="T44" fmla="*/ 546 w 1027"/>
                                <a:gd name="T45" fmla="*/ 16 h 1896"/>
                                <a:gd name="T46" fmla="*/ 422 w 1027"/>
                                <a:gd name="T47" fmla="*/ 0 h 1896"/>
                                <a:gd name="T48" fmla="*/ 327 w 1027"/>
                                <a:gd name="T49" fmla="*/ 37 h 1896"/>
                                <a:gd name="T50" fmla="*/ 287 w 1027"/>
                                <a:gd name="T51" fmla="*/ 152 h 1896"/>
                                <a:gd name="T52" fmla="*/ 216 w 1027"/>
                                <a:gd name="T53" fmla="*/ 186 h 1896"/>
                                <a:gd name="T54" fmla="*/ 185 w 1027"/>
                                <a:gd name="T55" fmla="*/ 237 h 1896"/>
                                <a:gd name="T56" fmla="*/ 151 w 1027"/>
                                <a:gd name="T57" fmla="*/ 280 h 1896"/>
                                <a:gd name="T58" fmla="*/ 120 w 1027"/>
                                <a:gd name="T59" fmla="*/ 317 h 1896"/>
                                <a:gd name="T60" fmla="*/ 129 w 1027"/>
                                <a:gd name="T61" fmla="*/ 346 h 1896"/>
                                <a:gd name="T62" fmla="*/ 169 w 1027"/>
                                <a:gd name="T63" fmla="*/ 333 h 1896"/>
                                <a:gd name="T64" fmla="*/ 231 w 1027"/>
                                <a:gd name="T65" fmla="*/ 352 h 1896"/>
                                <a:gd name="T66" fmla="*/ 246 w 1027"/>
                                <a:gd name="T67" fmla="*/ 504 h 1896"/>
                                <a:gd name="T68" fmla="*/ 182 w 1027"/>
                                <a:gd name="T69" fmla="*/ 532 h 1896"/>
                                <a:gd name="T70" fmla="*/ 135 w 1027"/>
                                <a:gd name="T71" fmla="*/ 514 h 1896"/>
                                <a:gd name="T72" fmla="*/ 18 w 1027"/>
                                <a:gd name="T73" fmla="*/ 620 h 1896"/>
                                <a:gd name="T74" fmla="*/ 0 w 1027"/>
                                <a:gd name="T75" fmla="*/ 654 h 1896"/>
                                <a:gd name="T76" fmla="*/ 37 w 1027"/>
                                <a:gd name="T77" fmla="*/ 678 h 1896"/>
                                <a:gd name="T78" fmla="*/ 67 w 1027"/>
                                <a:gd name="T79" fmla="*/ 731 h 1896"/>
                                <a:gd name="T80" fmla="*/ 104 w 1027"/>
                                <a:gd name="T81" fmla="*/ 757 h 1896"/>
                                <a:gd name="T82" fmla="*/ 151 w 1027"/>
                                <a:gd name="T83" fmla="*/ 840 h 1896"/>
                                <a:gd name="T84" fmla="*/ 197 w 1027"/>
                                <a:gd name="T85" fmla="*/ 871 h 1896"/>
                                <a:gd name="T86" fmla="*/ 234 w 1027"/>
                                <a:gd name="T87" fmla="*/ 903 h 1896"/>
                                <a:gd name="T88" fmla="*/ 330 w 1027"/>
                                <a:gd name="T89" fmla="*/ 921 h 1896"/>
                                <a:gd name="T90" fmla="*/ 358 w 1027"/>
                                <a:gd name="T91" fmla="*/ 971 h 1896"/>
                                <a:gd name="T92" fmla="*/ 274 w 1027"/>
                                <a:gd name="T93" fmla="*/ 995 h 1896"/>
                                <a:gd name="T94" fmla="*/ 185 w 1027"/>
                                <a:gd name="T95" fmla="*/ 1011 h 1896"/>
                                <a:gd name="T96" fmla="*/ 151 w 1027"/>
                                <a:gd name="T97" fmla="*/ 1049 h 1896"/>
                                <a:gd name="T98" fmla="*/ 154 w 1027"/>
                                <a:gd name="T99" fmla="*/ 1145 h 1896"/>
                                <a:gd name="T100" fmla="*/ 271 w 1027"/>
                                <a:gd name="T101" fmla="*/ 1649 h 1896"/>
                                <a:gd name="T102" fmla="*/ 283 w 1027"/>
                                <a:gd name="T103" fmla="*/ 1742 h 1896"/>
                                <a:gd name="T104" fmla="*/ 293 w 1027"/>
                                <a:gd name="T105" fmla="*/ 1879 h 18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027" h="1896">
                                  <a:moveTo>
                                    <a:pt x="315" y="1892"/>
                                  </a:moveTo>
                                  <a:lnTo>
                                    <a:pt x="352" y="1896"/>
                                  </a:lnTo>
                                  <a:lnTo>
                                    <a:pt x="361" y="1863"/>
                                  </a:lnTo>
                                  <a:lnTo>
                                    <a:pt x="451" y="1863"/>
                                  </a:lnTo>
                                  <a:lnTo>
                                    <a:pt x="488" y="1834"/>
                                  </a:lnTo>
                                  <a:lnTo>
                                    <a:pt x="468" y="1808"/>
                                  </a:lnTo>
                                  <a:lnTo>
                                    <a:pt x="435" y="1812"/>
                                  </a:lnTo>
                                  <a:lnTo>
                                    <a:pt x="447" y="1767"/>
                                  </a:lnTo>
                                  <a:lnTo>
                                    <a:pt x="529" y="1759"/>
                                  </a:lnTo>
                                  <a:lnTo>
                                    <a:pt x="538" y="1705"/>
                                  </a:lnTo>
                                  <a:lnTo>
                                    <a:pt x="550" y="1697"/>
                                  </a:lnTo>
                                  <a:lnTo>
                                    <a:pt x="538" y="1680"/>
                                  </a:lnTo>
                                  <a:lnTo>
                                    <a:pt x="538" y="1614"/>
                                  </a:lnTo>
                                  <a:lnTo>
                                    <a:pt x="550" y="1597"/>
                                  </a:lnTo>
                                  <a:lnTo>
                                    <a:pt x="550" y="1539"/>
                                  </a:lnTo>
                                  <a:lnTo>
                                    <a:pt x="591" y="1551"/>
                                  </a:lnTo>
                                  <a:lnTo>
                                    <a:pt x="616" y="1555"/>
                                  </a:lnTo>
                                  <a:lnTo>
                                    <a:pt x="682" y="1510"/>
                                  </a:lnTo>
                                  <a:lnTo>
                                    <a:pt x="703" y="1453"/>
                                  </a:lnTo>
                                  <a:lnTo>
                                    <a:pt x="719" y="1385"/>
                                  </a:lnTo>
                                  <a:lnTo>
                                    <a:pt x="653" y="1311"/>
                                  </a:lnTo>
                                  <a:lnTo>
                                    <a:pt x="665" y="1257"/>
                                  </a:lnTo>
                                  <a:lnTo>
                                    <a:pt x="624" y="1240"/>
                                  </a:lnTo>
                                  <a:lnTo>
                                    <a:pt x="624" y="1207"/>
                                  </a:lnTo>
                                  <a:lnTo>
                                    <a:pt x="698" y="1158"/>
                                  </a:lnTo>
                                  <a:lnTo>
                                    <a:pt x="719" y="1112"/>
                                  </a:lnTo>
                                  <a:lnTo>
                                    <a:pt x="764" y="1103"/>
                                  </a:lnTo>
                                  <a:lnTo>
                                    <a:pt x="904" y="1029"/>
                                  </a:lnTo>
                                  <a:lnTo>
                                    <a:pt x="1011" y="950"/>
                                  </a:lnTo>
                                  <a:lnTo>
                                    <a:pt x="1027" y="913"/>
                                  </a:lnTo>
                                  <a:lnTo>
                                    <a:pt x="1003" y="897"/>
                                  </a:lnTo>
                                  <a:lnTo>
                                    <a:pt x="1003" y="706"/>
                                  </a:lnTo>
                                  <a:lnTo>
                                    <a:pt x="929" y="694"/>
                                  </a:lnTo>
                                  <a:lnTo>
                                    <a:pt x="912" y="713"/>
                                  </a:lnTo>
                                  <a:lnTo>
                                    <a:pt x="891" y="713"/>
                                  </a:lnTo>
                                  <a:lnTo>
                                    <a:pt x="887" y="664"/>
                                  </a:lnTo>
                                  <a:lnTo>
                                    <a:pt x="842" y="664"/>
                                  </a:lnTo>
                                  <a:lnTo>
                                    <a:pt x="842" y="643"/>
                                  </a:lnTo>
                                  <a:lnTo>
                                    <a:pt x="785" y="643"/>
                                  </a:lnTo>
                                  <a:lnTo>
                                    <a:pt x="712" y="483"/>
                                  </a:lnTo>
                                  <a:lnTo>
                                    <a:pt x="583" y="196"/>
                                  </a:lnTo>
                                  <a:lnTo>
                                    <a:pt x="583" y="168"/>
                                  </a:lnTo>
                                  <a:lnTo>
                                    <a:pt x="564" y="134"/>
                                  </a:lnTo>
                                  <a:lnTo>
                                    <a:pt x="521" y="122"/>
                                  </a:lnTo>
                                  <a:lnTo>
                                    <a:pt x="577" y="65"/>
                                  </a:lnTo>
                                  <a:lnTo>
                                    <a:pt x="546" y="16"/>
                                  </a:lnTo>
                                  <a:lnTo>
                                    <a:pt x="478" y="65"/>
                                  </a:lnTo>
                                  <a:lnTo>
                                    <a:pt x="422" y="0"/>
                                  </a:lnTo>
                                  <a:lnTo>
                                    <a:pt x="361" y="3"/>
                                  </a:lnTo>
                                  <a:lnTo>
                                    <a:pt x="327" y="37"/>
                                  </a:lnTo>
                                  <a:lnTo>
                                    <a:pt x="317" y="134"/>
                                  </a:lnTo>
                                  <a:lnTo>
                                    <a:pt x="287" y="152"/>
                                  </a:lnTo>
                                  <a:lnTo>
                                    <a:pt x="246" y="168"/>
                                  </a:lnTo>
                                  <a:lnTo>
                                    <a:pt x="216" y="186"/>
                                  </a:lnTo>
                                  <a:lnTo>
                                    <a:pt x="188" y="199"/>
                                  </a:lnTo>
                                  <a:lnTo>
                                    <a:pt x="185" y="237"/>
                                  </a:lnTo>
                                  <a:lnTo>
                                    <a:pt x="169" y="271"/>
                                  </a:lnTo>
                                  <a:lnTo>
                                    <a:pt x="151" y="280"/>
                                  </a:lnTo>
                                  <a:lnTo>
                                    <a:pt x="129" y="292"/>
                                  </a:lnTo>
                                  <a:lnTo>
                                    <a:pt x="120" y="317"/>
                                  </a:lnTo>
                                  <a:lnTo>
                                    <a:pt x="129" y="320"/>
                                  </a:lnTo>
                                  <a:lnTo>
                                    <a:pt x="129" y="346"/>
                                  </a:lnTo>
                                  <a:lnTo>
                                    <a:pt x="154" y="349"/>
                                  </a:lnTo>
                                  <a:lnTo>
                                    <a:pt x="169" y="333"/>
                                  </a:lnTo>
                                  <a:lnTo>
                                    <a:pt x="234" y="329"/>
                                  </a:lnTo>
                                  <a:lnTo>
                                    <a:pt x="231" y="352"/>
                                  </a:lnTo>
                                  <a:lnTo>
                                    <a:pt x="253" y="368"/>
                                  </a:lnTo>
                                  <a:lnTo>
                                    <a:pt x="246" y="504"/>
                                  </a:lnTo>
                                  <a:lnTo>
                                    <a:pt x="216" y="520"/>
                                  </a:lnTo>
                                  <a:lnTo>
                                    <a:pt x="182" y="532"/>
                                  </a:lnTo>
                                  <a:lnTo>
                                    <a:pt x="169" y="514"/>
                                  </a:lnTo>
                                  <a:lnTo>
                                    <a:pt x="135" y="514"/>
                                  </a:lnTo>
                                  <a:lnTo>
                                    <a:pt x="83" y="566"/>
                                  </a:lnTo>
                                  <a:lnTo>
                                    <a:pt x="18" y="620"/>
                                  </a:lnTo>
                                  <a:lnTo>
                                    <a:pt x="0" y="635"/>
                                  </a:lnTo>
                                  <a:lnTo>
                                    <a:pt x="0" y="654"/>
                                  </a:lnTo>
                                  <a:lnTo>
                                    <a:pt x="21" y="666"/>
                                  </a:lnTo>
                                  <a:lnTo>
                                    <a:pt x="37" y="678"/>
                                  </a:lnTo>
                                  <a:lnTo>
                                    <a:pt x="37" y="731"/>
                                  </a:lnTo>
                                  <a:lnTo>
                                    <a:pt x="67" y="731"/>
                                  </a:lnTo>
                                  <a:lnTo>
                                    <a:pt x="67" y="750"/>
                                  </a:lnTo>
                                  <a:lnTo>
                                    <a:pt x="104" y="757"/>
                                  </a:lnTo>
                                  <a:lnTo>
                                    <a:pt x="101" y="781"/>
                                  </a:lnTo>
                                  <a:lnTo>
                                    <a:pt x="151" y="840"/>
                                  </a:lnTo>
                                  <a:lnTo>
                                    <a:pt x="169" y="846"/>
                                  </a:lnTo>
                                  <a:lnTo>
                                    <a:pt x="197" y="871"/>
                                  </a:lnTo>
                                  <a:lnTo>
                                    <a:pt x="240" y="865"/>
                                  </a:lnTo>
                                  <a:lnTo>
                                    <a:pt x="234" y="903"/>
                                  </a:lnTo>
                                  <a:lnTo>
                                    <a:pt x="253" y="912"/>
                                  </a:lnTo>
                                  <a:lnTo>
                                    <a:pt x="330" y="921"/>
                                  </a:lnTo>
                                  <a:lnTo>
                                    <a:pt x="354" y="930"/>
                                  </a:lnTo>
                                  <a:lnTo>
                                    <a:pt x="358" y="971"/>
                                  </a:lnTo>
                                  <a:lnTo>
                                    <a:pt x="290" y="980"/>
                                  </a:lnTo>
                                  <a:lnTo>
                                    <a:pt x="274" y="995"/>
                                  </a:lnTo>
                                  <a:lnTo>
                                    <a:pt x="222" y="995"/>
                                  </a:lnTo>
                                  <a:lnTo>
                                    <a:pt x="185" y="1011"/>
                                  </a:lnTo>
                                  <a:lnTo>
                                    <a:pt x="172" y="1036"/>
                                  </a:lnTo>
                                  <a:lnTo>
                                    <a:pt x="151" y="1049"/>
                                  </a:lnTo>
                                  <a:lnTo>
                                    <a:pt x="145" y="1092"/>
                                  </a:lnTo>
                                  <a:lnTo>
                                    <a:pt x="154" y="1145"/>
                                  </a:lnTo>
                                  <a:lnTo>
                                    <a:pt x="268" y="1527"/>
                                  </a:lnTo>
                                  <a:lnTo>
                                    <a:pt x="271" y="1649"/>
                                  </a:lnTo>
                                  <a:lnTo>
                                    <a:pt x="268" y="1742"/>
                                  </a:lnTo>
                                  <a:lnTo>
                                    <a:pt x="283" y="1742"/>
                                  </a:lnTo>
                                  <a:lnTo>
                                    <a:pt x="287" y="1833"/>
                                  </a:lnTo>
                                  <a:lnTo>
                                    <a:pt x="293" y="1879"/>
                                  </a:lnTo>
                                  <a:lnTo>
                                    <a:pt x="315" y="1892"/>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g:grpSp>
                          <wpg:cNvPr id="104" name="Group 104"/>
                          <wpg:cNvGrpSpPr>
                            <a:grpSpLocks/>
                          </wpg:cNvGrpSpPr>
                          <wpg:grpSpPr bwMode="auto">
                            <a:xfrm>
                              <a:off x="764" y="734"/>
                              <a:ext cx="113" cy="261"/>
                              <a:chOff x="764" y="734"/>
                              <a:chExt cx="113" cy="261"/>
                            </a:xfrm>
                          </wpg:grpSpPr>
                          <wps:wsp>
                            <wps:cNvPr id="105" name="Freeform 105"/>
                            <wps:cNvSpPr>
                              <a:spLocks/>
                            </wps:cNvSpPr>
                            <wps:spPr bwMode="auto">
                              <a:xfrm>
                                <a:off x="764" y="734"/>
                                <a:ext cx="113" cy="261"/>
                              </a:xfrm>
                              <a:custGeom>
                                <a:avLst/>
                                <a:gdLst>
                                  <a:gd name="T0" fmla="*/ 461 w 679"/>
                                  <a:gd name="T1" fmla="*/ 36 h 1565"/>
                                  <a:gd name="T2" fmla="*/ 459 w 679"/>
                                  <a:gd name="T3" fmla="*/ 135 h 1565"/>
                                  <a:gd name="T4" fmla="*/ 448 w 679"/>
                                  <a:gd name="T5" fmla="*/ 141 h 1565"/>
                                  <a:gd name="T6" fmla="*/ 444 w 679"/>
                                  <a:gd name="T7" fmla="*/ 194 h 1565"/>
                                  <a:gd name="T8" fmla="*/ 432 w 679"/>
                                  <a:gd name="T9" fmla="*/ 208 h 1565"/>
                                  <a:gd name="T10" fmla="*/ 432 w 679"/>
                                  <a:gd name="T11" fmla="*/ 247 h 1565"/>
                                  <a:gd name="T12" fmla="*/ 428 w 679"/>
                                  <a:gd name="T13" fmla="*/ 296 h 1565"/>
                                  <a:gd name="T14" fmla="*/ 415 w 679"/>
                                  <a:gd name="T15" fmla="*/ 335 h 1565"/>
                                  <a:gd name="T16" fmla="*/ 395 w 679"/>
                                  <a:gd name="T17" fmla="*/ 310 h 1565"/>
                                  <a:gd name="T18" fmla="*/ 393 w 679"/>
                                  <a:gd name="T19" fmla="*/ 260 h 1565"/>
                                  <a:gd name="T20" fmla="*/ 366 w 679"/>
                                  <a:gd name="T21" fmla="*/ 258 h 1565"/>
                                  <a:gd name="T22" fmla="*/ 352 w 679"/>
                                  <a:gd name="T23" fmla="*/ 274 h 1565"/>
                                  <a:gd name="T24" fmla="*/ 348 w 679"/>
                                  <a:gd name="T25" fmla="*/ 413 h 1565"/>
                                  <a:gd name="T26" fmla="*/ 315 w 679"/>
                                  <a:gd name="T27" fmla="*/ 535 h 1565"/>
                                  <a:gd name="T28" fmla="*/ 210 w 679"/>
                                  <a:gd name="T29" fmla="*/ 860 h 1565"/>
                                  <a:gd name="T30" fmla="*/ 162 w 679"/>
                                  <a:gd name="T31" fmla="*/ 960 h 1565"/>
                                  <a:gd name="T32" fmla="*/ 146 w 679"/>
                                  <a:gd name="T33" fmla="*/ 1025 h 1565"/>
                                  <a:gd name="T34" fmla="*/ 105 w 679"/>
                                  <a:gd name="T35" fmla="*/ 1130 h 1565"/>
                                  <a:gd name="T36" fmla="*/ 84 w 679"/>
                                  <a:gd name="T37" fmla="*/ 1214 h 1565"/>
                                  <a:gd name="T38" fmla="*/ 41 w 679"/>
                                  <a:gd name="T39" fmla="*/ 1365 h 1565"/>
                                  <a:gd name="T40" fmla="*/ 29 w 679"/>
                                  <a:gd name="T41" fmla="*/ 1418 h 1565"/>
                                  <a:gd name="T42" fmla="*/ 0 w 679"/>
                                  <a:gd name="T43" fmla="*/ 1463 h 1565"/>
                                  <a:gd name="T44" fmla="*/ 0 w 679"/>
                                  <a:gd name="T45" fmla="*/ 1524 h 1565"/>
                                  <a:gd name="T46" fmla="*/ 14 w 679"/>
                                  <a:gd name="T47" fmla="*/ 1565 h 1565"/>
                                  <a:gd name="T48" fmla="*/ 49 w 679"/>
                                  <a:gd name="T49" fmla="*/ 1551 h 1565"/>
                                  <a:gd name="T50" fmla="*/ 74 w 679"/>
                                  <a:gd name="T51" fmla="*/ 1529 h 1565"/>
                                  <a:gd name="T52" fmla="*/ 164 w 679"/>
                                  <a:gd name="T53" fmla="*/ 1338 h 1565"/>
                                  <a:gd name="T54" fmla="*/ 189 w 679"/>
                                  <a:gd name="T55" fmla="*/ 1283 h 1565"/>
                                  <a:gd name="T56" fmla="*/ 212 w 679"/>
                                  <a:gd name="T57" fmla="*/ 1240 h 1565"/>
                                  <a:gd name="T58" fmla="*/ 247 w 679"/>
                                  <a:gd name="T59" fmla="*/ 1152 h 1565"/>
                                  <a:gd name="T60" fmla="*/ 331 w 679"/>
                                  <a:gd name="T61" fmla="*/ 999 h 1565"/>
                                  <a:gd name="T62" fmla="*/ 350 w 679"/>
                                  <a:gd name="T63" fmla="*/ 960 h 1565"/>
                                  <a:gd name="T64" fmla="*/ 368 w 679"/>
                                  <a:gd name="T65" fmla="*/ 932 h 1565"/>
                                  <a:gd name="T66" fmla="*/ 461 w 679"/>
                                  <a:gd name="T67" fmla="*/ 778 h 1565"/>
                                  <a:gd name="T68" fmla="*/ 477 w 679"/>
                                  <a:gd name="T69" fmla="*/ 745 h 1565"/>
                                  <a:gd name="T70" fmla="*/ 514 w 679"/>
                                  <a:gd name="T71" fmla="*/ 674 h 1565"/>
                                  <a:gd name="T72" fmla="*/ 469 w 679"/>
                                  <a:gd name="T73" fmla="*/ 641 h 1565"/>
                                  <a:gd name="T74" fmla="*/ 483 w 679"/>
                                  <a:gd name="T75" fmla="*/ 556 h 1565"/>
                                  <a:gd name="T76" fmla="*/ 514 w 679"/>
                                  <a:gd name="T77" fmla="*/ 472 h 1565"/>
                                  <a:gd name="T78" fmla="*/ 533 w 679"/>
                                  <a:gd name="T79" fmla="*/ 407 h 1565"/>
                                  <a:gd name="T80" fmla="*/ 562 w 679"/>
                                  <a:gd name="T81" fmla="*/ 359 h 1565"/>
                                  <a:gd name="T82" fmla="*/ 603 w 679"/>
                                  <a:gd name="T83" fmla="*/ 294 h 1565"/>
                                  <a:gd name="T84" fmla="*/ 619 w 679"/>
                                  <a:gd name="T85" fmla="*/ 258 h 1565"/>
                                  <a:gd name="T86" fmla="*/ 638 w 679"/>
                                  <a:gd name="T87" fmla="*/ 243 h 1565"/>
                                  <a:gd name="T88" fmla="*/ 669 w 679"/>
                                  <a:gd name="T89" fmla="*/ 204 h 1565"/>
                                  <a:gd name="T90" fmla="*/ 679 w 679"/>
                                  <a:gd name="T91" fmla="*/ 131 h 1565"/>
                                  <a:gd name="T92" fmla="*/ 652 w 679"/>
                                  <a:gd name="T93" fmla="*/ 100 h 1565"/>
                                  <a:gd name="T94" fmla="*/ 615 w 679"/>
                                  <a:gd name="T95" fmla="*/ 106 h 1565"/>
                                  <a:gd name="T96" fmla="*/ 582 w 679"/>
                                  <a:gd name="T97" fmla="*/ 153 h 1565"/>
                                  <a:gd name="T98" fmla="*/ 562 w 679"/>
                                  <a:gd name="T99" fmla="*/ 204 h 1565"/>
                                  <a:gd name="T100" fmla="*/ 508 w 679"/>
                                  <a:gd name="T101" fmla="*/ 266 h 1565"/>
                                  <a:gd name="T102" fmla="*/ 518 w 679"/>
                                  <a:gd name="T103" fmla="*/ 123 h 1565"/>
                                  <a:gd name="T104" fmla="*/ 533 w 679"/>
                                  <a:gd name="T105" fmla="*/ 67 h 1565"/>
                                  <a:gd name="T106" fmla="*/ 535 w 679"/>
                                  <a:gd name="T107" fmla="*/ 5 h 1565"/>
                                  <a:gd name="T108" fmla="*/ 475 w 679"/>
                                  <a:gd name="T109" fmla="*/ 0 h 1565"/>
                                  <a:gd name="T110" fmla="*/ 461 w 679"/>
                                  <a:gd name="T111" fmla="*/ 36 h 15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679" h="1565">
                                    <a:moveTo>
                                      <a:pt x="461" y="36"/>
                                    </a:moveTo>
                                    <a:lnTo>
                                      <a:pt x="459" y="135"/>
                                    </a:lnTo>
                                    <a:lnTo>
                                      <a:pt x="448" y="141"/>
                                    </a:lnTo>
                                    <a:lnTo>
                                      <a:pt x="444" y="194"/>
                                    </a:lnTo>
                                    <a:lnTo>
                                      <a:pt x="432" y="208"/>
                                    </a:lnTo>
                                    <a:lnTo>
                                      <a:pt x="432" y="247"/>
                                    </a:lnTo>
                                    <a:lnTo>
                                      <a:pt x="428" y="296"/>
                                    </a:lnTo>
                                    <a:lnTo>
                                      <a:pt x="415" y="335"/>
                                    </a:lnTo>
                                    <a:lnTo>
                                      <a:pt x="395" y="310"/>
                                    </a:lnTo>
                                    <a:lnTo>
                                      <a:pt x="393" y="260"/>
                                    </a:lnTo>
                                    <a:lnTo>
                                      <a:pt x="366" y="258"/>
                                    </a:lnTo>
                                    <a:lnTo>
                                      <a:pt x="352" y="274"/>
                                    </a:lnTo>
                                    <a:lnTo>
                                      <a:pt x="348" y="413"/>
                                    </a:lnTo>
                                    <a:lnTo>
                                      <a:pt x="315" y="535"/>
                                    </a:lnTo>
                                    <a:lnTo>
                                      <a:pt x="210" y="860"/>
                                    </a:lnTo>
                                    <a:lnTo>
                                      <a:pt x="162" y="960"/>
                                    </a:lnTo>
                                    <a:lnTo>
                                      <a:pt x="146" y="1025"/>
                                    </a:lnTo>
                                    <a:lnTo>
                                      <a:pt x="105" y="1130"/>
                                    </a:lnTo>
                                    <a:lnTo>
                                      <a:pt x="84" y="1214"/>
                                    </a:lnTo>
                                    <a:lnTo>
                                      <a:pt x="41" y="1365"/>
                                    </a:lnTo>
                                    <a:lnTo>
                                      <a:pt x="29" y="1418"/>
                                    </a:lnTo>
                                    <a:lnTo>
                                      <a:pt x="0" y="1463"/>
                                    </a:lnTo>
                                    <a:lnTo>
                                      <a:pt x="0" y="1524"/>
                                    </a:lnTo>
                                    <a:lnTo>
                                      <a:pt x="14" y="1565"/>
                                    </a:lnTo>
                                    <a:lnTo>
                                      <a:pt x="49" y="1551"/>
                                    </a:lnTo>
                                    <a:lnTo>
                                      <a:pt x="74" y="1529"/>
                                    </a:lnTo>
                                    <a:lnTo>
                                      <a:pt x="164" y="1338"/>
                                    </a:lnTo>
                                    <a:lnTo>
                                      <a:pt x="189" y="1283"/>
                                    </a:lnTo>
                                    <a:lnTo>
                                      <a:pt x="212" y="1240"/>
                                    </a:lnTo>
                                    <a:lnTo>
                                      <a:pt x="247" y="1152"/>
                                    </a:lnTo>
                                    <a:lnTo>
                                      <a:pt x="331" y="999"/>
                                    </a:lnTo>
                                    <a:lnTo>
                                      <a:pt x="350" y="960"/>
                                    </a:lnTo>
                                    <a:lnTo>
                                      <a:pt x="368" y="932"/>
                                    </a:lnTo>
                                    <a:lnTo>
                                      <a:pt x="461" y="778"/>
                                    </a:lnTo>
                                    <a:lnTo>
                                      <a:pt x="477" y="745"/>
                                    </a:lnTo>
                                    <a:lnTo>
                                      <a:pt x="514" y="674"/>
                                    </a:lnTo>
                                    <a:lnTo>
                                      <a:pt x="469" y="641"/>
                                    </a:lnTo>
                                    <a:lnTo>
                                      <a:pt x="483" y="556"/>
                                    </a:lnTo>
                                    <a:lnTo>
                                      <a:pt x="514" y="472"/>
                                    </a:lnTo>
                                    <a:lnTo>
                                      <a:pt x="533" y="407"/>
                                    </a:lnTo>
                                    <a:lnTo>
                                      <a:pt x="562" y="359"/>
                                    </a:lnTo>
                                    <a:lnTo>
                                      <a:pt x="603" y="294"/>
                                    </a:lnTo>
                                    <a:lnTo>
                                      <a:pt x="619" y="258"/>
                                    </a:lnTo>
                                    <a:lnTo>
                                      <a:pt x="638" y="243"/>
                                    </a:lnTo>
                                    <a:lnTo>
                                      <a:pt x="669" y="204"/>
                                    </a:lnTo>
                                    <a:lnTo>
                                      <a:pt x="679" y="131"/>
                                    </a:lnTo>
                                    <a:lnTo>
                                      <a:pt x="652" y="100"/>
                                    </a:lnTo>
                                    <a:lnTo>
                                      <a:pt x="615" y="106"/>
                                    </a:lnTo>
                                    <a:lnTo>
                                      <a:pt x="582" y="153"/>
                                    </a:lnTo>
                                    <a:lnTo>
                                      <a:pt x="562" y="204"/>
                                    </a:lnTo>
                                    <a:lnTo>
                                      <a:pt x="508" y="266"/>
                                    </a:lnTo>
                                    <a:lnTo>
                                      <a:pt x="518" y="123"/>
                                    </a:lnTo>
                                    <a:lnTo>
                                      <a:pt x="533" y="67"/>
                                    </a:lnTo>
                                    <a:lnTo>
                                      <a:pt x="535" y="5"/>
                                    </a:lnTo>
                                    <a:lnTo>
                                      <a:pt x="475" y="0"/>
                                    </a:lnTo>
                                    <a:lnTo>
                                      <a:pt x="461" y="36"/>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s:wsp>
                            <wps:cNvPr id="106" name="Freeform 106"/>
                            <wps:cNvSpPr>
                              <a:spLocks/>
                            </wps:cNvSpPr>
                            <wps:spPr bwMode="auto">
                              <a:xfrm>
                                <a:off x="833" y="795"/>
                                <a:ext cx="17" cy="19"/>
                              </a:xfrm>
                              <a:custGeom>
                                <a:avLst/>
                                <a:gdLst>
                                  <a:gd name="T0" fmla="*/ 0 w 102"/>
                                  <a:gd name="T1" fmla="*/ 115 h 115"/>
                                  <a:gd name="T2" fmla="*/ 49 w 102"/>
                                  <a:gd name="T3" fmla="*/ 0 h 115"/>
                                  <a:gd name="T4" fmla="*/ 41 w 102"/>
                                  <a:gd name="T5" fmla="*/ 58 h 115"/>
                                  <a:gd name="T6" fmla="*/ 34 w 102"/>
                                  <a:gd name="T7" fmla="*/ 77 h 115"/>
                                  <a:gd name="T8" fmla="*/ 50 w 102"/>
                                  <a:gd name="T9" fmla="*/ 93 h 115"/>
                                  <a:gd name="T10" fmla="*/ 68 w 102"/>
                                  <a:gd name="T11" fmla="*/ 93 h 115"/>
                                  <a:gd name="T12" fmla="*/ 102 w 102"/>
                                  <a:gd name="T13" fmla="*/ 55 h 115"/>
                                  <a:gd name="T14" fmla="*/ 0 w 102"/>
                                  <a:gd name="T15" fmla="*/ 115 h 11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2" h="115">
                                    <a:moveTo>
                                      <a:pt x="0" y="115"/>
                                    </a:moveTo>
                                    <a:lnTo>
                                      <a:pt x="49" y="0"/>
                                    </a:lnTo>
                                    <a:lnTo>
                                      <a:pt x="41" y="58"/>
                                    </a:lnTo>
                                    <a:lnTo>
                                      <a:pt x="34" y="77"/>
                                    </a:lnTo>
                                    <a:lnTo>
                                      <a:pt x="50" y="93"/>
                                    </a:lnTo>
                                    <a:lnTo>
                                      <a:pt x="68" y="93"/>
                                    </a:lnTo>
                                    <a:lnTo>
                                      <a:pt x="102" y="55"/>
                                    </a:lnTo>
                                    <a:lnTo>
                                      <a:pt x="0" y="115"/>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7" name="Freeform 107"/>
                            <wps:cNvSpPr>
                              <a:spLocks/>
                            </wps:cNvSpPr>
                            <wps:spPr bwMode="auto">
                              <a:xfrm>
                                <a:off x="833" y="795"/>
                                <a:ext cx="17" cy="19"/>
                              </a:xfrm>
                              <a:custGeom>
                                <a:avLst/>
                                <a:gdLst>
                                  <a:gd name="T0" fmla="*/ 0 w 102"/>
                                  <a:gd name="T1" fmla="*/ 115 h 115"/>
                                  <a:gd name="T2" fmla="*/ 49 w 102"/>
                                  <a:gd name="T3" fmla="*/ 0 h 115"/>
                                  <a:gd name="T4" fmla="*/ 41 w 102"/>
                                  <a:gd name="T5" fmla="*/ 58 h 115"/>
                                  <a:gd name="T6" fmla="*/ 34 w 102"/>
                                  <a:gd name="T7" fmla="*/ 77 h 115"/>
                                  <a:gd name="T8" fmla="*/ 50 w 102"/>
                                  <a:gd name="T9" fmla="*/ 93 h 115"/>
                                  <a:gd name="T10" fmla="*/ 68 w 102"/>
                                  <a:gd name="T11" fmla="*/ 93 h 115"/>
                                  <a:gd name="T12" fmla="*/ 102 w 102"/>
                                  <a:gd name="T13" fmla="*/ 55 h 115"/>
                                </a:gdLst>
                                <a:ahLst/>
                                <a:cxnLst>
                                  <a:cxn ang="0">
                                    <a:pos x="T0" y="T1"/>
                                  </a:cxn>
                                  <a:cxn ang="0">
                                    <a:pos x="T2" y="T3"/>
                                  </a:cxn>
                                  <a:cxn ang="0">
                                    <a:pos x="T4" y="T5"/>
                                  </a:cxn>
                                  <a:cxn ang="0">
                                    <a:pos x="T6" y="T7"/>
                                  </a:cxn>
                                  <a:cxn ang="0">
                                    <a:pos x="T8" y="T9"/>
                                  </a:cxn>
                                  <a:cxn ang="0">
                                    <a:pos x="T10" y="T11"/>
                                  </a:cxn>
                                  <a:cxn ang="0">
                                    <a:pos x="T12" y="T13"/>
                                  </a:cxn>
                                </a:cxnLst>
                                <a:rect l="0" t="0" r="r" b="b"/>
                                <a:pathLst>
                                  <a:path w="102" h="115">
                                    <a:moveTo>
                                      <a:pt x="0" y="115"/>
                                    </a:moveTo>
                                    <a:lnTo>
                                      <a:pt x="49" y="0"/>
                                    </a:lnTo>
                                    <a:lnTo>
                                      <a:pt x="41" y="58"/>
                                    </a:lnTo>
                                    <a:lnTo>
                                      <a:pt x="34" y="77"/>
                                    </a:lnTo>
                                    <a:lnTo>
                                      <a:pt x="50" y="93"/>
                                    </a:lnTo>
                                    <a:lnTo>
                                      <a:pt x="68" y="93"/>
                                    </a:lnTo>
                                    <a:lnTo>
                                      <a:pt x="102" y="55"/>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 name="Line 108"/>
                            <wps:cNvCnPr>
                              <a:cxnSpLocks noChangeShapeType="1"/>
                            </wps:cNvCnPr>
                            <wps:spPr bwMode="auto">
                              <a:xfrm flipH="1">
                                <a:off x="824" y="818"/>
                                <a:ext cx="2" cy="15"/>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09" name="Freeform 109"/>
                            <wps:cNvSpPr>
                              <a:spLocks/>
                            </wps:cNvSpPr>
                            <wps:spPr bwMode="auto">
                              <a:xfrm>
                                <a:off x="834" y="814"/>
                                <a:ext cx="6" cy="30"/>
                              </a:xfrm>
                              <a:custGeom>
                                <a:avLst/>
                                <a:gdLst>
                                  <a:gd name="T0" fmla="*/ 0 w 37"/>
                                  <a:gd name="T1" fmla="*/ 179 h 179"/>
                                  <a:gd name="T2" fmla="*/ 19 w 37"/>
                                  <a:gd name="T3" fmla="*/ 120 h 179"/>
                                  <a:gd name="T4" fmla="*/ 33 w 37"/>
                                  <a:gd name="T5" fmla="*/ 79 h 179"/>
                                  <a:gd name="T6" fmla="*/ 37 w 37"/>
                                  <a:gd name="T7" fmla="*/ 0 h 179"/>
                                  <a:gd name="T8" fmla="*/ 0 w 37"/>
                                  <a:gd name="T9" fmla="*/ 179 h 179"/>
                                </a:gdLst>
                                <a:ahLst/>
                                <a:cxnLst>
                                  <a:cxn ang="0">
                                    <a:pos x="T0" y="T1"/>
                                  </a:cxn>
                                  <a:cxn ang="0">
                                    <a:pos x="T2" y="T3"/>
                                  </a:cxn>
                                  <a:cxn ang="0">
                                    <a:pos x="T4" y="T5"/>
                                  </a:cxn>
                                  <a:cxn ang="0">
                                    <a:pos x="T6" y="T7"/>
                                  </a:cxn>
                                  <a:cxn ang="0">
                                    <a:pos x="T8" y="T9"/>
                                  </a:cxn>
                                </a:cxnLst>
                                <a:rect l="0" t="0" r="r" b="b"/>
                                <a:pathLst>
                                  <a:path w="37" h="179">
                                    <a:moveTo>
                                      <a:pt x="0" y="179"/>
                                    </a:moveTo>
                                    <a:lnTo>
                                      <a:pt x="19" y="120"/>
                                    </a:lnTo>
                                    <a:lnTo>
                                      <a:pt x="33" y="79"/>
                                    </a:lnTo>
                                    <a:lnTo>
                                      <a:pt x="37" y="0"/>
                                    </a:lnTo>
                                    <a:lnTo>
                                      <a:pt x="0" y="179"/>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10" name="Freeform 110"/>
                            <wps:cNvSpPr>
                              <a:spLocks/>
                            </wps:cNvSpPr>
                            <wps:spPr bwMode="auto">
                              <a:xfrm>
                                <a:off x="834" y="814"/>
                                <a:ext cx="6" cy="30"/>
                              </a:xfrm>
                              <a:custGeom>
                                <a:avLst/>
                                <a:gdLst>
                                  <a:gd name="T0" fmla="*/ 0 w 37"/>
                                  <a:gd name="T1" fmla="*/ 179 h 179"/>
                                  <a:gd name="T2" fmla="*/ 19 w 37"/>
                                  <a:gd name="T3" fmla="*/ 120 h 179"/>
                                  <a:gd name="T4" fmla="*/ 33 w 37"/>
                                  <a:gd name="T5" fmla="*/ 79 h 179"/>
                                  <a:gd name="T6" fmla="*/ 37 w 37"/>
                                  <a:gd name="T7" fmla="*/ 0 h 179"/>
                                </a:gdLst>
                                <a:ahLst/>
                                <a:cxnLst>
                                  <a:cxn ang="0">
                                    <a:pos x="T0" y="T1"/>
                                  </a:cxn>
                                  <a:cxn ang="0">
                                    <a:pos x="T2" y="T3"/>
                                  </a:cxn>
                                  <a:cxn ang="0">
                                    <a:pos x="T4" y="T5"/>
                                  </a:cxn>
                                  <a:cxn ang="0">
                                    <a:pos x="T6" y="T7"/>
                                  </a:cxn>
                                </a:cxnLst>
                                <a:rect l="0" t="0" r="r" b="b"/>
                                <a:pathLst>
                                  <a:path w="37" h="179">
                                    <a:moveTo>
                                      <a:pt x="0" y="179"/>
                                    </a:moveTo>
                                    <a:lnTo>
                                      <a:pt x="19" y="120"/>
                                    </a:lnTo>
                                    <a:lnTo>
                                      <a:pt x="33" y="79"/>
                                    </a:lnTo>
                                    <a:lnTo>
                                      <a:pt x="37" y="0"/>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 name="Freeform 111"/>
                            <wps:cNvSpPr>
                              <a:spLocks/>
                            </wps:cNvSpPr>
                            <wps:spPr bwMode="auto">
                              <a:xfrm>
                                <a:off x="784" y="929"/>
                                <a:ext cx="5" cy="19"/>
                              </a:xfrm>
                              <a:custGeom>
                                <a:avLst/>
                                <a:gdLst>
                                  <a:gd name="T0" fmla="*/ 0 w 33"/>
                                  <a:gd name="T1" fmla="*/ 118 h 118"/>
                                  <a:gd name="T2" fmla="*/ 2 w 33"/>
                                  <a:gd name="T3" fmla="*/ 82 h 118"/>
                                  <a:gd name="T4" fmla="*/ 19 w 33"/>
                                  <a:gd name="T5" fmla="*/ 51 h 118"/>
                                  <a:gd name="T6" fmla="*/ 33 w 33"/>
                                  <a:gd name="T7" fmla="*/ 0 h 118"/>
                                  <a:gd name="T8" fmla="*/ 0 w 33"/>
                                  <a:gd name="T9" fmla="*/ 118 h 118"/>
                                </a:gdLst>
                                <a:ahLst/>
                                <a:cxnLst>
                                  <a:cxn ang="0">
                                    <a:pos x="T0" y="T1"/>
                                  </a:cxn>
                                  <a:cxn ang="0">
                                    <a:pos x="T2" y="T3"/>
                                  </a:cxn>
                                  <a:cxn ang="0">
                                    <a:pos x="T4" y="T5"/>
                                  </a:cxn>
                                  <a:cxn ang="0">
                                    <a:pos x="T6" y="T7"/>
                                  </a:cxn>
                                  <a:cxn ang="0">
                                    <a:pos x="T8" y="T9"/>
                                  </a:cxn>
                                </a:cxnLst>
                                <a:rect l="0" t="0" r="r" b="b"/>
                                <a:pathLst>
                                  <a:path w="33" h="118">
                                    <a:moveTo>
                                      <a:pt x="0" y="118"/>
                                    </a:moveTo>
                                    <a:lnTo>
                                      <a:pt x="2" y="82"/>
                                    </a:lnTo>
                                    <a:lnTo>
                                      <a:pt x="19" y="51"/>
                                    </a:lnTo>
                                    <a:lnTo>
                                      <a:pt x="33" y="0"/>
                                    </a:lnTo>
                                    <a:lnTo>
                                      <a:pt x="0" y="118"/>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12" name="Freeform 112"/>
                            <wps:cNvSpPr>
                              <a:spLocks/>
                            </wps:cNvSpPr>
                            <wps:spPr bwMode="auto">
                              <a:xfrm>
                                <a:off x="784" y="929"/>
                                <a:ext cx="5" cy="19"/>
                              </a:xfrm>
                              <a:custGeom>
                                <a:avLst/>
                                <a:gdLst>
                                  <a:gd name="T0" fmla="*/ 0 w 33"/>
                                  <a:gd name="T1" fmla="*/ 118 h 118"/>
                                  <a:gd name="T2" fmla="*/ 2 w 33"/>
                                  <a:gd name="T3" fmla="*/ 82 h 118"/>
                                  <a:gd name="T4" fmla="*/ 19 w 33"/>
                                  <a:gd name="T5" fmla="*/ 51 h 118"/>
                                  <a:gd name="T6" fmla="*/ 33 w 33"/>
                                  <a:gd name="T7" fmla="*/ 0 h 118"/>
                                </a:gdLst>
                                <a:ahLst/>
                                <a:cxnLst>
                                  <a:cxn ang="0">
                                    <a:pos x="T0" y="T1"/>
                                  </a:cxn>
                                  <a:cxn ang="0">
                                    <a:pos x="T2" y="T3"/>
                                  </a:cxn>
                                  <a:cxn ang="0">
                                    <a:pos x="T4" y="T5"/>
                                  </a:cxn>
                                  <a:cxn ang="0">
                                    <a:pos x="T6" y="T7"/>
                                  </a:cxn>
                                </a:cxnLst>
                                <a:rect l="0" t="0" r="r" b="b"/>
                                <a:pathLst>
                                  <a:path w="33" h="118">
                                    <a:moveTo>
                                      <a:pt x="0" y="118"/>
                                    </a:moveTo>
                                    <a:lnTo>
                                      <a:pt x="2" y="82"/>
                                    </a:lnTo>
                                    <a:lnTo>
                                      <a:pt x="19" y="51"/>
                                    </a:lnTo>
                                    <a:lnTo>
                                      <a:pt x="33" y="0"/>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 name="Freeform 113"/>
                            <wps:cNvSpPr>
                              <a:spLocks/>
                            </wps:cNvSpPr>
                            <wps:spPr bwMode="auto">
                              <a:xfrm>
                                <a:off x="792" y="891"/>
                                <a:ext cx="16" cy="44"/>
                              </a:xfrm>
                              <a:custGeom>
                                <a:avLst/>
                                <a:gdLst>
                                  <a:gd name="T0" fmla="*/ 0 w 97"/>
                                  <a:gd name="T1" fmla="*/ 262 h 262"/>
                                  <a:gd name="T2" fmla="*/ 0 w 97"/>
                                  <a:gd name="T3" fmla="*/ 235 h 262"/>
                                  <a:gd name="T4" fmla="*/ 31 w 97"/>
                                  <a:gd name="T5" fmla="*/ 189 h 262"/>
                                  <a:gd name="T6" fmla="*/ 50 w 97"/>
                                  <a:gd name="T7" fmla="*/ 156 h 262"/>
                                  <a:gd name="T8" fmla="*/ 72 w 97"/>
                                  <a:gd name="T9" fmla="*/ 72 h 262"/>
                                  <a:gd name="T10" fmla="*/ 81 w 97"/>
                                  <a:gd name="T11" fmla="*/ 31 h 262"/>
                                  <a:gd name="T12" fmla="*/ 97 w 97"/>
                                  <a:gd name="T13" fmla="*/ 0 h 262"/>
                                  <a:gd name="T14" fmla="*/ 0 w 97"/>
                                  <a:gd name="T15" fmla="*/ 262 h 26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7" h="262">
                                    <a:moveTo>
                                      <a:pt x="0" y="262"/>
                                    </a:moveTo>
                                    <a:lnTo>
                                      <a:pt x="0" y="235"/>
                                    </a:lnTo>
                                    <a:lnTo>
                                      <a:pt x="31" y="189"/>
                                    </a:lnTo>
                                    <a:lnTo>
                                      <a:pt x="50" y="156"/>
                                    </a:lnTo>
                                    <a:lnTo>
                                      <a:pt x="72" y="72"/>
                                    </a:lnTo>
                                    <a:lnTo>
                                      <a:pt x="81" y="31"/>
                                    </a:lnTo>
                                    <a:lnTo>
                                      <a:pt x="97" y="0"/>
                                    </a:lnTo>
                                    <a:lnTo>
                                      <a:pt x="0" y="262"/>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14" name="Freeform 114"/>
                            <wps:cNvSpPr>
                              <a:spLocks/>
                            </wps:cNvSpPr>
                            <wps:spPr bwMode="auto">
                              <a:xfrm>
                                <a:off x="792" y="891"/>
                                <a:ext cx="16" cy="44"/>
                              </a:xfrm>
                              <a:custGeom>
                                <a:avLst/>
                                <a:gdLst>
                                  <a:gd name="T0" fmla="*/ 0 w 97"/>
                                  <a:gd name="T1" fmla="*/ 262 h 262"/>
                                  <a:gd name="T2" fmla="*/ 0 w 97"/>
                                  <a:gd name="T3" fmla="*/ 235 h 262"/>
                                  <a:gd name="T4" fmla="*/ 31 w 97"/>
                                  <a:gd name="T5" fmla="*/ 189 h 262"/>
                                  <a:gd name="T6" fmla="*/ 50 w 97"/>
                                  <a:gd name="T7" fmla="*/ 156 h 262"/>
                                  <a:gd name="T8" fmla="*/ 72 w 97"/>
                                  <a:gd name="T9" fmla="*/ 72 h 262"/>
                                  <a:gd name="T10" fmla="*/ 81 w 97"/>
                                  <a:gd name="T11" fmla="*/ 31 h 262"/>
                                  <a:gd name="T12" fmla="*/ 97 w 97"/>
                                  <a:gd name="T13" fmla="*/ 0 h 262"/>
                                </a:gdLst>
                                <a:ahLst/>
                                <a:cxnLst>
                                  <a:cxn ang="0">
                                    <a:pos x="T0" y="T1"/>
                                  </a:cxn>
                                  <a:cxn ang="0">
                                    <a:pos x="T2" y="T3"/>
                                  </a:cxn>
                                  <a:cxn ang="0">
                                    <a:pos x="T4" y="T5"/>
                                  </a:cxn>
                                  <a:cxn ang="0">
                                    <a:pos x="T6" y="T7"/>
                                  </a:cxn>
                                  <a:cxn ang="0">
                                    <a:pos x="T8" y="T9"/>
                                  </a:cxn>
                                  <a:cxn ang="0">
                                    <a:pos x="T10" y="T11"/>
                                  </a:cxn>
                                  <a:cxn ang="0">
                                    <a:pos x="T12" y="T13"/>
                                  </a:cxn>
                                </a:cxnLst>
                                <a:rect l="0" t="0" r="r" b="b"/>
                                <a:pathLst>
                                  <a:path w="97" h="262">
                                    <a:moveTo>
                                      <a:pt x="0" y="262"/>
                                    </a:moveTo>
                                    <a:lnTo>
                                      <a:pt x="0" y="235"/>
                                    </a:lnTo>
                                    <a:lnTo>
                                      <a:pt x="31" y="189"/>
                                    </a:lnTo>
                                    <a:lnTo>
                                      <a:pt x="50" y="156"/>
                                    </a:lnTo>
                                    <a:lnTo>
                                      <a:pt x="72" y="72"/>
                                    </a:lnTo>
                                    <a:lnTo>
                                      <a:pt x="81" y="31"/>
                                    </a:lnTo>
                                    <a:lnTo>
                                      <a:pt x="97" y="0"/>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 name="Freeform 115"/>
                            <wps:cNvSpPr>
                              <a:spLocks/>
                            </wps:cNvSpPr>
                            <wps:spPr bwMode="auto">
                              <a:xfrm>
                                <a:off x="771" y="974"/>
                                <a:ext cx="4" cy="5"/>
                              </a:xfrm>
                              <a:custGeom>
                                <a:avLst/>
                                <a:gdLst>
                                  <a:gd name="T0" fmla="*/ 0 w 23"/>
                                  <a:gd name="T1" fmla="*/ 35 h 35"/>
                                  <a:gd name="T2" fmla="*/ 23 w 23"/>
                                  <a:gd name="T3" fmla="*/ 0 h 35"/>
                                  <a:gd name="T4" fmla="*/ 21 w 23"/>
                                  <a:gd name="T5" fmla="*/ 2 h 35"/>
                                  <a:gd name="T6" fmla="*/ 0 w 23"/>
                                  <a:gd name="T7" fmla="*/ 35 h 35"/>
                                </a:gdLst>
                                <a:ahLst/>
                                <a:cxnLst>
                                  <a:cxn ang="0">
                                    <a:pos x="T0" y="T1"/>
                                  </a:cxn>
                                  <a:cxn ang="0">
                                    <a:pos x="T2" y="T3"/>
                                  </a:cxn>
                                  <a:cxn ang="0">
                                    <a:pos x="T4" y="T5"/>
                                  </a:cxn>
                                  <a:cxn ang="0">
                                    <a:pos x="T6" y="T7"/>
                                  </a:cxn>
                                </a:cxnLst>
                                <a:rect l="0" t="0" r="r" b="b"/>
                                <a:pathLst>
                                  <a:path w="23" h="35">
                                    <a:moveTo>
                                      <a:pt x="0" y="35"/>
                                    </a:moveTo>
                                    <a:lnTo>
                                      <a:pt x="23" y="0"/>
                                    </a:lnTo>
                                    <a:lnTo>
                                      <a:pt x="21" y="2"/>
                                    </a:lnTo>
                                    <a:lnTo>
                                      <a:pt x="0" y="35"/>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16" name="Freeform 116"/>
                            <wps:cNvSpPr>
                              <a:spLocks/>
                            </wps:cNvSpPr>
                            <wps:spPr bwMode="auto">
                              <a:xfrm>
                                <a:off x="771" y="974"/>
                                <a:ext cx="4" cy="5"/>
                              </a:xfrm>
                              <a:custGeom>
                                <a:avLst/>
                                <a:gdLst>
                                  <a:gd name="T0" fmla="*/ 0 w 23"/>
                                  <a:gd name="T1" fmla="*/ 35 h 35"/>
                                  <a:gd name="T2" fmla="*/ 23 w 23"/>
                                  <a:gd name="T3" fmla="*/ 0 h 35"/>
                                  <a:gd name="T4" fmla="*/ 21 w 23"/>
                                  <a:gd name="T5" fmla="*/ 2 h 35"/>
                                </a:gdLst>
                                <a:ahLst/>
                                <a:cxnLst>
                                  <a:cxn ang="0">
                                    <a:pos x="T0" y="T1"/>
                                  </a:cxn>
                                  <a:cxn ang="0">
                                    <a:pos x="T2" y="T3"/>
                                  </a:cxn>
                                  <a:cxn ang="0">
                                    <a:pos x="T4" y="T5"/>
                                  </a:cxn>
                                </a:cxnLst>
                                <a:rect l="0" t="0" r="r" b="b"/>
                                <a:pathLst>
                                  <a:path w="23" h="35">
                                    <a:moveTo>
                                      <a:pt x="0" y="35"/>
                                    </a:moveTo>
                                    <a:lnTo>
                                      <a:pt x="23" y="0"/>
                                    </a:lnTo>
                                    <a:lnTo>
                                      <a:pt x="21" y="2"/>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 name="Freeform 117"/>
                            <wps:cNvSpPr>
                              <a:spLocks/>
                            </wps:cNvSpPr>
                            <wps:spPr bwMode="auto">
                              <a:xfrm>
                                <a:off x="840" y="847"/>
                                <a:ext cx="3" cy="9"/>
                              </a:xfrm>
                              <a:custGeom>
                                <a:avLst/>
                                <a:gdLst>
                                  <a:gd name="T0" fmla="*/ 18 w 18"/>
                                  <a:gd name="T1" fmla="*/ 0 h 52"/>
                                  <a:gd name="T2" fmla="*/ 6 w 18"/>
                                  <a:gd name="T3" fmla="*/ 41 h 52"/>
                                  <a:gd name="T4" fmla="*/ 0 w 18"/>
                                  <a:gd name="T5" fmla="*/ 52 h 52"/>
                                </a:gdLst>
                                <a:ahLst/>
                                <a:cxnLst>
                                  <a:cxn ang="0">
                                    <a:pos x="T0" y="T1"/>
                                  </a:cxn>
                                  <a:cxn ang="0">
                                    <a:pos x="T2" y="T3"/>
                                  </a:cxn>
                                  <a:cxn ang="0">
                                    <a:pos x="T4" y="T5"/>
                                  </a:cxn>
                                </a:cxnLst>
                                <a:rect l="0" t="0" r="r" b="b"/>
                                <a:pathLst>
                                  <a:path w="18" h="52">
                                    <a:moveTo>
                                      <a:pt x="18" y="0"/>
                                    </a:moveTo>
                                    <a:lnTo>
                                      <a:pt x="6" y="41"/>
                                    </a:lnTo>
                                    <a:lnTo>
                                      <a:pt x="0" y="52"/>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 name="Freeform 118"/>
                            <wps:cNvSpPr>
                              <a:spLocks/>
                            </wps:cNvSpPr>
                            <wps:spPr bwMode="auto">
                              <a:xfrm>
                                <a:off x="843" y="791"/>
                                <a:ext cx="7" cy="12"/>
                              </a:xfrm>
                              <a:custGeom>
                                <a:avLst/>
                                <a:gdLst>
                                  <a:gd name="T0" fmla="*/ 42 w 42"/>
                                  <a:gd name="T1" fmla="*/ 0 h 73"/>
                                  <a:gd name="T2" fmla="*/ 24 w 42"/>
                                  <a:gd name="T3" fmla="*/ 27 h 73"/>
                                  <a:gd name="T4" fmla="*/ 2 w 42"/>
                                  <a:gd name="T5" fmla="*/ 42 h 73"/>
                                  <a:gd name="T6" fmla="*/ 0 w 42"/>
                                  <a:gd name="T7" fmla="*/ 59 h 73"/>
                                  <a:gd name="T8" fmla="*/ 11 w 42"/>
                                  <a:gd name="T9" fmla="*/ 71 h 73"/>
                                  <a:gd name="T10" fmla="*/ 22 w 42"/>
                                  <a:gd name="T11" fmla="*/ 73 h 73"/>
                                  <a:gd name="T12" fmla="*/ 34 w 42"/>
                                  <a:gd name="T13" fmla="*/ 67 h 73"/>
                                  <a:gd name="T14" fmla="*/ 37 w 42"/>
                                  <a:gd name="T15" fmla="*/ 42 h 73"/>
                                  <a:gd name="T16" fmla="*/ 42 w 42"/>
                                  <a:gd name="T17" fmla="*/ 0 h 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 h="73">
                                    <a:moveTo>
                                      <a:pt x="42" y="0"/>
                                    </a:moveTo>
                                    <a:lnTo>
                                      <a:pt x="24" y="27"/>
                                    </a:lnTo>
                                    <a:lnTo>
                                      <a:pt x="2" y="42"/>
                                    </a:lnTo>
                                    <a:lnTo>
                                      <a:pt x="0" y="59"/>
                                    </a:lnTo>
                                    <a:lnTo>
                                      <a:pt x="11" y="71"/>
                                    </a:lnTo>
                                    <a:lnTo>
                                      <a:pt x="22" y="73"/>
                                    </a:lnTo>
                                    <a:lnTo>
                                      <a:pt x="34" y="67"/>
                                    </a:lnTo>
                                    <a:lnTo>
                                      <a:pt x="37" y="42"/>
                                    </a:lnTo>
                                    <a:lnTo>
                                      <a:pt x="42" y="0"/>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g:grpSp>
                        <wpg:grpSp>
                          <wpg:cNvPr id="119" name="Group 119"/>
                          <wpg:cNvGrpSpPr>
                            <a:grpSpLocks/>
                          </wpg:cNvGrpSpPr>
                          <wpg:grpSpPr bwMode="auto">
                            <a:xfrm>
                              <a:off x="747" y="741"/>
                              <a:ext cx="154" cy="264"/>
                              <a:chOff x="747" y="741"/>
                              <a:chExt cx="154" cy="264"/>
                            </a:xfrm>
                          </wpg:grpSpPr>
                          <wps:wsp>
                            <wps:cNvPr id="120" name="Freeform 120"/>
                            <wps:cNvSpPr>
                              <a:spLocks/>
                            </wps:cNvSpPr>
                            <wps:spPr bwMode="auto">
                              <a:xfrm>
                                <a:off x="788" y="804"/>
                                <a:ext cx="70" cy="120"/>
                              </a:xfrm>
                              <a:custGeom>
                                <a:avLst/>
                                <a:gdLst>
                                  <a:gd name="T0" fmla="*/ 210 w 423"/>
                                  <a:gd name="T1" fmla="*/ 0 h 717"/>
                                  <a:gd name="T2" fmla="*/ 216 w 423"/>
                                  <a:gd name="T3" fmla="*/ 34 h 717"/>
                                  <a:gd name="T4" fmla="*/ 194 w 423"/>
                                  <a:gd name="T5" fmla="*/ 37 h 717"/>
                                  <a:gd name="T6" fmla="*/ 187 w 423"/>
                                  <a:gd name="T7" fmla="*/ 117 h 717"/>
                                  <a:gd name="T8" fmla="*/ 156 w 423"/>
                                  <a:gd name="T9" fmla="*/ 140 h 717"/>
                                  <a:gd name="T10" fmla="*/ 142 w 423"/>
                                  <a:gd name="T11" fmla="*/ 156 h 717"/>
                                  <a:gd name="T12" fmla="*/ 140 w 423"/>
                                  <a:gd name="T13" fmla="*/ 188 h 717"/>
                                  <a:gd name="T14" fmla="*/ 152 w 423"/>
                                  <a:gd name="T15" fmla="*/ 223 h 717"/>
                                  <a:gd name="T16" fmla="*/ 191 w 423"/>
                                  <a:gd name="T17" fmla="*/ 256 h 717"/>
                                  <a:gd name="T18" fmla="*/ 214 w 423"/>
                                  <a:gd name="T19" fmla="*/ 277 h 717"/>
                                  <a:gd name="T20" fmla="*/ 240 w 423"/>
                                  <a:gd name="T21" fmla="*/ 295 h 717"/>
                                  <a:gd name="T22" fmla="*/ 271 w 423"/>
                                  <a:gd name="T23" fmla="*/ 323 h 717"/>
                                  <a:gd name="T24" fmla="*/ 304 w 423"/>
                                  <a:gd name="T25" fmla="*/ 364 h 717"/>
                                  <a:gd name="T26" fmla="*/ 341 w 423"/>
                                  <a:gd name="T27" fmla="*/ 397 h 717"/>
                                  <a:gd name="T28" fmla="*/ 361 w 423"/>
                                  <a:gd name="T29" fmla="*/ 417 h 717"/>
                                  <a:gd name="T30" fmla="*/ 391 w 423"/>
                                  <a:gd name="T31" fmla="*/ 454 h 717"/>
                                  <a:gd name="T32" fmla="*/ 413 w 423"/>
                                  <a:gd name="T33" fmla="*/ 489 h 717"/>
                                  <a:gd name="T34" fmla="*/ 423 w 423"/>
                                  <a:gd name="T35" fmla="*/ 546 h 717"/>
                                  <a:gd name="T36" fmla="*/ 409 w 423"/>
                                  <a:gd name="T37" fmla="*/ 593 h 717"/>
                                  <a:gd name="T38" fmla="*/ 391 w 423"/>
                                  <a:gd name="T39" fmla="*/ 630 h 717"/>
                                  <a:gd name="T40" fmla="*/ 341 w 423"/>
                                  <a:gd name="T41" fmla="*/ 674 h 717"/>
                                  <a:gd name="T42" fmla="*/ 299 w 423"/>
                                  <a:gd name="T43" fmla="*/ 695 h 717"/>
                                  <a:gd name="T44" fmla="*/ 265 w 423"/>
                                  <a:gd name="T45" fmla="*/ 707 h 717"/>
                                  <a:gd name="T46" fmla="*/ 220 w 423"/>
                                  <a:gd name="T47" fmla="*/ 717 h 717"/>
                                  <a:gd name="T48" fmla="*/ 125 w 423"/>
                                  <a:gd name="T49" fmla="*/ 717 h 717"/>
                                  <a:gd name="T50" fmla="*/ 177 w 423"/>
                                  <a:gd name="T51" fmla="*/ 609 h 717"/>
                                  <a:gd name="T52" fmla="*/ 244 w 423"/>
                                  <a:gd name="T53" fmla="*/ 607 h 717"/>
                                  <a:gd name="T54" fmla="*/ 278 w 423"/>
                                  <a:gd name="T55" fmla="*/ 593 h 717"/>
                                  <a:gd name="T56" fmla="*/ 290 w 423"/>
                                  <a:gd name="T57" fmla="*/ 549 h 717"/>
                                  <a:gd name="T58" fmla="*/ 278 w 423"/>
                                  <a:gd name="T59" fmla="*/ 520 h 717"/>
                                  <a:gd name="T60" fmla="*/ 255 w 423"/>
                                  <a:gd name="T61" fmla="*/ 507 h 717"/>
                                  <a:gd name="T62" fmla="*/ 189 w 423"/>
                                  <a:gd name="T63" fmla="*/ 452 h 717"/>
                                  <a:gd name="T64" fmla="*/ 68 w 423"/>
                                  <a:gd name="T65" fmla="*/ 344 h 717"/>
                                  <a:gd name="T66" fmla="*/ 37 w 423"/>
                                  <a:gd name="T67" fmla="*/ 307 h 717"/>
                                  <a:gd name="T68" fmla="*/ 6 w 423"/>
                                  <a:gd name="T69" fmla="*/ 238 h 717"/>
                                  <a:gd name="T70" fmla="*/ 0 w 423"/>
                                  <a:gd name="T71" fmla="*/ 177 h 717"/>
                                  <a:gd name="T72" fmla="*/ 6 w 423"/>
                                  <a:gd name="T73" fmla="*/ 122 h 717"/>
                                  <a:gd name="T74" fmla="*/ 22 w 423"/>
                                  <a:gd name="T75" fmla="*/ 89 h 717"/>
                                  <a:gd name="T76" fmla="*/ 37 w 423"/>
                                  <a:gd name="T77" fmla="*/ 72 h 717"/>
                                  <a:gd name="T78" fmla="*/ 84 w 423"/>
                                  <a:gd name="T79" fmla="*/ 28 h 717"/>
                                  <a:gd name="T80" fmla="*/ 129 w 423"/>
                                  <a:gd name="T81" fmla="*/ 7 h 717"/>
                                  <a:gd name="T82" fmla="*/ 210 w 423"/>
                                  <a:gd name="T83" fmla="*/ 0 h 7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423" h="717">
                                    <a:moveTo>
                                      <a:pt x="210" y="0"/>
                                    </a:moveTo>
                                    <a:lnTo>
                                      <a:pt x="216" y="34"/>
                                    </a:lnTo>
                                    <a:lnTo>
                                      <a:pt x="194" y="37"/>
                                    </a:lnTo>
                                    <a:lnTo>
                                      <a:pt x="187" y="117"/>
                                    </a:lnTo>
                                    <a:lnTo>
                                      <a:pt x="156" y="140"/>
                                    </a:lnTo>
                                    <a:lnTo>
                                      <a:pt x="142" y="156"/>
                                    </a:lnTo>
                                    <a:lnTo>
                                      <a:pt x="140" y="188"/>
                                    </a:lnTo>
                                    <a:lnTo>
                                      <a:pt x="152" y="223"/>
                                    </a:lnTo>
                                    <a:lnTo>
                                      <a:pt x="191" y="256"/>
                                    </a:lnTo>
                                    <a:lnTo>
                                      <a:pt x="214" y="277"/>
                                    </a:lnTo>
                                    <a:lnTo>
                                      <a:pt x="240" y="295"/>
                                    </a:lnTo>
                                    <a:lnTo>
                                      <a:pt x="271" y="323"/>
                                    </a:lnTo>
                                    <a:lnTo>
                                      <a:pt x="304" y="364"/>
                                    </a:lnTo>
                                    <a:lnTo>
                                      <a:pt x="341" y="397"/>
                                    </a:lnTo>
                                    <a:lnTo>
                                      <a:pt x="361" y="417"/>
                                    </a:lnTo>
                                    <a:lnTo>
                                      <a:pt x="391" y="454"/>
                                    </a:lnTo>
                                    <a:lnTo>
                                      <a:pt x="413" y="489"/>
                                    </a:lnTo>
                                    <a:lnTo>
                                      <a:pt x="423" y="546"/>
                                    </a:lnTo>
                                    <a:lnTo>
                                      <a:pt x="409" y="593"/>
                                    </a:lnTo>
                                    <a:lnTo>
                                      <a:pt x="391" y="630"/>
                                    </a:lnTo>
                                    <a:lnTo>
                                      <a:pt x="341" y="674"/>
                                    </a:lnTo>
                                    <a:lnTo>
                                      <a:pt x="299" y="695"/>
                                    </a:lnTo>
                                    <a:lnTo>
                                      <a:pt x="265" y="707"/>
                                    </a:lnTo>
                                    <a:lnTo>
                                      <a:pt x="220" y="717"/>
                                    </a:lnTo>
                                    <a:lnTo>
                                      <a:pt x="125" y="717"/>
                                    </a:lnTo>
                                    <a:lnTo>
                                      <a:pt x="177" y="609"/>
                                    </a:lnTo>
                                    <a:lnTo>
                                      <a:pt x="244" y="607"/>
                                    </a:lnTo>
                                    <a:lnTo>
                                      <a:pt x="278" y="593"/>
                                    </a:lnTo>
                                    <a:lnTo>
                                      <a:pt x="290" y="549"/>
                                    </a:lnTo>
                                    <a:lnTo>
                                      <a:pt x="278" y="520"/>
                                    </a:lnTo>
                                    <a:lnTo>
                                      <a:pt x="255" y="507"/>
                                    </a:lnTo>
                                    <a:lnTo>
                                      <a:pt x="189" y="452"/>
                                    </a:lnTo>
                                    <a:lnTo>
                                      <a:pt x="68" y="344"/>
                                    </a:lnTo>
                                    <a:lnTo>
                                      <a:pt x="37" y="307"/>
                                    </a:lnTo>
                                    <a:lnTo>
                                      <a:pt x="6" y="238"/>
                                    </a:lnTo>
                                    <a:lnTo>
                                      <a:pt x="0" y="177"/>
                                    </a:lnTo>
                                    <a:lnTo>
                                      <a:pt x="6" y="122"/>
                                    </a:lnTo>
                                    <a:lnTo>
                                      <a:pt x="22" y="89"/>
                                    </a:lnTo>
                                    <a:lnTo>
                                      <a:pt x="37" y="72"/>
                                    </a:lnTo>
                                    <a:lnTo>
                                      <a:pt x="84" y="28"/>
                                    </a:lnTo>
                                    <a:lnTo>
                                      <a:pt x="129" y="7"/>
                                    </a:lnTo>
                                    <a:lnTo>
                                      <a:pt x="210" y="0"/>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s:wsp>
                            <wps:cNvPr id="121" name="Freeform 121"/>
                            <wps:cNvSpPr>
                              <a:spLocks/>
                            </wps:cNvSpPr>
                            <wps:spPr bwMode="auto">
                              <a:xfrm>
                                <a:off x="747" y="904"/>
                                <a:ext cx="56" cy="101"/>
                              </a:xfrm>
                              <a:custGeom>
                                <a:avLst/>
                                <a:gdLst>
                                  <a:gd name="T0" fmla="*/ 249 w 330"/>
                                  <a:gd name="T1" fmla="*/ 7 h 603"/>
                                  <a:gd name="T2" fmla="*/ 204 w 330"/>
                                  <a:gd name="T3" fmla="*/ 0 h 603"/>
                                  <a:gd name="T4" fmla="*/ 170 w 330"/>
                                  <a:gd name="T5" fmla="*/ 7 h 603"/>
                                  <a:gd name="T6" fmla="*/ 136 w 330"/>
                                  <a:gd name="T7" fmla="*/ 20 h 603"/>
                                  <a:gd name="T8" fmla="*/ 105 w 330"/>
                                  <a:gd name="T9" fmla="*/ 42 h 603"/>
                                  <a:gd name="T10" fmla="*/ 68 w 330"/>
                                  <a:gd name="T11" fmla="*/ 94 h 603"/>
                                  <a:gd name="T12" fmla="*/ 59 w 330"/>
                                  <a:gd name="T13" fmla="*/ 141 h 603"/>
                                  <a:gd name="T14" fmla="*/ 66 w 330"/>
                                  <a:gd name="T15" fmla="*/ 202 h 603"/>
                                  <a:gd name="T16" fmla="*/ 101 w 330"/>
                                  <a:gd name="T17" fmla="*/ 265 h 603"/>
                                  <a:gd name="T18" fmla="*/ 204 w 330"/>
                                  <a:gd name="T19" fmla="*/ 379 h 603"/>
                                  <a:gd name="T20" fmla="*/ 253 w 330"/>
                                  <a:gd name="T21" fmla="*/ 447 h 603"/>
                                  <a:gd name="T22" fmla="*/ 267 w 330"/>
                                  <a:gd name="T23" fmla="*/ 503 h 603"/>
                                  <a:gd name="T24" fmla="*/ 249 w 330"/>
                                  <a:gd name="T25" fmla="*/ 534 h 603"/>
                                  <a:gd name="T26" fmla="*/ 228 w 330"/>
                                  <a:gd name="T27" fmla="*/ 549 h 603"/>
                                  <a:gd name="T28" fmla="*/ 191 w 330"/>
                                  <a:gd name="T29" fmla="*/ 555 h 603"/>
                                  <a:gd name="T30" fmla="*/ 158 w 330"/>
                                  <a:gd name="T31" fmla="*/ 536 h 603"/>
                                  <a:gd name="T32" fmla="*/ 115 w 330"/>
                                  <a:gd name="T33" fmla="*/ 514 h 603"/>
                                  <a:gd name="T34" fmla="*/ 66 w 330"/>
                                  <a:gd name="T35" fmla="*/ 471 h 603"/>
                                  <a:gd name="T36" fmla="*/ 35 w 330"/>
                                  <a:gd name="T37" fmla="*/ 426 h 603"/>
                                  <a:gd name="T38" fmla="*/ 23 w 330"/>
                                  <a:gd name="T39" fmla="*/ 393 h 603"/>
                                  <a:gd name="T40" fmla="*/ 0 w 330"/>
                                  <a:gd name="T41" fmla="*/ 379 h 603"/>
                                  <a:gd name="T42" fmla="*/ 12 w 330"/>
                                  <a:gd name="T43" fmla="*/ 451 h 603"/>
                                  <a:gd name="T44" fmla="*/ 51 w 330"/>
                                  <a:gd name="T45" fmla="*/ 522 h 603"/>
                                  <a:gd name="T46" fmla="*/ 84 w 330"/>
                                  <a:gd name="T47" fmla="*/ 553 h 603"/>
                                  <a:gd name="T48" fmla="*/ 134 w 330"/>
                                  <a:gd name="T49" fmla="*/ 584 h 603"/>
                                  <a:gd name="T50" fmla="*/ 187 w 330"/>
                                  <a:gd name="T51" fmla="*/ 603 h 603"/>
                                  <a:gd name="T52" fmla="*/ 239 w 330"/>
                                  <a:gd name="T53" fmla="*/ 603 h 603"/>
                                  <a:gd name="T54" fmla="*/ 272 w 330"/>
                                  <a:gd name="T55" fmla="*/ 586 h 603"/>
                                  <a:gd name="T56" fmla="*/ 305 w 330"/>
                                  <a:gd name="T57" fmla="*/ 553 h 603"/>
                                  <a:gd name="T58" fmla="*/ 321 w 330"/>
                                  <a:gd name="T59" fmla="*/ 534 h 603"/>
                                  <a:gd name="T60" fmla="*/ 330 w 330"/>
                                  <a:gd name="T61" fmla="*/ 474 h 603"/>
                                  <a:gd name="T62" fmla="*/ 317 w 330"/>
                                  <a:gd name="T63" fmla="*/ 428 h 603"/>
                                  <a:gd name="T64" fmla="*/ 296 w 330"/>
                                  <a:gd name="T65" fmla="*/ 379 h 603"/>
                                  <a:gd name="T66" fmla="*/ 263 w 330"/>
                                  <a:gd name="T67" fmla="*/ 318 h 603"/>
                                  <a:gd name="T68" fmla="*/ 204 w 330"/>
                                  <a:gd name="T69" fmla="*/ 260 h 603"/>
                                  <a:gd name="T70" fmla="*/ 169 w 330"/>
                                  <a:gd name="T71" fmla="*/ 216 h 603"/>
                                  <a:gd name="T72" fmla="*/ 150 w 330"/>
                                  <a:gd name="T73" fmla="*/ 187 h 603"/>
                                  <a:gd name="T74" fmla="*/ 154 w 330"/>
                                  <a:gd name="T75" fmla="*/ 142 h 603"/>
                                  <a:gd name="T76" fmla="*/ 176 w 330"/>
                                  <a:gd name="T77" fmla="*/ 115 h 603"/>
                                  <a:gd name="T78" fmla="*/ 210 w 330"/>
                                  <a:gd name="T79" fmla="*/ 112 h 603"/>
                                  <a:gd name="T80" fmla="*/ 210 w 330"/>
                                  <a:gd name="T81" fmla="*/ 108 h 603"/>
                                  <a:gd name="T82" fmla="*/ 249 w 330"/>
                                  <a:gd name="T83" fmla="*/ 7 h 6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30" h="603">
                                    <a:moveTo>
                                      <a:pt x="249" y="7"/>
                                    </a:moveTo>
                                    <a:lnTo>
                                      <a:pt x="204" y="0"/>
                                    </a:lnTo>
                                    <a:lnTo>
                                      <a:pt x="170" y="7"/>
                                    </a:lnTo>
                                    <a:lnTo>
                                      <a:pt x="136" y="20"/>
                                    </a:lnTo>
                                    <a:lnTo>
                                      <a:pt x="105" y="42"/>
                                    </a:lnTo>
                                    <a:lnTo>
                                      <a:pt x="68" y="94"/>
                                    </a:lnTo>
                                    <a:lnTo>
                                      <a:pt x="59" y="141"/>
                                    </a:lnTo>
                                    <a:lnTo>
                                      <a:pt x="66" y="202"/>
                                    </a:lnTo>
                                    <a:lnTo>
                                      <a:pt x="101" y="265"/>
                                    </a:lnTo>
                                    <a:lnTo>
                                      <a:pt x="204" y="379"/>
                                    </a:lnTo>
                                    <a:lnTo>
                                      <a:pt x="253" y="447"/>
                                    </a:lnTo>
                                    <a:lnTo>
                                      <a:pt x="267" y="503"/>
                                    </a:lnTo>
                                    <a:lnTo>
                                      <a:pt x="249" y="534"/>
                                    </a:lnTo>
                                    <a:lnTo>
                                      <a:pt x="228" y="549"/>
                                    </a:lnTo>
                                    <a:lnTo>
                                      <a:pt x="191" y="555"/>
                                    </a:lnTo>
                                    <a:lnTo>
                                      <a:pt x="158" y="536"/>
                                    </a:lnTo>
                                    <a:lnTo>
                                      <a:pt x="115" y="514"/>
                                    </a:lnTo>
                                    <a:lnTo>
                                      <a:pt x="66" y="471"/>
                                    </a:lnTo>
                                    <a:lnTo>
                                      <a:pt x="35" y="426"/>
                                    </a:lnTo>
                                    <a:lnTo>
                                      <a:pt x="23" y="393"/>
                                    </a:lnTo>
                                    <a:lnTo>
                                      <a:pt x="0" y="379"/>
                                    </a:lnTo>
                                    <a:lnTo>
                                      <a:pt x="12" y="451"/>
                                    </a:lnTo>
                                    <a:lnTo>
                                      <a:pt x="51" y="522"/>
                                    </a:lnTo>
                                    <a:lnTo>
                                      <a:pt x="84" y="553"/>
                                    </a:lnTo>
                                    <a:lnTo>
                                      <a:pt x="134" y="584"/>
                                    </a:lnTo>
                                    <a:lnTo>
                                      <a:pt x="187" y="603"/>
                                    </a:lnTo>
                                    <a:lnTo>
                                      <a:pt x="239" y="603"/>
                                    </a:lnTo>
                                    <a:lnTo>
                                      <a:pt x="272" y="586"/>
                                    </a:lnTo>
                                    <a:lnTo>
                                      <a:pt x="305" y="553"/>
                                    </a:lnTo>
                                    <a:lnTo>
                                      <a:pt x="321" y="534"/>
                                    </a:lnTo>
                                    <a:lnTo>
                                      <a:pt x="330" y="474"/>
                                    </a:lnTo>
                                    <a:lnTo>
                                      <a:pt x="317" y="428"/>
                                    </a:lnTo>
                                    <a:lnTo>
                                      <a:pt x="296" y="379"/>
                                    </a:lnTo>
                                    <a:lnTo>
                                      <a:pt x="263" y="318"/>
                                    </a:lnTo>
                                    <a:lnTo>
                                      <a:pt x="204" y="260"/>
                                    </a:lnTo>
                                    <a:lnTo>
                                      <a:pt x="169" y="216"/>
                                    </a:lnTo>
                                    <a:lnTo>
                                      <a:pt x="150" y="187"/>
                                    </a:lnTo>
                                    <a:lnTo>
                                      <a:pt x="154" y="142"/>
                                    </a:lnTo>
                                    <a:lnTo>
                                      <a:pt x="176" y="115"/>
                                    </a:lnTo>
                                    <a:lnTo>
                                      <a:pt x="210" y="112"/>
                                    </a:lnTo>
                                    <a:lnTo>
                                      <a:pt x="210" y="108"/>
                                    </a:lnTo>
                                    <a:lnTo>
                                      <a:pt x="249" y="7"/>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2" name="Freeform 122"/>
                            <wps:cNvSpPr>
                              <a:spLocks/>
                            </wps:cNvSpPr>
                            <wps:spPr bwMode="auto">
                              <a:xfrm>
                                <a:off x="747" y="904"/>
                                <a:ext cx="56" cy="101"/>
                              </a:xfrm>
                              <a:custGeom>
                                <a:avLst/>
                                <a:gdLst>
                                  <a:gd name="T0" fmla="*/ 249 w 330"/>
                                  <a:gd name="T1" fmla="*/ 7 h 603"/>
                                  <a:gd name="T2" fmla="*/ 204 w 330"/>
                                  <a:gd name="T3" fmla="*/ 0 h 603"/>
                                  <a:gd name="T4" fmla="*/ 170 w 330"/>
                                  <a:gd name="T5" fmla="*/ 7 h 603"/>
                                  <a:gd name="T6" fmla="*/ 136 w 330"/>
                                  <a:gd name="T7" fmla="*/ 20 h 603"/>
                                  <a:gd name="T8" fmla="*/ 105 w 330"/>
                                  <a:gd name="T9" fmla="*/ 42 h 603"/>
                                  <a:gd name="T10" fmla="*/ 68 w 330"/>
                                  <a:gd name="T11" fmla="*/ 94 h 603"/>
                                  <a:gd name="T12" fmla="*/ 59 w 330"/>
                                  <a:gd name="T13" fmla="*/ 141 h 603"/>
                                  <a:gd name="T14" fmla="*/ 66 w 330"/>
                                  <a:gd name="T15" fmla="*/ 202 h 603"/>
                                  <a:gd name="T16" fmla="*/ 101 w 330"/>
                                  <a:gd name="T17" fmla="*/ 265 h 603"/>
                                  <a:gd name="T18" fmla="*/ 204 w 330"/>
                                  <a:gd name="T19" fmla="*/ 379 h 603"/>
                                  <a:gd name="T20" fmla="*/ 253 w 330"/>
                                  <a:gd name="T21" fmla="*/ 447 h 603"/>
                                  <a:gd name="T22" fmla="*/ 267 w 330"/>
                                  <a:gd name="T23" fmla="*/ 503 h 603"/>
                                  <a:gd name="T24" fmla="*/ 249 w 330"/>
                                  <a:gd name="T25" fmla="*/ 534 h 603"/>
                                  <a:gd name="T26" fmla="*/ 228 w 330"/>
                                  <a:gd name="T27" fmla="*/ 549 h 603"/>
                                  <a:gd name="T28" fmla="*/ 191 w 330"/>
                                  <a:gd name="T29" fmla="*/ 555 h 603"/>
                                  <a:gd name="T30" fmla="*/ 158 w 330"/>
                                  <a:gd name="T31" fmla="*/ 536 h 603"/>
                                  <a:gd name="T32" fmla="*/ 115 w 330"/>
                                  <a:gd name="T33" fmla="*/ 514 h 603"/>
                                  <a:gd name="T34" fmla="*/ 66 w 330"/>
                                  <a:gd name="T35" fmla="*/ 471 h 603"/>
                                  <a:gd name="T36" fmla="*/ 35 w 330"/>
                                  <a:gd name="T37" fmla="*/ 426 h 603"/>
                                  <a:gd name="T38" fmla="*/ 23 w 330"/>
                                  <a:gd name="T39" fmla="*/ 393 h 603"/>
                                  <a:gd name="T40" fmla="*/ 0 w 330"/>
                                  <a:gd name="T41" fmla="*/ 379 h 603"/>
                                  <a:gd name="T42" fmla="*/ 12 w 330"/>
                                  <a:gd name="T43" fmla="*/ 451 h 603"/>
                                  <a:gd name="T44" fmla="*/ 51 w 330"/>
                                  <a:gd name="T45" fmla="*/ 522 h 603"/>
                                  <a:gd name="T46" fmla="*/ 84 w 330"/>
                                  <a:gd name="T47" fmla="*/ 553 h 603"/>
                                  <a:gd name="T48" fmla="*/ 134 w 330"/>
                                  <a:gd name="T49" fmla="*/ 584 h 603"/>
                                  <a:gd name="T50" fmla="*/ 187 w 330"/>
                                  <a:gd name="T51" fmla="*/ 603 h 603"/>
                                  <a:gd name="T52" fmla="*/ 239 w 330"/>
                                  <a:gd name="T53" fmla="*/ 603 h 603"/>
                                  <a:gd name="T54" fmla="*/ 272 w 330"/>
                                  <a:gd name="T55" fmla="*/ 586 h 603"/>
                                  <a:gd name="T56" fmla="*/ 305 w 330"/>
                                  <a:gd name="T57" fmla="*/ 553 h 603"/>
                                  <a:gd name="T58" fmla="*/ 321 w 330"/>
                                  <a:gd name="T59" fmla="*/ 534 h 603"/>
                                  <a:gd name="T60" fmla="*/ 330 w 330"/>
                                  <a:gd name="T61" fmla="*/ 474 h 603"/>
                                  <a:gd name="T62" fmla="*/ 317 w 330"/>
                                  <a:gd name="T63" fmla="*/ 428 h 603"/>
                                  <a:gd name="T64" fmla="*/ 296 w 330"/>
                                  <a:gd name="T65" fmla="*/ 379 h 603"/>
                                  <a:gd name="T66" fmla="*/ 263 w 330"/>
                                  <a:gd name="T67" fmla="*/ 318 h 603"/>
                                  <a:gd name="T68" fmla="*/ 204 w 330"/>
                                  <a:gd name="T69" fmla="*/ 260 h 603"/>
                                  <a:gd name="T70" fmla="*/ 169 w 330"/>
                                  <a:gd name="T71" fmla="*/ 216 h 603"/>
                                  <a:gd name="T72" fmla="*/ 150 w 330"/>
                                  <a:gd name="T73" fmla="*/ 187 h 603"/>
                                  <a:gd name="T74" fmla="*/ 154 w 330"/>
                                  <a:gd name="T75" fmla="*/ 142 h 603"/>
                                  <a:gd name="T76" fmla="*/ 176 w 330"/>
                                  <a:gd name="T77" fmla="*/ 115 h 603"/>
                                  <a:gd name="T78" fmla="*/ 210 w 330"/>
                                  <a:gd name="T79" fmla="*/ 112 h 603"/>
                                  <a:gd name="T80" fmla="*/ 210 w 330"/>
                                  <a:gd name="T81" fmla="*/ 108 h 6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30" h="603">
                                    <a:moveTo>
                                      <a:pt x="249" y="7"/>
                                    </a:moveTo>
                                    <a:lnTo>
                                      <a:pt x="204" y="0"/>
                                    </a:lnTo>
                                    <a:lnTo>
                                      <a:pt x="170" y="7"/>
                                    </a:lnTo>
                                    <a:lnTo>
                                      <a:pt x="136" y="20"/>
                                    </a:lnTo>
                                    <a:lnTo>
                                      <a:pt x="105" y="42"/>
                                    </a:lnTo>
                                    <a:lnTo>
                                      <a:pt x="68" y="94"/>
                                    </a:lnTo>
                                    <a:lnTo>
                                      <a:pt x="59" y="141"/>
                                    </a:lnTo>
                                    <a:lnTo>
                                      <a:pt x="66" y="202"/>
                                    </a:lnTo>
                                    <a:lnTo>
                                      <a:pt x="101" y="265"/>
                                    </a:lnTo>
                                    <a:lnTo>
                                      <a:pt x="204" y="379"/>
                                    </a:lnTo>
                                    <a:lnTo>
                                      <a:pt x="253" y="447"/>
                                    </a:lnTo>
                                    <a:lnTo>
                                      <a:pt x="267" y="503"/>
                                    </a:lnTo>
                                    <a:lnTo>
                                      <a:pt x="249" y="534"/>
                                    </a:lnTo>
                                    <a:lnTo>
                                      <a:pt x="228" y="549"/>
                                    </a:lnTo>
                                    <a:lnTo>
                                      <a:pt x="191" y="555"/>
                                    </a:lnTo>
                                    <a:lnTo>
                                      <a:pt x="158" y="536"/>
                                    </a:lnTo>
                                    <a:lnTo>
                                      <a:pt x="115" y="514"/>
                                    </a:lnTo>
                                    <a:lnTo>
                                      <a:pt x="66" y="471"/>
                                    </a:lnTo>
                                    <a:lnTo>
                                      <a:pt x="35" y="426"/>
                                    </a:lnTo>
                                    <a:lnTo>
                                      <a:pt x="23" y="393"/>
                                    </a:lnTo>
                                    <a:lnTo>
                                      <a:pt x="0" y="379"/>
                                    </a:lnTo>
                                    <a:lnTo>
                                      <a:pt x="12" y="451"/>
                                    </a:lnTo>
                                    <a:lnTo>
                                      <a:pt x="51" y="522"/>
                                    </a:lnTo>
                                    <a:lnTo>
                                      <a:pt x="84" y="553"/>
                                    </a:lnTo>
                                    <a:lnTo>
                                      <a:pt x="134" y="584"/>
                                    </a:lnTo>
                                    <a:lnTo>
                                      <a:pt x="187" y="603"/>
                                    </a:lnTo>
                                    <a:lnTo>
                                      <a:pt x="239" y="603"/>
                                    </a:lnTo>
                                    <a:lnTo>
                                      <a:pt x="272" y="586"/>
                                    </a:lnTo>
                                    <a:lnTo>
                                      <a:pt x="305" y="553"/>
                                    </a:lnTo>
                                    <a:lnTo>
                                      <a:pt x="321" y="534"/>
                                    </a:lnTo>
                                    <a:lnTo>
                                      <a:pt x="330" y="474"/>
                                    </a:lnTo>
                                    <a:lnTo>
                                      <a:pt x="317" y="428"/>
                                    </a:lnTo>
                                    <a:lnTo>
                                      <a:pt x="296" y="379"/>
                                    </a:lnTo>
                                    <a:lnTo>
                                      <a:pt x="263" y="318"/>
                                    </a:lnTo>
                                    <a:lnTo>
                                      <a:pt x="204" y="260"/>
                                    </a:lnTo>
                                    <a:lnTo>
                                      <a:pt x="169" y="216"/>
                                    </a:lnTo>
                                    <a:lnTo>
                                      <a:pt x="150" y="187"/>
                                    </a:lnTo>
                                    <a:lnTo>
                                      <a:pt x="154" y="142"/>
                                    </a:lnTo>
                                    <a:lnTo>
                                      <a:pt x="176" y="115"/>
                                    </a:lnTo>
                                    <a:lnTo>
                                      <a:pt x="210" y="112"/>
                                    </a:lnTo>
                                    <a:lnTo>
                                      <a:pt x="210" y="108"/>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 name="Freeform 123"/>
                            <wps:cNvSpPr>
                              <a:spLocks/>
                            </wps:cNvSpPr>
                            <wps:spPr bwMode="auto">
                              <a:xfrm>
                                <a:off x="847" y="741"/>
                                <a:ext cx="54" cy="82"/>
                              </a:xfrm>
                              <a:custGeom>
                                <a:avLst/>
                                <a:gdLst>
                                  <a:gd name="T0" fmla="*/ 28 w 324"/>
                                  <a:gd name="T1" fmla="*/ 399 h 492"/>
                                  <a:gd name="T2" fmla="*/ 114 w 324"/>
                                  <a:gd name="T3" fmla="*/ 403 h 492"/>
                                  <a:gd name="T4" fmla="*/ 139 w 324"/>
                                  <a:gd name="T5" fmla="*/ 392 h 492"/>
                                  <a:gd name="T6" fmla="*/ 170 w 324"/>
                                  <a:gd name="T7" fmla="*/ 382 h 492"/>
                                  <a:gd name="T8" fmla="*/ 191 w 324"/>
                                  <a:gd name="T9" fmla="*/ 367 h 492"/>
                                  <a:gd name="T10" fmla="*/ 207 w 324"/>
                                  <a:gd name="T11" fmla="*/ 351 h 492"/>
                                  <a:gd name="T12" fmla="*/ 228 w 324"/>
                                  <a:gd name="T13" fmla="*/ 335 h 492"/>
                                  <a:gd name="T14" fmla="*/ 244 w 324"/>
                                  <a:gd name="T15" fmla="*/ 320 h 492"/>
                                  <a:gd name="T16" fmla="*/ 253 w 324"/>
                                  <a:gd name="T17" fmla="*/ 288 h 492"/>
                                  <a:gd name="T18" fmla="*/ 245 w 324"/>
                                  <a:gd name="T19" fmla="*/ 237 h 492"/>
                                  <a:gd name="T20" fmla="*/ 232 w 324"/>
                                  <a:gd name="T21" fmla="*/ 206 h 492"/>
                                  <a:gd name="T22" fmla="*/ 213 w 324"/>
                                  <a:gd name="T23" fmla="*/ 212 h 492"/>
                                  <a:gd name="T24" fmla="*/ 166 w 324"/>
                                  <a:gd name="T25" fmla="*/ 188 h 492"/>
                                  <a:gd name="T26" fmla="*/ 123 w 324"/>
                                  <a:gd name="T27" fmla="*/ 140 h 492"/>
                                  <a:gd name="T28" fmla="*/ 136 w 324"/>
                                  <a:gd name="T29" fmla="*/ 117 h 492"/>
                                  <a:gd name="T30" fmla="*/ 160 w 324"/>
                                  <a:gd name="T31" fmla="*/ 122 h 492"/>
                                  <a:gd name="T32" fmla="*/ 244 w 324"/>
                                  <a:gd name="T33" fmla="*/ 168 h 492"/>
                                  <a:gd name="T34" fmla="*/ 136 w 324"/>
                                  <a:gd name="T35" fmla="*/ 53 h 492"/>
                                  <a:gd name="T36" fmla="*/ 250 w 324"/>
                                  <a:gd name="T37" fmla="*/ 156 h 492"/>
                                  <a:gd name="T38" fmla="*/ 222 w 324"/>
                                  <a:gd name="T39" fmla="*/ 80 h 492"/>
                                  <a:gd name="T40" fmla="*/ 201 w 324"/>
                                  <a:gd name="T41" fmla="*/ 55 h 492"/>
                                  <a:gd name="T42" fmla="*/ 183 w 324"/>
                                  <a:gd name="T43" fmla="*/ 32 h 492"/>
                                  <a:gd name="T44" fmla="*/ 182 w 324"/>
                                  <a:gd name="T45" fmla="*/ 7 h 492"/>
                                  <a:gd name="T46" fmla="*/ 200 w 324"/>
                                  <a:gd name="T47" fmla="*/ 0 h 492"/>
                                  <a:gd name="T48" fmla="*/ 232 w 324"/>
                                  <a:gd name="T49" fmla="*/ 22 h 492"/>
                                  <a:gd name="T50" fmla="*/ 265 w 324"/>
                                  <a:gd name="T51" fmla="*/ 65 h 492"/>
                                  <a:gd name="T52" fmla="*/ 286 w 324"/>
                                  <a:gd name="T53" fmla="*/ 86 h 492"/>
                                  <a:gd name="T54" fmla="*/ 305 w 324"/>
                                  <a:gd name="T55" fmla="*/ 115 h 492"/>
                                  <a:gd name="T56" fmla="*/ 324 w 324"/>
                                  <a:gd name="T57" fmla="*/ 150 h 492"/>
                                  <a:gd name="T58" fmla="*/ 323 w 324"/>
                                  <a:gd name="T59" fmla="*/ 195 h 492"/>
                                  <a:gd name="T60" fmla="*/ 308 w 324"/>
                                  <a:gd name="T61" fmla="*/ 221 h 492"/>
                                  <a:gd name="T62" fmla="*/ 299 w 324"/>
                                  <a:gd name="T63" fmla="*/ 324 h 492"/>
                                  <a:gd name="T64" fmla="*/ 287 w 324"/>
                                  <a:gd name="T65" fmla="*/ 359 h 492"/>
                                  <a:gd name="T66" fmla="*/ 268 w 324"/>
                                  <a:gd name="T67" fmla="*/ 389 h 492"/>
                                  <a:gd name="T68" fmla="*/ 253 w 324"/>
                                  <a:gd name="T69" fmla="*/ 416 h 492"/>
                                  <a:gd name="T70" fmla="*/ 225 w 324"/>
                                  <a:gd name="T71" fmla="*/ 445 h 492"/>
                                  <a:gd name="T72" fmla="*/ 197 w 324"/>
                                  <a:gd name="T73" fmla="*/ 460 h 492"/>
                                  <a:gd name="T74" fmla="*/ 160 w 324"/>
                                  <a:gd name="T75" fmla="*/ 476 h 492"/>
                                  <a:gd name="T76" fmla="*/ 108 w 324"/>
                                  <a:gd name="T77" fmla="*/ 488 h 492"/>
                                  <a:gd name="T78" fmla="*/ 0 w 324"/>
                                  <a:gd name="T79" fmla="*/ 492 h 492"/>
                                  <a:gd name="T80" fmla="*/ 28 w 324"/>
                                  <a:gd name="T81" fmla="*/ 399 h 4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24" h="492">
                                    <a:moveTo>
                                      <a:pt x="28" y="399"/>
                                    </a:moveTo>
                                    <a:lnTo>
                                      <a:pt x="114" y="403"/>
                                    </a:lnTo>
                                    <a:lnTo>
                                      <a:pt x="139" y="392"/>
                                    </a:lnTo>
                                    <a:lnTo>
                                      <a:pt x="170" y="382"/>
                                    </a:lnTo>
                                    <a:lnTo>
                                      <a:pt x="191" y="367"/>
                                    </a:lnTo>
                                    <a:lnTo>
                                      <a:pt x="207" y="351"/>
                                    </a:lnTo>
                                    <a:lnTo>
                                      <a:pt x="228" y="335"/>
                                    </a:lnTo>
                                    <a:lnTo>
                                      <a:pt x="244" y="320"/>
                                    </a:lnTo>
                                    <a:lnTo>
                                      <a:pt x="253" y="288"/>
                                    </a:lnTo>
                                    <a:lnTo>
                                      <a:pt x="245" y="237"/>
                                    </a:lnTo>
                                    <a:lnTo>
                                      <a:pt x="232" y="206"/>
                                    </a:lnTo>
                                    <a:lnTo>
                                      <a:pt x="213" y="212"/>
                                    </a:lnTo>
                                    <a:lnTo>
                                      <a:pt x="166" y="188"/>
                                    </a:lnTo>
                                    <a:lnTo>
                                      <a:pt x="123" y="140"/>
                                    </a:lnTo>
                                    <a:lnTo>
                                      <a:pt x="136" y="117"/>
                                    </a:lnTo>
                                    <a:lnTo>
                                      <a:pt x="160" y="122"/>
                                    </a:lnTo>
                                    <a:lnTo>
                                      <a:pt x="244" y="168"/>
                                    </a:lnTo>
                                    <a:lnTo>
                                      <a:pt x="136" y="53"/>
                                    </a:lnTo>
                                    <a:lnTo>
                                      <a:pt x="250" y="156"/>
                                    </a:lnTo>
                                    <a:lnTo>
                                      <a:pt x="222" y="80"/>
                                    </a:lnTo>
                                    <a:lnTo>
                                      <a:pt x="201" y="55"/>
                                    </a:lnTo>
                                    <a:lnTo>
                                      <a:pt x="183" y="32"/>
                                    </a:lnTo>
                                    <a:lnTo>
                                      <a:pt x="182" y="7"/>
                                    </a:lnTo>
                                    <a:lnTo>
                                      <a:pt x="200" y="0"/>
                                    </a:lnTo>
                                    <a:lnTo>
                                      <a:pt x="232" y="22"/>
                                    </a:lnTo>
                                    <a:lnTo>
                                      <a:pt x="265" y="65"/>
                                    </a:lnTo>
                                    <a:lnTo>
                                      <a:pt x="286" y="86"/>
                                    </a:lnTo>
                                    <a:lnTo>
                                      <a:pt x="305" y="115"/>
                                    </a:lnTo>
                                    <a:lnTo>
                                      <a:pt x="324" y="150"/>
                                    </a:lnTo>
                                    <a:lnTo>
                                      <a:pt x="323" y="195"/>
                                    </a:lnTo>
                                    <a:lnTo>
                                      <a:pt x="308" y="221"/>
                                    </a:lnTo>
                                    <a:lnTo>
                                      <a:pt x="299" y="324"/>
                                    </a:lnTo>
                                    <a:lnTo>
                                      <a:pt x="287" y="359"/>
                                    </a:lnTo>
                                    <a:lnTo>
                                      <a:pt x="268" y="389"/>
                                    </a:lnTo>
                                    <a:lnTo>
                                      <a:pt x="253" y="416"/>
                                    </a:lnTo>
                                    <a:lnTo>
                                      <a:pt x="225" y="445"/>
                                    </a:lnTo>
                                    <a:lnTo>
                                      <a:pt x="197" y="460"/>
                                    </a:lnTo>
                                    <a:lnTo>
                                      <a:pt x="160" y="476"/>
                                    </a:lnTo>
                                    <a:lnTo>
                                      <a:pt x="108" y="488"/>
                                    </a:lnTo>
                                    <a:lnTo>
                                      <a:pt x="0" y="492"/>
                                    </a:lnTo>
                                    <a:lnTo>
                                      <a:pt x="28" y="399"/>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4" name="Freeform 124"/>
                            <wps:cNvSpPr>
                              <a:spLocks/>
                            </wps:cNvSpPr>
                            <wps:spPr bwMode="auto">
                              <a:xfrm>
                                <a:off x="847" y="741"/>
                                <a:ext cx="54" cy="82"/>
                              </a:xfrm>
                              <a:custGeom>
                                <a:avLst/>
                                <a:gdLst>
                                  <a:gd name="T0" fmla="*/ 28 w 324"/>
                                  <a:gd name="T1" fmla="*/ 399 h 492"/>
                                  <a:gd name="T2" fmla="*/ 114 w 324"/>
                                  <a:gd name="T3" fmla="*/ 403 h 492"/>
                                  <a:gd name="T4" fmla="*/ 139 w 324"/>
                                  <a:gd name="T5" fmla="*/ 392 h 492"/>
                                  <a:gd name="T6" fmla="*/ 170 w 324"/>
                                  <a:gd name="T7" fmla="*/ 382 h 492"/>
                                  <a:gd name="T8" fmla="*/ 191 w 324"/>
                                  <a:gd name="T9" fmla="*/ 367 h 492"/>
                                  <a:gd name="T10" fmla="*/ 207 w 324"/>
                                  <a:gd name="T11" fmla="*/ 351 h 492"/>
                                  <a:gd name="T12" fmla="*/ 228 w 324"/>
                                  <a:gd name="T13" fmla="*/ 335 h 492"/>
                                  <a:gd name="T14" fmla="*/ 244 w 324"/>
                                  <a:gd name="T15" fmla="*/ 320 h 492"/>
                                  <a:gd name="T16" fmla="*/ 253 w 324"/>
                                  <a:gd name="T17" fmla="*/ 288 h 492"/>
                                  <a:gd name="T18" fmla="*/ 245 w 324"/>
                                  <a:gd name="T19" fmla="*/ 237 h 492"/>
                                  <a:gd name="T20" fmla="*/ 232 w 324"/>
                                  <a:gd name="T21" fmla="*/ 206 h 492"/>
                                  <a:gd name="T22" fmla="*/ 213 w 324"/>
                                  <a:gd name="T23" fmla="*/ 212 h 492"/>
                                  <a:gd name="T24" fmla="*/ 166 w 324"/>
                                  <a:gd name="T25" fmla="*/ 188 h 492"/>
                                  <a:gd name="T26" fmla="*/ 123 w 324"/>
                                  <a:gd name="T27" fmla="*/ 140 h 492"/>
                                  <a:gd name="T28" fmla="*/ 136 w 324"/>
                                  <a:gd name="T29" fmla="*/ 117 h 492"/>
                                  <a:gd name="T30" fmla="*/ 160 w 324"/>
                                  <a:gd name="T31" fmla="*/ 122 h 492"/>
                                  <a:gd name="T32" fmla="*/ 244 w 324"/>
                                  <a:gd name="T33" fmla="*/ 168 h 492"/>
                                  <a:gd name="T34" fmla="*/ 136 w 324"/>
                                  <a:gd name="T35" fmla="*/ 53 h 492"/>
                                  <a:gd name="T36" fmla="*/ 250 w 324"/>
                                  <a:gd name="T37" fmla="*/ 156 h 492"/>
                                  <a:gd name="T38" fmla="*/ 222 w 324"/>
                                  <a:gd name="T39" fmla="*/ 80 h 492"/>
                                  <a:gd name="T40" fmla="*/ 201 w 324"/>
                                  <a:gd name="T41" fmla="*/ 55 h 492"/>
                                  <a:gd name="T42" fmla="*/ 183 w 324"/>
                                  <a:gd name="T43" fmla="*/ 32 h 492"/>
                                  <a:gd name="T44" fmla="*/ 182 w 324"/>
                                  <a:gd name="T45" fmla="*/ 7 h 492"/>
                                  <a:gd name="T46" fmla="*/ 200 w 324"/>
                                  <a:gd name="T47" fmla="*/ 0 h 492"/>
                                  <a:gd name="T48" fmla="*/ 232 w 324"/>
                                  <a:gd name="T49" fmla="*/ 22 h 492"/>
                                  <a:gd name="T50" fmla="*/ 265 w 324"/>
                                  <a:gd name="T51" fmla="*/ 65 h 492"/>
                                  <a:gd name="T52" fmla="*/ 286 w 324"/>
                                  <a:gd name="T53" fmla="*/ 86 h 492"/>
                                  <a:gd name="T54" fmla="*/ 305 w 324"/>
                                  <a:gd name="T55" fmla="*/ 115 h 492"/>
                                  <a:gd name="T56" fmla="*/ 324 w 324"/>
                                  <a:gd name="T57" fmla="*/ 150 h 492"/>
                                  <a:gd name="T58" fmla="*/ 323 w 324"/>
                                  <a:gd name="T59" fmla="*/ 195 h 492"/>
                                  <a:gd name="T60" fmla="*/ 308 w 324"/>
                                  <a:gd name="T61" fmla="*/ 221 h 492"/>
                                  <a:gd name="T62" fmla="*/ 299 w 324"/>
                                  <a:gd name="T63" fmla="*/ 324 h 492"/>
                                  <a:gd name="T64" fmla="*/ 287 w 324"/>
                                  <a:gd name="T65" fmla="*/ 359 h 492"/>
                                  <a:gd name="T66" fmla="*/ 268 w 324"/>
                                  <a:gd name="T67" fmla="*/ 389 h 492"/>
                                  <a:gd name="T68" fmla="*/ 253 w 324"/>
                                  <a:gd name="T69" fmla="*/ 416 h 492"/>
                                  <a:gd name="T70" fmla="*/ 225 w 324"/>
                                  <a:gd name="T71" fmla="*/ 445 h 492"/>
                                  <a:gd name="T72" fmla="*/ 197 w 324"/>
                                  <a:gd name="T73" fmla="*/ 460 h 492"/>
                                  <a:gd name="T74" fmla="*/ 160 w 324"/>
                                  <a:gd name="T75" fmla="*/ 476 h 492"/>
                                  <a:gd name="T76" fmla="*/ 108 w 324"/>
                                  <a:gd name="T77" fmla="*/ 488 h 492"/>
                                  <a:gd name="T78" fmla="*/ 0 w 324"/>
                                  <a:gd name="T79" fmla="*/ 492 h 4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24" h="492">
                                    <a:moveTo>
                                      <a:pt x="28" y="399"/>
                                    </a:moveTo>
                                    <a:lnTo>
                                      <a:pt x="114" y="403"/>
                                    </a:lnTo>
                                    <a:lnTo>
                                      <a:pt x="139" y="392"/>
                                    </a:lnTo>
                                    <a:lnTo>
                                      <a:pt x="170" y="382"/>
                                    </a:lnTo>
                                    <a:lnTo>
                                      <a:pt x="191" y="367"/>
                                    </a:lnTo>
                                    <a:lnTo>
                                      <a:pt x="207" y="351"/>
                                    </a:lnTo>
                                    <a:lnTo>
                                      <a:pt x="228" y="335"/>
                                    </a:lnTo>
                                    <a:lnTo>
                                      <a:pt x="244" y="320"/>
                                    </a:lnTo>
                                    <a:lnTo>
                                      <a:pt x="253" y="288"/>
                                    </a:lnTo>
                                    <a:lnTo>
                                      <a:pt x="245" y="237"/>
                                    </a:lnTo>
                                    <a:lnTo>
                                      <a:pt x="232" y="206"/>
                                    </a:lnTo>
                                    <a:lnTo>
                                      <a:pt x="213" y="212"/>
                                    </a:lnTo>
                                    <a:lnTo>
                                      <a:pt x="166" y="188"/>
                                    </a:lnTo>
                                    <a:lnTo>
                                      <a:pt x="123" y="140"/>
                                    </a:lnTo>
                                    <a:lnTo>
                                      <a:pt x="136" y="117"/>
                                    </a:lnTo>
                                    <a:lnTo>
                                      <a:pt x="160" y="122"/>
                                    </a:lnTo>
                                    <a:lnTo>
                                      <a:pt x="244" y="168"/>
                                    </a:lnTo>
                                    <a:lnTo>
                                      <a:pt x="136" y="53"/>
                                    </a:lnTo>
                                    <a:lnTo>
                                      <a:pt x="250" y="156"/>
                                    </a:lnTo>
                                    <a:lnTo>
                                      <a:pt x="222" y="80"/>
                                    </a:lnTo>
                                    <a:lnTo>
                                      <a:pt x="201" y="55"/>
                                    </a:lnTo>
                                    <a:lnTo>
                                      <a:pt x="183" y="32"/>
                                    </a:lnTo>
                                    <a:lnTo>
                                      <a:pt x="182" y="7"/>
                                    </a:lnTo>
                                    <a:lnTo>
                                      <a:pt x="200" y="0"/>
                                    </a:lnTo>
                                    <a:lnTo>
                                      <a:pt x="232" y="22"/>
                                    </a:lnTo>
                                    <a:lnTo>
                                      <a:pt x="265" y="65"/>
                                    </a:lnTo>
                                    <a:lnTo>
                                      <a:pt x="286" y="86"/>
                                    </a:lnTo>
                                    <a:lnTo>
                                      <a:pt x="305" y="115"/>
                                    </a:lnTo>
                                    <a:lnTo>
                                      <a:pt x="324" y="150"/>
                                    </a:lnTo>
                                    <a:lnTo>
                                      <a:pt x="323" y="195"/>
                                    </a:lnTo>
                                    <a:lnTo>
                                      <a:pt x="308" y="221"/>
                                    </a:lnTo>
                                    <a:lnTo>
                                      <a:pt x="299" y="324"/>
                                    </a:lnTo>
                                    <a:lnTo>
                                      <a:pt x="287" y="359"/>
                                    </a:lnTo>
                                    <a:lnTo>
                                      <a:pt x="268" y="389"/>
                                    </a:lnTo>
                                    <a:lnTo>
                                      <a:pt x="253" y="416"/>
                                    </a:lnTo>
                                    <a:lnTo>
                                      <a:pt x="225" y="445"/>
                                    </a:lnTo>
                                    <a:lnTo>
                                      <a:pt x="197" y="460"/>
                                    </a:lnTo>
                                    <a:lnTo>
                                      <a:pt x="160" y="476"/>
                                    </a:lnTo>
                                    <a:lnTo>
                                      <a:pt x="108" y="488"/>
                                    </a:lnTo>
                                    <a:lnTo>
                                      <a:pt x="0" y="492"/>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 name="Freeform 125"/>
                            <wps:cNvSpPr>
                              <a:spLocks/>
                            </wps:cNvSpPr>
                            <wps:spPr bwMode="auto">
                              <a:xfrm>
                                <a:off x="764" y="912"/>
                                <a:ext cx="15" cy="23"/>
                              </a:xfrm>
                              <a:custGeom>
                                <a:avLst/>
                                <a:gdLst>
                                  <a:gd name="T0" fmla="*/ 90 w 90"/>
                                  <a:gd name="T1" fmla="*/ 0 h 136"/>
                                  <a:gd name="T2" fmla="*/ 59 w 90"/>
                                  <a:gd name="T3" fmla="*/ 7 h 136"/>
                                  <a:gd name="T4" fmla="*/ 32 w 90"/>
                                  <a:gd name="T5" fmla="*/ 36 h 136"/>
                                  <a:gd name="T6" fmla="*/ 19 w 90"/>
                                  <a:gd name="T7" fmla="*/ 53 h 136"/>
                                  <a:gd name="T8" fmla="*/ 10 w 90"/>
                                  <a:gd name="T9" fmla="*/ 90 h 136"/>
                                  <a:gd name="T10" fmla="*/ 0 w 90"/>
                                  <a:gd name="T11" fmla="*/ 136 h 136"/>
                                  <a:gd name="T12" fmla="*/ 90 w 90"/>
                                  <a:gd name="T13" fmla="*/ 0 h 136"/>
                                </a:gdLst>
                                <a:ahLst/>
                                <a:cxnLst>
                                  <a:cxn ang="0">
                                    <a:pos x="T0" y="T1"/>
                                  </a:cxn>
                                  <a:cxn ang="0">
                                    <a:pos x="T2" y="T3"/>
                                  </a:cxn>
                                  <a:cxn ang="0">
                                    <a:pos x="T4" y="T5"/>
                                  </a:cxn>
                                  <a:cxn ang="0">
                                    <a:pos x="T6" y="T7"/>
                                  </a:cxn>
                                  <a:cxn ang="0">
                                    <a:pos x="T8" y="T9"/>
                                  </a:cxn>
                                  <a:cxn ang="0">
                                    <a:pos x="T10" y="T11"/>
                                  </a:cxn>
                                  <a:cxn ang="0">
                                    <a:pos x="T12" y="T13"/>
                                  </a:cxn>
                                </a:cxnLst>
                                <a:rect l="0" t="0" r="r" b="b"/>
                                <a:pathLst>
                                  <a:path w="90" h="136">
                                    <a:moveTo>
                                      <a:pt x="90" y="0"/>
                                    </a:moveTo>
                                    <a:lnTo>
                                      <a:pt x="59" y="7"/>
                                    </a:lnTo>
                                    <a:lnTo>
                                      <a:pt x="32" y="36"/>
                                    </a:lnTo>
                                    <a:lnTo>
                                      <a:pt x="19" y="53"/>
                                    </a:lnTo>
                                    <a:lnTo>
                                      <a:pt x="10" y="90"/>
                                    </a:lnTo>
                                    <a:lnTo>
                                      <a:pt x="0" y="136"/>
                                    </a:lnTo>
                                    <a:lnTo>
                                      <a:pt x="90" y="0"/>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6" name="Freeform 126"/>
                            <wps:cNvSpPr>
                              <a:spLocks/>
                            </wps:cNvSpPr>
                            <wps:spPr bwMode="auto">
                              <a:xfrm>
                                <a:off x="764" y="912"/>
                                <a:ext cx="15" cy="23"/>
                              </a:xfrm>
                              <a:custGeom>
                                <a:avLst/>
                                <a:gdLst>
                                  <a:gd name="T0" fmla="*/ 90 w 90"/>
                                  <a:gd name="T1" fmla="*/ 0 h 136"/>
                                  <a:gd name="T2" fmla="*/ 59 w 90"/>
                                  <a:gd name="T3" fmla="*/ 7 h 136"/>
                                  <a:gd name="T4" fmla="*/ 32 w 90"/>
                                  <a:gd name="T5" fmla="*/ 36 h 136"/>
                                  <a:gd name="T6" fmla="*/ 19 w 90"/>
                                  <a:gd name="T7" fmla="*/ 53 h 136"/>
                                  <a:gd name="T8" fmla="*/ 10 w 90"/>
                                  <a:gd name="T9" fmla="*/ 90 h 136"/>
                                  <a:gd name="T10" fmla="*/ 0 w 90"/>
                                  <a:gd name="T11" fmla="*/ 136 h 136"/>
                                </a:gdLst>
                                <a:ahLst/>
                                <a:cxnLst>
                                  <a:cxn ang="0">
                                    <a:pos x="T0" y="T1"/>
                                  </a:cxn>
                                  <a:cxn ang="0">
                                    <a:pos x="T2" y="T3"/>
                                  </a:cxn>
                                  <a:cxn ang="0">
                                    <a:pos x="T4" y="T5"/>
                                  </a:cxn>
                                  <a:cxn ang="0">
                                    <a:pos x="T6" y="T7"/>
                                  </a:cxn>
                                  <a:cxn ang="0">
                                    <a:pos x="T8" y="T9"/>
                                  </a:cxn>
                                  <a:cxn ang="0">
                                    <a:pos x="T10" y="T11"/>
                                  </a:cxn>
                                </a:cxnLst>
                                <a:rect l="0" t="0" r="r" b="b"/>
                                <a:pathLst>
                                  <a:path w="90" h="136">
                                    <a:moveTo>
                                      <a:pt x="90" y="0"/>
                                    </a:moveTo>
                                    <a:lnTo>
                                      <a:pt x="59" y="7"/>
                                    </a:lnTo>
                                    <a:lnTo>
                                      <a:pt x="32" y="36"/>
                                    </a:lnTo>
                                    <a:lnTo>
                                      <a:pt x="19" y="53"/>
                                    </a:lnTo>
                                    <a:lnTo>
                                      <a:pt x="10" y="90"/>
                                    </a:lnTo>
                                    <a:lnTo>
                                      <a:pt x="0" y="136"/>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 name="Freeform 127"/>
                            <wps:cNvSpPr>
                              <a:spLocks/>
                            </wps:cNvSpPr>
                            <wps:spPr bwMode="auto">
                              <a:xfrm>
                                <a:off x="892" y="759"/>
                                <a:ext cx="4" cy="4"/>
                              </a:xfrm>
                              <a:custGeom>
                                <a:avLst/>
                                <a:gdLst>
                                  <a:gd name="T0" fmla="*/ 5 w 20"/>
                                  <a:gd name="T1" fmla="*/ 4 h 21"/>
                                  <a:gd name="T2" fmla="*/ 0 w 20"/>
                                  <a:gd name="T3" fmla="*/ 13 h 21"/>
                                  <a:gd name="T4" fmla="*/ 12 w 20"/>
                                  <a:gd name="T5" fmla="*/ 21 h 21"/>
                                  <a:gd name="T6" fmla="*/ 20 w 20"/>
                                  <a:gd name="T7" fmla="*/ 11 h 21"/>
                                  <a:gd name="T8" fmla="*/ 15 w 20"/>
                                  <a:gd name="T9" fmla="*/ 0 h 21"/>
                                  <a:gd name="T10" fmla="*/ 5 w 20"/>
                                  <a:gd name="T11" fmla="*/ 4 h 21"/>
                                </a:gdLst>
                                <a:ahLst/>
                                <a:cxnLst>
                                  <a:cxn ang="0">
                                    <a:pos x="T0" y="T1"/>
                                  </a:cxn>
                                  <a:cxn ang="0">
                                    <a:pos x="T2" y="T3"/>
                                  </a:cxn>
                                  <a:cxn ang="0">
                                    <a:pos x="T4" y="T5"/>
                                  </a:cxn>
                                  <a:cxn ang="0">
                                    <a:pos x="T6" y="T7"/>
                                  </a:cxn>
                                  <a:cxn ang="0">
                                    <a:pos x="T8" y="T9"/>
                                  </a:cxn>
                                  <a:cxn ang="0">
                                    <a:pos x="T10" y="T11"/>
                                  </a:cxn>
                                </a:cxnLst>
                                <a:rect l="0" t="0" r="r" b="b"/>
                                <a:pathLst>
                                  <a:path w="20" h="21">
                                    <a:moveTo>
                                      <a:pt x="5" y="4"/>
                                    </a:moveTo>
                                    <a:lnTo>
                                      <a:pt x="0" y="13"/>
                                    </a:lnTo>
                                    <a:lnTo>
                                      <a:pt x="12" y="21"/>
                                    </a:lnTo>
                                    <a:lnTo>
                                      <a:pt x="20" y="11"/>
                                    </a:lnTo>
                                    <a:lnTo>
                                      <a:pt x="15" y="0"/>
                                    </a:lnTo>
                                    <a:lnTo>
                                      <a:pt x="5" y="4"/>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s:wsp>
                            <wps:cNvPr id="128" name="Line 128"/>
                            <wps:cNvCnPr>
                              <a:cxnSpLocks noChangeShapeType="1"/>
                            </wps:cNvCnPr>
                            <wps:spPr bwMode="auto">
                              <a:xfrm>
                                <a:off x="770" y="947"/>
                                <a:ext cx="4" cy="5"/>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29" name="Line 129"/>
                            <wps:cNvCnPr>
                              <a:cxnSpLocks noChangeShapeType="1"/>
                            </wps:cNvCnPr>
                            <wps:spPr bwMode="auto">
                              <a:xfrm>
                                <a:off x="776" y="955"/>
                                <a:ext cx="2" cy="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30" name="Freeform 130"/>
                            <wps:cNvSpPr>
                              <a:spLocks/>
                            </wps:cNvSpPr>
                            <wps:spPr bwMode="auto">
                              <a:xfrm>
                                <a:off x="813" y="911"/>
                                <a:ext cx="15" cy="3"/>
                              </a:xfrm>
                              <a:custGeom>
                                <a:avLst/>
                                <a:gdLst>
                                  <a:gd name="T0" fmla="*/ 0 w 86"/>
                                  <a:gd name="T1" fmla="*/ 17 h 17"/>
                                  <a:gd name="T2" fmla="*/ 53 w 86"/>
                                  <a:gd name="T3" fmla="*/ 13 h 17"/>
                                  <a:gd name="T4" fmla="*/ 86 w 86"/>
                                  <a:gd name="T5" fmla="*/ 0 h 17"/>
                                </a:gdLst>
                                <a:ahLst/>
                                <a:cxnLst>
                                  <a:cxn ang="0">
                                    <a:pos x="T0" y="T1"/>
                                  </a:cxn>
                                  <a:cxn ang="0">
                                    <a:pos x="T2" y="T3"/>
                                  </a:cxn>
                                  <a:cxn ang="0">
                                    <a:pos x="T4" y="T5"/>
                                  </a:cxn>
                                </a:cxnLst>
                                <a:rect l="0" t="0" r="r" b="b"/>
                                <a:pathLst>
                                  <a:path w="86" h="17">
                                    <a:moveTo>
                                      <a:pt x="0" y="17"/>
                                    </a:moveTo>
                                    <a:lnTo>
                                      <a:pt x="53" y="13"/>
                                    </a:lnTo>
                                    <a:lnTo>
                                      <a:pt x="86" y="0"/>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 name="Freeform 131"/>
                            <wps:cNvSpPr>
                              <a:spLocks/>
                            </wps:cNvSpPr>
                            <wps:spPr bwMode="auto">
                              <a:xfrm>
                                <a:off x="821" y="870"/>
                                <a:ext cx="21" cy="39"/>
                              </a:xfrm>
                              <a:custGeom>
                                <a:avLst/>
                                <a:gdLst>
                                  <a:gd name="T0" fmla="*/ 0 w 130"/>
                                  <a:gd name="T1" fmla="*/ 0 h 231"/>
                                  <a:gd name="T2" fmla="*/ 65 w 130"/>
                                  <a:gd name="T3" fmla="*/ 51 h 231"/>
                                  <a:gd name="T4" fmla="*/ 105 w 130"/>
                                  <a:gd name="T5" fmla="*/ 103 h 231"/>
                                  <a:gd name="T6" fmla="*/ 127 w 130"/>
                                  <a:gd name="T7" fmla="*/ 140 h 231"/>
                                  <a:gd name="T8" fmla="*/ 130 w 130"/>
                                  <a:gd name="T9" fmla="*/ 174 h 231"/>
                                  <a:gd name="T10" fmla="*/ 114 w 130"/>
                                  <a:gd name="T11" fmla="*/ 214 h 231"/>
                                  <a:gd name="T12" fmla="*/ 93 w 130"/>
                                  <a:gd name="T13" fmla="*/ 231 h 231"/>
                                </a:gdLst>
                                <a:ahLst/>
                                <a:cxnLst>
                                  <a:cxn ang="0">
                                    <a:pos x="T0" y="T1"/>
                                  </a:cxn>
                                  <a:cxn ang="0">
                                    <a:pos x="T2" y="T3"/>
                                  </a:cxn>
                                  <a:cxn ang="0">
                                    <a:pos x="T4" y="T5"/>
                                  </a:cxn>
                                  <a:cxn ang="0">
                                    <a:pos x="T6" y="T7"/>
                                  </a:cxn>
                                  <a:cxn ang="0">
                                    <a:pos x="T8" y="T9"/>
                                  </a:cxn>
                                  <a:cxn ang="0">
                                    <a:pos x="T10" y="T11"/>
                                  </a:cxn>
                                  <a:cxn ang="0">
                                    <a:pos x="T12" y="T13"/>
                                  </a:cxn>
                                </a:cxnLst>
                                <a:rect l="0" t="0" r="r" b="b"/>
                                <a:pathLst>
                                  <a:path w="130" h="231">
                                    <a:moveTo>
                                      <a:pt x="0" y="0"/>
                                    </a:moveTo>
                                    <a:lnTo>
                                      <a:pt x="65" y="51"/>
                                    </a:lnTo>
                                    <a:lnTo>
                                      <a:pt x="105" y="103"/>
                                    </a:lnTo>
                                    <a:lnTo>
                                      <a:pt x="127" y="140"/>
                                    </a:lnTo>
                                    <a:lnTo>
                                      <a:pt x="130" y="174"/>
                                    </a:lnTo>
                                    <a:lnTo>
                                      <a:pt x="114" y="214"/>
                                    </a:lnTo>
                                    <a:lnTo>
                                      <a:pt x="93" y="231"/>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2" name="Line 132"/>
                            <wps:cNvCnPr>
                              <a:cxnSpLocks noChangeShapeType="1"/>
                            </wps:cNvCnPr>
                            <wps:spPr bwMode="auto">
                              <a:xfrm flipH="1" flipV="1">
                                <a:off x="808" y="859"/>
                                <a:ext cx="8" cy="7"/>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33" name="Line 133"/>
                            <wps:cNvCnPr>
                              <a:cxnSpLocks noChangeShapeType="1"/>
                            </wps:cNvCnPr>
                            <wps:spPr bwMode="auto">
                              <a:xfrm flipH="1" flipV="1">
                                <a:off x="797" y="844"/>
                                <a:ext cx="8" cy="12"/>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34" name="Line 134"/>
                            <wps:cNvCnPr>
                              <a:cxnSpLocks noChangeShapeType="1"/>
                            </wps:cNvCnPr>
                            <wps:spPr bwMode="auto">
                              <a:xfrm flipH="1" flipV="1">
                                <a:off x="794" y="828"/>
                                <a:ext cx="1" cy="1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35" name="Line 135"/>
                            <wps:cNvCnPr>
                              <a:cxnSpLocks noChangeShapeType="1"/>
                            </wps:cNvCnPr>
                            <wps:spPr bwMode="auto">
                              <a:xfrm flipH="1">
                                <a:off x="811" y="807"/>
                                <a:ext cx="9" cy="2"/>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36" name="Line 136"/>
                            <wps:cNvCnPr>
                              <a:cxnSpLocks noChangeShapeType="1"/>
                            </wps:cNvCnPr>
                            <wps:spPr bwMode="auto">
                              <a:xfrm flipH="1">
                                <a:off x="796" y="812"/>
                                <a:ext cx="11" cy="10"/>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137" name="Line 137"/>
                        <wps:cNvCnPr>
                          <a:cxnSpLocks noChangeShapeType="1"/>
                        </wps:cNvCnPr>
                        <wps:spPr bwMode="auto">
                          <a:xfrm>
                            <a:off x="6398" y="4775"/>
                            <a:ext cx="5" cy="17"/>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38" name="Line 138"/>
                        <wps:cNvCnPr>
                          <a:cxnSpLocks noChangeShapeType="1"/>
                        </wps:cNvCnPr>
                        <wps:spPr bwMode="auto">
                          <a:xfrm flipV="1">
                            <a:off x="6482" y="4718"/>
                            <a:ext cx="3" cy="12"/>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39" name="Freeform 139"/>
                        <wps:cNvSpPr>
                          <a:spLocks/>
                        </wps:cNvSpPr>
                        <wps:spPr bwMode="auto">
                          <a:xfrm>
                            <a:off x="6433" y="4911"/>
                            <a:ext cx="25" cy="59"/>
                          </a:xfrm>
                          <a:custGeom>
                            <a:avLst/>
                            <a:gdLst>
                              <a:gd name="T0" fmla="*/ 0 w 37"/>
                              <a:gd name="T1" fmla="*/ 76 h 76"/>
                              <a:gd name="T2" fmla="*/ 8 w 37"/>
                              <a:gd name="T3" fmla="*/ 66 h 76"/>
                              <a:gd name="T4" fmla="*/ 10 w 37"/>
                              <a:gd name="T5" fmla="*/ 59 h 76"/>
                              <a:gd name="T6" fmla="*/ 13 w 37"/>
                              <a:gd name="T7" fmla="*/ 47 h 76"/>
                              <a:gd name="T8" fmla="*/ 18 w 37"/>
                              <a:gd name="T9" fmla="*/ 37 h 76"/>
                              <a:gd name="T10" fmla="*/ 23 w 37"/>
                              <a:gd name="T11" fmla="*/ 30 h 76"/>
                              <a:gd name="T12" fmla="*/ 27 w 37"/>
                              <a:gd name="T13" fmla="*/ 23 h 76"/>
                              <a:gd name="T14" fmla="*/ 32 w 37"/>
                              <a:gd name="T15" fmla="*/ 16 h 76"/>
                              <a:gd name="T16" fmla="*/ 34 w 37"/>
                              <a:gd name="T17" fmla="*/ 9 h 76"/>
                              <a:gd name="T18" fmla="*/ 37 w 37"/>
                              <a:gd name="T19" fmla="*/ 0 h 76"/>
                              <a:gd name="T20" fmla="*/ 0 w 37"/>
                              <a:gd name="T21" fmla="*/ 76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37" h="76">
                                <a:moveTo>
                                  <a:pt x="0" y="76"/>
                                </a:moveTo>
                                <a:lnTo>
                                  <a:pt x="8" y="66"/>
                                </a:lnTo>
                                <a:lnTo>
                                  <a:pt x="10" y="59"/>
                                </a:lnTo>
                                <a:lnTo>
                                  <a:pt x="13" y="47"/>
                                </a:lnTo>
                                <a:lnTo>
                                  <a:pt x="18" y="37"/>
                                </a:lnTo>
                                <a:lnTo>
                                  <a:pt x="23" y="30"/>
                                </a:lnTo>
                                <a:lnTo>
                                  <a:pt x="27" y="23"/>
                                </a:lnTo>
                                <a:lnTo>
                                  <a:pt x="32" y="16"/>
                                </a:lnTo>
                                <a:lnTo>
                                  <a:pt x="34" y="9"/>
                                </a:lnTo>
                                <a:lnTo>
                                  <a:pt x="37" y="0"/>
                                </a:lnTo>
                                <a:lnTo>
                                  <a:pt x="0" y="76"/>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0" name="Freeform 140"/>
                        <wps:cNvSpPr>
                          <a:spLocks/>
                        </wps:cNvSpPr>
                        <wps:spPr bwMode="auto">
                          <a:xfrm>
                            <a:off x="6433" y="4911"/>
                            <a:ext cx="25" cy="59"/>
                          </a:xfrm>
                          <a:custGeom>
                            <a:avLst/>
                            <a:gdLst>
                              <a:gd name="T0" fmla="*/ 0 w 37"/>
                              <a:gd name="T1" fmla="*/ 76 h 76"/>
                              <a:gd name="T2" fmla="*/ 8 w 37"/>
                              <a:gd name="T3" fmla="*/ 66 h 76"/>
                              <a:gd name="T4" fmla="*/ 10 w 37"/>
                              <a:gd name="T5" fmla="*/ 59 h 76"/>
                              <a:gd name="T6" fmla="*/ 13 w 37"/>
                              <a:gd name="T7" fmla="*/ 47 h 76"/>
                              <a:gd name="T8" fmla="*/ 18 w 37"/>
                              <a:gd name="T9" fmla="*/ 37 h 76"/>
                              <a:gd name="T10" fmla="*/ 23 w 37"/>
                              <a:gd name="T11" fmla="*/ 30 h 76"/>
                              <a:gd name="T12" fmla="*/ 27 w 37"/>
                              <a:gd name="T13" fmla="*/ 23 h 76"/>
                              <a:gd name="T14" fmla="*/ 32 w 37"/>
                              <a:gd name="T15" fmla="*/ 16 h 76"/>
                              <a:gd name="T16" fmla="*/ 34 w 37"/>
                              <a:gd name="T17" fmla="*/ 9 h 76"/>
                              <a:gd name="T18" fmla="*/ 37 w 37"/>
                              <a:gd name="T19" fmla="*/ 0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37" h="76">
                                <a:moveTo>
                                  <a:pt x="0" y="76"/>
                                </a:moveTo>
                                <a:lnTo>
                                  <a:pt x="8" y="66"/>
                                </a:lnTo>
                                <a:lnTo>
                                  <a:pt x="10" y="59"/>
                                </a:lnTo>
                                <a:lnTo>
                                  <a:pt x="13" y="47"/>
                                </a:lnTo>
                                <a:lnTo>
                                  <a:pt x="18" y="37"/>
                                </a:lnTo>
                                <a:lnTo>
                                  <a:pt x="23" y="30"/>
                                </a:lnTo>
                                <a:lnTo>
                                  <a:pt x="27" y="23"/>
                                </a:lnTo>
                                <a:lnTo>
                                  <a:pt x="32" y="16"/>
                                </a:lnTo>
                                <a:lnTo>
                                  <a:pt x="34" y="9"/>
                                </a:lnTo>
                                <a:lnTo>
                                  <a:pt x="37" y="0"/>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 name="Line 141"/>
                        <wps:cNvCnPr>
                          <a:cxnSpLocks noChangeShapeType="1"/>
                        </wps:cNvCnPr>
                        <wps:spPr bwMode="auto">
                          <a:xfrm flipV="1">
                            <a:off x="5828" y="3964"/>
                            <a:ext cx="3" cy="269"/>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42" name="Line 142"/>
                        <wps:cNvCnPr>
                          <a:cxnSpLocks noChangeShapeType="1"/>
                        </wps:cNvCnPr>
                        <wps:spPr bwMode="auto">
                          <a:xfrm>
                            <a:off x="5886" y="3967"/>
                            <a:ext cx="7" cy="26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43" name="Line 143"/>
                        <wps:cNvCnPr>
                          <a:cxnSpLocks noChangeShapeType="1"/>
                        </wps:cNvCnPr>
                        <wps:spPr bwMode="auto">
                          <a:xfrm flipH="1">
                            <a:off x="6813" y="3967"/>
                            <a:ext cx="13" cy="269"/>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44" name="Freeform 144"/>
                        <wps:cNvSpPr>
                          <a:spLocks noEditPoints="1"/>
                        </wps:cNvSpPr>
                        <wps:spPr bwMode="auto">
                          <a:xfrm>
                            <a:off x="5961" y="4024"/>
                            <a:ext cx="66" cy="76"/>
                          </a:xfrm>
                          <a:custGeom>
                            <a:avLst/>
                            <a:gdLst>
                              <a:gd name="T0" fmla="*/ 90 w 90"/>
                              <a:gd name="T1" fmla="*/ 104 h 104"/>
                              <a:gd name="T2" fmla="*/ 70 w 90"/>
                              <a:gd name="T3" fmla="*/ 104 h 104"/>
                              <a:gd name="T4" fmla="*/ 63 w 90"/>
                              <a:gd name="T5" fmla="*/ 80 h 104"/>
                              <a:gd name="T6" fmla="*/ 27 w 90"/>
                              <a:gd name="T7" fmla="*/ 80 h 104"/>
                              <a:gd name="T8" fmla="*/ 19 w 90"/>
                              <a:gd name="T9" fmla="*/ 104 h 104"/>
                              <a:gd name="T10" fmla="*/ 0 w 90"/>
                              <a:gd name="T11" fmla="*/ 104 h 104"/>
                              <a:gd name="T12" fmla="*/ 35 w 90"/>
                              <a:gd name="T13" fmla="*/ 0 h 104"/>
                              <a:gd name="T14" fmla="*/ 54 w 90"/>
                              <a:gd name="T15" fmla="*/ 0 h 104"/>
                              <a:gd name="T16" fmla="*/ 90 w 90"/>
                              <a:gd name="T17" fmla="*/ 104 h 104"/>
                              <a:gd name="T18" fmla="*/ 56 w 90"/>
                              <a:gd name="T19" fmla="*/ 63 h 104"/>
                              <a:gd name="T20" fmla="*/ 44 w 90"/>
                              <a:gd name="T21" fmla="*/ 25 h 104"/>
                              <a:gd name="T22" fmla="*/ 32 w 90"/>
                              <a:gd name="T23" fmla="*/ 63 h 104"/>
                              <a:gd name="T24" fmla="*/ 56 w 90"/>
                              <a:gd name="T25" fmla="*/ 63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0" h="104">
                                <a:moveTo>
                                  <a:pt x="90" y="104"/>
                                </a:moveTo>
                                <a:lnTo>
                                  <a:pt x="70" y="104"/>
                                </a:lnTo>
                                <a:lnTo>
                                  <a:pt x="63" y="80"/>
                                </a:lnTo>
                                <a:lnTo>
                                  <a:pt x="27" y="80"/>
                                </a:lnTo>
                                <a:lnTo>
                                  <a:pt x="19" y="104"/>
                                </a:lnTo>
                                <a:lnTo>
                                  <a:pt x="0" y="104"/>
                                </a:lnTo>
                                <a:lnTo>
                                  <a:pt x="35" y="0"/>
                                </a:lnTo>
                                <a:lnTo>
                                  <a:pt x="54" y="0"/>
                                </a:lnTo>
                                <a:lnTo>
                                  <a:pt x="90" y="104"/>
                                </a:lnTo>
                                <a:close/>
                                <a:moveTo>
                                  <a:pt x="56" y="63"/>
                                </a:moveTo>
                                <a:lnTo>
                                  <a:pt x="44" y="25"/>
                                </a:lnTo>
                                <a:lnTo>
                                  <a:pt x="32" y="63"/>
                                </a:lnTo>
                                <a:lnTo>
                                  <a:pt x="56" y="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5" name="Freeform 145"/>
                        <wps:cNvSpPr>
                          <a:spLocks/>
                        </wps:cNvSpPr>
                        <wps:spPr bwMode="auto">
                          <a:xfrm>
                            <a:off x="6035" y="4024"/>
                            <a:ext cx="44" cy="76"/>
                          </a:xfrm>
                          <a:custGeom>
                            <a:avLst/>
                            <a:gdLst>
                              <a:gd name="T0" fmla="*/ 0 w 62"/>
                              <a:gd name="T1" fmla="*/ 103 h 103"/>
                              <a:gd name="T2" fmla="*/ 0 w 62"/>
                              <a:gd name="T3" fmla="*/ 0 h 103"/>
                              <a:gd name="T4" fmla="*/ 18 w 62"/>
                              <a:gd name="T5" fmla="*/ 0 h 103"/>
                              <a:gd name="T6" fmla="*/ 18 w 62"/>
                              <a:gd name="T7" fmla="*/ 86 h 103"/>
                              <a:gd name="T8" fmla="*/ 62 w 62"/>
                              <a:gd name="T9" fmla="*/ 86 h 103"/>
                              <a:gd name="T10" fmla="*/ 62 w 62"/>
                              <a:gd name="T11" fmla="*/ 103 h 103"/>
                              <a:gd name="T12" fmla="*/ 0 w 62"/>
                              <a:gd name="T13" fmla="*/ 103 h 103"/>
                            </a:gdLst>
                            <a:ahLst/>
                            <a:cxnLst>
                              <a:cxn ang="0">
                                <a:pos x="T0" y="T1"/>
                              </a:cxn>
                              <a:cxn ang="0">
                                <a:pos x="T2" y="T3"/>
                              </a:cxn>
                              <a:cxn ang="0">
                                <a:pos x="T4" y="T5"/>
                              </a:cxn>
                              <a:cxn ang="0">
                                <a:pos x="T6" y="T7"/>
                              </a:cxn>
                              <a:cxn ang="0">
                                <a:pos x="T8" y="T9"/>
                              </a:cxn>
                              <a:cxn ang="0">
                                <a:pos x="T10" y="T11"/>
                              </a:cxn>
                              <a:cxn ang="0">
                                <a:pos x="T12" y="T13"/>
                              </a:cxn>
                            </a:cxnLst>
                            <a:rect l="0" t="0" r="r" b="b"/>
                            <a:pathLst>
                              <a:path w="62" h="103">
                                <a:moveTo>
                                  <a:pt x="0" y="103"/>
                                </a:moveTo>
                                <a:lnTo>
                                  <a:pt x="0" y="0"/>
                                </a:lnTo>
                                <a:lnTo>
                                  <a:pt x="18" y="0"/>
                                </a:lnTo>
                                <a:lnTo>
                                  <a:pt x="18" y="86"/>
                                </a:lnTo>
                                <a:lnTo>
                                  <a:pt x="62" y="86"/>
                                </a:lnTo>
                                <a:lnTo>
                                  <a:pt x="62" y="103"/>
                                </a:lnTo>
                                <a:lnTo>
                                  <a:pt x="0"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6" name="Freeform 146"/>
                        <wps:cNvSpPr>
                          <a:spLocks/>
                        </wps:cNvSpPr>
                        <wps:spPr bwMode="auto">
                          <a:xfrm>
                            <a:off x="6089" y="4024"/>
                            <a:ext cx="52" cy="76"/>
                          </a:xfrm>
                          <a:custGeom>
                            <a:avLst/>
                            <a:gdLst>
                              <a:gd name="T0" fmla="*/ 0 w 68"/>
                              <a:gd name="T1" fmla="*/ 104 h 104"/>
                              <a:gd name="T2" fmla="*/ 0 w 68"/>
                              <a:gd name="T3" fmla="*/ 0 h 104"/>
                              <a:gd name="T4" fmla="*/ 67 w 68"/>
                              <a:gd name="T5" fmla="*/ 0 h 104"/>
                              <a:gd name="T6" fmla="*/ 67 w 68"/>
                              <a:gd name="T7" fmla="*/ 18 h 104"/>
                              <a:gd name="T8" fmla="*/ 17 w 68"/>
                              <a:gd name="T9" fmla="*/ 18 h 104"/>
                              <a:gd name="T10" fmla="*/ 17 w 68"/>
                              <a:gd name="T11" fmla="*/ 40 h 104"/>
                              <a:gd name="T12" fmla="*/ 63 w 68"/>
                              <a:gd name="T13" fmla="*/ 40 h 104"/>
                              <a:gd name="T14" fmla="*/ 63 w 68"/>
                              <a:gd name="T15" fmla="*/ 58 h 104"/>
                              <a:gd name="T16" fmla="*/ 17 w 68"/>
                              <a:gd name="T17" fmla="*/ 58 h 104"/>
                              <a:gd name="T18" fmla="*/ 17 w 68"/>
                              <a:gd name="T19" fmla="*/ 87 h 104"/>
                              <a:gd name="T20" fmla="*/ 68 w 68"/>
                              <a:gd name="T21" fmla="*/ 87 h 104"/>
                              <a:gd name="T22" fmla="*/ 68 w 68"/>
                              <a:gd name="T23" fmla="*/ 104 h 104"/>
                              <a:gd name="T24" fmla="*/ 0 w 68"/>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104">
                                <a:moveTo>
                                  <a:pt x="0" y="104"/>
                                </a:moveTo>
                                <a:lnTo>
                                  <a:pt x="0" y="0"/>
                                </a:lnTo>
                                <a:lnTo>
                                  <a:pt x="67" y="0"/>
                                </a:lnTo>
                                <a:lnTo>
                                  <a:pt x="67" y="18"/>
                                </a:lnTo>
                                <a:lnTo>
                                  <a:pt x="17" y="18"/>
                                </a:lnTo>
                                <a:lnTo>
                                  <a:pt x="17" y="40"/>
                                </a:lnTo>
                                <a:lnTo>
                                  <a:pt x="63" y="40"/>
                                </a:lnTo>
                                <a:lnTo>
                                  <a:pt x="63" y="58"/>
                                </a:lnTo>
                                <a:lnTo>
                                  <a:pt x="17" y="58"/>
                                </a:lnTo>
                                <a:lnTo>
                                  <a:pt x="17" y="87"/>
                                </a:lnTo>
                                <a:lnTo>
                                  <a:pt x="68" y="87"/>
                                </a:lnTo>
                                <a:lnTo>
                                  <a:pt x="68"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7" name="Freeform 147"/>
                        <wps:cNvSpPr>
                          <a:spLocks noEditPoints="1"/>
                        </wps:cNvSpPr>
                        <wps:spPr bwMode="auto">
                          <a:xfrm>
                            <a:off x="6149" y="4024"/>
                            <a:ext cx="64" cy="76"/>
                          </a:xfrm>
                          <a:custGeom>
                            <a:avLst/>
                            <a:gdLst>
                              <a:gd name="T0" fmla="*/ 0 w 80"/>
                              <a:gd name="T1" fmla="*/ 104 h 104"/>
                              <a:gd name="T2" fmla="*/ 0 w 80"/>
                              <a:gd name="T3" fmla="*/ 0 h 104"/>
                              <a:gd name="T4" fmla="*/ 38 w 80"/>
                              <a:gd name="T5" fmla="*/ 0 h 104"/>
                              <a:gd name="T6" fmla="*/ 51 w 80"/>
                              <a:gd name="T7" fmla="*/ 1 h 104"/>
                              <a:gd name="T8" fmla="*/ 59 w 80"/>
                              <a:gd name="T9" fmla="*/ 3 h 104"/>
                              <a:gd name="T10" fmla="*/ 65 w 80"/>
                              <a:gd name="T11" fmla="*/ 7 h 104"/>
                              <a:gd name="T12" fmla="*/ 69 w 80"/>
                              <a:gd name="T13" fmla="*/ 13 h 104"/>
                              <a:gd name="T14" fmla="*/ 72 w 80"/>
                              <a:gd name="T15" fmla="*/ 21 h 104"/>
                              <a:gd name="T16" fmla="*/ 73 w 80"/>
                              <a:gd name="T17" fmla="*/ 29 h 104"/>
                              <a:gd name="T18" fmla="*/ 73 w 80"/>
                              <a:gd name="T19" fmla="*/ 35 h 104"/>
                              <a:gd name="T20" fmla="*/ 72 w 80"/>
                              <a:gd name="T21" fmla="*/ 40 h 104"/>
                              <a:gd name="T22" fmla="*/ 70 w 80"/>
                              <a:gd name="T23" fmla="*/ 44 h 104"/>
                              <a:gd name="T24" fmla="*/ 68 w 80"/>
                              <a:gd name="T25" fmla="*/ 49 h 104"/>
                              <a:gd name="T26" fmla="*/ 64 w 80"/>
                              <a:gd name="T27" fmla="*/ 52 h 104"/>
                              <a:gd name="T28" fmla="*/ 60 w 80"/>
                              <a:gd name="T29" fmla="*/ 55 h 104"/>
                              <a:gd name="T30" fmla="*/ 56 w 80"/>
                              <a:gd name="T31" fmla="*/ 57 h 104"/>
                              <a:gd name="T32" fmla="*/ 50 w 80"/>
                              <a:gd name="T33" fmla="*/ 58 h 104"/>
                              <a:gd name="T34" fmla="*/ 55 w 80"/>
                              <a:gd name="T35" fmla="*/ 62 h 104"/>
                              <a:gd name="T36" fmla="*/ 60 w 80"/>
                              <a:gd name="T37" fmla="*/ 67 h 104"/>
                              <a:gd name="T38" fmla="*/ 64 w 80"/>
                              <a:gd name="T39" fmla="*/ 73 h 104"/>
                              <a:gd name="T40" fmla="*/ 70 w 80"/>
                              <a:gd name="T41" fmla="*/ 84 h 104"/>
                              <a:gd name="T42" fmla="*/ 80 w 80"/>
                              <a:gd name="T43" fmla="*/ 104 h 104"/>
                              <a:gd name="T44" fmla="*/ 59 w 80"/>
                              <a:gd name="T45" fmla="*/ 104 h 104"/>
                              <a:gd name="T46" fmla="*/ 46 w 80"/>
                              <a:gd name="T47" fmla="*/ 81 h 104"/>
                              <a:gd name="T48" fmla="*/ 36 w 80"/>
                              <a:gd name="T49" fmla="*/ 66 h 104"/>
                              <a:gd name="T50" fmla="*/ 34 w 80"/>
                              <a:gd name="T51" fmla="*/ 64 h 104"/>
                              <a:gd name="T52" fmla="*/ 31 w 80"/>
                              <a:gd name="T53" fmla="*/ 62 h 104"/>
                              <a:gd name="T54" fmla="*/ 27 w 80"/>
                              <a:gd name="T55" fmla="*/ 61 h 104"/>
                              <a:gd name="T56" fmla="*/ 22 w 80"/>
                              <a:gd name="T57" fmla="*/ 61 h 104"/>
                              <a:gd name="T58" fmla="*/ 19 w 80"/>
                              <a:gd name="T59" fmla="*/ 61 h 104"/>
                              <a:gd name="T60" fmla="*/ 19 w 80"/>
                              <a:gd name="T61" fmla="*/ 104 h 104"/>
                              <a:gd name="T62" fmla="*/ 0 w 80"/>
                              <a:gd name="T63" fmla="*/ 104 h 104"/>
                              <a:gd name="T64" fmla="*/ 19 w 80"/>
                              <a:gd name="T65" fmla="*/ 44 h 104"/>
                              <a:gd name="T66" fmla="*/ 32 w 80"/>
                              <a:gd name="T67" fmla="*/ 44 h 104"/>
                              <a:gd name="T68" fmla="*/ 42 w 80"/>
                              <a:gd name="T69" fmla="*/ 43 h 104"/>
                              <a:gd name="T70" fmla="*/ 47 w 80"/>
                              <a:gd name="T71" fmla="*/ 42 h 104"/>
                              <a:gd name="T72" fmla="*/ 51 w 80"/>
                              <a:gd name="T73" fmla="*/ 41 h 104"/>
                              <a:gd name="T74" fmla="*/ 53 w 80"/>
                              <a:gd name="T75" fmla="*/ 38 h 104"/>
                              <a:gd name="T76" fmla="*/ 55 w 80"/>
                              <a:gd name="T77" fmla="*/ 35 h 104"/>
                              <a:gd name="T78" fmla="*/ 55 w 80"/>
                              <a:gd name="T79" fmla="*/ 31 h 104"/>
                              <a:gd name="T80" fmla="*/ 54 w 80"/>
                              <a:gd name="T81" fmla="*/ 26 h 104"/>
                              <a:gd name="T82" fmla="*/ 53 w 80"/>
                              <a:gd name="T83" fmla="*/ 22 h 104"/>
                              <a:gd name="T84" fmla="*/ 50 w 80"/>
                              <a:gd name="T85" fmla="*/ 20 h 104"/>
                              <a:gd name="T86" fmla="*/ 45 w 80"/>
                              <a:gd name="T87" fmla="*/ 18 h 104"/>
                              <a:gd name="T88" fmla="*/ 32 w 80"/>
                              <a:gd name="T89" fmla="*/ 18 h 104"/>
                              <a:gd name="T90" fmla="*/ 19 w 80"/>
                              <a:gd name="T91" fmla="*/ 18 h 104"/>
                              <a:gd name="T92" fmla="*/ 19 w 80"/>
                              <a:gd name="T93" fmla="*/ 4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80" h="104">
                                <a:moveTo>
                                  <a:pt x="0" y="104"/>
                                </a:moveTo>
                                <a:lnTo>
                                  <a:pt x="0" y="0"/>
                                </a:lnTo>
                                <a:lnTo>
                                  <a:pt x="38" y="0"/>
                                </a:lnTo>
                                <a:lnTo>
                                  <a:pt x="51" y="1"/>
                                </a:lnTo>
                                <a:lnTo>
                                  <a:pt x="59" y="3"/>
                                </a:lnTo>
                                <a:lnTo>
                                  <a:pt x="65" y="7"/>
                                </a:lnTo>
                                <a:lnTo>
                                  <a:pt x="69" y="13"/>
                                </a:lnTo>
                                <a:lnTo>
                                  <a:pt x="72" y="21"/>
                                </a:lnTo>
                                <a:lnTo>
                                  <a:pt x="73" y="29"/>
                                </a:lnTo>
                                <a:lnTo>
                                  <a:pt x="73" y="35"/>
                                </a:lnTo>
                                <a:lnTo>
                                  <a:pt x="72" y="40"/>
                                </a:lnTo>
                                <a:lnTo>
                                  <a:pt x="70" y="44"/>
                                </a:lnTo>
                                <a:lnTo>
                                  <a:pt x="68" y="49"/>
                                </a:lnTo>
                                <a:lnTo>
                                  <a:pt x="64" y="52"/>
                                </a:lnTo>
                                <a:lnTo>
                                  <a:pt x="60" y="55"/>
                                </a:lnTo>
                                <a:lnTo>
                                  <a:pt x="56" y="57"/>
                                </a:lnTo>
                                <a:lnTo>
                                  <a:pt x="50" y="58"/>
                                </a:lnTo>
                                <a:lnTo>
                                  <a:pt x="55" y="62"/>
                                </a:lnTo>
                                <a:lnTo>
                                  <a:pt x="60" y="67"/>
                                </a:lnTo>
                                <a:lnTo>
                                  <a:pt x="64" y="73"/>
                                </a:lnTo>
                                <a:lnTo>
                                  <a:pt x="70" y="84"/>
                                </a:lnTo>
                                <a:lnTo>
                                  <a:pt x="80" y="104"/>
                                </a:lnTo>
                                <a:lnTo>
                                  <a:pt x="59" y="104"/>
                                </a:lnTo>
                                <a:lnTo>
                                  <a:pt x="46" y="81"/>
                                </a:lnTo>
                                <a:lnTo>
                                  <a:pt x="36" y="66"/>
                                </a:lnTo>
                                <a:lnTo>
                                  <a:pt x="34" y="64"/>
                                </a:lnTo>
                                <a:lnTo>
                                  <a:pt x="31" y="62"/>
                                </a:lnTo>
                                <a:lnTo>
                                  <a:pt x="27" y="61"/>
                                </a:lnTo>
                                <a:lnTo>
                                  <a:pt x="22" y="61"/>
                                </a:lnTo>
                                <a:lnTo>
                                  <a:pt x="19" y="61"/>
                                </a:lnTo>
                                <a:lnTo>
                                  <a:pt x="19" y="104"/>
                                </a:lnTo>
                                <a:lnTo>
                                  <a:pt x="0" y="104"/>
                                </a:lnTo>
                                <a:close/>
                                <a:moveTo>
                                  <a:pt x="19" y="44"/>
                                </a:moveTo>
                                <a:lnTo>
                                  <a:pt x="32" y="44"/>
                                </a:lnTo>
                                <a:lnTo>
                                  <a:pt x="42" y="43"/>
                                </a:lnTo>
                                <a:lnTo>
                                  <a:pt x="47" y="42"/>
                                </a:lnTo>
                                <a:lnTo>
                                  <a:pt x="51" y="41"/>
                                </a:lnTo>
                                <a:lnTo>
                                  <a:pt x="53" y="38"/>
                                </a:lnTo>
                                <a:lnTo>
                                  <a:pt x="55" y="35"/>
                                </a:lnTo>
                                <a:lnTo>
                                  <a:pt x="55" y="31"/>
                                </a:lnTo>
                                <a:lnTo>
                                  <a:pt x="54" y="26"/>
                                </a:lnTo>
                                <a:lnTo>
                                  <a:pt x="53" y="22"/>
                                </a:lnTo>
                                <a:lnTo>
                                  <a:pt x="50" y="20"/>
                                </a:lnTo>
                                <a:lnTo>
                                  <a:pt x="45" y="18"/>
                                </a:lnTo>
                                <a:lnTo>
                                  <a:pt x="32" y="18"/>
                                </a:lnTo>
                                <a:lnTo>
                                  <a:pt x="19" y="18"/>
                                </a:lnTo>
                                <a:lnTo>
                                  <a:pt x="19" y="4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8" name="Freeform 148"/>
                        <wps:cNvSpPr>
                          <a:spLocks/>
                        </wps:cNvSpPr>
                        <wps:spPr bwMode="auto">
                          <a:xfrm>
                            <a:off x="6217" y="4024"/>
                            <a:ext cx="53" cy="76"/>
                          </a:xfrm>
                          <a:custGeom>
                            <a:avLst/>
                            <a:gdLst>
                              <a:gd name="T0" fmla="*/ 0 w 68"/>
                              <a:gd name="T1" fmla="*/ 104 h 104"/>
                              <a:gd name="T2" fmla="*/ 0 w 68"/>
                              <a:gd name="T3" fmla="*/ 0 h 104"/>
                              <a:gd name="T4" fmla="*/ 66 w 68"/>
                              <a:gd name="T5" fmla="*/ 0 h 104"/>
                              <a:gd name="T6" fmla="*/ 66 w 68"/>
                              <a:gd name="T7" fmla="*/ 18 h 104"/>
                              <a:gd name="T8" fmla="*/ 17 w 68"/>
                              <a:gd name="T9" fmla="*/ 18 h 104"/>
                              <a:gd name="T10" fmla="*/ 17 w 68"/>
                              <a:gd name="T11" fmla="*/ 40 h 104"/>
                              <a:gd name="T12" fmla="*/ 62 w 68"/>
                              <a:gd name="T13" fmla="*/ 40 h 104"/>
                              <a:gd name="T14" fmla="*/ 62 w 68"/>
                              <a:gd name="T15" fmla="*/ 58 h 104"/>
                              <a:gd name="T16" fmla="*/ 17 w 68"/>
                              <a:gd name="T17" fmla="*/ 58 h 104"/>
                              <a:gd name="T18" fmla="*/ 17 w 68"/>
                              <a:gd name="T19" fmla="*/ 87 h 104"/>
                              <a:gd name="T20" fmla="*/ 68 w 68"/>
                              <a:gd name="T21" fmla="*/ 87 h 104"/>
                              <a:gd name="T22" fmla="*/ 68 w 68"/>
                              <a:gd name="T23" fmla="*/ 104 h 104"/>
                              <a:gd name="T24" fmla="*/ 0 w 68"/>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104">
                                <a:moveTo>
                                  <a:pt x="0" y="104"/>
                                </a:moveTo>
                                <a:lnTo>
                                  <a:pt x="0" y="0"/>
                                </a:lnTo>
                                <a:lnTo>
                                  <a:pt x="66" y="0"/>
                                </a:lnTo>
                                <a:lnTo>
                                  <a:pt x="66" y="18"/>
                                </a:lnTo>
                                <a:lnTo>
                                  <a:pt x="17" y="18"/>
                                </a:lnTo>
                                <a:lnTo>
                                  <a:pt x="17" y="40"/>
                                </a:lnTo>
                                <a:lnTo>
                                  <a:pt x="62" y="40"/>
                                </a:lnTo>
                                <a:lnTo>
                                  <a:pt x="62" y="58"/>
                                </a:lnTo>
                                <a:lnTo>
                                  <a:pt x="17" y="58"/>
                                </a:lnTo>
                                <a:lnTo>
                                  <a:pt x="17" y="87"/>
                                </a:lnTo>
                                <a:lnTo>
                                  <a:pt x="68" y="87"/>
                                </a:lnTo>
                                <a:lnTo>
                                  <a:pt x="68"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9" name="Freeform 149"/>
                        <wps:cNvSpPr>
                          <a:spLocks/>
                        </wps:cNvSpPr>
                        <wps:spPr bwMode="auto">
                          <a:xfrm>
                            <a:off x="6304" y="4024"/>
                            <a:ext cx="45" cy="76"/>
                          </a:xfrm>
                          <a:custGeom>
                            <a:avLst/>
                            <a:gdLst>
                              <a:gd name="T0" fmla="*/ 0 w 61"/>
                              <a:gd name="T1" fmla="*/ 104 h 104"/>
                              <a:gd name="T2" fmla="*/ 0 w 61"/>
                              <a:gd name="T3" fmla="*/ 0 h 104"/>
                              <a:gd name="T4" fmla="*/ 61 w 61"/>
                              <a:gd name="T5" fmla="*/ 0 h 104"/>
                              <a:gd name="T6" fmla="*/ 61 w 61"/>
                              <a:gd name="T7" fmla="*/ 18 h 104"/>
                              <a:gd name="T8" fmla="*/ 17 w 61"/>
                              <a:gd name="T9" fmla="*/ 18 h 104"/>
                              <a:gd name="T10" fmla="*/ 17 w 61"/>
                              <a:gd name="T11" fmla="*/ 42 h 104"/>
                              <a:gd name="T12" fmla="*/ 56 w 61"/>
                              <a:gd name="T13" fmla="*/ 42 h 104"/>
                              <a:gd name="T14" fmla="*/ 56 w 61"/>
                              <a:gd name="T15" fmla="*/ 60 h 104"/>
                              <a:gd name="T16" fmla="*/ 17 w 61"/>
                              <a:gd name="T17" fmla="*/ 60 h 104"/>
                              <a:gd name="T18" fmla="*/ 17 w 61"/>
                              <a:gd name="T19" fmla="*/ 104 h 104"/>
                              <a:gd name="T20" fmla="*/ 0 w 61"/>
                              <a:gd name="T21"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61" h="104">
                                <a:moveTo>
                                  <a:pt x="0" y="104"/>
                                </a:moveTo>
                                <a:lnTo>
                                  <a:pt x="0" y="0"/>
                                </a:lnTo>
                                <a:lnTo>
                                  <a:pt x="61" y="0"/>
                                </a:lnTo>
                                <a:lnTo>
                                  <a:pt x="61" y="18"/>
                                </a:lnTo>
                                <a:lnTo>
                                  <a:pt x="17" y="18"/>
                                </a:lnTo>
                                <a:lnTo>
                                  <a:pt x="17" y="42"/>
                                </a:lnTo>
                                <a:lnTo>
                                  <a:pt x="56" y="42"/>
                                </a:lnTo>
                                <a:lnTo>
                                  <a:pt x="56" y="60"/>
                                </a:lnTo>
                                <a:lnTo>
                                  <a:pt x="17" y="60"/>
                                </a:lnTo>
                                <a:lnTo>
                                  <a:pt x="17"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0" name="Freeform 150"/>
                        <wps:cNvSpPr>
                          <a:spLocks/>
                        </wps:cNvSpPr>
                        <wps:spPr bwMode="auto">
                          <a:xfrm>
                            <a:off x="6361" y="4024"/>
                            <a:ext cx="43" cy="76"/>
                          </a:xfrm>
                          <a:custGeom>
                            <a:avLst/>
                            <a:gdLst>
                              <a:gd name="T0" fmla="*/ 0 w 64"/>
                              <a:gd name="T1" fmla="*/ 103 h 103"/>
                              <a:gd name="T2" fmla="*/ 0 w 64"/>
                              <a:gd name="T3" fmla="*/ 0 h 103"/>
                              <a:gd name="T4" fmla="*/ 19 w 64"/>
                              <a:gd name="T5" fmla="*/ 0 h 103"/>
                              <a:gd name="T6" fmla="*/ 19 w 64"/>
                              <a:gd name="T7" fmla="*/ 86 h 103"/>
                              <a:gd name="T8" fmla="*/ 64 w 64"/>
                              <a:gd name="T9" fmla="*/ 86 h 103"/>
                              <a:gd name="T10" fmla="*/ 64 w 64"/>
                              <a:gd name="T11" fmla="*/ 103 h 103"/>
                              <a:gd name="T12" fmla="*/ 0 w 64"/>
                              <a:gd name="T13" fmla="*/ 103 h 103"/>
                            </a:gdLst>
                            <a:ahLst/>
                            <a:cxnLst>
                              <a:cxn ang="0">
                                <a:pos x="T0" y="T1"/>
                              </a:cxn>
                              <a:cxn ang="0">
                                <a:pos x="T2" y="T3"/>
                              </a:cxn>
                              <a:cxn ang="0">
                                <a:pos x="T4" y="T5"/>
                              </a:cxn>
                              <a:cxn ang="0">
                                <a:pos x="T6" y="T7"/>
                              </a:cxn>
                              <a:cxn ang="0">
                                <a:pos x="T8" y="T9"/>
                              </a:cxn>
                              <a:cxn ang="0">
                                <a:pos x="T10" y="T11"/>
                              </a:cxn>
                              <a:cxn ang="0">
                                <a:pos x="T12" y="T13"/>
                              </a:cxn>
                            </a:cxnLst>
                            <a:rect l="0" t="0" r="r" b="b"/>
                            <a:pathLst>
                              <a:path w="64" h="103">
                                <a:moveTo>
                                  <a:pt x="0" y="103"/>
                                </a:moveTo>
                                <a:lnTo>
                                  <a:pt x="0" y="0"/>
                                </a:lnTo>
                                <a:lnTo>
                                  <a:pt x="19" y="0"/>
                                </a:lnTo>
                                <a:lnTo>
                                  <a:pt x="19" y="86"/>
                                </a:lnTo>
                                <a:lnTo>
                                  <a:pt x="64" y="86"/>
                                </a:lnTo>
                                <a:lnTo>
                                  <a:pt x="64" y="103"/>
                                </a:lnTo>
                                <a:lnTo>
                                  <a:pt x="0"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1" name="Freeform 151"/>
                        <wps:cNvSpPr>
                          <a:spLocks noEditPoints="1"/>
                        </wps:cNvSpPr>
                        <wps:spPr bwMode="auto">
                          <a:xfrm>
                            <a:off x="6411" y="4024"/>
                            <a:ext cx="66" cy="76"/>
                          </a:xfrm>
                          <a:custGeom>
                            <a:avLst/>
                            <a:gdLst>
                              <a:gd name="T0" fmla="*/ 91 w 91"/>
                              <a:gd name="T1" fmla="*/ 104 h 104"/>
                              <a:gd name="T2" fmla="*/ 70 w 91"/>
                              <a:gd name="T3" fmla="*/ 104 h 104"/>
                              <a:gd name="T4" fmla="*/ 63 w 91"/>
                              <a:gd name="T5" fmla="*/ 80 h 104"/>
                              <a:gd name="T6" fmla="*/ 27 w 91"/>
                              <a:gd name="T7" fmla="*/ 80 h 104"/>
                              <a:gd name="T8" fmla="*/ 20 w 91"/>
                              <a:gd name="T9" fmla="*/ 104 h 104"/>
                              <a:gd name="T10" fmla="*/ 0 w 91"/>
                              <a:gd name="T11" fmla="*/ 104 h 104"/>
                              <a:gd name="T12" fmla="*/ 35 w 91"/>
                              <a:gd name="T13" fmla="*/ 0 h 104"/>
                              <a:gd name="T14" fmla="*/ 55 w 91"/>
                              <a:gd name="T15" fmla="*/ 0 h 104"/>
                              <a:gd name="T16" fmla="*/ 91 w 91"/>
                              <a:gd name="T17" fmla="*/ 104 h 104"/>
                              <a:gd name="T18" fmla="*/ 57 w 91"/>
                              <a:gd name="T19" fmla="*/ 63 h 104"/>
                              <a:gd name="T20" fmla="*/ 44 w 91"/>
                              <a:gd name="T21" fmla="*/ 25 h 104"/>
                              <a:gd name="T22" fmla="*/ 32 w 91"/>
                              <a:gd name="T23" fmla="*/ 63 h 104"/>
                              <a:gd name="T24" fmla="*/ 57 w 91"/>
                              <a:gd name="T25" fmla="*/ 63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1" h="104">
                                <a:moveTo>
                                  <a:pt x="91" y="104"/>
                                </a:moveTo>
                                <a:lnTo>
                                  <a:pt x="70" y="104"/>
                                </a:lnTo>
                                <a:lnTo>
                                  <a:pt x="63" y="80"/>
                                </a:lnTo>
                                <a:lnTo>
                                  <a:pt x="27" y="80"/>
                                </a:lnTo>
                                <a:lnTo>
                                  <a:pt x="20" y="104"/>
                                </a:lnTo>
                                <a:lnTo>
                                  <a:pt x="0" y="104"/>
                                </a:lnTo>
                                <a:lnTo>
                                  <a:pt x="35" y="0"/>
                                </a:lnTo>
                                <a:lnTo>
                                  <a:pt x="55" y="0"/>
                                </a:lnTo>
                                <a:lnTo>
                                  <a:pt x="91" y="104"/>
                                </a:lnTo>
                                <a:close/>
                                <a:moveTo>
                                  <a:pt x="57" y="63"/>
                                </a:moveTo>
                                <a:lnTo>
                                  <a:pt x="44" y="25"/>
                                </a:lnTo>
                                <a:lnTo>
                                  <a:pt x="32" y="63"/>
                                </a:lnTo>
                                <a:lnTo>
                                  <a:pt x="57" y="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2" name="Freeform 152"/>
                        <wps:cNvSpPr>
                          <a:spLocks/>
                        </wps:cNvSpPr>
                        <wps:spPr bwMode="auto">
                          <a:xfrm>
                            <a:off x="6482" y="4024"/>
                            <a:ext cx="65" cy="76"/>
                          </a:xfrm>
                          <a:custGeom>
                            <a:avLst/>
                            <a:gdLst>
                              <a:gd name="T0" fmla="*/ 0 w 86"/>
                              <a:gd name="T1" fmla="*/ 104 h 104"/>
                              <a:gd name="T2" fmla="*/ 0 w 86"/>
                              <a:gd name="T3" fmla="*/ 0 h 104"/>
                              <a:gd name="T4" fmla="*/ 27 w 86"/>
                              <a:gd name="T5" fmla="*/ 0 h 104"/>
                              <a:gd name="T6" fmla="*/ 43 w 86"/>
                              <a:gd name="T7" fmla="*/ 71 h 104"/>
                              <a:gd name="T8" fmla="*/ 58 w 86"/>
                              <a:gd name="T9" fmla="*/ 0 h 104"/>
                              <a:gd name="T10" fmla="*/ 86 w 86"/>
                              <a:gd name="T11" fmla="*/ 0 h 104"/>
                              <a:gd name="T12" fmla="*/ 86 w 86"/>
                              <a:gd name="T13" fmla="*/ 104 h 104"/>
                              <a:gd name="T14" fmla="*/ 69 w 86"/>
                              <a:gd name="T15" fmla="*/ 104 h 104"/>
                              <a:gd name="T16" fmla="*/ 69 w 86"/>
                              <a:gd name="T17" fmla="*/ 23 h 104"/>
                              <a:gd name="T18" fmla="*/ 51 w 86"/>
                              <a:gd name="T19" fmla="*/ 104 h 104"/>
                              <a:gd name="T20" fmla="*/ 34 w 86"/>
                              <a:gd name="T21" fmla="*/ 104 h 104"/>
                              <a:gd name="T22" fmla="*/ 16 w 86"/>
                              <a:gd name="T23" fmla="*/ 23 h 104"/>
                              <a:gd name="T24" fmla="*/ 16 w 86"/>
                              <a:gd name="T25" fmla="*/ 104 h 104"/>
                              <a:gd name="T26" fmla="*/ 0 w 86"/>
                              <a:gd name="T27"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6" h="104">
                                <a:moveTo>
                                  <a:pt x="0" y="104"/>
                                </a:moveTo>
                                <a:lnTo>
                                  <a:pt x="0" y="0"/>
                                </a:lnTo>
                                <a:lnTo>
                                  <a:pt x="27" y="0"/>
                                </a:lnTo>
                                <a:lnTo>
                                  <a:pt x="43" y="71"/>
                                </a:lnTo>
                                <a:lnTo>
                                  <a:pt x="58" y="0"/>
                                </a:lnTo>
                                <a:lnTo>
                                  <a:pt x="86" y="0"/>
                                </a:lnTo>
                                <a:lnTo>
                                  <a:pt x="86" y="104"/>
                                </a:lnTo>
                                <a:lnTo>
                                  <a:pt x="69" y="104"/>
                                </a:lnTo>
                                <a:lnTo>
                                  <a:pt x="69" y="23"/>
                                </a:lnTo>
                                <a:lnTo>
                                  <a:pt x="51" y="104"/>
                                </a:lnTo>
                                <a:lnTo>
                                  <a:pt x="34" y="104"/>
                                </a:lnTo>
                                <a:lnTo>
                                  <a:pt x="16" y="23"/>
                                </a:lnTo>
                                <a:lnTo>
                                  <a:pt x="16"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3" name="Freeform 153"/>
                        <wps:cNvSpPr>
                          <a:spLocks/>
                        </wps:cNvSpPr>
                        <wps:spPr bwMode="auto">
                          <a:xfrm>
                            <a:off x="6561" y="4024"/>
                            <a:ext cx="62" cy="76"/>
                          </a:xfrm>
                          <a:custGeom>
                            <a:avLst/>
                            <a:gdLst>
                              <a:gd name="T0" fmla="*/ 0 w 86"/>
                              <a:gd name="T1" fmla="*/ 104 h 104"/>
                              <a:gd name="T2" fmla="*/ 0 w 86"/>
                              <a:gd name="T3" fmla="*/ 0 h 104"/>
                              <a:gd name="T4" fmla="*/ 26 w 86"/>
                              <a:gd name="T5" fmla="*/ 0 h 104"/>
                              <a:gd name="T6" fmla="*/ 43 w 86"/>
                              <a:gd name="T7" fmla="*/ 71 h 104"/>
                              <a:gd name="T8" fmla="*/ 58 w 86"/>
                              <a:gd name="T9" fmla="*/ 0 h 104"/>
                              <a:gd name="T10" fmla="*/ 86 w 86"/>
                              <a:gd name="T11" fmla="*/ 0 h 104"/>
                              <a:gd name="T12" fmla="*/ 86 w 86"/>
                              <a:gd name="T13" fmla="*/ 104 h 104"/>
                              <a:gd name="T14" fmla="*/ 70 w 86"/>
                              <a:gd name="T15" fmla="*/ 104 h 104"/>
                              <a:gd name="T16" fmla="*/ 70 w 86"/>
                              <a:gd name="T17" fmla="*/ 23 h 104"/>
                              <a:gd name="T18" fmla="*/ 51 w 86"/>
                              <a:gd name="T19" fmla="*/ 104 h 104"/>
                              <a:gd name="T20" fmla="*/ 34 w 86"/>
                              <a:gd name="T21" fmla="*/ 104 h 104"/>
                              <a:gd name="T22" fmla="*/ 16 w 86"/>
                              <a:gd name="T23" fmla="*/ 23 h 104"/>
                              <a:gd name="T24" fmla="*/ 16 w 86"/>
                              <a:gd name="T25" fmla="*/ 104 h 104"/>
                              <a:gd name="T26" fmla="*/ 0 w 86"/>
                              <a:gd name="T27"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6" h="104">
                                <a:moveTo>
                                  <a:pt x="0" y="104"/>
                                </a:moveTo>
                                <a:lnTo>
                                  <a:pt x="0" y="0"/>
                                </a:lnTo>
                                <a:lnTo>
                                  <a:pt x="26" y="0"/>
                                </a:lnTo>
                                <a:lnTo>
                                  <a:pt x="43" y="71"/>
                                </a:lnTo>
                                <a:lnTo>
                                  <a:pt x="58" y="0"/>
                                </a:lnTo>
                                <a:lnTo>
                                  <a:pt x="86" y="0"/>
                                </a:lnTo>
                                <a:lnTo>
                                  <a:pt x="86" y="104"/>
                                </a:lnTo>
                                <a:lnTo>
                                  <a:pt x="70" y="104"/>
                                </a:lnTo>
                                <a:lnTo>
                                  <a:pt x="70" y="23"/>
                                </a:lnTo>
                                <a:lnTo>
                                  <a:pt x="51" y="104"/>
                                </a:lnTo>
                                <a:lnTo>
                                  <a:pt x="34" y="104"/>
                                </a:lnTo>
                                <a:lnTo>
                                  <a:pt x="16" y="23"/>
                                </a:lnTo>
                                <a:lnTo>
                                  <a:pt x="16"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4" name="Freeform 154"/>
                        <wps:cNvSpPr>
                          <a:spLocks noEditPoints="1"/>
                        </wps:cNvSpPr>
                        <wps:spPr bwMode="auto">
                          <a:xfrm>
                            <a:off x="6631" y="4024"/>
                            <a:ext cx="66" cy="76"/>
                          </a:xfrm>
                          <a:custGeom>
                            <a:avLst/>
                            <a:gdLst>
                              <a:gd name="T0" fmla="*/ 91 w 91"/>
                              <a:gd name="T1" fmla="*/ 104 h 104"/>
                              <a:gd name="T2" fmla="*/ 71 w 91"/>
                              <a:gd name="T3" fmla="*/ 104 h 104"/>
                              <a:gd name="T4" fmla="*/ 63 w 91"/>
                              <a:gd name="T5" fmla="*/ 80 h 104"/>
                              <a:gd name="T6" fmla="*/ 27 w 91"/>
                              <a:gd name="T7" fmla="*/ 80 h 104"/>
                              <a:gd name="T8" fmla="*/ 20 w 91"/>
                              <a:gd name="T9" fmla="*/ 104 h 104"/>
                              <a:gd name="T10" fmla="*/ 0 w 91"/>
                              <a:gd name="T11" fmla="*/ 104 h 104"/>
                              <a:gd name="T12" fmla="*/ 35 w 91"/>
                              <a:gd name="T13" fmla="*/ 0 h 104"/>
                              <a:gd name="T14" fmla="*/ 55 w 91"/>
                              <a:gd name="T15" fmla="*/ 0 h 104"/>
                              <a:gd name="T16" fmla="*/ 91 w 91"/>
                              <a:gd name="T17" fmla="*/ 104 h 104"/>
                              <a:gd name="T18" fmla="*/ 57 w 91"/>
                              <a:gd name="T19" fmla="*/ 63 h 104"/>
                              <a:gd name="T20" fmla="*/ 45 w 91"/>
                              <a:gd name="T21" fmla="*/ 25 h 104"/>
                              <a:gd name="T22" fmla="*/ 33 w 91"/>
                              <a:gd name="T23" fmla="*/ 63 h 104"/>
                              <a:gd name="T24" fmla="*/ 57 w 91"/>
                              <a:gd name="T25" fmla="*/ 63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1" h="104">
                                <a:moveTo>
                                  <a:pt x="91" y="104"/>
                                </a:moveTo>
                                <a:lnTo>
                                  <a:pt x="71" y="104"/>
                                </a:lnTo>
                                <a:lnTo>
                                  <a:pt x="63" y="80"/>
                                </a:lnTo>
                                <a:lnTo>
                                  <a:pt x="27" y="80"/>
                                </a:lnTo>
                                <a:lnTo>
                                  <a:pt x="20" y="104"/>
                                </a:lnTo>
                                <a:lnTo>
                                  <a:pt x="0" y="104"/>
                                </a:lnTo>
                                <a:lnTo>
                                  <a:pt x="35" y="0"/>
                                </a:lnTo>
                                <a:lnTo>
                                  <a:pt x="55" y="0"/>
                                </a:lnTo>
                                <a:lnTo>
                                  <a:pt x="91" y="104"/>
                                </a:lnTo>
                                <a:close/>
                                <a:moveTo>
                                  <a:pt x="57" y="63"/>
                                </a:moveTo>
                                <a:lnTo>
                                  <a:pt x="45" y="25"/>
                                </a:lnTo>
                                <a:lnTo>
                                  <a:pt x="33" y="63"/>
                                </a:lnTo>
                                <a:lnTo>
                                  <a:pt x="57" y="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5" name="Freeform 155"/>
                        <wps:cNvSpPr>
                          <a:spLocks/>
                        </wps:cNvSpPr>
                        <wps:spPr bwMode="auto">
                          <a:xfrm>
                            <a:off x="6702" y="4024"/>
                            <a:ext cx="67" cy="76"/>
                          </a:xfrm>
                          <a:custGeom>
                            <a:avLst/>
                            <a:gdLst>
                              <a:gd name="T0" fmla="*/ 0 w 87"/>
                              <a:gd name="T1" fmla="*/ 104 h 104"/>
                              <a:gd name="T2" fmla="*/ 0 w 87"/>
                              <a:gd name="T3" fmla="*/ 0 h 104"/>
                              <a:gd name="T4" fmla="*/ 27 w 87"/>
                              <a:gd name="T5" fmla="*/ 0 h 104"/>
                              <a:gd name="T6" fmla="*/ 43 w 87"/>
                              <a:gd name="T7" fmla="*/ 71 h 104"/>
                              <a:gd name="T8" fmla="*/ 60 w 87"/>
                              <a:gd name="T9" fmla="*/ 0 h 104"/>
                              <a:gd name="T10" fmla="*/ 87 w 87"/>
                              <a:gd name="T11" fmla="*/ 0 h 104"/>
                              <a:gd name="T12" fmla="*/ 87 w 87"/>
                              <a:gd name="T13" fmla="*/ 104 h 104"/>
                              <a:gd name="T14" fmla="*/ 70 w 87"/>
                              <a:gd name="T15" fmla="*/ 104 h 104"/>
                              <a:gd name="T16" fmla="*/ 70 w 87"/>
                              <a:gd name="T17" fmla="*/ 23 h 104"/>
                              <a:gd name="T18" fmla="*/ 52 w 87"/>
                              <a:gd name="T19" fmla="*/ 104 h 104"/>
                              <a:gd name="T20" fmla="*/ 34 w 87"/>
                              <a:gd name="T21" fmla="*/ 104 h 104"/>
                              <a:gd name="T22" fmla="*/ 17 w 87"/>
                              <a:gd name="T23" fmla="*/ 23 h 104"/>
                              <a:gd name="T24" fmla="*/ 17 w 87"/>
                              <a:gd name="T25" fmla="*/ 104 h 104"/>
                              <a:gd name="T26" fmla="*/ 0 w 87"/>
                              <a:gd name="T27"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7" h="104">
                                <a:moveTo>
                                  <a:pt x="0" y="104"/>
                                </a:moveTo>
                                <a:lnTo>
                                  <a:pt x="0" y="0"/>
                                </a:lnTo>
                                <a:lnTo>
                                  <a:pt x="27" y="0"/>
                                </a:lnTo>
                                <a:lnTo>
                                  <a:pt x="43" y="71"/>
                                </a:lnTo>
                                <a:lnTo>
                                  <a:pt x="60" y="0"/>
                                </a:lnTo>
                                <a:lnTo>
                                  <a:pt x="87" y="0"/>
                                </a:lnTo>
                                <a:lnTo>
                                  <a:pt x="87" y="104"/>
                                </a:lnTo>
                                <a:lnTo>
                                  <a:pt x="70" y="104"/>
                                </a:lnTo>
                                <a:lnTo>
                                  <a:pt x="70" y="23"/>
                                </a:lnTo>
                                <a:lnTo>
                                  <a:pt x="52" y="104"/>
                                </a:lnTo>
                                <a:lnTo>
                                  <a:pt x="34" y="104"/>
                                </a:lnTo>
                                <a:lnTo>
                                  <a:pt x="17" y="23"/>
                                </a:lnTo>
                                <a:lnTo>
                                  <a:pt x="17"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6" name="Freeform 156"/>
                        <wps:cNvSpPr>
                          <a:spLocks/>
                        </wps:cNvSpPr>
                        <wps:spPr bwMode="auto">
                          <a:xfrm>
                            <a:off x="6133" y="4131"/>
                            <a:ext cx="62" cy="75"/>
                          </a:xfrm>
                          <a:custGeom>
                            <a:avLst/>
                            <a:gdLst>
                              <a:gd name="T0" fmla="*/ 32 w 84"/>
                              <a:gd name="T1" fmla="*/ 103 h 103"/>
                              <a:gd name="T2" fmla="*/ 0 w 84"/>
                              <a:gd name="T3" fmla="*/ 0 h 103"/>
                              <a:gd name="T4" fmla="*/ 20 w 84"/>
                              <a:gd name="T5" fmla="*/ 0 h 103"/>
                              <a:gd name="T6" fmla="*/ 43 w 84"/>
                              <a:gd name="T7" fmla="*/ 76 h 103"/>
                              <a:gd name="T8" fmla="*/ 65 w 84"/>
                              <a:gd name="T9" fmla="*/ 0 h 103"/>
                              <a:gd name="T10" fmla="*/ 84 w 84"/>
                              <a:gd name="T11" fmla="*/ 0 h 103"/>
                              <a:gd name="T12" fmla="*/ 52 w 84"/>
                              <a:gd name="T13" fmla="*/ 103 h 103"/>
                              <a:gd name="T14" fmla="*/ 32 w 84"/>
                              <a:gd name="T15" fmla="*/ 103 h 103"/>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4" h="103">
                                <a:moveTo>
                                  <a:pt x="32" y="103"/>
                                </a:moveTo>
                                <a:lnTo>
                                  <a:pt x="0" y="0"/>
                                </a:lnTo>
                                <a:lnTo>
                                  <a:pt x="20" y="0"/>
                                </a:lnTo>
                                <a:lnTo>
                                  <a:pt x="43" y="76"/>
                                </a:lnTo>
                                <a:lnTo>
                                  <a:pt x="65" y="0"/>
                                </a:lnTo>
                                <a:lnTo>
                                  <a:pt x="84" y="0"/>
                                </a:lnTo>
                                <a:lnTo>
                                  <a:pt x="52" y="103"/>
                                </a:lnTo>
                                <a:lnTo>
                                  <a:pt x="32"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7" name="Freeform 157"/>
                        <wps:cNvSpPr>
                          <a:spLocks/>
                        </wps:cNvSpPr>
                        <wps:spPr bwMode="auto">
                          <a:xfrm>
                            <a:off x="6201" y="4131"/>
                            <a:ext cx="51" cy="75"/>
                          </a:xfrm>
                          <a:custGeom>
                            <a:avLst/>
                            <a:gdLst>
                              <a:gd name="T0" fmla="*/ 0 w 68"/>
                              <a:gd name="T1" fmla="*/ 103 h 103"/>
                              <a:gd name="T2" fmla="*/ 0 w 68"/>
                              <a:gd name="T3" fmla="*/ 0 h 103"/>
                              <a:gd name="T4" fmla="*/ 67 w 68"/>
                              <a:gd name="T5" fmla="*/ 0 h 103"/>
                              <a:gd name="T6" fmla="*/ 67 w 68"/>
                              <a:gd name="T7" fmla="*/ 18 h 103"/>
                              <a:gd name="T8" fmla="*/ 19 w 68"/>
                              <a:gd name="T9" fmla="*/ 18 h 103"/>
                              <a:gd name="T10" fmla="*/ 19 w 68"/>
                              <a:gd name="T11" fmla="*/ 40 h 103"/>
                              <a:gd name="T12" fmla="*/ 64 w 68"/>
                              <a:gd name="T13" fmla="*/ 40 h 103"/>
                              <a:gd name="T14" fmla="*/ 64 w 68"/>
                              <a:gd name="T15" fmla="*/ 58 h 103"/>
                              <a:gd name="T16" fmla="*/ 19 w 68"/>
                              <a:gd name="T17" fmla="*/ 58 h 103"/>
                              <a:gd name="T18" fmla="*/ 19 w 68"/>
                              <a:gd name="T19" fmla="*/ 86 h 103"/>
                              <a:gd name="T20" fmla="*/ 68 w 68"/>
                              <a:gd name="T21" fmla="*/ 86 h 103"/>
                              <a:gd name="T22" fmla="*/ 68 w 68"/>
                              <a:gd name="T23" fmla="*/ 103 h 103"/>
                              <a:gd name="T24" fmla="*/ 0 w 68"/>
                              <a:gd name="T25" fmla="*/ 103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103">
                                <a:moveTo>
                                  <a:pt x="0" y="103"/>
                                </a:moveTo>
                                <a:lnTo>
                                  <a:pt x="0" y="0"/>
                                </a:lnTo>
                                <a:lnTo>
                                  <a:pt x="67" y="0"/>
                                </a:lnTo>
                                <a:lnTo>
                                  <a:pt x="67" y="18"/>
                                </a:lnTo>
                                <a:lnTo>
                                  <a:pt x="19" y="18"/>
                                </a:lnTo>
                                <a:lnTo>
                                  <a:pt x="19" y="40"/>
                                </a:lnTo>
                                <a:lnTo>
                                  <a:pt x="64" y="40"/>
                                </a:lnTo>
                                <a:lnTo>
                                  <a:pt x="64" y="58"/>
                                </a:lnTo>
                                <a:lnTo>
                                  <a:pt x="19" y="58"/>
                                </a:lnTo>
                                <a:lnTo>
                                  <a:pt x="19" y="86"/>
                                </a:lnTo>
                                <a:lnTo>
                                  <a:pt x="68" y="86"/>
                                </a:lnTo>
                                <a:lnTo>
                                  <a:pt x="68" y="103"/>
                                </a:lnTo>
                                <a:lnTo>
                                  <a:pt x="0"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8" name="Freeform 158"/>
                        <wps:cNvSpPr>
                          <a:spLocks noEditPoints="1"/>
                        </wps:cNvSpPr>
                        <wps:spPr bwMode="auto">
                          <a:xfrm>
                            <a:off x="6260" y="4131"/>
                            <a:ext cx="62" cy="75"/>
                          </a:xfrm>
                          <a:custGeom>
                            <a:avLst/>
                            <a:gdLst>
                              <a:gd name="T0" fmla="*/ 0 w 82"/>
                              <a:gd name="T1" fmla="*/ 103 h 103"/>
                              <a:gd name="T2" fmla="*/ 0 w 82"/>
                              <a:gd name="T3" fmla="*/ 0 h 103"/>
                              <a:gd name="T4" fmla="*/ 38 w 82"/>
                              <a:gd name="T5" fmla="*/ 0 h 103"/>
                              <a:gd name="T6" fmla="*/ 51 w 82"/>
                              <a:gd name="T7" fmla="*/ 0 h 103"/>
                              <a:gd name="T8" fmla="*/ 60 w 82"/>
                              <a:gd name="T9" fmla="*/ 2 h 103"/>
                              <a:gd name="T10" fmla="*/ 65 w 82"/>
                              <a:gd name="T11" fmla="*/ 6 h 103"/>
                              <a:gd name="T12" fmla="*/ 70 w 82"/>
                              <a:gd name="T13" fmla="*/ 13 h 103"/>
                              <a:gd name="T14" fmla="*/ 73 w 82"/>
                              <a:gd name="T15" fmla="*/ 20 h 103"/>
                              <a:gd name="T16" fmla="*/ 74 w 82"/>
                              <a:gd name="T17" fmla="*/ 29 h 103"/>
                              <a:gd name="T18" fmla="*/ 73 w 82"/>
                              <a:gd name="T19" fmla="*/ 34 h 103"/>
                              <a:gd name="T20" fmla="*/ 72 w 82"/>
                              <a:gd name="T21" fmla="*/ 39 h 103"/>
                              <a:gd name="T22" fmla="*/ 70 w 82"/>
                              <a:gd name="T23" fmla="*/ 44 h 103"/>
                              <a:gd name="T24" fmla="*/ 68 w 82"/>
                              <a:gd name="T25" fmla="*/ 49 h 103"/>
                              <a:gd name="T26" fmla="*/ 65 w 82"/>
                              <a:gd name="T27" fmla="*/ 52 h 103"/>
                              <a:gd name="T28" fmla="*/ 61 w 82"/>
                              <a:gd name="T29" fmla="*/ 54 h 103"/>
                              <a:gd name="T30" fmla="*/ 56 w 82"/>
                              <a:gd name="T31" fmla="*/ 56 h 103"/>
                              <a:gd name="T32" fmla="*/ 51 w 82"/>
                              <a:gd name="T33" fmla="*/ 58 h 103"/>
                              <a:gd name="T34" fmla="*/ 56 w 82"/>
                              <a:gd name="T35" fmla="*/ 62 h 103"/>
                              <a:gd name="T36" fmla="*/ 60 w 82"/>
                              <a:gd name="T37" fmla="*/ 66 h 103"/>
                              <a:gd name="T38" fmla="*/ 64 w 82"/>
                              <a:gd name="T39" fmla="*/ 73 h 103"/>
                              <a:gd name="T40" fmla="*/ 70 w 82"/>
                              <a:gd name="T41" fmla="*/ 84 h 103"/>
                              <a:gd name="T42" fmla="*/ 82 w 82"/>
                              <a:gd name="T43" fmla="*/ 103 h 103"/>
                              <a:gd name="T44" fmla="*/ 60 w 82"/>
                              <a:gd name="T45" fmla="*/ 103 h 103"/>
                              <a:gd name="T46" fmla="*/ 47 w 82"/>
                              <a:gd name="T47" fmla="*/ 81 h 103"/>
                              <a:gd name="T48" fmla="*/ 37 w 82"/>
                              <a:gd name="T49" fmla="*/ 65 h 103"/>
                              <a:gd name="T50" fmla="*/ 34 w 82"/>
                              <a:gd name="T51" fmla="*/ 63 h 103"/>
                              <a:gd name="T52" fmla="*/ 31 w 82"/>
                              <a:gd name="T53" fmla="*/ 61 h 103"/>
                              <a:gd name="T54" fmla="*/ 28 w 82"/>
                              <a:gd name="T55" fmla="*/ 60 h 103"/>
                              <a:gd name="T56" fmla="*/ 23 w 82"/>
                              <a:gd name="T57" fmla="*/ 60 h 103"/>
                              <a:gd name="T58" fmla="*/ 19 w 82"/>
                              <a:gd name="T59" fmla="*/ 60 h 103"/>
                              <a:gd name="T60" fmla="*/ 19 w 82"/>
                              <a:gd name="T61" fmla="*/ 103 h 103"/>
                              <a:gd name="T62" fmla="*/ 0 w 82"/>
                              <a:gd name="T63" fmla="*/ 103 h 103"/>
                              <a:gd name="T64" fmla="*/ 19 w 82"/>
                              <a:gd name="T65" fmla="*/ 44 h 103"/>
                              <a:gd name="T66" fmla="*/ 32 w 82"/>
                              <a:gd name="T67" fmla="*/ 44 h 103"/>
                              <a:gd name="T68" fmla="*/ 43 w 82"/>
                              <a:gd name="T69" fmla="*/ 44 h 103"/>
                              <a:gd name="T70" fmla="*/ 49 w 82"/>
                              <a:gd name="T71" fmla="*/ 42 h 103"/>
                              <a:gd name="T72" fmla="*/ 52 w 82"/>
                              <a:gd name="T73" fmla="*/ 40 h 103"/>
                              <a:gd name="T74" fmla="*/ 54 w 82"/>
                              <a:gd name="T75" fmla="*/ 38 h 103"/>
                              <a:gd name="T76" fmla="*/ 55 w 82"/>
                              <a:gd name="T77" fmla="*/ 34 h 103"/>
                              <a:gd name="T78" fmla="*/ 56 w 82"/>
                              <a:gd name="T79" fmla="*/ 30 h 103"/>
                              <a:gd name="T80" fmla="*/ 55 w 82"/>
                              <a:gd name="T81" fmla="*/ 25 h 103"/>
                              <a:gd name="T82" fmla="*/ 53 w 82"/>
                              <a:gd name="T83" fmla="*/ 22 h 103"/>
                              <a:gd name="T84" fmla="*/ 50 w 82"/>
                              <a:gd name="T85" fmla="*/ 19 h 103"/>
                              <a:gd name="T86" fmla="*/ 47 w 82"/>
                              <a:gd name="T87" fmla="*/ 18 h 103"/>
                              <a:gd name="T88" fmla="*/ 33 w 82"/>
                              <a:gd name="T89" fmla="*/ 18 h 103"/>
                              <a:gd name="T90" fmla="*/ 19 w 82"/>
                              <a:gd name="T91" fmla="*/ 18 h 103"/>
                              <a:gd name="T92" fmla="*/ 19 w 82"/>
                              <a:gd name="T93" fmla="*/ 44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82" h="103">
                                <a:moveTo>
                                  <a:pt x="0" y="103"/>
                                </a:moveTo>
                                <a:lnTo>
                                  <a:pt x="0" y="0"/>
                                </a:lnTo>
                                <a:lnTo>
                                  <a:pt x="38" y="0"/>
                                </a:lnTo>
                                <a:lnTo>
                                  <a:pt x="51" y="0"/>
                                </a:lnTo>
                                <a:lnTo>
                                  <a:pt x="60" y="2"/>
                                </a:lnTo>
                                <a:lnTo>
                                  <a:pt x="65" y="6"/>
                                </a:lnTo>
                                <a:lnTo>
                                  <a:pt x="70" y="13"/>
                                </a:lnTo>
                                <a:lnTo>
                                  <a:pt x="73" y="20"/>
                                </a:lnTo>
                                <a:lnTo>
                                  <a:pt x="74" y="29"/>
                                </a:lnTo>
                                <a:lnTo>
                                  <a:pt x="73" y="34"/>
                                </a:lnTo>
                                <a:lnTo>
                                  <a:pt x="72" y="39"/>
                                </a:lnTo>
                                <a:lnTo>
                                  <a:pt x="70" y="44"/>
                                </a:lnTo>
                                <a:lnTo>
                                  <a:pt x="68" y="49"/>
                                </a:lnTo>
                                <a:lnTo>
                                  <a:pt x="65" y="52"/>
                                </a:lnTo>
                                <a:lnTo>
                                  <a:pt x="61" y="54"/>
                                </a:lnTo>
                                <a:lnTo>
                                  <a:pt x="56" y="56"/>
                                </a:lnTo>
                                <a:lnTo>
                                  <a:pt x="51" y="58"/>
                                </a:lnTo>
                                <a:lnTo>
                                  <a:pt x="56" y="62"/>
                                </a:lnTo>
                                <a:lnTo>
                                  <a:pt x="60" y="66"/>
                                </a:lnTo>
                                <a:lnTo>
                                  <a:pt x="64" y="73"/>
                                </a:lnTo>
                                <a:lnTo>
                                  <a:pt x="70" y="84"/>
                                </a:lnTo>
                                <a:lnTo>
                                  <a:pt x="82" y="103"/>
                                </a:lnTo>
                                <a:lnTo>
                                  <a:pt x="60" y="103"/>
                                </a:lnTo>
                                <a:lnTo>
                                  <a:pt x="47" y="81"/>
                                </a:lnTo>
                                <a:lnTo>
                                  <a:pt x="37" y="65"/>
                                </a:lnTo>
                                <a:lnTo>
                                  <a:pt x="34" y="63"/>
                                </a:lnTo>
                                <a:lnTo>
                                  <a:pt x="31" y="61"/>
                                </a:lnTo>
                                <a:lnTo>
                                  <a:pt x="28" y="60"/>
                                </a:lnTo>
                                <a:lnTo>
                                  <a:pt x="23" y="60"/>
                                </a:lnTo>
                                <a:lnTo>
                                  <a:pt x="19" y="60"/>
                                </a:lnTo>
                                <a:lnTo>
                                  <a:pt x="19" y="103"/>
                                </a:lnTo>
                                <a:lnTo>
                                  <a:pt x="0" y="103"/>
                                </a:lnTo>
                                <a:close/>
                                <a:moveTo>
                                  <a:pt x="19" y="44"/>
                                </a:moveTo>
                                <a:lnTo>
                                  <a:pt x="32" y="44"/>
                                </a:lnTo>
                                <a:lnTo>
                                  <a:pt x="43" y="44"/>
                                </a:lnTo>
                                <a:lnTo>
                                  <a:pt x="49" y="42"/>
                                </a:lnTo>
                                <a:lnTo>
                                  <a:pt x="52" y="40"/>
                                </a:lnTo>
                                <a:lnTo>
                                  <a:pt x="54" y="38"/>
                                </a:lnTo>
                                <a:lnTo>
                                  <a:pt x="55" y="34"/>
                                </a:lnTo>
                                <a:lnTo>
                                  <a:pt x="56" y="30"/>
                                </a:lnTo>
                                <a:lnTo>
                                  <a:pt x="55" y="25"/>
                                </a:lnTo>
                                <a:lnTo>
                                  <a:pt x="53" y="22"/>
                                </a:lnTo>
                                <a:lnTo>
                                  <a:pt x="50" y="19"/>
                                </a:lnTo>
                                <a:lnTo>
                                  <a:pt x="47" y="18"/>
                                </a:lnTo>
                                <a:lnTo>
                                  <a:pt x="33" y="18"/>
                                </a:lnTo>
                                <a:lnTo>
                                  <a:pt x="19" y="18"/>
                                </a:lnTo>
                                <a:lnTo>
                                  <a:pt x="19" y="4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9" name="Rectangle 159"/>
                        <wps:cNvSpPr>
                          <a:spLocks noChangeArrowheads="1"/>
                        </wps:cNvSpPr>
                        <wps:spPr bwMode="auto">
                          <a:xfrm>
                            <a:off x="6327" y="4131"/>
                            <a:ext cx="12" cy="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160" name="Freeform 160"/>
                        <wps:cNvSpPr>
                          <a:spLocks/>
                        </wps:cNvSpPr>
                        <wps:spPr bwMode="auto">
                          <a:xfrm>
                            <a:off x="6349" y="4131"/>
                            <a:ext cx="54" cy="75"/>
                          </a:xfrm>
                          <a:custGeom>
                            <a:avLst/>
                            <a:gdLst>
                              <a:gd name="T0" fmla="*/ 25 w 71"/>
                              <a:gd name="T1" fmla="*/ 103 h 103"/>
                              <a:gd name="T2" fmla="*/ 25 w 71"/>
                              <a:gd name="T3" fmla="*/ 18 h 103"/>
                              <a:gd name="T4" fmla="*/ 0 w 71"/>
                              <a:gd name="T5" fmla="*/ 18 h 103"/>
                              <a:gd name="T6" fmla="*/ 0 w 71"/>
                              <a:gd name="T7" fmla="*/ 0 h 103"/>
                              <a:gd name="T8" fmla="*/ 71 w 71"/>
                              <a:gd name="T9" fmla="*/ 0 h 103"/>
                              <a:gd name="T10" fmla="*/ 71 w 71"/>
                              <a:gd name="T11" fmla="*/ 18 h 103"/>
                              <a:gd name="T12" fmla="*/ 44 w 71"/>
                              <a:gd name="T13" fmla="*/ 18 h 103"/>
                              <a:gd name="T14" fmla="*/ 44 w 71"/>
                              <a:gd name="T15" fmla="*/ 103 h 103"/>
                              <a:gd name="T16" fmla="*/ 25 w 71"/>
                              <a:gd name="T17" fmla="*/ 103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1" h="103">
                                <a:moveTo>
                                  <a:pt x="25" y="103"/>
                                </a:moveTo>
                                <a:lnTo>
                                  <a:pt x="25" y="18"/>
                                </a:lnTo>
                                <a:lnTo>
                                  <a:pt x="0" y="18"/>
                                </a:lnTo>
                                <a:lnTo>
                                  <a:pt x="0" y="0"/>
                                </a:lnTo>
                                <a:lnTo>
                                  <a:pt x="71" y="0"/>
                                </a:lnTo>
                                <a:lnTo>
                                  <a:pt x="71" y="18"/>
                                </a:lnTo>
                                <a:lnTo>
                                  <a:pt x="44" y="18"/>
                                </a:lnTo>
                                <a:lnTo>
                                  <a:pt x="44" y="103"/>
                                </a:lnTo>
                                <a:lnTo>
                                  <a:pt x="25"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61" name="Freeform 161"/>
                        <wps:cNvSpPr>
                          <a:spLocks noEditPoints="1"/>
                        </wps:cNvSpPr>
                        <wps:spPr bwMode="auto">
                          <a:xfrm>
                            <a:off x="6398" y="4131"/>
                            <a:ext cx="66" cy="75"/>
                          </a:xfrm>
                          <a:custGeom>
                            <a:avLst/>
                            <a:gdLst>
                              <a:gd name="T0" fmla="*/ 90 w 90"/>
                              <a:gd name="T1" fmla="*/ 103 h 103"/>
                              <a:gd name="T2" fmla="*/ 69 w 90"/>
                              <a:gd name="T3" fmla="*/ 103 h 103"/>
                              <a:gd name="T4" fmla="*/ 62 w 90"/>
                              <a:gd name="T5" fmla="*/ 80 h 103"/>
                              <a:gd name="T6" fmla="*/ 26 w 90"/>
                              <a:gd name="T7" fmla="*/ 80 h 103"/>
                              <a:gd name="T8" fmla="*/ 19 w 90"/>
                              <a:gd name="T9" fmla="*/ 103 h 103"/>
                              <a:gd name="T10" fmla="*/ 0 w 90"/>
                              <a:gd name="T11" fmla="*/ 103 h 103"/>
                              <a:gd name="T12" fmla="*/ 34 w 90"/>
                              <a:gd name="T13" fmla="*/ 0 h 103"/>
                              <a:gd name="T14" fmla="*/ 54 w 90"/>
                              <a:gd name="T15" fmla="*/ 0 h 103"/>
                              <a:gd name="T16" fmla="*/ 90 w 90"/>
                              <a:gd name="T17" fmla="*/ 103 h 103"/>
                              <a:gd name="T18" fmla="*/ 56 w 90"/>
                              <a:gd name="T19" fmla="*/ 62 h 103"/>
                              <a:gd name="T20" fmla="*/ 44 w 90"/>
                              <a:gd name="T21" fmla="*/ 24 h 103"/>
                              <a:gd name="T22" fmla="*/ 31 w 90"/>
                              <a:gd name="T23" fmla="*/ 62 h 103"/>
                              <a:gd name="T24" fmla="*/ 56 w 90"/>
                              <a:gd name="T25" fmla="*/ 62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0" h="103">
                                <a:moveTo>
                                  <a:pt x="90" y="103"/>
                                </a:moveTo>
                                <a:lnTo>
                                  <a:pt x="69" y="103"/>
                                </a:lnTo>
                                <a:lnTo>
                                  <a:pt x="62" y="80"/>
                                </a:lnTo>
                                <a:lnTo>
                                  <a:pt x="26" y="80"/>
                                </a:lnTo>
                                <a:lnTo>
                                  <a:pt x="19" y="103"/>
                                </a:lnTo>
                                <a:lnTo>
                                  <a:pt x="0" y="103"/>
                                </a:lnTo>
                                <a:lnTo>
                                  <a:pt x="34" y="0"/>
                                </a:lnTo>
                                <a:lnTo>
                                  <a:pt x="54" y="0"/>
                                </a:lnTo>
                                <a:lnTo>
                                  <a:pt x="90" y="103"/>
                                </a:lnTo>
                                <a:close/>
                                <a:moveTo>
                                  <a:pt x="56" y="62"/>
                                </a:moveTo>
                                <a:lnTo>
                                  <a:pt x="44" y="24"/>
                                </a:lnTo>
                                <a:lnTo>
                                  <a:pt x="31" y="62"/>
                                </a:lnTo>
                                <a:lnTo>
                                  <a:pt x="56" y="6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62" name="Freeform 162"/>
                        <wps:cNvSpPr>
                          <a:spLocks/>
                        </wps:cNvSpPr>
                        <wps:spPr bwMode="auto">
                          <a:xfrm>
                            <a:off x="6458" y="4131"/>
                            <a:ext cx="52" cy="75"/>
                          </a:xfrm>
                          <a:custGeom>
                            <a:avLst/>
                            <a:gdLst>
                              <a:gd name="T0" fmla="*/ 26 w 71"/>
                              <a:gd name="T1" fmla="*/ 103 h 103"/>
                              <a:gd name="T2" fmla="*/ 26 w 71"/>
                              <a:gd name="T3" fmla="*/ 18 h 103"/>
                              <a:gd name="T4" fmla="*/ 0 w 71"/>
                              <a:gd name="T5" fmla="*/ 18 h 103"/>
                              <a:gd name="T6" fmla="*/ 0 w 71"/>
                              <a:gd name="T7" fmla="*/ 0 h 103"/>
                              <a:gd name="T8" fmla="*/ 71 w 71"/>
                              <a:gd name="T9" fmla="*/ 0 h 103"/>
                              <a:gd name="T10" fmla="*/ 71 w 71"/>
                              <a:gd name="T11" fmla="*/ 18 h 103"/>
                              <a:gd name="T12" fmla="*/ 44 w 71"/>
                              <a:gd name="T13" fmla="*/ 18 h 103"/>
                              <a:gd name="T14" fmla="*/ 44 w 71"/>
                              <a:gd name="T15" fmla="*/ 103 h 103"/>
                              <a:gd name="T16" fmla="*/ 26 w 71"/>
                              <a:gd name="T17" fmla="*/ 103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1" h="103">
                                <a:moveTo>
                                  <a:pt x="26" y="103"/>
                                </a:moveTo>
                                <a:lnTo>
                                  <a:pt x="26" y="18"/>
                                </a:lnTo>
                                <a:lnTo>
                                  <a:pt x="0" y="18"/>
                                </a:lnTo>
                                <a:lnTo>
                                  <a:pt x="0" y="0"/>
                                </a:lnTo>
                                <a:lnTo>
                                  <a:pt x="71" y="0"/>
                                </a:lnTo>
                                <a:lnTo>
                                  <a:pt x="71" y="18"/>
                                </a:lnTo>
                                <a:lnTo>
                                  <a:pt x="44" y="18"/>
                                </a:lnTo>
                                <a:lnTo>
                                  <a:pt x="44" y="103"/>
                                </a:lnTo>
                                <a:lnTo>
                                  <a:pt x="26"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63" name="Rectangle 163"/>
                        <wps:cNvSpPr>
                          <a:spLocks noChangeArrowheads="1"/>
                        </wps:cNvSpPr>
                        <wps:spPr bwMode="auto">
                          <a:xfrm>
                            <a:off x="6520" y="4131"/>
                            <a:ext cx="13" cy="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164" name="Freeform 164"/>
                        <wps:cNvSpPr>
                          <a:spLocks/>
                        </wps:cNvSpPr>
                        <wps:spPr bwMode="auto">
                          <a:xfrm>
                            <a:off x="6542" y="4131"/>
                            <a:ext cx="52" cy="80"/>
                          </a:xfrm>
                          <a:custGeom>
                            <a:avLst/>
                            <a:gdLst>
                              <a:gd name="T0" fmla="*/ 17 w 73"/>
                              <a:gd name="T1" fmla="*/ 69 h 107"/>
                              <a:gd name="T2" fmla="*/ 25 w 73"/>
                              <a:gd name="T3" fmla="*/ 85 h 107"/>
                              <a:gd name="T4" fmla="*/ 37 w 73"/>
                              <a:gd name="T5" fmla="*/ 90 h 107"/>
                              <a:gd name="T6" fmla="*/ 50 w 73"/>
                              <a:gd name="T7" fmla="*/ 86 h 107"/>
                              <a:gd name="T8" fmla="*/ 56 w 73"/>
                              <a:gd name="T9" fmla="*/ 75 h 107"/>
                              <a:gd name="T10" fmla="*/ 54 w 73"/>
                              <a:gd name="T11" fmla="*/ 69 h 107"/>
                              <a:gd name="T12" fmla="*/ 46 w 73"/>
                              <a:gd name="T13" fmla="*/ 65 h 107"/>
                              <a:gd name="T14" fmla="*/ 26 w 73"/>
                              <a:gd name="T15" fmla="*/ 58 h 107"/>
                              <a:gd name="T16" fmla="*/ 11 w 73"/>
                              <a:gd name="T17" fmla="*/ 50 h 107"/>
                              <a:gd name="T18" fmla="*/ 5 w 73"/>
                              <a:gd name="T19" fmla="*/ 40 h 107"/>
                              <a:gd name="T20" fmla="*/ 4 w 73"/>
                              <a:gd name="T21" fmla="*/ 29 h 107"/>
                              <a:gd name="T22" fmla="*/ 7 w 73"/>
                              <a:gd name="T23" fmla="*/ 15 h 107"/>
                              <a:gd name="T24" fmla="*/ 19 w 73"/>
                              <a:gd name="T25" fmla="*/ 3 h 107"/>
                              <a:gd name="T26" fmla="*/ 36 w 73"/>
                              <a:gd name="T27" fmla="*/ 0 h 107"/>
                              <a:gd name="T28" fmla="*/ 51 w 73"/>
                              <a:gd name="T29" fmla="*/ 2 h 107"/>
                              <a:gd name="T30" fmla="*/ 62 w 73"/>
                              <a:gd name="T31" fmla="*/ 8 h 107"/>
                              <a:gd name="T32" fmla="*/ 68 w 73"/>
                              <a:gd name="T33" fmla="*/ 19 h 107"/>
                              <a:gd name="T34" fmla="*/ 71 w 73"/>
                              <a:gd name="T35" fmla="*/ 31 h 107"/>
                              <a:gd name="T36" fmla="*/ 50 w 73"/>
                              <a:gd name="T37" fmla="*/ 25 h 107"/>
                              <a:gd name="T38" fmla="*/ 43 w 73"/>
                              <a:gd name="T39" fmla="*/ 18 h 107"/>
                              <a:gd name="T40" fmla="*/ 29 w 73"/>
                              <a:gd name="T41" fmla="*/ 19 h 107"/>
                              <a:gd name="T42" fmla="*/ 22 w 73"/>
                              <a:gd name="T43" fmla="*/ 24 h 107"/>
                              <a:gd name="T44" fmla="*/ 22 w 73"/>
                              <a:gd name="T45" fmla="*/ 31 h 107"/>
                              <a:gd name="T46" fmla="*/ 30 w 73"/>
                              <a:gd name="T47" fmla="*/ 37 h 107"/>
                              <a:gd name="T48" fmla="*/ 51 w 73"/>
                              <a:gd name="T49" fmla="*/ 44 h 107"/>
                              <a:gd name="T50" fmla="*/ 65 w 73"/>
                              <a:gd name="T51" fmla="*/ 53 h 107"/>
                              <a:gd name="T52" fmla="*/ 72 w 73"/>
                              <a:gd name="T53" fmla="*/ 66 h 107"/>
                              <a:gd name="T54" fmla="*/ 72 w 73"/>
                              <a:gd name="T55" fmla="*/ 84 h 107"/>
                              <a:gd name="T56" fmla="*/ 64 w 73"/>
                              <a:gd name="T57" fmla="*/ 99 h 107"/>
                              <a:gd name="T58" fmla="*/ 48 w 73"/>
                              <a:gd name="T59" fmla="*/ 106 h 107"/>
                              <a:gd name="T60" fmla="*/ 30 w 73"/>
                              <a:gd name="T61" fmla="*/ 106 h 107"/>
                              <a:gd name="T62" fmla="*/ 16 w 73"/>
                              <a:gd name="T63" fmla="*/ 102 h 107"/>
                              <a:gd name="T64" fmla="*/ 7 w 73"/>
                              <a:gd name="T65" fmla="*/ 93 h 107"/>
                              <a:gd name="T66" fmla="*/ 2 w 73"/>
                              <a:gd name="T67" fmla="*/ 79 h 107"/>
                              <a:gd name="T68" fmla="*/ 0 w 73"/>
                              <a:gd name="T69" fmla="*/ 72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73" h="107">
                                <a:moveTo>
                                  <a:pt x="0" y="72"/>
                                </a:moveTo>
                                <a:lnTo>
                                  <a:pt x="17" y="69"/>
                                </a:lnTo>
                                <a:lnTo>
                                  <a:pt x="21" y="78"/>
                                </a:lnTo>
                                <a:lnTo>
                                  <a:pt x="25" y="85"/>
                                </a:lnTo>
                                <a:lnTo>
                                  <a:pt x="30" y="89"/>
                                </a:lnTo>
                                <a:lnTo>
                                  <a:pt x="37" y="90"/>
                                </a:lnTo>
                                <a:lnTo>
                                  <a:pt x="45" y="89"/>
                                </a:lnTo>
                                <a:lnTo>
                                  <a:pt x="50" y="86"/>
                                </a:lnTo>
                                <a:lnTo>
                                  <a:pt x="54" y="81"/>
                                </a:lnTo>
                                <a:lnTo>
                                  <a:pt x="56" y="75"/>
                                </a:lnTo>
                                <a:lnTo>
                                  <a:pt x="55" y="72"/>
                                </a:lnTo>
                                <a:lnTo>
                                  <a:pt x="54" y="69"/>
                                </a:lnTo>
                                <a:lnTo>
                                  <a:pt x="50" y="67"/>
                                </a:lnTo>
                                <a:lnTo>
                                  <a:pt x="46" y="65"/>
                                </a:lnTo>
                                <a:lnTo>
                                  <a:pt x="32" y="60"/>
                                </a:lnTo>
                                <a:lnTo>
                                  <a:pt x="26" y="58"/>
                                </a:lnTo>
                                <a:lnTo>
                                  <a:pt x="20" y="56"/>
                                </a:lnTo>
                                <a:lnTo>
                                  <a:pt x="11" y="50"/>
                                </a:lnTo>
                                <a:lnTo>
                                  <a:pt x="8" y="46"/>
                                </a:lnTo>
                                <a:lnTo>
                                  <a:pt x="5" y="40"/>
                                </a:lnTo>
                                <a:lnTo>
                                  <a:pt x="4" y="35"/>
                                </a:lnTo>
                                <a:lnTo>
                                  <a:pt x="4" y="29"/>
                                </a:lnTo>
                                <a:lnTo>
                                  <a:pt x="4" y="21"/>
                                </a:lnTo>
                                <a:lnTo>
                                  <a:pt x="7" y="15"/>
                                </a:lnTo>
                                <a:lnTo>
                                  <a:pt x="12" y="8"/>
                                </a:lnTo>
                                <a:lnTo>
                                  <a:pt x="19" y="3"/>
                                </a:lnTo>
                                <a:lnTo>
                                  <a:pt x="27" y="1"/>
                                </a:lnTo>
                                <a:lnTo>
                                  <a:pt x="36" y="0"/>
                                </a:lnTo>
                                <a:lnTo>
                                  <a:pt x="44" y="0"/>
                                </a:lnTo>
                                <a:lnTo>
                                  <a:pt x="51" y="2"/>
                                </a:lnTo>
                                <a:lnTo>
                                  <a:pt x="57" y="5"/>
                                </a:lnTo>
                                <a:lnTo>
                                  <a:pt x="62" y="8"/>
                                </a:lnTo>
                                <a:lnTo>
                                  <a:pt x="66" y="14"/>
                                </a:lnTo>
                                <a:lnTo>
                                  <a:pt x="68" y="19"/>
                                </a:lnTo>
                                <a:lnTo>
                                  <a:pt x="70" y="25"/>
                                </a:lnTo>
                                <a:lnTo>
                                  <a:pt x="71" y="31"/>
                                </a:lnTo>
                                <a:lnTo>
                                  <a:pt x="52" y="32"/>
                                </a:lnTo>
                                <a:lnTo>
                                  <a:pt x="50" y="25"/>
                                </a:lnTo>
                                <a:lnTo>
                                  <a:pt x="47" y="21"/>
                                </a:lnTo>
                                <a:lnTo>
                                  <a:pt x="43" y="18"/>
                                </a:lnTo>
                                <a:lnTo>
                                  <a:pt x="36" y="18"/>
                                </a:lnTo>
                                <a:lnTo>
                                  <a:pt x="29" y="19"/>
                                </a:lnTo>
                                <a:lnTo>
                                  <a:pt x="24" y="21"/>
                                </a:lnTo>
                                <a:lnTo>
                                  <a:pt x="22" y="24"/>
                                </a:lnTo>
                                <a:lnTo>
                                  <a:pt x="21" y="28"/>
                                </a:lnTo>
                                <a:lnTo>
                                  <a:pt x="22" y="31"/>
                                </a:lnTo>
                                <a:lnTo>
                                  <a:pt x="24" y="34"/>
                                </a:lnTo>
                                <a:lnTo>
                                  <a:pt x="30" y="37"/>
                                </a:lnTo>
                                <a:lnTo>
                                  <a:pt x="40" y="40"/>
                                </a:lnTo>
                                <a:lnTo>
                                  <a:pt x="51" y="44"/>
                                </a:lnTo>
                                <a:lnTo>
                                  <a:pt x="60" y="49"/>
                                </a:lnTo>
                                <a:lnTo>
                                  <a:pt x="65" y="53"/>
                                </a:lnTo>
                                <a:lnTo>
                                  <a:pt x="70" y="59"/>
                                </a:lnTo>
                                <a:lnTo>
                                  <a:pt x="72" y="66"/>
                                </a:lnTo>
                                <a:lnTo>
                                  <a:pt x="73" y="75"/>
                                </a:lnTo>
                                <a:lnTo>
                                  <a:pt x="72" y="84"/>
                                </a:lnTo>
                                <a:lnTo>
                                  <a:pt x="69" y="92"/>
                                </a:lnTo>
                                <a:lnTo>
                                  <a:pt x="64" y="99"/>
                                </a:lnTo>
                                <a:lnTo>
                                  <a:pt x="57" y="103"/>
                                </a:lnTo>
                                <a:lnTo>
                                  <a:pt x="48" y="106"/>
                                </a:lnTo>
                                <a:lnTo>
                                  <a:pt x="37" y="107"/>
                                </a:lnTo>
                                <a:lnTo>
                                  <a:pt x="30" y="106"/>
                                </a:lnTo>
                                <a:lnTo>
                                  <a:pt x="23" y="105"/>
                                </a:lnTo>
                                <a:lnTo>
                                  <a:pt x="16" y="102"/>
                                </a:lnTo>
                                <a:lnTo>
                                  <a:pt x="11" y="98"/>
                                </a:lnTo>
                                <a:lnTo>
                                  <a:pt x="7" y="93"/>
                                </a:lnTo>
                                <a:lnTo>
                                  <a:pt x="4" y="87"/>
                                </a:lnTo>
                                <a:lnTo>
                                  <a:pt x="2" y="79"/>
                                </a:lnTo>
                                <a:lnTo>
                                  <a:pt x="0" y="7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g:grpSp>
                        <wpg:cNvPr id="165" name="Group 165"/>
                        <wpg:cNvGrpSpPr>
                          <a:grpSpLocks/>
                        </wpg:cNvGrpSpPr>
                        <wpg:grpSpPr bwMode="auto">
                          <a:xfrm>
                            <a:off x="5847" y="3775"/>
                            <a:ext cx="1014" cy="139"/>
                            <a:chOff x="703" y="583"/>
                            <a:chExt cx="230" cy="32"/>
                          </a:xfrm>
                        </wpg:grpSpPr>
                        <wps:wsp>
                          <wps:cNvPr id="166" name="Freeform 166"/>
                          <wps:cNvSpPr>
                            <a:spLocks/>
                          </wps:cNvSpPr>
                          <wps:spPr bwMode="auto">
                            <a:xfrm>
                              <a:off x="703" y="583"/>
                              <a:ext cx="230" cy="32"/>
                            </a:xfrm>
                            <a:custGeom>
                              <a:avLst/>
                              <a:gdLst>
                                <a:gd name="T0" fmla="*/ 0 w 1376"/>
                                <a:gd name="T1" fmla="*/ 188 h 190"/>
                                <a:gd name="T2" fmla="*/ 705 w 1376"/>
                                <a:gd name="T3" fmla="*/ 0 h 190"/>
                                <a:gd name="T4" fmla="*/ 1376 w 1376"/>
                                <a:gd name="T5" fmla="*/ 190 h 190"/>
                                <a:gd name="T6" fmla="*/ 0 w 1376"/>
                                <a:gd name="T7" fmla="*/ 188 h 190"/>
                              </a:gdLst>
                              <a:ahLst/>
                              <a:cxnLst>
                                <a:cxn ang="0">
                                  <a:pos x="T0" y="T1"/>
                                </a:cxn>
                                <a:cxn ang="0">
                                  <a:pos x="T2" y="T3"/>
                                </a:cxn>
                                <a:cxn ang="0">
                                  <a:pos x="T4" y="T5"/>
                                </a:cxn>
                                <a:cxn ang="0">
                                  <a:pos x="T6" y="T7"/>
                                </a:cxn>
                              </a:cxnLst>
                              <a:rect l="0" t="0" r="r" b="b"/>
                              <a:pathLst>
                                <a:path w="1376" h="190">
                                  <a:moveTo>
                                    <a:pt x="0" y="188"/>
                                  </a:moveTo>
                                  <a:lnTo>
                                    <a:pt x="705" y="0"/>
                                  </a:lnTo>
                                  <a:lnTo>
                                    <a:pt x="1376" y="190"/>
                                  </a:lnTo>
                                  <a:lnTo>
                                    <a:pt x="0" y="188"/>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67" name="Freeform 167"/>
                          <wps:cNvSpPr>
                            <a:spLocks/>
                          </wps:cNvSpPr>
                          <wps:spPr bwMode="auto">
                            <a:xfrm>
                              <a:off x="703" y="583"/>
                              <a:ext cx="230" cy="32"/>
                            </a:xfrm>
                            <a:custGeom>
                              <a:avLst/>
                              <a:gdLst>
                                <a:gd name="T0" fmla="*/ 0 w 1376"/>
                                <a:gd name="T1" fmla="*/ 188 h 190"/>
                                <a:gd name="T2" fmla="*/ 705 w 1376"/>
                                <a:gd name="T3" fmla="*/ 0 h 190"/>
                                <a:gd name="T4" fmla="*/ 1376 w 1376"/>
                                <a:gd name="T5" fmla="*/ 190 h 190"/>
                              </a:gdLst>
                              <a:ahLst/>
                              <a:cxnLst>
                                <a:cxn ang="0">
                                  <a:pos x="T0" y="T1"/>
                                </a:cxn>
                                <a:cxn ang="0">
                                  <a:pos x="T2" y="T3"/>
                                </a:cxn>
                                <a:cxn ang="0">
                                  <a:pos x="T4" y="T5"/>
                                </a:cxn>
                              </a:cxnLst>
                              <a:rect l="0" t="0" r="r" b="b"/>
                              <a:pathLst>
                                <a:path w="1376" h="190">
                                  <a:moveTo>
                                    <a:pt x="0" y="188"/>
                                  </a:moveTo>
                                  <a:lnTo>
                                    <a:pt x="705" y="0"/>
                                  </a:lnTo>
                                  <a:lnTo>
                                    <a:pt x="1376" y="190"/>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 name="Freeform 168"/>
                          <wps:cNvSpPr>
                            <a:spLocks/>
                          </wps:cNvSpPr>
                          <wps:spPr bwMode="auto">
                            <a:xfrm>
                              <a:off x="713" y="586"/>
                              <a:ext cx="196" cy="28"/>
                            </a:xfrm>
                            <a:custGeom>
                              <a:avLst/>
                              <a:gdLst>
                                <a:gd name="T0" fmla="*/ 100 w 1179"/>
                                <a:gd name="T1" fmla="*/ 162 h 167"/>
                                <a:gd name="T2" fmla="*/ 149 w 1179"/>
                                <a:gd name="T3" fmla="*/ 133 h 167"/>
                                <a:gd name="T4" fmla="*/ 253 w 1179"/>
                                <a:gd name="T5" fmla="*/ 118 h 167"/>
                                <a:gd name="T6" fmla="*/ 270 w 1179"/>
                                <a:gd name="T7" fmla="*/ 94 h 167"/>
                                <a:gd name="T8" fmla="*/ 363 w 1179"/>
                                <a:gd name="T9" fmla="*/ 88 h 167"/>
                                <a:gd name="T10" fmla="*/ 387 w 1179"/>
                                <a:gd name="T11" fmla="*/ 116 h 167"/>
                                <a:gd name="T12" fmla="*/ 387 w 1179"/>
                                <a:gd name="T13" fmla="*/ 71 h 167"/>
                                <a:gd name="T14" fmla="*/ 418 w 1179"/>
                                <a:gd name="T15" fmla="*/ 73 h 167"/>
                                <a:gd name="T16" fmla="*/ 455 w 1179"/>
                                <a:gd name="T17" fmla="*/ 57 h 167"/>
                                <a:gd name="T18" fmla="*/ 522 w 1179"/>
                                <a:gd name="T19" fmla="*/ 48 h 167"/>
                                <a:gd name="T20" fmla="*/ 550 w 1179"/>
                                <a:gd name="T21" fmla="*/ 20 h 167"/>
                                <a:gd name="T22" fmla="*/ 608 w 1179"/>
                                <a:gd name="T23" fmla="*/ 31 h 167"/>
                                <a:gd name="T24" fmla="*/ 644 w 1179"/>
                                <a:gd name="T25" fmla="*/ 0 h 167"/>
                                <a:gd name="T26" fmla="*/ 674 w 1179"/>
                                <a:gd name="T27" fmla="*/ 34 h 167"/>
                                <a:gd name="T28" fmla="*/ 710 w 1179"/>
                                <a:gd name="T29" fmla="*/ 14 h 167"/>
                                <a:gd name="T30" fmla="*/ 780 w 1179"/>
                                <a:gd name="T31" fmla="*/ 79 h 167"/>
                                <a:gd name="T32" fmla="*/ 790 w 1179"/>
                                <a:gd name="T33" fmla="*/ 39 h 167"/>
                                <a:gd name="T34" fmla="*/ 853 w 1179"/>
                                <a:gd name="T35" fmla="*/ 73 h 167"/>
                                <a:gd name="T36" fmla="*/ 907 w 1179"/>
                                <a:gd name="T37" fmla="*/ 82 h 167"/>
                                <a:gd name="T38" fmla="*/ 954 w 1179"/>
                                <a:gd name="T39" fmla="*/ 106 h 167"/>
                                <a:gd name="T40" fmla="*/ 996 w 1179"/>
                                <a:gd name="T41" fmla="*/ 106 h 167"/>
                                <a:gd name="T42" fmla="*/ 1014 w 1179"/>
                                <a:gd name="T43" fmla="*/ 133 h 167"/>
                                <a:gd name="T44" fmla="*/ 1103 w 1179"/>
                                <a:gd name="T45" fmla="*/ 134 h 167"/>
                                <a:gd name="T46" fmla="*/ 1179 w 1179"/>
                                <a:gd name="T47" fmla="*/ 162 h 167"/>
                                <a:gd name="T48" fmla="*/ 0 w 1179"/>
                                <a:gd name="T49" fmla="*/ 167 h 167"/>
                                <a:gd name="T50" fmla="*/ 100 w 1179"/>
                                <a:gd name="T51" fmla="*/ 162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179" h="167">
                                  <a:moveTo>
                                    <a:pt x="100" y="162"/>
                                  </a:moveTo>
                                  <a:lnTo>
                                    <a:pt x="149" y="133"/>
                                  </a:lnTo>
                                  <a:lnTo>
                                    <a:pt x="253" y="118"/>
                                  </a:lnTo>
                                  <a:lnTo>
                                    <a:pt x="270" y="94"/>
                                  </a:lnTo>
                                  <a:lnTo>
                                    <a:pt x="363" y="88"/>
                                  </a:lnTo>
                                  <a:lnTo>
                                    <a:pt x="387" y="116"/>
                                  </a:lnTo>
                                  <a:lnTo>
                                    <a:pt x="387" y="71"/>
                                  </a:lnTo>
                                  <a:lnTo>
                                    <a:pt x="418" y="73"/>
                                  </a:lnTo>
                                  <a:lnTo>
                                    <a:pt x="455" y="57"/>
                                  </a:lnTo>
                                  <a:lnTo>
                                    <a:pt x="522" y="48"/>
                                  </a:lnTo>
                                  <a:lnTo>
                                    <a:pt x="550" y="20"/>
                                  </a:lnTo>
                                  <a:lnTo>
                                    <a:pt x="608" y="31"/>
                                  </a:lnTo>
                                  <a:lnTo>
                                    <a:pt x="644" y="0"/>
                                  </a:lnTo>
                                  <a:lnTo>
                                    <a:pt x="674" y="34"/>
                                  </a:lnTo>
                                  <a:lnTo>
                                    <a:pt x="710" y="14"/>
                                  </a:lnTo>
                                  <a:lnTo>
                                    <a:pt x="780" y="79"/>
                                  </a:lnTo>
                                  <a:lnTo>
                                    <a:pt x="790" y="39"/>
                                  </a:lnTo>
                                  <a:lnTo>
                                    <a:pt x="853" y="73"/>
                                  </a:lnTo>
                                  <a:lnTo>
                                    <a:pt x="907" y="82"/>
                                  </a:lnTo>
                                  <a:lnTo>
                                    <a:pt x="954" y="106"/>
                                  </a:lnTo>
                                  <a:lnTo>
                                    <a:pt x="996" y="106"/>
                                  </a:lnTo>
                                  <a:lnTo>
                                    <a:pt x="1014" y="133"/>
                                  </a:lnTo>
                                  <a:lnTo>
                                    <a:pt x="1103" y="134"/>
                                  </a:lnTo>
                                  <a:lnTo>
                                    <a:pt x="1179" y="162"/>
                                  </a:lnTo>
                                  <a:lnTo>
                                    <a:pt x="0" y="167"/>
                                  </a:lnTo>
                                  <a:lnTo>
                                    <a:pt x="100" y="162"/>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9" name="Freeform 169"/>
                          <wps:cNvSpPr>
                            <a:spLocks/>
                          </wps:cNvSpPr>
                          <wps:spPr bwMode="auto">
                            <a:xfrm>
                              <a:off x="713" y="586"/>
                              <a:ext cx="196" cy="28"/>
                            </a:xfrm>
                            <a:custGeom>
                              <a:avLst/>
                              <a:gdLst>
                                <a:gd name="T0" fmla="*/ 100 w 1179"/>
                                <a:gd name="T1" fmla="*/ 162 h 167"/>
                                <a:gd name="T2" fmla="*/ 149 w 1179"/>
                                <a:gd name="T3" fmla="*/ 133 h 167"/>
                                <a:gd name="T4" fmla="*/ 253 w 1179"/>
                                <a:gd name="T5" fmla="*/ 118 h 167"/>
                                <a:gd name="T6" fmla="*/ 270 w 1179"/>
                                <a:gd name="T7" fmla="*/ 94 h 167"/>
                                <a:gd name="T8" fmla="*/ 363 w 1179"/>
                                <a:gd name="T9" fmla="*/ 88 h 167"/>
                                <a:gd name="T10" fmla="*/ 387 w 1179"/>
                                <a:gd name="T11" fmla="*/ 116 h 167"/>
                                <a:gd name="T12" fmla="*/ 387 w 1179"/>
                                <a:gd name="T13" fmla="*/ 71 h 167"/>
                                <a:gd name="T14" fmla="*/ 418 w 1179"/>
                                <a:gd name="T15" fmla="*/ 73 h 167"/>
                                <a:gd name="T16" fmla="*/ 455 w 1179"/>
                                <a:gd name="T17" fmla="*/ 57 h 167"/>
                                <a:gd name="T18" fmla="*/ 522 w 1179"/>
                                <a:gd name="T19" fmla="*/ 48 h 167"/>
                                <a:gd name="T20" fmla="*/ 550 w 1179"/>
                                <a:gd name="T21" fmla="*/ 20 h 167"/>
                                <a:gd name="T22" fmla="*/ 608 w 1179"/>
                                <a:gd name="T23" fmla="*/ 31 h 167"/>
                                <a:gd name="T24" fmla="*/ 644 w 1179"/>
                                <a:gd name="T25" fmla="*/ 0 h 167"/>
                                <a:gd name="T26" fmla="*/ 674 w 1179"/>
                                <a:gd name="T27" fmla="*/ 34 h 167"/>
                                <a:gd name="T28" fmla="*/ 710 w 1179"/>
                                <a:gd name="T29" fmla="*/ 14 h 167"/>
                                <a:gd name="T30" fmla="*/ 780 w 1179"/>
                                <a:gd name="T31" fmla="*/ 79 h 167"/>
                                <a:gd name="T32" fmla="*/ 790 w 1179"/>
                                <a:gd name="T33" fmla="*/ 39 h 167"/>
                                <a:gd name="T34" fmla="*/ 853 w 1179"/>
                                <a:gd name="T35" fmla="*/ 73 h 167"/>
                                <a:gd name="T36" fmla="*/ 907 w 1179"/>
                                <a:gd name="T37" fmla="*/ 82 h 167"/>
                                <a:gd name="T38" fmla="*/ 954 w 1179"/>
                                <a:gd name="T39" fmla="*/ 106 h 167"/>
                                <a:gd name="T40" fmla="*/ 996 w 1179"/>
                                <a:gd name="T41" fmla="*/ 106 h 167"/>
                                <a:gd name="T42" fmla="*/ 1014 w 1179"/>
                                <a:gd name="T43" fmla="*/ 133 h 167"/>
                                <a:gd name="T44" fmla="*/ 1103 w 1179"/>
                                <a:gd name="T45" fmla="*/ 134 h 167"/>
                                <a:gd name="T46" fmla="*/ 1179 w 1179"/>
                                <a:gd name="T47" fmla="*/ 162 h 167"/>
                                <a:gd name="T48" fmla="*/ 0 w 1179"/>
                                <a:gd name="T49" fmla="*/ 167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179" h="167">
                                  <a:moveTo>
                                    <a:pt x="100" y="162"/>
                                  </a:moveTo>
                                  <a:lnTo>
                                    <a:pt x="149" y="133"/>
                                  </a:lnTo>
                                  <a:lnTo>
                                    <a:pt x="253" y="118"/>
                                  </a:lnTo>
                                  <a:lnTo>
                                    <a:pt x="270" y="94"/>
                                  </a:lnTo>
                                  <a:lnTo>
                                    <a:pt x="363" y="88"/>
                                  </a:lnTo>
                                  <a:lnTo>
                                    <a:pt x="387" y="116"/>
                                  </a:lnTo>
                                  <a:lnTo>
                                    <a:pt x="387" y="71"/>
                                  </a:lnTo>
                                  <a:lnTo>
                                    <a:pt x="418" y="73"/>
                                  </a:lnTo>
                                  <a:lnTo>
                                    <a:pt x="455" y="57"/>
                                  </a:lnTo>
                                  <a:lnTo>
                                    <a:pt x="522" y="48"/>
                                  </a:lnTo>
                                  <a:lnTo>
                                    <a:pt x="550" y="20"/>
                                  </a:lnTo>
                                  <a:lnTo>
                                    <a:pt x="608" y="31"/>
                                  </a:lnTo>
                                  <a:lnTo>
                                    <a:pt x="644" y="0"/>
                                  </a:lnTo>
                                  <a:lnTo>
                                    <a:pt x="674" y="34"/>
                                  </a:lnTo>
                                  <a:lnTo>
                                    <a:pt x="710" y="14"/>
                                  </a:lnTo>
                                  <a:lnTo>
                                    <a:pt x="780" y="79"/>
                                  </a:lnTo>
                                  <a:lnTo>
                                    <a:pt x="790" y="39"/>
                                  </a:lnTo>
                                  <a:lnTo>
                                    <a:pt x="853" y="73"/>
                                  </a:lnTo>
                                  <a:lnTo>
                                    <a:pt x="907" y="82"/>
                                  </a:lnTo>
                                  <a:lnTo>
                                    <a:pt x="954" y="106"/>
                                  </a:lnTo>
                                  <a:lnTo>
                                    <a:pt x="996" y="106"/>
                                  </a:lnTo>
                                  <a:lnTo>
                                    <a:pt x="1014" y="133"/>
                                  </a:lnTo>
                                  <a:lnTo>
                                    <a:pt x="1103" y="134"/>
                                  </a:lnTo>
                                  <a:lnTo>
                                    <a:pt x="1179" y="162"/>
                                  </a:lnTo>
                                  <a:lnTo>
                                    <a:pt x="0" y="167"/>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70" name="Line 170"/>
                        <wps:cNvCnPr>
                          <a:cxnSpLocks noChangeShapeType="1"/>
                        </wps:cNvCnPr>
                        <wps:spPr bwMode="auto">
                          <a:xfrm>
                            <a:off x="6124" y="5339"/>
                            <a:ext cx="13" cy="31"/>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71" name="Line 171"/>
                        <wps:cNvCnPr>
                          <a:cxnSpLocks noChangeShapeType="1"/>
                        </wps:cNvCnPr>
                        <wps:spPr bwMode="auto">
                          <a:xfrm flipV="1">
                            <a:off x="6892" y="3967"/>
                            <a:ext cx="2" cy="277"/>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25CFF5E" id="Grupo 10" o:spid="_x0000_s1026" style="position:absolute;margin-left:-70.65pt;margin-top:4.05pt;width:164.4pt;height:163.35pt;z-index:251659264;mso-position-horizontal-relative:char;mso-position-vertical-relative:line" coordorigin="4707,3320" coordsize="3288,32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">
                <o:lock v:ext="edit" aspectratio="t"/>
                <v:rect id="AutoShape 11" o:spid="_x0000_s1027" style="position:absolute;left:4707;top:3320;width:3288;height:3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" filled="f" stroked="f">
                  <o:lock v:ext="edit" aspectratio="t" text="t"/>
                </v:rect>
                <v:oval id="Oval 12" o:spid="_x0000_s1028" style="position:absolute;left:4707;top:3320;width:3288;height:3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" strokeweight=".04408mm"/>
                <v:shape id="Freeform 13" o:spid="_x0000_s1029" style="position:absolute;left:5105;top:5665;width:62;height:62;visibility:visible;mso-wrap-style:square;v-text-anchor:top" coordsize="8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" path="m80,23r3,6l86,39,85,52r-1,3l77,69,64,80,49,84,32,82,29,80,17,74,11,65,6,59,,44,,43,2,26,8,16r2,-3l23,4,39,r3,l56,2r14,8l70,11,80,23xe" fillcolor="black">
                  <v:path arrowok="t" o:connecttype="custom" o:connectlocs="58,17;60,21;62,29;61,38;61,41;56,51;46,59;35,62;23,61;21,59;12,55;8,48;4,44;0,32;0,32;1,19;6,12;7,10;17,3;28,0;30,0;40,1;50,7;50,8;58,17;58,17" o:connectangles="0,0,0,0,0,0,0,0,0,0,0,0,0,0,0,0,0,0,0,0,0,0,0,0,0,0"/>
                </v:shape>
                <v:shape id="Freeform 14" o:spid="_x0000_s1030" style="position:absolute;left:5127;top:5749;width:192;height:141;visibility:visible;mso-wrap-style:square;v-text-anchor:top" coordsize="268,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" path="m203,67r-68,44l139,115r2,3l147,125r8,6l158,132r6,3l175,136r11,-3l200,127r2,3l203,131r-82,57l120,186r-2,-2l128,175r7,-10l140,150r-1,-4l137,135r-5,-11l130,121r-4,-5l75,149,61,160r-1,9l61,172r5,11l70,188r-4,3l54,176,40,156,27,137,13,117,1,98,,97,5,95r4,6l20,112r2,1l30,114r16,-7l156,40,172,29r1,-8l174,20,169,8,166,2,170,r11,16l193,34r13,17l217,69r14,16l242,103r13,16l268,133r-47,33l217,161r12,-13l235,136r,-3l235,123r-4,-13l231,109,220,92,214,82r-5,-7l203,67xe" fillcolor="black">
                  <v:path arrowok="t" o:connecttype="custom" o:connectlocs="97,82;101,87;111,97;117,100;133,98;145,96;87,139;85,136;97,122;100,108;95,92;90,86;44,118;44,127;50,139;39,130;19,101;1,72;4,70;6,75;16,83;33,79;123,21;125,15;119,1;122,0;130,12;148,38;165,63;183,88;158,123;164,109;168,98;165,81;158,68;150,55" o:connectangles="0,0,0,0,0,0,0,0,0,0,0,0,0,0,0,0,0,0,0,0,0,0,0,0,0,0,0,0,0,0,0,0,0,0,0,0"/>
                </v:shape>
                <v:shape id="Freeform 15" o:spid="_x0000_s1031" style="position:absolute;left:5197;top:5899;width:173;height:154;visibility:visible;mso-wrap-style:square;v-text-anchor:top" coordsize="232,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" path="m131,103r-3,-2l114,85,99,67,84,51,81,48,61,52,45,58r-4,5l40,70r5,10l51,89r-4,3l40,84,26,66,10,48,,35,5,32r9,7l19,41r6,2l39,43,60,40r1,l113,29,163,17,215,5,230,r2,2l220,27,197,74r-19,46l161,160r-3,8l155,180r-2,12l155,199r1,2l159,206r-3,3l151,205,136,189,118,171,103,154,86,136r-4,-4l86,129r3,3l90,133r8,6l104,143r7,-2l115,137r4,-9l131,103xm136,93l155,52,168,27r-26,6l93,45r15,16l122,78r14,15xe" fillcolor="black">
                  <v:path arrowok="t" o:connecttype="custom" o:connectlocs="98,76;95,74;85,63;74,49;63,38;60,35;45,38;34,43;31,46;30,52;34,59;38,66;35,68;30,62;19,49;7,35;0,26;4,24;10,29;14,30;19,32;29,32;45,29;45,29;84,21;122,13;160,4;172,0;173,1;164,20;147,55;133,88;120,118;118,124;116,133;114,141;116,147;116,148;119,152;116,154;113,151;101,139;88,126;77,113;64,100;61,97;64,95;66,97;67,98;73,102;78,105;83,104;86,101;89,94;98,76;101,69;116,38;125,20;106,24;69,33;81,45;91,57;101,69" o:connectangles="0,0,0,0,0,0,0,0,0,0,0,0,0,0,0,0,0,0,0,0,0,0,0,0,0,0,0,0,0,0,0,0,0,0,0,0,0,0,0,0,0,0,0,0,0,0,0,0,0,0,0,0,0,0,0,0,0,0,0,0,0,0,0"/>
                  <o:lock v:ext="edit" verticies="t"/>
                </v:shape>
                <v:shape id="Freeform 16" o:spid="_x0000_s1032" style="position:absolute;left:5351;top:5991;width:180;height:156;visibility:visible;mso-wrap-style:square;v-text-anchor:top" coordsize="247,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" path="m247,80r-45,51l198,127r7,-23l205,99r,-18l201,71r-4,-9l189,53r-5,-8l173,39r-5,-3l151,30r-1,l131,30r-14,3l114,34,92,45,73,62,56,80,44,100r-4,10l38,119r,19l41,143r5,13l53,164r8,8l71,179r7,5l93,191r3,1l118,195r3,l143,193r-11,13l112,206r-4,-1l86,201r-2,-1l65,191r-3,-3l45,175r-1,-1l27,157r-6,-7l13,137,6,125,4,114,,98,1,84,2,71,11,47,25,30r2,-2l30,26,50,11,62,6,77,2,88,1,106,r14,2l134,4r10,3l161,13r3,3l183,28r2,2l198,43r1,2l211,61r2,4l223,79r8,2l242,76r5,4xe" fillcolor="black">
                  <v:path arrowok="t" o:connecttype="custom" o:connectlocs="147,99;149,79;149,61;146,54;138,40;126,30;110,23;95,23;83,26;53,47;32,76;28,90;30,108;39,124;52,136;68,145;86,148;104,146;82,156;63,152;47,145;33,133;20,119;9,104;3,86;1,64;8,36;20,21;36,8;56,2;77,0;98,3;117,10;133,21;144,33;154,46;163,60;168,61;180,61" o:connectangles="0,0,0,0,0,0,0,0,0,0,0,0,0,0,0,0,0,0,0,0,0,0,0,0,0,0,0,0,0,0,0,0,0,0,0,0,0,0,0"/>
                </v:shape>
                <v:shape id="Freeform 17" o:spid="_x0000_s1033" style="position:absolute;left:5515;top:6063;width:154;height:158;visibility:visible;mso-wrap-style:square;v-text-anchor:top" coordsize="212,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" path="m212,118r-2,5l198,121r-5,l186,122r-30,16l152,140r-40,22l66,187,19,211,4,218,,216,4,193r9,-51l25,91,34,52,36,42,41,17,39,11,36,8,33,4,36,r4,3l58,16,75,29,93,41r17,12l114,55r-4,6l108,58r-1,-1l99,52,91,50r-7,3l82,58,77,78r-6,27l62,154r-5,26l80,167r46,-25l141,134r19,-13l168,115r2,-8l167,100r-7,-7l153,88r3,-4l163,88r19,12l201,111r11,7xe" fillcolor="black">
                  <v:path arrowok="t" o:connecttype="custom" o:connectlocs="154,86;153,89;144,88;140,88;135,88;113,100;110,101;81,117;48,136;14,153;3,158;0,157;3,140;9,103;18,66;25,38;26,30;30,12;28,8;26,6;24,3;26,0;29,2;42,12;54,21;68,30;80,38;83,40;80,44;78,42;78,41;72,38;66,36;61,38;60,42;56,57;52,76;45,112;41,130;58,121;92,103;102,97;116,88;122,83;123,78;121,72;116,67;111,64;113,61;118,64;132,72;146,80;154,86" o:connectangles="0,0,0,0,0,0,0,0,0,0,0,0,0,0,0,0,0,0,0,0,0,0,0,0,0,0,0,0,0,0,0,0,0,0,0,0,0,0,0,0,0,0,0,0,0,0,0,0,0,0,0,0,0"/>
                </v:shape>
                <v:shape id="Freeform 18" o:spid="_x0000_s1034" style="position:absolute;left:5599;top:6155;width:157;height:185;visibility:visible;mso-wrap-style:square;v-text-anchor:top" coordsize="214,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" path="m214,196r-38,55l169,248,148,238,126,228,104,217,83,206,62,195,41,183,21,172,,160r3,-3l9,160r16,5l26,165r8,-2l45,148,112,41r9,-16l118,17r-1,l107,7,102,4,104,r19,11l141,21r19,10l179,40r19,11l199,52r-3,4l188,52,175,48r-1,l166,51,155,65,94,170r-8,18l90,195r,1l107,206r2,2l124,214r7,3l138,221r14,2l157,223r9,-1l179,216r9,-6l193,207r15,-14l214,196xe" fillcolor="black">
                  <v:path arrowok="t" o:connecttype="custom" o:connectlocs="157,144;129,185;124,183;109,175;92,168;76,160;61,152;45,144;30,135;15,127;0,118;2,116;7,118;18,122;19,122;25,120;33,109;82,30;89,18;87,13;86,13;79,5;75,3;76,0;90,8;103,15;117,23;131,29;145,38;146,38;144,41;144,41;138,38;128,35;128,35;122,38;114,48;69,125;63,139;66,144;66,144;79,152;80,153;91,158;96,160;101,163;112,164;115,164;122,164;131,159;138,155;142,153;153,142;157,144" o:connectangles="0,0,0,0,0,0,0,0,0,0,0,0,0,0,0,0,0,0,0,0,0,0,0,0,0,0,0,0,0,0,0,0,0,0,0,0,0,0,0,0,0,0,0,0,0,0,0,0,0,0,0,0,0,0"/>
                </v:shape>
                <v:shape id="Freeform 19" o:spid="_x0000_s1035" style="position:absolute;left:5756;top:6212;width:159;height:172;visibility:visible;mso-wrap-style:square;v-text-anchor:top" coordsize="217,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" path="m217,67r-18,48l194,113r,-16l193,85r-1,-2l188,77r-7,-8l175,64r,-1l164,59r-8,-3l150,54,93,189r-6,17l90,212r2,3l105,223r5,2l111,225r-2,5l108,229,86,221,64,213,41,204,19,194,,186r2,-4l9,185r13,3l25,189r9,-4l43,169,105,36,95,32,91,30,73,25r-13,l45,33r-2,1l30,48,25,46,49,,60,5r19,9l99,22r21,8l139,38r21,8l180,53r20,7l217,67xe" fillcolor="black">
                  <v:path arrowok="t" o:connecttype="custom" o:connectlocs="159,50;146,86;142,85;142,73;141,64;141,62;138,58;133,52;128,48;128,47;120,44;114,42;110,40;68,141;64,154;66,159;67,161;77,167;81,168;81,168;80,172;79,171;63,165;47,159;30,153;14,145;0,139;1,136;7,138;16,141;18,141;25,138;32,126;77,27;70,24;67,22;53,19;53,19;44,19;33,25;32,25;22,36;18,34;36,0;44,4;58,10;73,16;88,22;102,28;117,34;132,40;147,45;159,50" o:connectangles="0,0,0,0,0,0,0,0,0,0,0,0,0,0,0,0,0,0,0,0,0,0,0,0,0,0,0,0,0,0,0,0,0,0,0,0,0,0,0,0,0,0,0,0,0,0,0,0,0,0,0,0,0"/>
                </v:shape>
                <v:shape id="Freeform 20" o:spid="_x0000_s1036" style="position:absolute;left:5859;top:6281;width:173;height:160;visibility:visible;mso-wrap-style:square;v-text-anchor:top" coordsize="232,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" path="m148,138r-3,-1l123,131r-22,-6l78,118r-4,-1l59,131,49,144r,8l54,158r9,4l73,167r-1,5l61,168,37,161,14,154,,148r2,-5l13,145r6,-2l24,142r12,-7l52,122,90,86,126,50,161,14,173,r3,1l179,27r8,50l197,127r9,42l208,176r4,14l218,201r5,5l225,206r7,3l231,214r-8,-2l201,207r-25,-5l153,196r-23,-6l125,188r1,-6l131,183r,1l141,187r8,-2l154,180r1,-5l153,164r-5,-26xm146,127l139,82,136,56,117,74,83,108r21,6l127,122r19,5xe" fillcolor="black">
                  <v:path arrowok="t" o:connecttype="custom" o:connectlocs="110,103;108,102;92,98;75,93;58,88;55,87;44,98;37,108;37,114;40,118;47,121;54,125;54,129;45,126;28,120;10,115;0,111;1,107;10,108;14,107;18,106;27,101;39,91;39,91;67,64;94,37;120,10;129,0;131,1;133,20;139,58;147,95;154,126;155,132;158,142;163,150;166,154;168,154;173,156;172,160;166,159;150,155;131,151;114,147;97,142;93,141;94,136;98,137;98,138;105,140;111,138;115,135;116,131;114,123;110,103;109,95;104,61;101,42;87,55;62,81;78,85;95,91;109,95" o:connectangles="0,0,0,0,0,0,0,0,0,0,0,0,0,0,0,0,0,0,0,0,0,0,0,0,0,0,0,0,0,0,0,0,0,0,0,0,0,0,0,0,0,0,0,0,0,0,0,0,0,0,0,0,0,0,0,0,0,0,0,0,0,0,0"/>
                  <o:lock v:ext="edit" verticies="t"/>
                </v:shape>
                <v:shape id="Freeform 21" o:spid="_x0000_s1037" style="position:absolute;left:6035;top:6303;width:173;height:156;visibility:visible;mso-wrap-style:square;v-text-anchor:top" coordsize="235,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" path="m,183r1,-4l8,180r1,l23,181r10,-5l38,159,66,37,68,19,63,11,50,6r-1,l43,5,44,r7,1l73,6r20,4l115,14r17,3l137,18r20,5l165,25r14,6l189,35r10,7l212,52r7,10l227,74r4,13l235,99r,18l235,127r-3,12l231,145r-7,18l213,176r-11,9l200,187r-14,9l177,200r-6,2l152,205r-22,2l126,206r-22,-3l99,203,79,199,55,195,32,191,9,185,,183xm118,25l90,170r-2,14l92,188r13,6l117,195r12,-1l140,191r9,-7l156,176r3,-2l167,160r7,-18l178,122r2,-33l174,62,165,45,155,37r-3,-2l139,30r-4,-1l118,25xe" fillcolor="black">
                  <v:path arrowok="t" o:connecttype="custom" o:connectlocs="1,135;7,136;24,133;49,28;46,8;36,5;32,0;54,5;85,11;101,14;121,19;139,26;156,39;167,56;173,75;173,96;170,109;157,133;147,141;130,151;112,154;96,156;77,153;58,150;24,144;0,138;66,128;68,142;77,146;95,146;103,144;115,133;123,121;131,92;128,47;121,34;112,26;99,22;87,19" o:connectangles="0,0,0,0,0,0,0,0,0,0,0,0,0,0,0,0,0,0,0,0,0,0,0,0,0,0,0,0,0,0,0,0,0,0,0,0,0,0,0"/>
                  <o:lock v:ext="edit" verticies="t"/>
                </v:shape>
                <v:shape id="Freeform 22" o:spid="_x0000_s1038" style="position:absolute;left:6278;top:6335;width:164;height:141;visibility:visible;mso-wrap-style:square;v-text-anchor:top" coordsize="221,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" path="m,189r1,-5l8,184r7,-1l24,182r7,-6l33,159,36,96,20,95,6,95,7,85r14,l36,86,38,34r,-18l32,10,25,7,18,6,11,5,11,,25,1,45,2r22,l92,3r11,l111,4r20,1l133,5r22,6l162,12r15,9l185,25r15,15l204,45r12,23l221,95r-1,19l216,132r-8,15l205,152r-6,9l186,171r-3,2l172,179r-12,5l154,186r-21,5l131,191r-20,1l102,193r-13,l63,192,38,191,15,190,,189xm91,15l89,88r2,l111,88r22,l133,98r-22,l91,98r-2,l88,162r1,6l89,176r5,4l106,182r5,-1l117,181r11,-3l133,175r4,-2l146,166r9,-12l159,145r3,-7l165,120r,-21l160,66,157,55,150,41,138,27r-6,-3l123,19,111,16r-1,-1l91,15xe" fillcolor="black">
                  <v:path arrowok="t" o:connecttype="custom" o:connectlocs="1,134;11,134;23,129;27,70;4,69;16,62;28,25;24,7;13,4;8,0;33,1;68,2;82,3;99,4;120,9;137,18;151,33;164,69;160,96;152,111;138,125;128,131;114,136;97,140;76,141;47,140;11,139;68,11;68,64;99,64;99,72;82,72;66,72;66,123;70,132;82,132;95,130;102,126;115,113;120,101;122,72;117,40;102,20;91,14;82,11;68,11" o:connectangles="0,0,0,0,0,0,0,0,0,0,0,0,0,0,0,0,0,0,0,0,0,0,0,0,0,0,0,0,0,0,0,0,0,0,0,0,0,0,0,0,0,0,0,0,0,0"/>
                  <o:lock v:ext="edit" verticies="t"/>
                </v:shape>
                <v:shape id="Freeform 23" o:spid="_x0000_s1039" style="position:absolute;left:6507;top:6292;width:238;height:176;visibility:visible;mso-wrap-style:square;v-text-anchor:top" coordsize="326,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" path="m163,152r6,-21l181,79,191,26r2,-7l211,15r21,-5l254,5,273,r1,5l268,6r-12,7l255,13r-4,7l254,38r32,120l293,176r9,4l317,179r7,-2l326,182r-22,6l281,193r-24,5l233,203r-22,6l210,203r7,-1l231,196r1,l236,188r-2,-18l201,34r-4,19l186,105r-11,51l160,208r-3,11l153,219,132,192,102,150,72,107,43,63,61,195r1,5l64,212r5,6l75,222r9,2l89,223r8,l98,228r-8,1l67,232r-24,3l21,237r-1,-5l23,232r15,-4l42,225r4,-3l50,211,49,197,33,78,29,61,21,55r-2,l7,54,1,55,,50,18,48,40,45,61,43,83,39r,1l113,83r31,43l163,152xe" fillcolor="black">
                  <v:path arrowok="t" o:connecttype="custom" o:connectlocs="123,97;139,19;154,11;185,4;200,4;187,10;183,15;209,117;220,134;231,133;238,135;205,143;170,151;153,151;169,146;172,140;147,25;136,78;117,154;112,163;74,111;31,47;45,145;47,157;55,165;65,166;72,169;49,172;15,176;17,172;31,167;37,157;24,58;15,41;5,40;0,37;29,33;61,29;82,62;119,113" o:connectangles="0,0,0,0,0,0,0,0,0,0,0,0,0,0,0,0,0,0,0,0,0,0,0,0,0,0,0,0,0,0,0,0,0,0,0,0,0,0,0,0"/>
                </v:shape>
                <v:shape id="Freeform 24" o:spid="_x0000_s1040" style="position:absolute;left:6713;top:6253;width:179;height:171;visibility:visible;mso-wrap-style:square;v-text-anchor:top" coordsize="238,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" path="m77,40r26,73l107,112r15,-8l123,104r7,-11l132,77,130,61r-1,-3l135,56r35,92l165,150r-2,-3l157,138r-9,-10l139,123r-10,-4l128,119r-9,1l107,124r17,50l131,192r8,3l153,193r1,l165,188r12,-4l191,176r6,-5l207,161r7,-12l218,141r1,-25l225,114r13,60l226,178r-23,8l181,195r-23,7l134,209r-22,7l88,223r-23,8l53,234r-2,-5l59,226r4,-2l74,220r3,-9l74,195,37,75,32,61,23,55,16,54r-4,1l7,55,1,57,,52,10,48,32,43,52,37,73,30,93,24r21,-7l134,9,154,2,160,r22,53l177,55r-2,-3l165,40,154,31,143,27r-2,l128,26r-10,2l116,29,97,34,77,40xe" fillcolor="black">
                  <v:path arrowok="t" o:connecttype="custom" o:connectlocs="77,83;92,76;98,68;98,45;102,41;124,110;118,101;105,90;96,87;80,91;99,140;115,141;124,137;144,129;156,118;164,103;169,83;170,130;136,143;101,153;66,163;40,171;44,165;56,161;56,143;24,45;12,39;5,40;0,38;24,31;55,22;86,12;116,1;137,39;132,38;116,23;106,20;89,20;73,25;58,29" o:connectangles="0,0,0,0,0,0,0,0,0,0,0,0,0,0,0,0,0,0,0,0,0,0,0,0,0,0,0,0,0,0,0,0,0,0,0,0,0,0,0,0"/>
                </v:shape>
                <v:shape id="Freeform 25" o:spid="_x0000_s1041" style="position:absolute;left:6856;top:6208;width:182;height:162;visibility:visible;mso-wrap-style:square;v-text-anchor:top" coordsize="245,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" path="m75,227r-2,-5l78,220r2,-2l93,211r4,-7l97,202,92,186,39,71,30,55r-1,l22,52,8,54,6,55,2,57,,52,4,50,24,42,44,34,64,26,83,17r21,-7l114,5,125,3,140,r8,1l169,2r7,3l194,12r12,8l213,26r3,2l234,51r7,17l244,79r1,7l245,103r-2,17l241,122r-6,12l227,145r-2,1l212,160r-3,3l195,173r-6,3l169,188r-22,9l124,206r-22,10l80,225r-5,2xm76,32r65,134l148,178r6,2l165,177r3,l178,170r6,-5l187,163r5,-8l196,144r2,-4l200,130r-2,-16l192,96,183,77,165,50,144,31r-5,-3l127,23,110,21,96,24r-8,3l76,32xe" fillcolor="black">
                  <v:path arrowok="t" o:connecttype="custom" o:connectlocs="54,158;59,156;72,146;68,133;22,39;16,37;4,39;0,37;18,30;48,19;62,12;85,4;104,0;126,1;144,9;158,19;174,36;181,56;182,74;179,87;169,103;157,114;145,123;126,134;109,141;76,154;56,162;105,118;114,128;125,126;137,118;143,111;147,100;147,81;136,55;107,22;94,16;82,15;65,19;56,23" o:connectangles="0,0,0,0,0,0,0,0,0,0,0,0,0,0,0,0,0,0,0,0,0,0,0,0,0,0,0,0,0,0,0,0,0,0,0,0,0,0,0,0"/>
                  <o:lock v:ext="edit" verticies="t"/>
                </v:shape>
                <v:shape id="Freeform 26" o:spid="_x0000_s1042" style="position:absolute;left:7000;top:6137;width:152;height:159;visibility:visible;mso-wrap-style:square;v-text-anchor:top" coordsize="199,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" path="m196,154r3,4l180,169r-21,13l137,194r-20,11l97,216r-2,-4l101,209r13,-10l114,198r2,-9l109,173,42,67,30,51,22,49r-1,l9,53,3,56,,52,17,43,36,33,55,21,73,10,91,r3,4l88,8,78,17r-1,9l85,42r69,105l165,161r9,1l176,162r14,-5l196,154xe" fillcolor="black">
                  <v:path arrowok="t" o:connecttype="custom" o:connectlocs="150,113;152,116;137,124;121,134;105,143;89,151;74,159;73,156;77,154;87,146;87,146;89,139;83,127;32,49;23,38;17,36;16,36;7,39;2,41;0,38;13,32;27,24;42,15;56,7;70,0;72,3;67,6;60,13;60,13;59,19;65,31;118,108;126,119;133,119;134,119;145,116;150,113" o:connectangles="0,0,0,0,0,0,0,0,0,0,0,0,0,0,0,0,0,0,0,0,0,0,0,0,0,0,0,0,0,0,0,0,0,0,0,0,0"/>
                </v:shape>
                <v:shape id="Freeform 27" o:spid="_x0000_s1043" style="position:absolute;left:7112;top:6048;width:164;height:167;visibility:visible;mso-wrap-style:square;v-text-anchor:top" coordsize="221,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" path="m111,r44,50l151,54,128,42,106,38r-9,1l94,39,83,41r-8,4l65,52r-8,6l51,64,45,76r-3,4l38,97r1,8l40,114r7,23l60,159r16,18l94,192r18,9l114,202r18,3l143,203r10,-3l165,193r9,-4l185,178r3,-3l198,160r1,l205,141r2,-8l210,116r11,14l217,145r-2,6l208,170r-1,2l192,189r-18,15l173,206r-19,10l143,222r-12,5l113,232r-7,l84,233r-8,-2l57,227,35,213r-1,l17,195,5,172r,-2l1,157,,143,1,128,2,115,8,100,12,90,19,78,27,67r6,-5l48,48,67,37r1,-1l88,29r1,-1l106,22r2,-3l110,15,107,3,111,xe" fillcolor="black">
                  <v:path arrowok="t" o:connecttype="custom" o:connectlocs="115,36;95,30;79,27;70,28;56,32;42,42;33,54;28,70;30,82;45,114;70,138;85,145;106,145;122,138;137,128;147,115;152,101;156,83;161,104;154,122;142,135;129,146;114,155;97,163;79,166;56,166;26,153;13,140;4,122;0,102;1,82;9,65;20,48;36,34;50,27;65,21;79,16;82,11;82,0" o:connectangles="0,0,0,0,0,0,0,0,0,0,0,0,0,0,0,0,0,0,0,0,0,0,0,0,0,0,0,0,0,0,0,0,0,0,0,0,0,0,0"/>
                </v:shape>
                <v:shape id="Freeform 28" o:spid="_x0000_s1044" style="position:absolute;left:7209;top:5988;width:159;height:159;visibility:visible;mso-wrap-style:square;v-text-anchor:top" coordsize="217,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" path="m213,133r4,3l207,146r-18,16l171,177r-18,15l134,208r-4,4l126,208r5,-4l132,204r10,-14l142,182r-1,-2l132,168,45,75,33,64,31,63,22,62,10,68,9,69,5,72,,68,5,65,21,51,37,38,54,24,69,9,80,r3,4l79,8r-5,6l70,19r,10l82,42r89,91l186,145r10,l202,141r6,-4l213,133xe" fillcolor="black">
                  <v:path arrowok="t" o:connecttype="custom" o:connectlocs="156,100;159,102;152,110;138,122;125,133;112,144;98,156;95,159;92,156;96,153;97,153;104,143;104,137;103,135;97,126;33,56;24,48;23,47;16,47;7,51;7,52;4,54;0,51;4,49;15,38;27,29;40,18;51,7;59,0;61,3;58,6;54,11;51,14;51,22;60,32;125,100;136,109;144,109;148,106;152,103;156,100" o:connectangles="0,0,0,0,0,0,0,0,0,0,0,0,0,0,0,0,0,0,0,0,0,0,0,0,0,0,0,0,0,0,0,0,0,0,0,0,0,0,0,0,0"/>
                </v:shape>
                <v:shape id="Freeform 29" o:spid="_x0000_s1045" style="position:absolute;left:7271;top:5877;width:207;height:208;visibility:visible;mso-wrap-style:square;v-text-anchor:top" coordsize="28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" path="m50,98r19,1l104,100r35,2l174,102r36,l212,101,147,50,134,42r,-1l124,39r-10,3l107,48r-4,3l99,48r4,-4l117,28,130,12,142,r4,3l138,17r,1l140,27r13,15l281,142r-3,4l265,147r-35,1l194,149r-35,-1l124,148,89,147,56,144r91,84l159,236r12,1l179,234r5,-3l188,228r3,-4l195,228r-7,7l172,252r-19,15l139,283r-3,-5l145,266r2,-5l149,256r-2,-9l139,236,39,143r-7,-1l22,143r-6,l4,151,,147,13,134,30,119,44,105r6,-7xe" fillcolor="black">
                  <v:path arrowok="t" o:connecttype="custom" o:connectlocs="37,72;51,73;77,73;102,75;128,75;155,75;156,74;108,37;99,31;99,30;91,29;84,31;79,35;76,37;73,35;76,32;86,21;96,9;105,0;108,2;102,12;102,13;103,20;113,31;207,104;205,107;195,108;169,109;143,110;117,109;91,109;66,108;41,106;108,168;117,173;126,174;132,172;136,170;138,168;141,165;144,168;138,173;127,185;113,196;102,208;100,204;107,196;108,192;110,188;108,182;102,173;29,105;24,104;16,105;12,105;3,111;0,108;10,98;22,87;32,77;37,72" o:connectangles="0,0,0,0,0,0,0,0,0,0,0,0,0,0,0,0,0,0,0,0,0,0,0,0,0,0,0,0,0,0,0,0,0,0,0,0,0,0,0,0,0,0,0,0,0,0,0,0,0,0,0,0,0,0,0,0,0,0,0,0,0"/>
                </v:shape>
                <v:shape id="Freeform 30" o:spid="_x0000_s1046" style="position:absolute;left:7425;top:5806;width:172;height:150;visibility:visible;mso-wrap-style:square;v-text-anchor:top" coordsize="231,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" path="m130,68r,l117,86r-13,19l90,122r-5,5l95,146r10,12l112,160r8,-1l129,150r6,-5l140,148r-6,6l120,173r-15,18l93,205r-3,-3l93,191r2,-8l95,181,91,169,83,149r-3,-5l56,99,32,54,6,11,,3,1,,36,6r52,8l142,21r38,5l194,27r7,l215,26r6,-5l224,18r3,-3l231,17r-2,4l217,40,204,60,190,79,177,99r-6,6l167,102r2,-3l173,96r3,-7l178,82r-3,-7l169,73,157,72,130,68xm118,66l77,60,44,53r9,17l79,115r1,2l81,116,94,99,108,80,118,66xe" fillcolor="black">
                  <v:path arrowok="t" o:connecttype="custom" o:connectlocs="97,50;77,77;63,93;78,116;89,116;101,106;100,113;78,140;67,148;71,134;68,124;60,105;24,40;0,2;27,4;106,15;144,20;160,19;167,13;172,12;162,29;141,58;127,77;126,72;131,65;130,55;117,53;88,48;33,39;59,84;60,85;80,59" o:connectangles="0,0,0,0,0,0,0,0,0,0,0,0,0,0,0,0,0,0,0,0,0,0,0,0,0,0,0,0,0,0,0,0"/>
                  <o:lock v:ext="edit" verticies="t"/>
                </v:shape>
                <v:shape id="Freeform 31" o:spid="_x0000_s1047" style="position:absolute;left:7553;top:5665;width:62;height:62;visibility:visible;mso-wrap-style:square;v-text-anchor:top" coordsize="8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" path="m5,25l14,13r1,-1l29,4,40,1,46,,62,5,75,15r4,5l83,28r2,17l84,47,79,61r-5,6l68,75,54,83r-1,l37,86,21,81,8,71,1,57r,-1l,41,2,32,5,25xe" fillcolor="black">
                  <v:path arrowok="t" o:connecttype="custom" o:connectlocs="4,18;10,9;11,9;21,3;29,1;34,0;45,4;55,11;58,14;61,20;62,32;61,34;58,44;54,48;50,54;39,60;39,60;27,62;15,58;6,51;1,41;1,40;0,30;1,23;4,18;4,18" o:connectangles="0,0,0,0,0,0,0,0,0,0,0,0,0,0,0,0,0,0,0,0,0,0,0,0,0,0"/>
                </v:shape>
                <v:shape id="Freeform 32" o:spid="_x0000_s1048" style="position:absolute;left:4893;top:5453;width:203;height:169;visibility:visible;mso-wrap-style:square;v-text-anchor:top" coordsize="278,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" path="m,2l6,,7,1,8,2r2,1l11,5r1,1l13,7r2,1l16,8r1,3l18,12r2,l21,13r2,1l25,14r1,1l28,16r3,1l35,17r5,1l46,18r6,1l59,19r7,l70,20r5,l275,24r3,4l135,174r-3,4l129,180r-5,7l119,192r-4,4l111,200r-2,3l107,206r-2,2l105,210r-1,1l104,214r,2l104,217r,2l104,220r1,1l105,223r,2l105,227r1,1l100,231,55,127r6,-2l63,128r,2l64,132r1,1l65,134r2,3l69,139r1,2l71,143r2,2l74,145r1,1l76,147r1,l78,147r2,l82,147r2,-1l85,145r2,l88,143r2,-1l92,140r4,-3l101,132r6,-7l197,33,80,32r-5,l71,32r-8,l57,32r-4,l51,32r-1,l49,33r-2,l44,34r-3,1l40,35r-1,1l38,36r-1,1l36,38r-1,1l35,40r-1,l34,41r-1,2l32,46r,1l32,48r,2l32,51r,2l32,55r1,2l33,60r1,2l35,64r1,3l37,70r-6,2l,2xe" fillcolor="black">
                  <v:path arrowok="t" o:connecttype="custom" o:connectlocs="4,0;6,1;8,4;9,5;12,6;13,9;15,10;18,10;20,12;26,12;34,13;43,14;51,15;201,18;99,127;94,132;87,140;81,146;78,151;77,154;76,157;76,159;76,161;77,163;77,166;73,169;45,91;46,95;47,97;49,100;51,103;53,106;55,107;56,108;58,108;60,108;62,106;64,105;67,102;74,97;144,24;55,23;46,23;39,23;37,23;34,24;30,26;28,26;27,27;26,29;25,29;24,31;23,34;23,35;23,37;23,40;24,44;26,47;27,51;0,1" o:connectangles="0,0,0,0,0,0,0,0,0,0,0,0,0,0,0,0,0,0,0,0,0,0,0,0,0,0,0,0,0,0,0,0,0,0,0,0,0,0,0,0,0,0,0,0,0,0,0,0,0,0,0,0,0,0,0,0,0,0,0,0"/>
                </v:shape>
                <v:shape id="Freeform 33" o:spid="_x0000_s1049" style="position:absolute;left:4829;top:5229;width:222;height:198;visibility:visible;mso-wrap-style:square;v-text-anchor:top" coordsize="29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" path="m46,190l155,39,57,68r-4,1l51,69r-2,1l47,71r-2,1l43,73r-2,l39,74r-1,1l36,76r-1,1l34,78r-1,1l32,80r-1,l30,81r-1,2l28,84r,2l27,87r,1l27,90r,2l26,93r,2l26,97r1,3l27,102r,2l27,106r1,2l29,111r-6,1l,39,6,37r1,3l9,43r1,3l12,48r1,2l14,52r1,1l17,54r,1l19,56r2,1l23,57r1,1l26,58r1,1l29,59r2,l33,59r3,l38,58r4,l45,57r3,-1l52,55,244,r2,6l101,212,247,169r2,-1l251,168r2,-1l255,166r2,-1l259,164r2,-1l262,162r1,-1l264,160r2,-1l267,158r,-1l268,155r1,-1l271,153r,-1l272,150r,-1l272,148r1,-2l273,145r,-2l273,142r,-1l273,139r,-1l273,137r-1,-4l271,130r-2,-5l276,123r23,80l293,204r-1,-2l292,200r-1,-2l290,196r-1,-2l288,193r-1,-2l287,189r-1,-1l285,187r-1,-1l282,185r,-1l281,183r-2,-1l278,182r-1,-1l276,181r-2,-1l273,180r-2,-1l269,179r-2,l266,179r-2,l262,179r-1,l259,180r-2,l255,181r-3,l250,182,87,228r-4,7l82,237r-2,2l79,242r-1,2l77,246r-1,2l76,250r-1,2l75,253r,2l75,256r,3l75,261r1,2l76,265r1,2l71,269,46,190xe" fillcolor="black">
                  <v:path arrowok="t" o:connecttype="custom" o:connectlocs="42,50;36,52;32,54;28,55;25,57;23,59;21,62;20,65;19,68;20,74;20,78;17,82;5,29;9,35;11,39;14,41;18,43;22,43;27,43;33,42;181,0;183,124;188,123;192,121;195,119;198,116;200,113;202,110;203,107;203,105;203,102;201,96;222,149;217,147;215,143;213,139;211,137;209,135;206,133;203,132;198,132;195,132;191,132;186,134;61,174;58,180;56,184;56,188;56,192;57,197" o:connectangles="0,0,0,0,0,0,0,0,0,0,0,0,0,0,0,0,0,0,0,0,0,0,0,0,0,0,0,0,0,0,0,0,0,0,0,0,0,0,0,0,0,0,0,0,0,0,0,0,0,0"/>
                </v:shape>
                <v:shape id="Freeform 34" o:spid="_x0000_s1050" style="position:absolute;left:4814;top:5109;width:188;height:116;visibility:visible;mso-wrap-style:square;v-text-anchor:top" coordsize="25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" path="m230,1l237,r19,120l249,121r-1,-7l248,111r-1,-2l247,107r-1,-2l246,103r-1,-2l243,100r,-2l242,97r-1,l240,96r-1,-1l238,95r-2,-1l235,94r-1,-1l232,93r-2,l228,93r-2,l222,94r-4,l215,94r-4,1l55,119r-4,1l48,120r-5,1l40,122r-2,l36,124r-2,1l33,125r-1,1l31,127r-1,1l29,129r-1,1l28,131r-1,1l26,134r,2l25,137r,2l25,141r,2l25,145r,2l25,149r2,8l20,159,,38,6,37r2,7l8,47r,2l9,51r2,3l11,56r1,2l14,59r,1l15,61r1,1l17,63r1,l19,64r2,1l22,65r2,1l25,66r2,l29,66r2,l34,66r4,-1l41,65r4,-1l202,39r4,l210,38r3,-1l216,37r2,-1l221,35r1,l223,34r1,-1l226,32r1,-1l228,31r1,-1l229,28r1,-1l231,25r,-1l232,22r,-2l232,19r,-4l232,14r,-3l232,9,230,1xe" fillcolor="black">
                  <v:path arrowok="t" o:connecttype="custom" o:connectlocs="174,0;183,88;182,81;181,78;181,75;178,73;178,71;176,70;175,69;173,69;170,68;167,68;163,69;158,69;40,87;35,88;29,89;26,90;24,91;23,93;21,94;21,96;19,98;18,100;18,103;18,106;18,109;15,116;4,27;6,34;7,37;8,41;10,43;11,45;12,46;14,47;16,47;18,48;21,48;25,48;30,47;148,28;154,28;159,27;162,26;164,25;166,23;167,23;168,20;170,18;170,16;170,14;170,10;170,7" o:connectangles="0,0,0,0,0,0,0,0,0,0,0,0,0,0,0,0,0,0,0,0,0,0,0,0,0,0,0,0,0,0,0,0,0,0,0,0,0,0,0,0,0,0,0,0,0,0,0,0,0,0,0,0,0,0"/>
                </v:shape>
                <v:shape id="Freeform 35" o:spid="_x0000_s1051" style="position:absolute;left:4796;top:4931;width:184;height:184;visibility:visible;mso-wrap-style:square;v-text-anchor:top" coordsize="254,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" path="m,l6,,7,1r,2l8,4r,1l9,7r1,3l11,11r1,1l13,13r1,1l15,16r1,1l18,18r1,1l20,21r2,l24,23r4,2l32,27r6,2l43,32r7,2l57,36r4,2l65,39r189,66l254,110,72,205r-5,3l63,209r-6,4l51,216r-6,3l41,223r-3,2l34,227r-1,1l31,230r-1,1l29,233r-1,2l28,237r,1l27,239r,2l27,242r,1l27,245r,1l20,247,11,136r7,-1l18,139r,2l18,142r,2l18,145r1,4l20,152r,2l21,157r1,1l23,160r1,1l25,161r1,1l27,162r1,1l30,163r1,l33,163r1,-1l37,162r2,-1l42,160r5,-3l53,154r8,-5l175,91,66,54,61,52,57,51,50,49,44,47,40,46,39,44r-2,l34,44r-1,l30,44r-2,l27,44r-1,l24,44r-1,2l22,46r-1,1l20,48r-1,l18,49r,1l17,51r-1,1l15,53r,1l14,55r,1l13,59r,1l13,63r-1,2l12,67r,3l12,73r1,3l6,76,,xe" fillcolor="black">
                  <v:path arrowok="t" o:connecttype="custom" o:connectlocs="4,0;5,2;6,4;7,7;9,9;10,10;12,13;14,14;16,16;20,19;28,22;36,25;44,28;184,78;52,153;46,156;37,161;30,166;25,169;22,171;21,174;20,177;20,178;20,180;20,183;14,184;13,101;13,105;13,107;14,111;14,115;16,118;17,120;19,121;20,121;22,121;24,121;27,121;30,119;38,115;127,68;44,39;36,37;29,34;27,33;24,33;20,33;19,33;17,34;15,35;14,36;13,37;12,39;11,40;10,42;9,45;9,48;9,52;9,57;0,0" o:connectangles="0,0,0,0,0,0,0,0,0,0,0,0,0,0,0,0,0,0,0,0,0,0,0,0,0,0,0,0,0,0,0,0,0,0,0,0,0,0,0,0,0,0,0,0,0,0,0,0,0,0,0,0,0,0,0,0,0,0,0,0"/>
                </v:shape>
                <v:shape id="Freeform 36" o:spid="_x0000_s1052" style="position:absolute;left:4796;top:4752;width:184;height:159;visibility:visible;mso-wrap-style:square;v-text-anchor:top" coordsize="25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" path="m19,115r98,5l117,116r,-4l117,110r,-3l117,105r-1,-2l116,100r-1,-1l115,96r-1,-2l113,92r-1,-1l111,89r-1,-1l108,86r-1,-2l105,83r-1,-1l101,80,99,78,97,77,94,76,92,75,90,74,88,73,85,72,82,71r-3,l77,70,74,69,70,68r-4,l63,67r1,-6l189,68r,7l184,75r-5,1l175,76r-6,1l165,78r-3,2l158,81r-4,1l153,83r-2,1l150,84r-1,1l146,87r-2,1l141,90r-1,2l137,94r-2,2l134,98r-1,3l132,103r,3l131,109r-1,3l130,117r-1,4l197,125r5,l206,125r3,1l214,126r2,l219,125r1,l222,125r1,-1l224,124r,-1l226,123r1,-1l228,121r,-1l229,119r1,-1l230,117r1,-1l232,113r,-2l232,109r1,-2l233,105r1,-13l234,88r,-4l234,80r,-5l233,72r,-4l232,65r,-4l231,58r-1,-3l229,52r-1,-3l226,46r-1,-3l224,40r-2,-3l220,35r-2,-2l216,30r-2,-2l211,26r-3,-2l205,22r-2,-2l200,18r-3,-2l194,15r-3,-2l187,11r-3,-1l180,9,177,6r,-6l252,16,239,216r-7,l233,208r,-2l233,204r,-3l233,199r-1,-2l232,196r-1,-2l230,192r-1,-1l229,190r-1,-1l227,188r-1,-1l225,186r-1,l222,184r-1,l220,183r-2,l215,182r-3,l208,181r-4,l200,181,43,171r-4,l36,171r-3,l29,171r-4,l23,171r-2,1l20,172r-1,1l17,173r-1,1l15,175r-1,1l13,177r-1,1l10,180r-1,2l9,184r-1,3l8,189r-1,3l7,195r,7l,202,12,7r71,5l83,18r-4,1l76,19r-2,1l71,20r-3,1l64,22r-2,l59,23r-2,1l55,24r-2,1l51,26r-2,1l48,28r-2,1l44,30r-1,1l42,32r-2,1l39,34r-1,2l37,37r-2,1l35,40r-2,1l32,43r-2,2l29,47r,2l28,51r-1,2l26,55r-1,2l24,60r,4l23,68r-1,4l22,78r-1,6l21,88r,3l19,115xe" fillcolor="black">
                  <v:path arrowok="t" o:connecttype="custom" o:connectlocs="85,82;85,76;83,69;80,65;76,60;69,56;62,53;54,51;47,45;131,56;118,59;110,62;105,65;99,71;96,78;94,89;153,93;161,92;164,91;166,88;169,85;170,79;171,62;170,50;168,40;164,32;159,24;152,18;144,12;134,7;184,12;170,152;169,145;167,141;165,138;161,135;155,134;31,126;21,126;15,127;11,129;7,133;6,139;0,149;58,14;50,15;42,18;36,20;31,23;28,27;24,30;21,36;18,42;16,53;15,67" o:connectangles="0,0,0,0,0,0,0,0,0,0,0,0,0,0,0,0,0,0,0,0,0,0,0,0,0,0,0,0,0,0,0,0,0,0,0,0,0,0,0,0,0,0,0,0,0,0,0,0,0,0,0,0,0,0,0"/>
                </v:shape>
                <v:shape id="Freeform 37" o:spid="_x0000_s1053" style="position:absolute;left:4818;top:4559;width:208;height:181;visibility:visible;mso-wrap-style:square;v-text-anchor:top" coordsize="282,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" path="m144,143r66,11l212,155r3,l219,156r4,l226,157r3,l231,157r2,l235,156r1,l237,155r2,l240,154r1,-1l242,152r1,-1l244,150r1,-1l246,147r1,-2l248,143r1,-4l250,137r,-4l251,129r7,1l235,248r-6,-1l230,243r,-3l231,236r,-3l231,230r,-2l231,226r-1,-2l230,223r-1,-2l228,220r-1,-1l227,218r-1,-1l225,216r-1,-1l223,214r-3,-1l218,213r-3,-1l212,211r-4,-1l205,209r-3,l200,209,47,181r-2,-1l42,180r-4,-1l35,178r-4,l28,178r-2,l24,178r-1,l21,179r-1,l19,180r-1,1l16,182r-1,l15,184r-1,1l12,186r-1,2l11,190r-1,3l9,195r-1,3l6,201r-1,5l,205,20,99r1,-6l22,88r1,-4l24,79r1,-4l26,71r1,-4l29,63r1,-4l30,55r2,-3l33,49r1,-3l35,44r1,-3l37,39r2,-2l40,34r1,-2l44,30r1,-1l46,25r2,-1l50,22r1,-1l53,19r2,-1l57,16r2,-1l61,14r2,-2l65,11r3,-1l70,9,72,8,75,7,77,6r3,l82,6,85,5r2,l90,5r2,l95,5r2,l100,5r2,1l105,6r3,l111,7r4,1l118,9r3,1l123,12r3,1l128,14r2,2l133,18r2,2l137,22r2,2l141,27r2,3l145,32r,2l146,36r1,2l148,39r1,2l151,43r,2l152,48r,2l153,52r1,2l154,57r,2l155,63r,2l155,68,245,27r4,-2l253,23r3,-2l259,20r3,-2l264,17r3,-2l269,14r1,-2l271,10r1,-2l273,6r1,-2l275,3,276,r6,1l269,73,147,127r-3,16xm29,122r103,18l134,130r,-2l135,125r,-3l135,120r1,-3l136,115r,-5l137,106r,-4l136,99r,-4l136,93r-1,-1l135,90r,-1l134,87r-1,-1l133,84r-1,-1l131,82r-1,-1l130,80r-2,-2l127,77r-1,-1l125,75r-1,-1l123,73r-2,-1l120,71r-2,-1l117,69r-2,-1l113,67r-2,l109,66r-2,-1l105,65r-2,-1l101,63r-2,l97,61r-2,l91,60r-2,l86,60r-4,l80,60r-4,l73,60r-3,l68,60r-3,l63,61r-2,2l59,64r-2,1l55,66r-2,1l51,68r-2,1l48,71r-2,2l45,74r-3,2l41,78r-1,3l38,83r-1,2l36,88r-1,3l34,94r,4l33,101r-1,3l29,122xe" fillcolor="black">
                  <v:path arrowok="t" o:connecttype="custom" o:connectlocs="162,114;172,115;177,112;181,109;184,100;169,180;170,168;169,161;166,158;159,155;148,153;26,130;17,130;12,133;8,137;4,147;16,64;20,49;24,36;29,27;34,18;41,13;48,8;57,4;66,4;75,4;87,7;96,12;104,20;108,28;112,35;114,43;184,18;195,12;201,6;208,1;97,102;100,88;101,74;100,66;97,61;94,56;89,53;83,49;76,47;67,44;56,44;46,45;39,49;33,54;27,62;24,74" o:connectangles="0,0,0,0,0,0,0,0,0,0,0,0,0,0,0,0,0,0,0,0,0,0,0,0,0,0,0,0,0,0,0,0,0,0,0,0,0,0,0,0,0,0,0,0,0,0,0,0,0,0,0,0"/>
                  <o:lock v:ext="edit" verticies="t"/>
                </v:shape>
                <v:shape id="Freeform 38" o:spid="_x0000_s1054" style="position:absolute;left:4874;top:4387;width:187;height:163;visibility:visible;mso-wrap-style:square;v-text-anchor:top" coordsize="250,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" path="m31,r76,25l105,32r-5,-1l97,31,93,30r-3,l86,30r-3,l79,30r-3,1l73,31r-4,1l66,32r-3,1l59,35r-3,1l53,37r-3,1l48,40r-3,2l42,43r-2,2l37,48r-2,2l33,52r-3,2l28,56r-2,2l25,60r-2,2l22,65r-2,2l19,70r-1,2l18,74r-1,2l16,78r,2l16,83r-1,2l15,87r,1l15,90r,2l15,94r1,1l16,97r1,1l17,100r1,2l18,103r1,2l20,106r1,1l22,109r1,1l23,111r1,1l26,113r1,1l28,115r1,1l30,116r3,2l34,118r1,1l37,120r2,l41,121r2,l44,121r2,l48,121r2,-1l52,120r2,-1l57,118r2,-2l62,115r2,-2l67,112r4,-2l76,106r3,-3l83,100r4,-3l92,92r5,-4l103,83r5,-5l112,74r3,-3l119,67r4,-2l127,62r3,-3l133,57r4,-3l141,52r3,-2l148,49r3,-3l153,45r3,-2l159,43r3,-1l164,41r3,-1l170,40r3,-1l176,39r3,l182,39r2,l187,39r3,1l193,40r2,1l198,42r3,l203,43r4,2l210,46r4,2l217,50r3,2l223,54r2,2l228,59r2,2l233,63r2,3l237,69r1,3l240,75r2,3l243,80r,3l245,86r1,4l248,93r1,4l249,101r1,3l250,108r,4l250,115r,5l250,124r-1,4l248,132r-2,4l245,140r-2,4l243,146r-1,2l240,151r-1,3l238,156r,2l236,161r-1,1l233,164r-1,3l230,169r-2,3l226,174r-3,3l221,180r-2,2l217,184r-1,1l214,187r,2l213,191r-1,1l210,193r,2l209,196r,1l209,198r,1l209,200r,2l209,203r1,1l210,206r2,1l212,208r1,2l214,211r1,2l217,214r1,1l216,221,130,192r2,-7l137,186r5,l147,187r4,l155,187r4,l163,186r5,l172,185r4,-1l180,183r4,l187,181r4,-1l194,179r3,-2l200,176r3,-2l206,172r3,-2l213,168r2,-2l218,164r1,-3l222,159r1,-2l225,154r2,-3l228,148r2,-3l231,143r2,-2l233,138r1,-2l234,134r1,-2l235,130r,-2l236,126r,-2l236,122r,-2l235,118r,-3l235,113r-1,-2l233,110r,-2l232,106r-1,-1l230,103r-1,-1l228,100r,-1l226,98r-1,-2l224,95r-1,-1l221,93r-1,-1l219,91r-2,l215,90r-1,-1l212,89r-3,-1l207,88r-2,l203,87r-2,l198,88r-1,l194,88r-2,1l190,90r-2,1l185,92r-2,1l180,94r-2,1l174,97r-2,2l168,102r-3,2l162,107r-4,3l153,114r-4,5l143,125r-7,5l131,135r-6,5l120,144r-4,2l112,149r-4,4l103,155r-4,2l95,159r-3,2l88,162r-4,1l80,164r-4,l74,164r-1,1l70,165r-1,l66,165r-2,l62,165r-2,l58,164r-2,l54,164r-1,l50,163r-2,l47,162r-2,-1l41,160r-2,-1l35,157r-2,-1l29,154r-3,-3l23,149r-2,-2l19,145r-2,-2l14,141r-1,-3l11,135,9,133,8,129,6,126,5,123,4,120,3,116,2,113,1,110,,106r,-3l,99,,96,,93,1,89r,-3l2,81,3,78,4,74,5,71,6,68,7,66,8,63,9,61r2,-3l12,56r1,-2l15,52r3,-4l19,45r2,-2l23,41r2,-2l27,37r2,-2l31,33r3,-2l36,29r1,-2l39,26r,-2l40,23r1,-1l41,21r,-1l42,19r,-1l42,17,41,16r,-1l41,14r-1,l39,13r,-1l37,10,36,8r-2,l31,6,29,5,31,xe" fillcolor="black">
                  <v:path arrowok="t" o:connecttype="custom" o:connectlocs="67,22;49,24;34,31;21,41;13,53;11,64;13,72;16,80;22,86;31,89;40,88;57,78;81,58;99,42;117,32;132,29;146,30;162,37;176,49;183,63;187,83;183,103;178,117;169,128;160,139;156,146;159,153;162,163;116,138;138,135;154,127;167,116;174,102;177,91;174,81;171,73;164,67;153,65;142,66;129,73;107,92;81,113;60,121;48,122;37,120;25,115;10,104;3,89;0,71;4,52;10,40;20,27;29,18;31,13;28,7" o:connectangles="0,0,0,0,0,0,0,0,0,0,0,0,0,0,0,0,0,0,0,0,0,0,0,0,0,0,0,0,0,0,0,0,0,0,0,0,0,0,0,0,0,0,0,0,0,0,0,0,0,0,0,0,0,0,0"/>
                </v:shape>
                <v:shape id="Freeform 39" o:spid="_x0000_s1055" style="position:absolute;left:4920;top:4272;width:196;height:149;visibility:visible;mso-wrap-style:square;v-text-anchor:top" coordsize="270,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" path="m264,91r6,3l218,205r-5,-3l216,195r1,-2l217,191r1,-2l219,187r,-2l219,183r,-2l219,180r,-2l219,177r-1,-1l218,175r-1,-2l216,172r,-1l214,169r-1,-1l212,167r-2,-1l208,165r-2,-2l202,162r-3,-2l196,159,52,97,46,95,43,93,40,92,37,91,34,90r-2,l31,90r-2,l28,90r-2,l24,90r-1,1l21,92r-1,l19,93r-2,1l16,95r-1,2l14,98r-1,3l12,103r-2,2l9,107r-3,6l,111,51,r6,2l54,9r-1,2l52,13r-1,3l51,18r,1l50,21r,2l51,25r,1l51,27r,3l52,31r,1l53,33r1,2l55,36r1,l57,37r2,2l61,40r3,1l67,43r3,1l74,46r144,63l222,110r5,2l230,113r2,1l235,114r2,1l239,115r1,1l241,115r2,l244,115r1,-1l246,114r1,-1l249,113r1,-1l251,111r2,-2l254,108r1,-1l256,105r1,-2l259,101r1,-3l264,91xe" fillcolor="black">
                  <v:path arrowok="t" o:connecttype="custom" o:connectlocs="196,68;155,147;158,140;158,137;159,134;159,132;159,129;158,128;158,126;157,124;155,122;152,121;150,118;144,116;38,71;31,68;27,66;23,65;21,65;19,65;17,65;15,67;14,68;12,69;10,71;9,75;7,78;0,81;41,1;38,8;37,12;37,14;36,17;37,19;37,22;38,23;39,25;41,26;43,28;46,30;51,32;158,79;165,81;168,83;172,84;174,84;176,84;178,83;179,82;181,81;184,79;185,78;187,75;189,71" o:connectangles="0,0,0,0,0,0,0,0,0,0,0,0,0,0,0,0,0,0,0,0,0,0,0,0,0,0,0,0,0,0,0,0,0,0,0,0,0,0,0,0,0,0,0,0,0,0,0,0,0,0,0,0,0,0"/>
                </v:shape>
                <v:shape id="Freeform 40" o:spid="_x0000_s1056" style="position:absolute;left:4967;top:4122;width:213;height:207;visibility:visible;mso-wrap-style:square;v-text-anchor:top" coordsize="287,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" path="m206,281r-5,-4l205,271r1,-2l207,267r1,-2l208,262r1,-2l210,258r,-1l210,255r,-1l210,252r-1,-1l209,250r,-2l208,247r-1,-1l206,244r,-1l205,242r-2,-1l201,239r-3,-1l196,236r-5,-2l188,232,54,152r-5,-2l45,148r-2,-1l40,146r-2,-2l35,143r-1,l33,142r-2,l30,142r-1,l27,143r-1,l25,144r-2,l22,145r-1,1l19,147r-1,1l15,149r-1,2l13,153r-2,1l10,156r-4,8l,161,56,71r3,-5l62,62r3,-4l67,54r3,-4l73,46r2,-3l78,40r3,-3l84,33r3,-2l91,28r2,-2l96,23r3,-2l102,19r3,-3l109,14r4,-2l116,10r4,-1l125,7r3,-2l132,4r4,-1l140,2r4,l147,1r4,l155,r5,l164,r4,1l172,1r4,l180,2r5,l188,3r4,1l197,5r4,1l205,8r4,1l213,11r4,2l220,15r5,3l228,20r4,1l234,23r3,2l239,26r2,2l244,30r2,2l248,33r2,2l253,37r2,2l256,41r3,2l260,45r2,2l264,49r1,3l268,55r2,2l271,59r1,2l273,63r2,2l276,68r1,2l278,72r1,2l280,76r1,4l283,85r1,5l285,94r1,5l286,103r1,4l287,112r,4l287,121r-1,5l285,131r,5l283,141r-1,5l281,151r-2,5l277,162r-1,3l274,168r-1,3l271,174r-2,4l266,182r-2,4l261,191r-55,90xm60,91r160,93l222,186r3,2l227,189r3,1l232,191r2,1l235,192r1,l237,192r1,l239,192r1,l241,192r1,-1l243,191r1,-1l245,189r1,-1l247,187r2,-1l250,184r1,-1l252,181r2,-3l255,175r2,-2l258,169r1,-3l260,164r,-3l261,157r,-3l261,151r,-3l261,145r-1,-3l260,140r-1,-3l258,134r-2,-4l254,126r-2,-4l250,118r-3,-4l244,110r-2,-2l241,107r-2,-2l237,103r-2,-2l233,99r-3,-1l228,96r-2,-2l224,92r-3,-2l219,87r-3,-1l214,84r-3,-2l209,80r-3,-1l203,77r-3,-2l197,73r-6,-2l187,68r-5,-2l178,64r-5,-3l169,59r-5,-2l160,56r-5,-2l150,52r-4,-1l142,50r-4,-1l134,49r-3,-1l127,48r-4,l120,48r-3,l114,48r-2,l109,49r-3,l104,50r-3,l99,51r-2,1l95,54r-3,1l91,56r-4,1l85,59r-1,1l83,60r-2,2l80,63r-2,2l77,67r-2,1l74,70r-2,2l70,75r-1,2l67,79r-2,3l63,84r-2,3l60,91xe" fillcolor="black">
                  <v:path arrowok="t" o:connecttype="custom" o:connectlocs="154,197;156,189;155,184;153,179;145,174;33,109;25,105;20,105;16,108;10,113;42,52;52,37;62,24;73,15;86,7;101,2;115,0;131,1;146,4;161,10;174,17;183,24;190,30;197,38;203,46;207,55;212,69;213,85;210,104;205,122;197,134;163,136;172,141;177,141;180,141;183,138;189,131;193,121;194,109;191,99;183,84;176,76;168,69;159,62;148,55;132,47;115,40;99,36;87,35;77,37;68,41;62,44;56,50;50,58;45,67" o:connectangles="0,0,0,0,0,0,0,0,0,0,0,0,0,0,0,0,0,0,0,0,0,0,0,0,0,0,0,0,0,0,0,0,0,0,0,0,0,0,0,0,0,0,0,0,0,0,0,0,0,0,0,0,0,0,0"/>
                  <o:lock v:ext="edit" verticies="t"/>
                </v:shape>
                <v:shape id="Freeform 41" o:spid="_x0000_s1057" style="position:absolute;left:5135;top:3986;width:193;height:183;visibility:visible;mso-wrap-style:square;v-text-anchor:top" coordsize="270,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" path="m152,94l98,158r12,22l112,183r2,2l115,187r2,3l118,191r2,2l121,194r2,1l124,196r,1l125,198r1,l128,198r1,1l130,199r2,l133,199r1,l136,199r1,l138,198r1,l140,198r2,-1l143,195r3,-1l149,191r3,-2l154,187r3,-4l162,187r-49,61l107,244r1,-1l108,242r1,-2l110,239r,-2l112,235r,-1l112,233r1,-2l113,230r,-2l113,227r,-2l113,224r,-1l113,222r-1,-4l110,215r-1,-4l107,206r-2,-5l103,195r-2,-2l100,190r-2,-3l97,184,,3,2,,209,53r4,1l216,55r4,1l224,57r2,l229,58r5,l239,59r4,l247,59r2,l251,58r2,l256,57r2,-1l260,55r2,-1l264,52r1,-2l270,54r-71,89l194,139r2,-3l198,133r2,-3l201,127r2,-2l203,123r1,-2l205,120r,-2l205,116r,-1l204,113r-1,-1l202,111r-1,-1l200,109r-1,-1l197,108r-1,-1l192,105r-4,l183,103,152,94xm137,91l50,69r42,77l137,91xe" fillcolor="black">
                  <v:path arrowok="t" o:connecttype="custom" o:connectlocs="70,117;80,135;82,138;84,141;86,143;89,145;89,146;91,146;92,147;94,147;95,147;97,147;99,146;100,146;102,144;107,141;110,138;116,138;76,180;77,179;79,176;80,173;80,172;81,170;81,168;81,165;81,164;79,159;76,152;74,144;71,140;69,136;1,0;152,40;157,41;162,42;167,43;174,44;178,44;181,43;184,41;187,40;189,37;142,106;140,100;143,96;145,92;146,89;147,87;147,86;146,83;145,83;144,81;142,80;140,79;134,77;109,69;36,51;98,67" o:connectangles="0,0,0,0,0,0,0,0,0,0,0,0,0,0,0,0,0,0,0,0,0,0,0,0,0,0,0,0,0,0,0,0,0,0,0,0,0,0,0,0,0,0,0,0,0,0,0,0,0,0,0,0,0,0,0,0,0,0,0"/>
                  <o:lock v:ext="edit" verticies="t"/>
                </v:shape>
                <v:shape id="Freeform 42" o:spid="_x0000_s1058" style="position:absolute;left:5213;top:3813;width:218;height:211;visibility:visible;mso-wrap-style:square;v-text-anchor:top" coordsize="2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" path="m166,285r-4,-4l167,275r2,-1l170,272r1,-2l173,269r1,-2l175,266r1,-2l176,263r,-3l176,259r1,-2l177,256r-1,-2l176,253r,-2l176,250r-1,-1l174,247r-1,-1l171,244r-1,-2l167,240r-2,-3l162,234,52,124r-3,-4l46,118r-2,-3l42,114r-3,-2l38,111r-2,-1l34,109r-1,-1l31,108r-2,l28,108r-2,l25,108r-2,1l21,109r-1,1l18,111r-1,l15,113r-2,1l12,115r-2,2l4,123,,118,77,45r3,-4l84,38r3,-3l91,32r4,-3l98,26r4,-2l107,21r3,-2l113,17r4,-3l120,12r4,-2l127,9r3,-2l134,6r3,-1l141,4r6,-2l151,2r3,-1l158,1,162,r4,l170,r4,l179,r4,1l187,1r4,1l195,2r4,2l202,5r4,1l210,7r5,2l218,11r4,2l226,14r3,4l233,20r3,2l239,24r4,3l246,30r4,2l253,35r4,3l258,41r2,2l262,45r2,2l266,49r2,4l270,55r1,2l273,59r1,3l276,64r1,2l278,69r2,2l281,74r1,2l283,79r1,2l286,83r1,4l287,89r1,3l289,94r1,2l290,99r1,2l291,103r1,3l292,111r,4l292,119r,6l292,129r-1,5l290,138r-1,4l288,146r-1,5l284,155r-2,5l280,165r-3,4l275,173r-3,5l269,183r-3,5l264,190r-2,3l259,196r-2,3l254,202r-3,3l246,209r-3,3l166,285xm75,66l204,197r2,2l209,201r2,1l212,204r3,1l217,206r,1l218,208r1,l220,208r1,l222,209r1,-1l224,208r1,l227,208r1,-1l229,206r2,-1l232,205r2,-2l235,202r2,-1l239,199r2,-3l244,193r2,-3l247,188r3,-3l251,182r1,-2l253,177r1,-3l255,171r,-3l256,166r,-4l256,160r,-3l255,152r-1,-5l253,143r-1,-4l250,135r-3,-4l246,128r-1,-2l243,124r-1,-2l241,119r-2,-3l238,114r-2,-3l235,109r-2,-2l231,105r-2,-3l227,100r-2,-2l223,95r-2,-2l219,91r-2,-3l214,85r-3,-3l207,79r-4,-4l199,71r-3,-3l192,65r-4,-3l184,59r-3,-2l176,54r-4,-2l168,48r-3,-1l161,45r-4,-1l154,42r-4,-1l147,40r-3,-1l141,39r-3,-1l135,38r-2,-1l130,37r-3,l125,37r-3,l120,37r-2,1l116,38r-3,1l111,40r-2,1l107,41r-3,1l103,43r-2,1l99,45r-2,1l95,47r-2,2l91,51r-2,2l87,55r-3,2l82,59r-2,2l77,63r-2,3xe" fillcolor="black">
                  <v:path arrowok="t" o:connecttype="custom" o:connectlocs="127,201;131,195;132,190;131,184;125,178;34,87;27,81;22,80;16,81;10,84;57,33;71,21;84,13;97,5;113,1;127,0;143,1;157,5;171,13;184,22;194,32;202,41;207,49;211,58;215,68;217,76;218,93;215,108;207,125;197,141;187,152;152,146;161,152;164,154;167,154;172,152;178,147;187,137;190,127;191,116;187,100;181,90;175,81;168,73;160,63;146,50;131,40;117,33;105,29;95,27;87,28;78,31;71,35;63,42;56,49" o:connectangles="0,0,0,0,0,0,0,0,0,0,0,0,0,0,0,0,0,0,0,0,0,0,0,0,0,0,0,0,0,0,0,0,0,0,0,0,0,0,0,0,0,0,0,0,0,0,0,0,0,0,0,0,0,0,0"/>
                  <o:lock v:ext="edit" verticies="t"/>
                </v:shape>
                <v:shape id="Freeform 43" o:spid="_x0000_s1059" style="position:absolute;left:5509;top:3658;width:178;height:199;visibility:visible;mso-wrap-style:square;v-text-anchor:top" coordsize="238,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" path="m112,135l42,180r4,24l47,207r,3l47,212r1,2l49,217r1,1l51,220r1,2l53,223r,1l54,225r1,l56,226r,2l57,228r1,1l59,229r1,1l61,230r1,l64,230r1,l67,230r2,l71,230r2,-1l76,228r2,-2l82,225r3,-2l89,221r3,5l26,269r-4,-5l23,263r1,-2l25,260r1,-1l27,257r2,-1l30,255r1,-1l31,253r1,-2l32,250r1,-1l33,248r1,-2l34,245r1,-2l35,240r,-3l35,233r,-5l35,222r-1,-6l33,213r,-3l32,206r,-3l,2,2,,182,114r2,2l187,118r3,2l193,122r3,2l198,125r5,2l208,129r4,2l215,132r2,1l220,133r2,l224,133r2,-1l228,132r2,-1l232,130r3,-1l238,134r-96,62l138,190r4,-3l145,186r2,-2l150,182r2,-2l153,179r1,-2l156,175r,-1l157,173r,-1l157,171r,-1l157,169r-1,-1l156,167r-1,-1l154,164r-1,-1l152,162r-1,-1l147,158r-3,-3l139,152,112,135xm101,128l25,79r15,87l101,128xe" fillcolor="black">
                  <v:path arrowok="t" o:connecttype="custom" o:connectlocs="31,133;35,153;35,157;37,161;38,163;40,165;40,166;42,167;43,169;44,169;46,170;48,170;50,170;52,170;55,169;58,167;64,165;69,167;16,195;18,193;19,192;22,189;23,188;24,186;25,184;25,182;26,180;26,175;26,169;25,160;25,155;24,150;1,0;138,86;142,89;147,92;152,94;159,97;162,98;166,98;169,98;172,97;176,95;106,145;106,138;110,136;114,133;115,131;117,129;117,127;117,126;117,124;116,123;114,121;113,119;108,115;84,100;19,58;76,95" o:connectangles="0,0,0,0,0,0,0,0,0,0,0,0,0,0,0,0,0,0,0,0,0,0,0,0,0,0,0,0,0,0,0,0,0,0,0,0,0,0,0,0,0,0,0,0,0,0,0,0,0,0,0,0,0,0,0,0,0,0,0"/>
                  <o:lock v:ext="edit" verticies="t"/>
                </v:shape>
                <v:shape id="Freeform 44" o:spid="_x0000_s1060" style="position:absolute;left:5585;top:3536;width:168;height:201;visibility:visible;mso-wrap-style:square;v-text-anchor:top" coordsize="23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" path="m228,r3,7l230,8r-2,1l227,10r-1,1l225,12r-1,1l223,14r-1,2l221,17r-1,2l220,20r-1,2l219,23r-1,2l217,27r,2l216,32r,3l216,41r-1,5l215,52r,6l215,66r,4l216,74r5,196l216,272,58,141r-3,-3l51,135r-5,-5l40,126r-4,-3l30,120r-3,-3l25,116r-2,-2l21,114r-2,-1l16,113r-2,l13,113r-2,l10,114r-1,l7,115r-1,l4,115r-1,1l,109,102,61r4,5l102,68r-2,l98,69r-1,1l96,71r-3,1l91,74r-2,3l87,78r-1,1l85,81r-1,1l84,83r,1l84,85r,1l84,87r,1l85,89r1,2l86,92r2,1l89,95r2,2l95,100r6,5l108,112r98,82l202,81r-1,-5l201,71r,-7l201,58r-1,-4l200,52r-1,-1l199,49r,-1l198,46r-1,-3l196,42r,-1l195,39r-1,-1l193,37r-1,l191,36r-2,-1l188,35r-1,-1l186,34r-1,l183,34r-1,l181,34r-3,l175,34r-2,1l171,36r-3,l166,37r-3,1l161,41r-3,-7l228,xe" fillcolor="black">
                  <v:path arrowok="t" o:connecttype="custom" o:connectlocs="168,5;166,7;164,8;163,10;161,12;160,14;159,16;159,18;158,21;157,26;156,34;156,43;156,52;161,200;42,104;37,100;29,93;22,89;18,86;15,84;12,84;9,84;7,84;5,85;3,85;0,81;77,49;73,50;71,52;68,53;65,57;63,58;61,61;61,62;61,64;61,65;63,67;64,69;66,72;73,78;150,143;146,56;146,47;145,40;145,38;145,35;143,32;143,30;141,28;140,27;139,27;137,26;135,25;133,25;132,25;127,25;124,27;121,27;117,30;166,0" o:connectangles="0,0,0,0,0,0,0,0,0,0,0,0,0,0,0,0,0,0,0,0,0,0,0,0,0,0,0,0,0,0,0,0,0,0,0,0,0,0,0,0,0,0,0,0,0,0,0,0,0,0,0,0,0,0,0,0,0,0,0,0"/>
                </v:shape>
                <v:shape id="Freeform 45" o:spid="_x0000_s1061" style="position:absolute;left:5786;top:3479;width:175;height:198;visibility:visible;mso-wrap-style:square;v-text-anchor:top" coordsize="236,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" path="m204,r21,61l218,62r-2,-2l215,58r-3,-4l209,49r-3,-4l204,43r-3,-3l199,38r-3,-2l194,34r-2,-1l189,32r-4,-2l182,30r-3,-1l176,28r-2,-1l171,27r-1,l167,28r-3,l161,29r-3,1l155,30r-5,1l133,37r58,171l192,212r1,4l195,219r1,2l196,224r2,2l199,227r1,2l200,230r1,1l202,232r2,l205,233r1,l208,234r1,l211,234r2,1l215,234r1,l219,234r2,l224,233r2,l234,230r2,6l117,273r-3,-5l122,265r3,-1l127,264r2,-2l131,260r1,-1l134,259r2,-2l137,256r1,-1l138,254r1,-1l140,252r,-1l141,249r,-1l141,247r,-2l141,244r,-2l140,239r-1,-2l138,233r-1,-3l136,225,78,54,62,60r-2,1l57,61r-2,1l52,64r-2,1l48,66r-2,1l43,68r-2,1l39,71r-1,1l36,73r-1,2l34,76r-1,2l32,79r-1,2l30,84r-1,2l28,89r-1,3l26,94r,3l26,100r-1,2l25,105r,3l25,111r,3l26,116r,3l26,124r-6,2l,65,204,xe" fillcolor="black">
                  <v:path arrowok="t" o:connecttype="custom" o:connectlocs="167,44;160,44;157,39;153,33;149,29;145,26;142,24;137,22;133,21;129,20;126,20;122,20;117,22;111,22;142,151;143,157;145,160;147,164;148,166;149,168;151,168;153,169;155,170;158,170;160,170;164,170;168,169;175,171;85,194;93,191;96,190;98,188;101,186;102,185;103,183;104,182;105,180;105,178;105,176;103,172;102,167;58,39;44,44;41,45;37,47;34,49;30,50;28,52;26,54;24,57;23,59;22,62;20,67;19,70;19,74;19,78;19,83;19,86;15,91;151,0" o:connectangles="0,0,0,0,0,0,0,0,0,0,0,0,0,0,0,0,0,0,0,0,0,0,0,0,0,0,0,0,0,0,0,0,0,0,0,0,0,0,0,0,0,0,0,0,0,0,0,0,0,0,0,0,0,0,0,0,0,0,0,0"/>
                </v:shape>
                <v:shape id="Freeform 46" o:spid="_x0000_s1062" style="position:absolute;left:5988;top:3444;width:188;height:180;visibility:visible;mso-wrap-style:square;v-text-anchor:top" coordsize="254,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" path="m103,4r4,l110,3r3,-1l117,2r3,-1l123,1r3,l130,1r3,l137,r3,l143,1r3,l148,1r4,1l155,2r2,1l161,3r2,1l167,4r3,1l173,6r3,1l178,8r3,1l184,11r3,1l189,13r3,2l194,16r3,2l201,19r2,2l206,23r2,1l210,27r2,2l215,31r2,2l219,35r2,2l223,39r2,2l227,43r1,3l230,48r2,2l233,53r3,2l238,58r1,3l240,63r2,3l243,69r1,2l245,74r1,3l247,80r1,3l249,85r1,4l250,92r1,3l252,99r,5l253,109r1,5l254,120r,4l254,130r-1,6l253,141r-1,2l252,146r,2l251,151r,2l250,156r-1,2l248,160r-1,3l247,165r-1,3l245,171r-1,2l243,175r-1,3l241,180r-2,3l237,186r-3,3l232,191r-1,3l229,197r-2,3l224,203r-2,3l220,208r-2,2l215,212r-2,2l210,217r-2,1l205,221r-3,1l198,224r-2,2l192,227r-3,2l187,230r-4,2l180,233r-3,1l173,236r-3,l166,238r-4,1l158,240r-4,1l150,242r-3,l143,243r-4,l136,244r-4,l127,244r-3,1l120,245r-3,l113,244r-3,l106,244r-3,-1l100,243r-4,-1l93,242r-4,-1l86,240r-4,-1l79,238r-2,-2l73,235r-3,-2l67,232r-3,-1l62,229r-3,-2l55,226r-3,-2l50,222r-3,-2l44,218r-2,-2l40,214r-2,-1l37,211r-2,-2l33,207r-2,-2l29,203r-1,-3l26,198r-1,-2l23,194r-1,-2l19,190r-1,-3l17,185r-2,-2l14,181r-1,-2l12,176r-1,-2l10,171,9,169,8,165,6,160,4,155,3,150,2,144r,-3l1,138r,-3l,132r,-4l,125r,-3l,119r,-3l,113r,-3l,107r1,-2l1,102,2,99r,-4l2,92,3,89,4,87,5,84,6,82,7,79,8,76,9,74r1,-3l12,68r1,-2l14,63r2,-2l17,57r2,-3l22,52r1,-2l25,47r2,-2l29,43r2,-3l33,39r2,-3l37,35r2,-3l42,31r2,-2l46,27r2,-3l51,23r2,-2l57,19r2,-1l62,17r2,-2l67,14r3,-1l72,12r3,-1l78,10,81,9,84,8r3,l90,7,94,6,97,5r3,l103,4xm107,15r-4,l100,16r-2,1l96,18r-2,1l93,19r-3,1l88,21r-1,1l86,23r-2,1l83,26r-1,1l80,28r-1,2l77,31r-1,1l75,34r-1,1l73,37r-1,2l71,40r-1,2l69,43r-1,3l67,47r,2l66,51r-1,2l64,55r-1,4l63,64r-1,4l61,72r,4l61,80r-1,5l60,89r1,5l61,100r,5l62,111r1,5l63,122r1,6l65,135r1,3l67,142r,3l68,148r1,4l70,155r1,3l72,161r,3l73,168r1,3l76,174r1,2l77,179r2,3l80,184r1,3l82,189r1,2l85,194r1,2l87,198r2,2l90,203r4,4l97,211r3,3l103,217r2,2l107,221r3,1l112,224r3,2l117,226r3,2l123,228r3,1l130,229r3,1l136,230r2,l142,230r3,-1l148,229r2,l152,228r2,-1l156,227r1,-1l159,226r3,-1l163,224r3,-1l168,222r1,-1l170,220r2,-1l173,218r2,-1l176,215r1,-1l179,212r2,-2l182,208r1,-2l184,204r2,-2l187,198r,-2l188,194r1,-3l190,188r1,-3l192,183r,-4l192,176r1,-3l193,170r1,-3l194,163r,-4l194,156r,-4l194,148r-1,-4l193,140r-1,-4l192,132r,-6l191,122r-1,-5l189,113r-1,-6l187,102r-1,-5l185,91r-2,-5l182,82r-1,-4l180,74r-2,-4l177,66r-1,-4l174,58r-1,-4l171,51r-1,-2l168,46r-1,-3l165,41r-3,-2l161,37r-2,-2l157,33r-1,-2l154,29r-2,-1l150,26r-1,-3l147,22r-1,-1l144,20r-2,-1l140,18r-2,-1l136,16r-2,l133,15r-2,l127,14r-1,l124,14r-2,l120,14r-3,-1l116,14r-3,l112,14r-3,l107,15xe" fillcolor="black">
                  <v:path arrowok="t" o:connecttype="custom" o:connectlocs="91,1;108,1;124,3;138,9;152,17;164,27;172,39;181,52;185,68;188,91;186,111;182,123;175,137;164,151;152,162;135,170;117,176;98,179;78,179;61,176;46,168;31,159;21,149;13,137;7,126;1,104;0,87;1,73;5,58;12,45;21,32;33,21;46,12;60,7;76,3;70,14;61,19;55,26;50,35;46,50;45,73;49,101;53,118;58,134;64,145;78,161;91,168;107,168;118,166;127,161;135,153;140,140;143,125;143,106;140,83;134,57;127,37;118,26;109,16;99,12;89,10;79,11" o:connectangles="0,0,0,0,0,0,0,0,0,0,0,0,0,0,0,0,0,0,0,0,0,0,0,0,0,0,0,0,0,0,0,0,0,0,0,0,0,0,0,0,0,0,0,0,0,0,0,0,0,0,0,0,0,0,0,0,0,0,0,0,0,0"/>
                  <o:lock v:ext="edit" verticies="t"/>
                </v:shape>
                <v:shape id="Freeform 47" o:spid="_x0000_s1063" style="position:absolute;left:6195;top:3422;width:181;height:180;visibility:visible;mso-wrap-style:square;v-text-anchor:top" coordsize="247,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" path="m84,7l209,147,205,46r,-2l205,42r-1,-3l204,37r,-2l203,33r,-2l203,29r-2,-2l200,26r,-1l199,24r,-2l198,20r-1,-1l197,18r-2,-1l194,16r-1,-1l192,14r-2,-1l189,12r-2,l185,11r-1,l182,11r-2,-1l178,10r-3,l173,10r-2,l169,10,168,4,247,r,7l244,8r-3,l237,9r-3,l232,10r-2,1l228,11r-1,1l225,13r-1,1l224,15r-1,1l222,18r-1,1l220,20r,3l219,25r-1,2l218,30r,2l217,35r,4l217,42r1,4l225,240r-5,1l50,53r6,149l56,204r,2l56,209r1,1l57,213r1,1l58,216r2,2l60,219r1,2l62,222r1,2l64,225r1,1l66,227r1,1l68,229r2,l71,230r1,l73,231r1,2l76,233r1,1l79,234r1,l81,234r2,l85,235r4,l94,234r,6l10,244,9,238r3,l14,238r2,-1l18,237r2,l22,236r3,l27,235r1,-1l30,234r1,-1l33,233r1,-2l35,230r1,-1l37,228r1,-1l39,226r,-1l40,223r,-1l41,221r1,-2l42,218r1,-2l43,214r,-2l43,210r,-1l44,206r,-2l44,202,36,37,31,31,30,29,28,27,26,26,24,24,21,23,20,22,18,20,17,19r-2,l14,18,12,17r-3,l8,17,5,16r-2,l,16,,10,84,7xe" fillcolor="black">
                  <v:path arrowok="t" o:connecttype="custom" o:connectlocs="150,34;149,29;149,24;147,20;146,18;144,14;142,12;139,10;136,8;132,7;127,7;123,3;179,6;171,7;167,8;164,10;163,13;161,17;160,22;159,29;165,177;41,149;41,154;43,158;44,162;46,165;48,167;51,169;53,170;56,173;59,173;65,173;7,180;10,176;15,175;20,173;23,172;26,170;28,167;29,165;31,162;32,158;32,154;32,149;22,21;18,18;13,15;10,13;6,13;0,12" o:connectangles="0,0,0,0,0,0,0,0,0,0,0,0,0,0,0,0,0,0,0,0,0,0,0,0,0,0,0,0,0,0,0,0,0,0,0,0,0,0,0,0,0,0,0,0,0,0,0,0,0,0"/>
                </v:shape>
                <v:shape id="Freeform 48" o:spid="_x0000_s1064" style="position:absolute;left:6411;top:3431;width:183;height:174;visibility:visible;mso-wrap-style:square;v-text-anchor:top" coordsize="254,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" path="m138,1r3,l144,2r4,l151,3r3,l158,4r4,1l165,5r3,1l171,7r3,1l177,9r3,1l183,12r2,1l188,14r3,2l193,17r3,1l199,20r3,1l204,23r3,2l209,26r3,2l214,30r2,2l218,34r2,2l223,38r1,2l227,43r1,2l230,49r3,2l234,53r2,3l238,58r1,2l241,63r1,3l243,68r1,3l246,73r1,3l248,79r1,3l249,85r1,3l251,91r1,2l252,96r1,3l253,102r1,3l254,108r,2l254,114r,4l254,121r,3l254,127r,3l253,133r,5l252,144r-1,5l249,155r-1,5l246,165r-2,4l243,174r-2,2l240,178r-1,2l238,183r-1,2l235,188r-1,2l233,192r-3,2l228,196r-1,2l225,200r-1,2l222,204r-2,2l219,208r-3,3l214,213r-3,2l209,217r-3,2l203,221r-3,3l198,226r-4,2l191,229r-3,2l185,232r-3,2l179,235r-3,1l173,237r-3,1l166,239r-3,1l159,240r-4,1l152,242r-3,l145,243r-3,l138,243r-4,l131,243r-4,l122,243r-4,l114,242r-3,l107,241r-3,l100,240r-4,-1l93,239r-5,-1l85,237r-4,-1l78,235r-3,-1l72,233r-3,-1l65,230r-2,-2l59,227r-2,-2l53,224r-3,-3l48,219r-3,-2l42,215r-2,-2l38,211r-3,-3l33,206r-2,-2l29,201r-3,-2l24,196r-2,-3l20,191r-1,-2l17,185r-2,-2l14,181r-1,-2l12,176r-2,-2l9,172,8,169r,-2l7,165,6,162,5,160,4,157,3,154r,-3l3,149,2,146r,-2l1,141r,-3l,136r,-3l,130r,-5l,120r,-7l1,108r,-3l1,102,2,99,3,95r,-3l4,90r,-3l5,84,6,80,7,77,8,75,9,72r1,-3l12,67r1,-3l14,61r2,-2l17,56r2,-2l21,52r2,-3l24,47r2,-3l28,42r2,-2l32,37r2,-2l36,33r3,-2l41,29r2,-2l45,25r3,-1l50,22r3,-2l56,18r3,-1l61,15r3,-1l67,13r2,-3l72,9,74,8,77,7,80,6,83,5r2,l88,4,92,3,95,2r3,l101,1r3,l107,1r2,l113,r2,l118,r3,l124,r4,1l131,1r3,l138,1xm139,14r-4,-1l131,13r-2,l127,13r-3,1l123,14r-2,l119,14r-2,1l115,16r-1,l113,17r-2,l109,18r-1,1l106,20r-2,1l103,22r-1,1l100,25r-1,1l97,27r-1,2l94,30r-1,2l92,33r-3,2l88,36r-1,2l85,40r-2,3l82,48r-2,3l78,55r-2,4l75,63r-1,4l72,72r-1,4l69,82r,6l67,92r-1,6l65,103r,7l64,115r,5l64,123r-1,4l63,130r,4l63,137r,3l63,143r,4l63,150r,4l63,157r,3l64,162r,3l64,168r,3l65,173r,3l66,179r1,2l67,184r1,2l69,189r1,5l72,198r2,4l76,206r2,2l79,211r2,2l83,215r2,2l87,219r2,1l93,223r2,1l98,226r3,1l104,228r2,l109,229r4,1l115,230r3,l119,231r3,l123,231r4,l129,230r2,l133,230r1,-1l136,229r2,-1l140,228r2,-1l143,226r2,l147,225r2,-1l150,221r3,-1l154,219r2,-2l158,215r2,-2l162,211r2,-2l166,207r1,-2l169,203r1,-3l172,197r1,-2l174,192r2,-3l177,185r2,-3l179,179r1,-3l182,172r1,-3l184,165r,-4l185,157r1,-4l187,148r1,-5l188,139r,-5l189,130r1,-6l190,119r1,-6l191,108r,-5l191,98r,-4l191,90r,-5l191,80r-1,-4l190,73r-1,-4l189,66r-1,-3l188,60r-1,-3l186,54r-1,-2l184,49r-1,-2l182,44r-1,-3l180,39r-1,-2l178,35r-2,-2l175,32r-1,-2l172,28r-1,-1l169,25r-1,-1l166,23r-2,-1l163,21r-3,-1l158,19r-1,-1l155,17r-2,l151,16r-2,-1l147,15r-2,-1l143,14r-2,l139,14xe" fillcolor="black">
                  <v:path arrowok="t" o:connecttype="custom" o:connectlocs="114,3;130,7;143,14;156,23;166,35;174,47;179,61;183,75;183,91;179,115;171,131;164,142;154,153;140,163;125,170;107,173;88,174;69,171;52,167;36,158;24,148;14,135;6,123;2,110;0,97;1,75;4,60;9,46;17,34;28,22;40,13;53,6;68,1;83,0;99,1;89,10;81,12;73,16;66,24;58,37;50,59;46,86;45,102;46,118;48,132;56,149;67,160;81,165;93,165;102,163;111,157;120,147;128,132;133,115;136,93;138,67;136,47;132,34;126,23;118,16;109,11;100,10" o:connectangles="0,0,0,0,0,0,0,0,0,0,0,0,0,0,0,0,0,0,0,0,0,0,0,0,0,0,0,0,0,0,0,0,0,0,0,0,0,0,0,0,0,0,0,0,0,0,0,0,0,0,0,0,0,0,0,0,0,0,0,0,0,0"/>
                  <o:lock v:ext="edit" verticies="t"/>
                </v:shape>
                <v:shape id="Freeform 49" o:spid="_x0000_s1065" style="position:absolute;left:6605;top:3447;width:283;height:233;visibility:visible;mso-wrap-style:square;v-text-anchor:top" coordsize="384,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" path="m181,194l291,66r93,29l382,101r-7,-3l372,98r-2,-1l368,97r-3,l364,96r-4,1l359,97r-2,l355,97r,1l353,98r-1,1l351,100r-1,1l349,101r-1,1l347,103r-1,2l345,107r,2l343,112r-1,3l341,118r-1,4l293,270r-1,3l291,277r-2,3l288,283r,2l287,288r,1l287,291r1,1l288,293r,1l289,295r,1l291,298r1,1l293,300r2,1l296,304r1,l299,305r2,1l303,307r2,1l307,309r8,2l313,317,194,280r1,-5l203,277r2,l207,278r3,1l212,279r2,l216,279r2,l220,278r1,l223,277r1,l225,277r1,-1l227,275r1,-1l230,273r,-1l231,270r1,-1l233,266r1,-3l235,260r1,-3l238,253,291,87,138,264r-4,-1l109,34,60,190r-2,4l57,199r-1,3l55,205r,4l54,212r,2l54,216r1,2l55,220r1,2l57,224r1,1l59,227r1,2l61,230r1,1l64,232r1,2l66,234r1,1l68,236r1,l71,237r2,1l74,238r3,1l79,240r2,l79,246,,222r2,-6l5,217r2,1l9,218r1,l12,218r2,1l16,219r2,l20,219r1,-1l23,218r2,l26,218r1,-1l29,216r1,l31,215r1,-1l34,213r,-1l36,211r1,-1l38,208r1,-1l41,205r1,-2l43,200r2,-6l47,188,91,46r2,-3l94,39r1,-3l95,33r1,-2l96,28r,-1l96,26r,-2l96,23,95,22r,-2l94,19,93,18,92,16,91,15,90,14,89,13,87,12,85,11,84,10,81,9,80,8r-3,l69,5,71,r94,28l181,194xe" fillcolor="black">
                  <v:path arrowok="t" o:connecttype="custom" o:connectlocs="283,70;274,72;269,71;265,71;262,72;259,74;256,75;254,79;252,85;216,198;213,206;212,212;212,215;213,217;215,220;218,223;222,225;226,227;143,206;151,204;156,205;161,205;164,204;167,203;170,201;171,198;173,191;214,64;80,25;42,146;41,154;40,159;41,163;43,167;46,170;49,172;51,173;55,175;60,176;1,159;7,160;10,161;15,161;18,160;21,159;24,157;27,155;29,152;32,147;67,34;70,26;71,21;71,18;70,15;68,12;66,10;62,7;57,6;122,21" o:connectangles="0,0,0,0,0,0,0,0,0,0,0,0,0,0,0,0,0,0,0,0,0,0,0,0,0,0,0,0,0,0,0,0,0,0,0,0,0,0,0,0,0,0,0,0,0,0,0,0,0,0,0,0,0,0,0,0,0,0,0"/>
                </v:shape>
                <v:shape id="Freeform 50" o:spid="_x0000_s1066" style="position:absolute;left:6838;top:3561;width:172;height:195;visibility:visible;mso-wrap-style:square;v-text-anchor:top" coordsize="235,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" path="m163,165l86,131,67,148r-3,3l63,153r-2,2l59,157r-1,1l57,160r-2,2l54,164r,1l54,166r,1l53,168r,1l53,170r,1l53,172r,1l53,174r1,1l54,176r,1l55,178r,1l56,180r1,l59,182r1,1l62,186r3,2l68,189r3,2l75,193r-2,6l,167r3,-6l4,162r2,l8,162r1,1l11,163r1,l14,163r1,l17,163r1,l19,162r2,l22,162r2,-1l25,161r2,l29,159r4,-1l36,155r5,-2l45,148r5,-3l52,143r3,-2l57,138r3,-2l215,r3,1l217,210r,4l218,217r,4l218,224r,3l218,230r2,5l220,239r,4l221,247r2,2l223,250r1,2l226,254r1,3l229,258r2,1l233,261r2,1l233,268,126,222r3,-6l133,217r3,2l139,219r3,2l144,222r3,l149,223r2,l153,223r1,-1l155,222r1,-1l157,219r1,l159,218r,-1l160,216r,-1l161,213r,-1l162,210r,-4l162,202r,-5l163,165xm162,151r1,-87l97,123r65,28xe" fillcolor="black">
                  <v:path arrowok="t" o:connecttype="custom" o:connectlocs="63,95;47,110;45,113;42,115;40,118;40,120;40,122;39,123;39,124;39,126;40,127;40,129;40,130;42,131;44,133;48,137;52,139;53,145;2,117;4,118;7,119;9,119;11,119;13,119;15,118;18,117;20,117;24,115;30,111;37,106;40,103;44,99;160,1;159,156;160,161;160,165;161,171;161,177;163,181;164,183;166,187;169,188;172,191;92,162;97,158;102,159;105,162;109,162;112,162;113,162;115,159;116,159;117,157;118,155;119,153;119,147;119,120;119,47;119,110" o:connectangles="0,0,0,0,0,0,0,0,0,0,0,0,0,0,0,0,0,0,0,0,0,0,0,0,0,0,0,0,0,0,0,0,0,0,0,0,0,0,0,0,0,0,0,0,0,0,0,0,0,0,0,0,0,0,0,0,0,0,0"/>
                  <o:lock v:ext="edit" verticies="t"/>
                </v:shape>
                <v:shape id="Freeform 51" o:spid="_x0000_s1067" style="position:absolute;left:7073;top:3655;width:214;height:207;visibility:visible;mso-wrap-style:square;v-text-anchor:top" coordsize="290,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" path="m,191r4,-5l11,191r2,1l15,193r2,1l19,194r2,1l22,197r2,l26,198r1,l29,198r1,-1l31,197r2,l34,195r2,-1l37,194r1,-1l39,192r2,-1l42,189r3,-2l47,184r2,-3l52,178,97,115,69,96,76,85r28,20l141,51r3,-3l146,45r2,-3l149,39r3,-2l152,35r1,-1l153,32r1,-1l154,30r,-1l153,28r,-2l153,25r-1,-1l152,22r-2,-2l149,18r-1,-1l146,15r-1,-1l144,12r-2,-1l140,10,133,5,137,r89,61l230,63r4,4l238,69r3,3l245,75r4,3l252,81r3,3l259,87r3,2l264,94r3,3l269,99r2,3l273,105r2,3l277,112r2,3l281,119r2,4l284,127r2,4l286,135r2,3l288,142r1,4l290,150r,3l290,157r,5l290,166r,4l289,174r,4l288,182r-1,4l286,189r-1,4l284,198r-2,4l281,205r-2,4l277,213r-2,3l273,220r-2,4l269,227r-3,5l264,234r-2,3l261,239r-2,2l256,243r-2,3l252,247r-2,2l248,252r-2,1l244,255r-3,2l240,259r-3,2l235,261r-2,2l231,264r-3,3l226,268r-2,1l221,271r-3,1l216,273r-2,1l211,275r-2,1l207,277r-2,l202,278r-2,1l198,280r-2,l191,281r-5,l181,282r-5,l172,282r-5,l163,281r-5,l154,280r-6,-1l143,278r-5,-1l133,275r-5,-2l122,271r-5,-2l114,267r-3,-2l108,264r-4,-3l101,260r-4,-3l93,254r-4,-2l,191xm205,63r-53,74l195,167r-9,10l143,147,98,211r-2,3l94,217r-2,2l91,221r-1,2l90,224r-1,2l88,227r,1l88,229r1,1l89,232r,1l90,234r,1l91,236r1,2l93,238r1,2l96,241r1,1l99,243r3,3l104,247r3,2l110,250r3,1l117,252r3,1l123,254r3,l129,254r3,l135,254r3,l141,254r3,-1l147,253r5,-2l156,249r4,-2l164,246r4,-3l172,240r4,-3l178,236r2,-2l181,232r3,-3l186,228r3,-2l191,224r1,-2l195,219r2,-2l199,215r2,-2l202,210r3,-2l206,205r3,-2l211,200r1,-3l216,192r3,-5l221,183r4,-4l227,175r3,-5l232,166r2,-4l236,157r1,-4l239,149r1,-4l241,141r1,-3l242,134r1,-4l243,127r1,-3l244,121r,-3l244,116r,-3l243,110r,-2l242,105r,-2l241,101r-1,-2l239,97r-1,-3l237,93r-1,-4l235,88r-1,-1l233,85r-1,-1l230,82r-2,-1l227,79r-2,-2l222,75r-2,-1l217,72r-2,-2l213,68r-3,-1l207,64r-2,-1xe" fillcolor="black">
                  <v:path arrowok="t" o:connecttype="custom" o:connectlocs="11,142;18,145;23,145;28,142;35,135;56,62;109,31;113,23;113,19;110,13;105,8;170,46;184,57;195,69;203,79;210,93;213,107;214,122;212,137;207,150;200,164;193,175;184,183;177,190;168,196;159,200;151,203;141,206;123,207;106,204;86,197;75,191;151,46;72,155;66,164;65,167;66,171;69,175;75,181;86,185;97,186;108,186;124,178;134,170;142,163;149,154;156,145;168,128;175,112;179,98;180,87;179,77;176,69;172,62;166,57;157,50" o:connectangles="0,0,0,0,0,0,0,0,0,0,0,0,0,0,0,0,0,0,0,0,0,0,0,0,0,0,0,0,0,0,0,0,0,0,0,0,0,0,0,0,0,0,0,0,0,0,0,0,0,0,0,0,0,0,0,0"/>
                  <o:lock v:ext="edit" verticies="t"/>
                </v:shape>
                <v:shape id="Freeform 52" o:spid="_x0000_s1068" style="position:absolute;left:7280;top:3826;width:251;height:233;visibility:visible;mso-wrap-style:square;v-text-anchor:top" coordsize="344,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" path="m231,59l206,243r74,-70l282,172r2,-3l285,167r2,-2l288,164r1,-2l291,161r1,-1l292,158r1,-1l294,155r1,-1l296,153r,-2l296,150r1,-1l297,147r,-1l297,144r-1,-1l296,141r-1,-2l295,138r-1,-3l293,134r-1,-2l291,130r-1,-1l289,127r-2,-1l286,124r-2,-2l288,118r56,55l340,178r-3,-2l333,174r-2,-2l328,170r-1,-1l324,168r-1,-1l321,166r-1,l318,166r-1,l315,166r-1,l312,166r-2,1l309,168r-2,1l305,169r-2,3l300,173r-3,2l295,177r-3,3l289,182,146,317r-4,-3l172,64,63,168r-1,1l60,172r-2,2l57,175r-1,2l55,179r-1,1l53,182r-1,1l52,185r-2,1l50,188r-1,1l49,191r,1l49,194r1,1l50,196r,2l52,199r,1l53,201r,2l53,204r1,1l55,206r1,2l56,210r2,2l60,214r4,4l59,222,,162r4,-4l6,160r1,1l9,163r2,1l12,165r2,1l17,167r1,1l20,169r1,l23,170r1,2l26,172r1,l28,173r2,l31,173r1,-1l34,172r1,l37,170r1,l40,169r1,l42,168r2,-1l46,165r1,l49,163r3,-1l53,161r2,-2l175,45r1,-8l177,34r,-3l177,28r,-2l177,24r,-3l176,20r,-2l175,17r,-2l174,13r-1,-1l172,10,170,8,168,6,167,5,171,r60,59xe" fillcolor="black">
                  <v:path arrowok="t" o:connecttype="custom" o:connectlocs="204,127;208,123;211,119;213,116;215,113;216,110;217,107;216,104;215,99;212,96;209,93;210,87;246,129;239,125;236,123;232,122;229,122;225,123;221,126;215,130;107,233;46,123;42,128;40,132;38,135;36,138;36,141;36,144;38,147;39,150;41,153;44,157;0,119;5,118;9,121;13,123;17,125;20,126;23,127;26,126;29,124;32,123;36,120;40,117;129,25;129,19;128,15;128,11;126,7;122,4" o:connectangles="0,0,0,0,0,0,0,0,0,0,0,0,0,0,0,0,0,0,0,0,0,0,0,0,0,0,0,0,0,0,0,0,0,0,0,0,0,0,0,0,0,0,0,0,0,0,0,0,0,0"/>
                </v:shape>
                <v:shape id="Freeform 53" o:spid="_x0000_s1069" style="position:absolute;left:7456;top:3979;width:208;height:178;visibility:visible;mso-wrap-style:square;v-text-anchor:top" coordsize="27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" path="m277,201r-5,4l270,203r-1,-1l268,201r-2,l265,200r-2,-1l262,198r-1,-1l259,197r-1,-1l256,196r-2,-1l252,195r-2,l249,194r-2,l244,194r-4,l234,195r-5,l223,196r-7,1l209,199r-4,1l199,201,4,240,,236,106,61r3,-3l110,54r4,-6l118,42r3,-5l123,31r2,-3l126,25r1,-2l127,21r,-2l127,17r-1,-2l126,13r,-1l125,11r-1,-1l124,8,123,7r,-2l122,4,127,r67,90l189,94r-2,-3l186,89r-1,-1l184,87r-1,-1l181,84r-2,-3l177,80r-2,-1l174,77r-2,l171,77r-1,-1l169,76r-1,1l167,77r-2,l163,77r,1l161,79r-1,2l158,82r,2l156,86r-3,4l149,96r-5,9l78,213,191,190r5,-2l202,187r7,-1l215,184r4,-1l220,182r2,l223,181r1,l227,179r1,-1l229,178r1,-1l231,176r1,-1l233,173r,-1l234,171r,-1l236,169r,-1l236,166r,-1l236,164r,-1l236,162r-2,-2l234,158r-1,-2l232,154r-1,-2l230,150r-2,-2l227,145r-2,-2l230,140r47,61xe" fillcolor="black">
                  <v:path arrowok="t" o:connecttype="custom" o:connectlocs="204,152;202,150;200,149;197,148;196,146;194,145;191,145;188,145;185,144;180,144;172,145;162,146;154,148;3,178;80,45;83,40;89,31;92,23;95,19;95,16;95,13;95,10;94,8;93,6;92,4;95,0;142,70;140,66;138,65;136,62;133,59;131,57;128,57;127,56;125,57;122,57;121,59;119,61;117,64;112,71;59,158;147,139;157,138;164,136;167,135;168,134;171,132;173,131;174,130;175,128;176,126;177,125;177,122;177,121;176,119;175,116;173,113;171,110;169,106;208,149" o:connectangles="0,0,0,0,0,0,0,0,0,0,0,0,0,0,0,0,0,0,0,0,0,0,0,0,0,0,0,0,0,0,0,0,0,0,0,0,0,0,0,0,0,0,0,0,0,0,0,0,0,0,0,0,0,0,0,0,0,0,0,0"/>
                </v:shape>
                <v:shape id="Freeform 54" o:spid="_x0000_s1070" style="position:absolute;left:7523;top:4157;width:225;height:210;visibility:visible;mso-wrap-style:square;v-text-anchor:top" coordsize="305,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" path="m242,86r-86,44l158,134r2,2l161,138r1,2l164,142r1,2l167,146r2,1l170,150r2,1l174,152r2,1l177,154r2,1l181,155r2,1l187,156r2,1l191,157r2,l196,157r2,l201,156r2,l206,155r2,l211,155r3,-1l216,153r5,-1l223,151r4,-1l230,149r3,6l122,210r-3,-5l123,202r4,-2l130,197r3,-3l136,191r3,-3l141,186r3,-4l145,180r1,-1l146,177r1,-1l150,173r1,-2l152,168r,-2l152,163r,-2l152,158r,-3l152,153r-1,-3l149,146r-2,-4l146,139r-2,-3l85,166r-4,3l76,170r-3,2l70,174r-2,1l66,177r-1,l63,179r-1,1l62,181r-1,1l61,184r,2l60,187r,1l60,190r,1l61,192r,2l62,196r,1l63,200r1,2l71,213r2,3l75,221r3,3l80,227r2,3l84,233r3,3l89,238r2,2l94,243r2,1l99,246r2,2l104,250r3,1l110,252r2,3l117,256r2,1l122,257r4,1l129,259r3,l135,260r4,l142,260r4,l150,259r4,l158,258r4,l166,257r2,6l96,287,,109r7,-3l10,114r1,2l12,118r2,1l15,121r2,2l18,124r1,1l21,126r1,1l23,127r1,l26,128r1,l28,128r2,l31,128r2,l34,127r2,l39,126r3,-1l45,123r4,-1l52,120,192,49r3,-2l198,46r3,-2l203,43r4,-3l208,38r1,-1l211,36r,-1l212,33r1,-2l213,30r1,-1l214,26r,-2l214,22r-1,-2l213,18r-1,-2l211,13r-1,-2l206,3,211,r94,173l242,206r-3,-6l242,198r2,-2l246,194r2,-1l251,190r1,-1l254,187r3,-2l258,182r2,-1l261,179r1,-2l263,175r1,-1l265,172r1,-2l267,169r,-2l267,166r1,-2l268,162r1,-1l269,158r,-1l269,155r,-2l269,151r,-2l269,146r,-2l269,142r-1,-2l268,138r-1,-3l266,131r-2,-4l262,123r-2,-5l257,112r-1,-2l253,107,242,86xe" fillcolor="black">
                  <v:path arrowok="t" o:connecttype="custom" o:connectlocs="118,100;122,105;127,110;132,113;139,115;146,115;153,113;163,111;172,113;94,146;103,138;108,131;111,125;112,118;111,110;106,100;54,126;48,130;46,132;44,137;45,140;46,146;55,162;62,170;69,178;77,183;86,187;95,190;105,190;117,189;71,210;8,85;13,90;16,93;20,94;24,94;31,91;142,36;150,31;156,26;157,23;158,18;156,12;156,0;179,145;185,139;190,133;194,128;197,124;198,119;198,113;198,107;198,101;193,90;187,78" o:connectangles="0,0,0,0,0,0,0,0,0,0,0,0,0,0,0,0,0,0,0,0,0,0,0,0,0,0,0,0,0,0,0,0,0,0,0,0,0,0,0,0,0,0,0,0,0,0,0,0,0,0,0,0,0,0,0"/>
                </v:shape>
                <v:shape id="Freeform 55" o:spid="_x0000_s1071" style="position:absolute;left:7634;top:4329;width:203;height:172;visibility:visible;mso-wrap-style:square;v-text-anchor:top" coordsize="276,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" path="m276,233r-6,3l270,234r-1,-1l268,232r-1,-3l265,228r,-1l263,226r-1,-1l261,224r-1,-1l258,222r-2,-1l255,220r-2,l250,219r-1,-1l246,217r-4,-1l237,216r-5,-1l226,214r-7,-1l211,213r-4,-1l202,212,3,199,,193,150,54r4,-3l157,48r5,-5l167,38r4,-4l175,30r3,-3l179,25r3,-2l183,21r,-3l184,16r,-2l184,13r,-2l184,10r,-1l183,7r,-1l183,4,182,2,188,r40,105l222,107r-1,-3l220,102r,-1l219,99r-1,-1l217,95r-3,-2l213,91r-1,-3l210,87r-1,-1l208,85r-1,-1l206,84r-1,l204,84r-1,l202,84r-1,l199,85r-1,1l196,87r-2,1l192,91r-4,4l183,99r-8,6l82,192r116,8l203,200r4,l214,200r7,1l225,201r2,-1l229,200r1,l232,200r2,-1l236,198r2,l239,198r1,-1l241,197r1,-2l243,194r,-1l244,192r,-1l245,190r1,-1l246,188r,-1l247,185r,-1l247,183r,-2l247,179r-1,-2l246,174r-1,-2l244,169r,-3l243,164r6,-2l276,233xe" fillcolor="black">
                  <v:path arrowok="t" o:connecttype="custom" o:connectlocs="199,172;198,170;196,167;195,165;193,164;191,163;188,161;186,160;183,159;178,157;171,157;161,155;152,155;2,145;110,39;115,35;123,28;129,22;132,18;135,15;135,12;135,9;135,7;135,5;135,3;138,0;163,78;162,74;161,72;160,69;157,66;154,63;153,62;152,61;150,61;149,61;146,62;144,63;141,66;135,72;60,140;149,146;157,146;165,146;168,146;171,146;174,144;176,144;177,144;179,141;179,140;180,138;181,137;182,135;182,133;182,130;181,127;179,123;179,120;203,170" o:connectangles="0,0,0,0,0,0,0,0,0,0,0,0,0,0,0,0,0,0,0,0,0,0,0,0,0,0,0,0,0,0,0,0,0,0,0,0,0,0,0,0,0,0,0,0,0,0,0,0,0,0,0,0,0,0,0,0,0,0,0,0"/>
                </v:shape>
                <v:shape id="Freeform 56" o:spid="_x0000_s1072" style="position:absolute;left:7680;top:4545;width:187;height:182;visibility:visible;mso-wrap-style:square;v-text-anchor:top" coordsize="251,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" path="m246,96r1,3l248,102r1,3l249,109r,3l250,116r,3l251,122r,3l251,128r,3l251,134r,3l251,140r,3l251,146r-1,4l250,152r-1,3l249,158r-1,3l247,164r-1,2l245,169r,3l243,175r-1,2l241,180r-1,2l238,186r-1,2l235,191r-2,3l232,196r-2,3l228,201r-2,2l225,205r-2,2l220,210r-1,2l215,214r-1,2l211,217r-2,2l207,222r-2,2l202,226r-2,1l197,229r-2,1l192,232r-2,1l187,234r-3,1l180,237r-2,1l175,239r-3,1l169,241r-3,1l163,243r-3,1l157,244r-6,1l145,246r-5,1l135,248r-6,l124,248r-5,l114,247r-3,l108,247r-3,-1l103,246r-3,-1l98,245r-3,l93,244r-3,-1l88,242r-3,l83,241r-3,-1l78,239r-3,-1l72,237r-3,-2l66,234r-3,-1l60,231r-3,-2l54,227r-3,-2l49,223r-3,-2l44,218r-3,-2l39,214r-4,-3l33,209r-2,-3l29,204r-2,-2l25,199r-2,-3l21,193r-1,-3l18,187r-2,-4l15,180r-2,-3l12,174r-1,-3l10,167,9,164,8,160,7,156,6,153,5,148,4,145r,-4l2,138r,-4l1,131r,-4l,124r,-4l,117r1,-5l1,109r,-3l1,102,2,99,4,96r,-3l5,90r,-4l7,84,8,81,9,77r1,-3l11,71r1,-3l14,65r1,-3l17,59r2,-2l20,54r3,-3l25,49r1,-2l28,44r2,-2l32,40r2,-2l35,36r2,-2l40,32r2,-1l44,29r2,-2l48,26r2,-2l52,23r3,-1l57,20r2,-1l61,17r3,-1l66,15r3,-1l71,13r4,-1l77,11,82,9,87,6,93,4,98,3r3,l104,2r4,-1l112,1,115,r3,l121,r3,l127,r3,l133,r3,l139,r3,l145,r4,1l151,1r3,1l157,3r3,l163,4r2,1l169,6r2,1l174,9r3,1l179,11r4,1l185,14r3,2l191,17r3,2l196,20r3,2l201,23r3,2l206,27r2,2l210,31r2,2l214,35r4,2l220,39r1,2l223,44r2,3l227,49r1,2l230,54r1,2l233,58r1,3l235,63r2,3l238,69r1,2l240,74r1,3l242,81r1,2l244,86r1,4l245,93r1,3xm236,100r-1,-4l234,93r-1,-2l232,90r-1,-2l230,86r,-1l229,83r-2,-1l226,80r-1,-2l224,77r-1,-2l221,74r-1,-1l219,72r-3,-1l214,70r-1,-1l211,67r-1,-1l208,66r-2,-1l205,64r-3,-1l200,62r-2,l196,61r-2,l192,60r-4,-1l184,58r-5,l175,58r-4,l166,58r-4,l157,58r-5,l147,58r-7,1l135,60r-5,1l124,62r-6,1l112,64r-5,1l104,66r-4,1l97,68r-3,1l90,70r-3,1l84,72r-3,1l78,74r-3,1l71,76r-2,1l66,78r-3,3l60,82r-2,1l56,84r-3,2l51,87r-2,1l47,90r-2,1l43,93r-4,2l34,98r-3,3l28,105r-2,2l24,109r-1,3l21,115r-1,3l19,121r-1,2l17,126r,2l16,131r,3l16,137r,3l17,143r,3l18,150r,2l19,153r1,3l20,157r1,2l22,161r1,2l24,164r1,2l25,167r2,2l28,171r1,1l30,173r1,2l33,176r1,1l37,179r3,1l42,181r2,1l46,183r3,2l51,186r2,1l56,188r3,1l61,189r3,1l67,190r3,1l75,191r3,l81,191r4,1l88,192r4,-1l95,191r4,l103,191r4,l112,190r4,-1l120,189r5,-1l130,187r4,-1l139,185r5,-2l150,182r6,-2l161,179r4,-1l170,176r4,-1l179,173r5,-2l187,170r4,-1l195,167r3,-2l200,164r4,-2l206,161r3,-2l211,157r2,-1l215,154r3,-2l220,151r2,-3l224,147r1,-2l227,143r1,-2l230,140r1,-2l232,136r1,-2l234,132r1,-2l235,128r,-1l236,125r,-2l237,121r,-2l237,117r,-2l237,112r,-2l237,108r,-2l237,104r-1,-2l236,100xe" fillcolor="black">
                  <v:path arrowok="t" o:connecttype="custom" o:connectlocs="186,85;187,101;186,116;180,130;173,144;163,156;150,166;137,172;121,178;96,182;77,181;63,178;49,172;34,162;22,150;12,134;6,117;1,98;1,80;4,63;10,48;19,34;30,23;41,16;53,10;75,2;92,0;108,0;123,4;138,10;152,18;164,29;172,41;179,54;183,70;172,65;167,57;159,51;149,46;133,43;110,43;80,48;63,53;47,59;35,66;19,79;13,92;13,107;16,118;22,126;31,133;44,139;60,140;80,140;104,136;130,128;149,120;162,112;171,103;175,93;177,82;176,73" o:connectangles="0,0,0,0,0,0,0,0,0,0,0,0,0,0,0,0,0,0,0,0,0,0,0,0,0,0,0,0,0,0,0,0,0,0,0,0,0,0,0,0,0,0,0,0,0,0,0,0,0,0,0,0,0,0,0,0,0,0,0,0,0,0"/>
                  <o:lock v:ext="edit" verticies="t"/>
                </v:shape>
                <v:shape id="Freeform 57" o:spid="_x0000_s1073" style="position:absolute;left:7718;top:4822;width:177;height:160;visibility:visible;mso-wrap-style:square;v-text-anchor:top" coordsize="238,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" path="m83,216l,207,,,6,r,8l6,10r,3l6,15r1,3l7,20r1,2l9,23r,2l10,26r1,1l12,28r1,1l14,30r1,l16,31r2,l19,32r1,l23,33r3,l29,33r3,l36,33r4,l197,33r5,l206,33r4,l213,33r2,l218,32r2,l221,31r1,l223,30r1,l225,29r1,-1l227,26r1,-1l229,24r1,-2l230,21r,-2l231,16r,-2l232,12r,-2l232,8r,-8l238,r,125l232,125r,-11l232,111r,-1l231,108r,-3l230,104r,-2l229,100r-1,-1l228,97r-1,-1l226,96r-1,-1l224,94r-1,-1l221,92r-1,l219,91r-2,l215,91r-2,-1l210,90r-4,l202,90r-5,l45,90r-4,l37,90r-3,l30,90r-2,1l25,91r-2,l21,92r-1,l19,93r-1,1l17,95r-1,1l15,97r-1,1l14,100r,1l13,103r,1l13,107r,3l13,112r-1,3l12,119r,20l12,142r1,2l13,146r,2l13,150r,2l14,154r,2l14,159r1,2l15,162r1,2l17,166r,1l18,169r1,1l21,174r2,2l26,179r2,3l30,183r1,1l33,185r1,2l35,188r2,1l39,190r1,1l45,193r4,4l53,199r5,2l65,203r5,2l76,207r4,1l83,209r,7xe" fillcolor="black">
                  <v:path arrowok="t" o:connecttype="custom" o:connectlocs="0,0;4,7;5,13;7,17;8,20;10,22;13,23;17,24;24,24;147,24;156,24;162,24;165,23;167,21;170,19;171,16;172,10;173,6;177,93;173,82;172,78;170,74;169,71;167,70;164,68;160,67;153,67;33,67;25,67;19,67;15,68;13,70;10,73;10,76;10,81;9,88;10,107;10,111;10,116;11,120;13,124;16,129;21,135;25,137;28,140;33,143;43,149;57,153;62,160" o:connectangles="0,0,0,0,0,0,0,0,0,0,0,0,0,0,0,0,0,0,0,0,0,0,0,0,0,0,0,0,0,0,0,0,0,0,0,0,0,0,0,0,0,0,0,0,0,0,0,0,0"/>
                </v:shape>
                <v:shape id="Freeform 58" o:spid="_x0000_s1074" style="position:absolute;left:7702;top:4995;width:193;height:163;visibility:visible;mso-wrap-style:square;v-text-anchor:top" coordsize="259,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" path="m236,111r-97,-9l139,106r,3l138,111r,2l139,116r,2l139,121r1,1l140,124r1,3l142,128r1,2l144,132r1,3l146,136r2,2l149,139r2,2l154,142r2,1l157,144r3,1l162,147r2,1l166,149r3,1l172,151r3,1l177,152r4,1l183,154r3,1l191,156r-1,6l65,150r1,-6l71,144r4,-1l80,143r5,-1l89,141r4,l96,140r4,-2l101,138r2,-1l105,137r1,-1l109,133r2,-1l113,130r2,-2l118,126r1,-2l121,122r1,-2l123,117r1,-3l125,111r,-3l126,104r,-4l59,93r-4,l51,92r-4,l43,92r-3,l38,92r-2,l35,92r-2,1l32,93r-1,l31,94r-1,1l29,96r-1,1l27,97r-1,1l26,101r-1,1l24,104r,1l23,108r,2l23,112r-2,13l21,129r,4l21,137r,4l21,145r,3l21,152r1,3l23,158r1,3l25,164r1,3l27,171r1,3l30,177r1,2l33,182r2,2l36,187r3,2l41,191r2,2l46,195r3,3l52,199r3,3l58,203r3,3l64,207r4,2l71,211r4,1l74,218,,200,21,r6,1l26,8r,3l26,13r,2l26,17r1,2l27,21r1,2l29,25r,1l30,27r1,2l31,30r1,1l34,32r1,l36,33r1,1l39,34r2,1l43,35r4,l51,36r3,l58,37,215,52r4,l222,53r4,l229,53r4,l235,53r2,l238,52r2,l241,51r1,l243,50r1,-1l245,48r1,-1l248,45r1,-2l250,41r1,-2l251,36r,-2l252,31r,-8l259,23,239,218r-70,-7l169,204r3,-1l176,203r2,-1l181,202r3,l186,201r4,l192,200r3,-1l197,198r2,l201,197r2,-1l205,195r1,-1l208,194r1,-1l211,191r1,l213,189r2,-1l216,187r1,-1l218,184r2,-1l220,181r1,-2l223,178r2,-2l226,174r,-2l227,171r1,-4l229,164r1,-4l231,156r1,-4l233,147r,-6l234,138r,-3l236,111xe" fillcolor="black">
                  <v:path arrowok="t" o:connecttype="custom" o:connectlocs="104,82;104,88;105,95;108,101;113,105;119,108;126,112;135,114;142,121;56,107;69,105;77,102;83,99;89,93;92,85;94,75;35,69;27,69;23,70;21,73;19,76;17,82;16,99;16,111;18,120;21,130;26,138;32,144;41,151;51,156;0,150;19,8;20,14;22,19;24,23;28,25;35,26;160,39;171,40;177,39;181,37;185,34;187,27;193,17;128,152;137,151;145,149;151,147;156,144;160,141;164,137;168,132;170,125;173,114;174,101" o:connectangles="0,0,0,0,0,0,0,0,0,0,0,0,0,0,0,0,0,0,0,0,0,0,0,0,0,0,0,0,0,0,0,0,0,0,0,0,0,0,0,0,0,0,0,0,0,0,0,0,0,0,0,0,0,0,0"/>
                </v:shape>
                <v:shape id="Freeform 59" o:spid="_x0000_s1075" style="position:absolute;left:7669;top:5194;width:185;height:179;visibility:visible;mso-wrap-style:square;v-text-anchor:top" coordsize="252,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" path="m246,150r,5l245,158r-1,3l243,164r-1,3l241,170r-1,3l239,176r-1,3l236,182r-2,2l232,187r-1,4l230,193r-2,3l226,199r-1,2l223,203r-2,3l219,208r-1,2l215,212r-2,2l211,216r-2,2l207,220r-3,2l202,225r-2,2l196,228r-2,2l191,231r-3,2l186,235r-3,1l181,237r-3,1l175,239r-2,2l170,242r-3,l163,243r-3,1l157,245r-2,1l152,246r-3,1l146,247r-3,l140,248r-2,l134,248r-2,l127,248r-2,l122,248r-4,l116,247r-3,l109,247r-3,-1l103,246r-3,-1l97,244r-6,-1l86,242r-6,-2l76,238r-5,-2l66,234r-4,-3l57,228r-3,-1l52,226r-2,-2l47,222r-1,-2l43,219r-1,-2l40,215r-2,-1l36,212r-2,-1l32,208r-1,-1l29,205r-2,-2l25,201r-2,-3l20,195r-2,-3l17,190r-2,-4l13,183r-1,-3l10,177,9,174,8,171,7,168,6,165,4,162r,-3l3,156,2,153r,-5l1,145r,-3l,139r,-4l,132r,-3l,125r,-3l1,118r,-4l2,110r,-4l3,103,4,99r,-3l6,92,7,89,8,85,9,81r1,-4l11,74r1,-3l14,67r1,-3l17,61r1,-2l20,56r3,-3l25,50r2,-3l28,44r3,-3l33,39r2,-3l38,34r2,-2l42,30r2,-2l47,25r3,-1l52,22r3,-2l59,18r3,-1l64,15r4,-2l71,12r2,-2l76,9,78,8,81,7,83,6,86,5,88,4r3,l94,3r3,l99,2r3,-1l104,1r3,l110,1,112,r3,l118,r2,l123,r3,l129,r3,l135,r5,1l146,1r5,1l157,4r3,l163,5r4,1l170,7r3,1l176,9r2,1l181,13r3,1l187,15r2,2l192,18r2,1l197,21r3,1l203,24r2,2l208,28r2,1l212,31r2,2l216,35r2,2l220,39r2,2l224,43r2,4l228,49r1,3l231,54r1,2l234,59r3,3l238,64r2,3l241,70r1,2l243,75r1,3l245,80r1,4l247,87r1,2l249,92r,3l250,97r,3l251,103r,3l251,109r,2l251,114r1,4l251,121r,3l251,127r,2l250,133r,3l249,138r-1,3l248,145r-1,2l246,150xm234,150r2,-4l237,142r,-1l237,139r,-2l237,135r,-2l236,132r,-2l236,128r-2,-2l234,125r-1,-2l233,121r-1,-1l232,118r-1,-3l230,114r-1,-2l228,110r-1,-1l226,107r-2,-1l223,104r-1,-1l220,101r-1,-1l218,98r-2,-1l214,96r-3,-3l208,91r-4,-2l201,87r-5,-3l192,83r-4,-4l183,78r-4,-2l174,74r-5,-2l163,70r-5,-1l152,67r-6,-1l140,64r-3,-1l133,62r-3,l125,61r-3,-1l118,60r-3,-1l112,59r-3,l106,58r-3,l99,57r-2,l93,57r-3,l87,57r-3,l81,57r-3,l76,57r-3,1l71,58r-3,l66,59r-5,l55,60r-4,2l47,63r-3,2l42,66r-3,1l37,69r-3,2l32,72r-2,2l28,77r-2,2l25,81r-2,3l22,87r-2,3l18,93r-1,2l17,98r-1,2l16,102r,2l15,106r,2l15,110r,2l15,114r,2l15,118r1,2l16,122r1,2l17,126r,1l18,129r1,2l20,133r2,2l23,137r2,2l26,141r2,2l30,145r2,2l33,149r3,2l38,153r2,2l43,157r2,2l47,161r3,1l53,164r4,1l60,167r3,1l67,170r3,1l74,173r4,1l82,176r4,1l90,178r5,2l99,181r5,1l109,183r5,1l120,185r5,2l131,187r5,2l141,190r4,1l149,191r5,1l158,192r4,l167,192r3,l173,192r4,l180,192r3,l186,191r2,l191,190r3,-1l197,189r3,-2l202,186r2,-1l207,184r2,-1l211,183r2,-2l214,180r2,-1l218,178r1,-2l221,175r1,-2l223,172r2,-1l226,169r1,-1l228,166r1,-2l230,162r1,-1l232,159r,-2l233,155r,-2l234,150xe" fillcolor="black">
                  <v:path arrowok="t" o:connecttype="custom" o:connectlocs="177,123;170,138;161,150;150,160;137,170;123,175;107,178;92,179;76,178;52,170;35,160;25,152;15,141;7,126;1,110;0,93;2,74;7,56;15,40;26,26;38,16;54,7;67,3;81,1;95,0;117,3;133,9;147,16;159,25;168,38;177,51;182,64;184,79;184,93;181,108;174,99;172,90;168,81;162,73;150,64;128,53;101,45;82,43;66,41;52,42;32,47;21,56;12,69;11,79;12,90;17,99;26,109;39,118;57,126;80,132;106,138;127,139;142,136;155,132;163,125;169,117;172,108" o:connectangles="0,0,0,0,0,0,0,0,0,0,0,0,0,0,0,0,0,0,0,0,0,0,0,0,0,0,0,0,0,0,0,0,0,0,0,0,0,0,0,0,0,0,0,0,0,0,0,0,0,0,0,0,0,0,0,0,0,0,0,0,0,0"/>
                  <o:lock v:ext="edit" verticies="t"/>
                </v:shape>
                <v:shape id="Freeform 60" o:spid="_x0000_s1076" style="position:absolute;left:7585;top:5361;width:223;height:230;visibility:visible;mso-wrap-style:square;v-text-anchor:top" coordsize="307,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" path="m276,163l94,216r96,38l192,254r2,1l197,256r2,1l201,257r2,1l205,258r3,l209,258r2,1l213,259r1,l216,259r1,l218,258r1,l221,258r2,-1l224,256r1,-1l227,254r1,l229,252r1,-1l232,250r1,-2l234,247r1,-2l236,243r1,-2l238,239r,-3l245,239r-29,72l210,308r1,-4l212,301r,-3l213,295r,-2l213,291r,-2l213,288r,-2l212,285r,-2l211,282r-1,-1l209,279r-1,-1l206,277r-2,-1l202,274r-2,-1l198,271r-3,-2l192,268r-3,-2l185,265,,193r3,-5l248,113,106,58r-2,-1l102,56r-4,l97,55r-3,l92,55,91,54r-2,l87,54r-2,l84,54r-2,1l81,55r-2,l78,56r-1,l75,57r-1,1l73,59r-1,2l71,61r-1,2l69,64r-1,l67,66r-1,1l66,68r-1,1l62,72r-1,2l59,79,53,77,85,r6,2l90,5,89,6r,3l88,10r,3l88,14r-1,2l87,18r,2l87,21r,2l87,24r,2l88,28r,1l88,30r1,2l90,33r1,1l91,35r1,1l93,37r2,1l96,39r1,1l99,41r3,1l103,43r2,1l107,45r2,1l111,47r157,61l275,106r3,-1l282,104r2,-1l286,103r2,-1l289,100r2,-1l292,99r1,-2l295,95r1,-1l297,92r1,-2l299,88r1,-2l302,84r5,2l276,163xe" fillcolor="black">
                  <v:path arrowok="t" o:connecttype="custom" o:connectlocs="138,188;143,189;147,191;152,191;155,192;158,191;162,190;165,188;167,186;170,183;172,178;178,177;153,225;155,218;155,214;154,211;153,208;150,205;145,202;139,198;0,143;77,43;71,41;67,41;63,40;60,41;57,41;54,43;52,45;49,47;48,50;44,55;62,0;65,4;64,10;63,13;63,17;64,21;65,24;66,26;69,28;72,30;76,33;81,35;202,78;208,76;211,73;214,70;216,67;219,62" o:connectangles="0,0,0,0,0,0,0,0,0,0,0,0,0,0,0,0,0,0,0,0,0,0,0,0,0,0,0,0,0,0,0,0,0,0,0,0,0,0,0,0,0,0,0,0,0,0,0,0,0,0"/>
                </v:shape>
                <v:oval id="Oval 61" o:spid="_x0000_s1077" style="position:absolute;left:5073;top:3677;width:2569;height:2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" strokeweight=".04408mm"/>
                <v:group id="Group 62" o:spid="_x0000_s1078" style="position:absolute;left:5148;top:3680;width:2402;height:2541" coordorigin="545,562" coordsize="544,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">
                  <v:line id="Line 63" o:spid="_x0000_s1079" style="position:absolute;visibility:visible;mso-wrap-style:square" from="545,754" to="54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" strokeweight=".04408mm"/>
                  <v:line id="Line 64" o:spid="_x0000_s1080" style="position:absolute;visibility:visible;mso-wrap-style:square" from="561,717" to="562,9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" strokeweight=".04408mm"/>
                  <v:line id="Line 65" o:spid="_x0000_s1081" style="position:absolute;visibility:visible;mso-wrap-style:square" from="578,689" to="579,1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" strokeweight=".04408mm"/>
                  <v:line id="Line 66" o:spid="_x0000_s1082" style="position:absolute;visibility:visible;mso-wrap-style:square" from="594,667" to="595,10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" strokeweight=".04408mm"/>
                  <v:line id="Line 67" o:spid="_x0000_s1083" style="position:absolute;visibility:visible;mso-wrap-style:square" from="610,649" to="611,1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" strokeweight=".04408mm"/>
                  <v:line id="Line 68" o:spid="_x0000_s1084" style="position:absolute;visibility:visible;mso-wrap-style:square" from="627,634" to="628,10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" strokeweight=".04408mm"/>
                  <v:line id="Line 69" o:spid="_x0000_s1085" style="position:absolute;visibility:visible;mso-wrap-style:square" from="643,621" to="644,1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" strokeweight=".04408mm"/>
                  <v:line id="Line 70" o:spid="_x0000_s1086" style="position:absolute;visibility:visible;mso-wrap-style:square" from="660,609" to="661,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" strokeweight=".04408mm"/>
                  <v:line id="Line 71" o:spid="_x0000_s1087" style="position:absolute;visibility:visible;mso-wrap-style:square" from="676,599" to="677,1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" strokeweight=".04408mm"/>
                  <v:line id="Line 72" o:spid="_x0000_s1088" style="position:absolute;visibility:visible;mso-wrap-style:square" from="693,590" to="694,1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" strokeweight=".04408mm"/>
                  <v:line id="Line 73" o:spid="_x0000_s1089" style="position:absolute;visibility:visible;mso-wrap-style:square" from="709,583" to="710,11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" strokeweight=".04408mm"/>
                  <v:line id="Line 74" o:spid="_x0000_s1090" style="position:absolute;visibility:visible;mso-wrap-style:square" from="726,577" to="727,11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" strokeweight=".04408mm"/>
                  <v:line id="Line 75" o:spid="_x0000_s1091" style="position:absolute;visibility:visible;mso-wrap-style:square" from="742,573" to="743,1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" strokeweight=".04408mm"/>
                  <v:line id="Line 76" o:spid="_x0000_s1092" style="position:absolute;visibility:visible;mso-wrap-style:square" from="759,568" to="760,1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" strokeweight=".04408mm"/>
                  <v:line id="Line 77" o:spid="_x0000_s1093" style="position:absolute;visibility:visible;mso-wrap-style:square" from="775,565" to="776,11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" strokeweight=".04408mm"/>
                  <v:line id="Line 78" o:spid="_x0000_s1094" style="position:absolute;visibility:visible;mso-wrap-style:square" from="792,563" to="793,1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" strokeweight=".04408mm"/>
                  <v:line id="Line 79" o:spid="_x0000_s1095" style="position:absolute;visibility:visible;mso-wrap-style:square" from="808,562" to="809,1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" strokeweight=".04408mm"/>
                  <v:line id="Line 80" o:spid="_x0000_s1096" style="position:absolute;visibility:visible;mso-wrap-style:square" from="824,563" to="825,1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" strokeweight=".04408mm"/>
                  <v:line id="Line 81" o:spid="_x0000_s1097" style="position:absolute;visibility:visible;mso-wrap-style:square" from="841,563" to="842,1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" strokeweight=".04408mm"/>
                  <v:line id="Line 82" o:spid="_x0000_s1098" style="position:absolute;visibility:visible;mso-wrap-style:square" from="857,569" to="858,1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" strokeweight=".04408mm"/>
                  <v:line id="Line 83" o:spid="_x0000_s1099" style="position:absolute;visibility:visible;mso-wrap-style:square" from="874,567" to="875,11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" strokeweight=".04408mm"/>
                  <v:line id="Line 84" o:spid="_x0000_s1100" style="position:absolute;visibility:visible;mso-wrap-style:square" from="890,570" to="891,1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" strokeweight=".04408mm"/>
                  <v:line id="Line 85" o:spid="_x0000_s1101" style="position:absolute;visibility:visible;mso-wrap-style:square" from="907,575" to="908,1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" strokeweight=".04408mm"/>
                  <v:line id="Line 86" o:spid="_x0000_s1102" style="position:absolute;visibility:visible;mso-wrap-style:square" from="923,581" to="924,11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" strokeweight=".04408mm"/>
                  <v:line id="Line 87" o:spid="_x0000_s1103" style="position:absolute;visibility:visible;mso-wrap-style:square" from="940,589" to="941,1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" strokeweight=".04408mm"/>
                  <v:line id="Line 88" o:spid="_x0000_s1104" style="position:absolute;visibility:visible;mso-wrap-style:square" from="956,597" to="957,11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" strokeweight=".04408mm"/>
                  <v:line id="Line 89" o:spid="_x0000_s1105" style="position:absolute;visibility:visible;mso-wrap-style:square" from="973,605" to="974,10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" strokeweight=".04408mm"/>
                  <v:line id="Line 90" o:spid="_x0000_s1106" style="position:absolute;visibility:visible;mso-wrap-style:square" from="989,617" to="990,10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" strokeweight=".04408mm"/>
                  <v:line id="Line 91" o:spid="_x0000_s1107" style="position:absolute;visibility:visible;mso-wrap-style:square" from="1007,630" to="1008,10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" strokeweight=".04408mm"/>
                  <v:line id="Line 92" o:spid="_x0000_s1108" style="position:absolute;visibility:visible;mso-wrap-style:square" from="1022,644" to="1023,1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" strokeweight=".04408mm"/>
                  <v:line id="Line 93" o:spid="_x0000_s1109" style="position:absolute;visibility:visible;mso-wrap-style:square" from="1039,661" to="1040,1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" strokeweight=".04408mm"/>
                  <v:line id="Line 94" o:spid="_x0000_s1110" style="position:absolute;visibility:visible;mso-wrap-style:square" from="1055,682" to="1056,1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" strokeweight=".04408mm"/>
                  <v:line id="Line 95" o:spid="_x0000_s1111" style="position:absolute;visibility:visible;mso-wrap-style:square" from="1072,708" to="1073,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" strokeweight=".04408mm"/>
                  <v:line id="Line 96" o:spid="_x0000_s1112" style="position:absolute;visibility:visible;mso-wrap-style:square" from="1088,741" to="1089,9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" strokeweight=".04408mm"/>
                </v:group>
                <v:shape id="Freeform 97" o:spid="_x0000_s1113" style="position:absolute;left:5712;top:3753;width:1298;height:176;visibility:visible;mso-wrap-style:square;v-text-anchor:top" coordsize="1762,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" path="m,243l880,r882,244l,243xe" strokeweight=".04408mm">
                  <v:path arrowok="t" o:connecttype="custom" o:connectlocs="0,175;648,0;1298,176;0,175" o:connectangles="0,0,0,0"/>
                </v:shape>
                <v:shape id="Freeform 98" o:spid="_x0000_s1114" style="position:absolute;left:5606;top:3964;width:1506;height:2222;visibility:visible;mso-wrap-style:square;v-text-anchor:top" coordsize="2050,3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" path="m,l2050,r,2290l1984,2424r-62,65l1815,2556r-90,50l1585,2685r-543,337l494,2701,132,2494,62,2410,,2294,,xe" strokeweight=".04408mm">
                  <v:path arrowok="t" o:connecttype="custom" o:connectlocs="0,0;1506,0;1506,1684;1458,1782;1412,1830;1333,1879;1267,1916;1164,1974;765,2222;363,1986;97,1834;46,1772;0,1687;0,0" o:connectangles="0,0,0,0,0,0,0,0,0,0,0,0,0,0"/>
                </v:shape>
                <v:shape id="Freeform 99" o:spid="_x0000_s1115" style="position:absolute;left:5828;top:4220;width:1064;height:1714;visibility:visible;mso-wrap-style:square;v-text-anchor:top" coordsize="1444,2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" path="m,l,1849r37,67l108,1976r620,355l1315,1976r108,-86l1444,1831,1442,17,8,21,,xe">
                  <v:path arrowok="t" o:connecttype="custom" o:connectlocs="0,0;0,1360;27,1409;80,1453;536,1714;969,1453;1049,1390;1064,1346;1063,13;6,15;0,0" o:connectangles="0,0,0,0,0,0,0,0,0,0,0"/>
                </v:shape>
                <v:shape id="Freeform 100" o:spid="_x0000_s1116" style="position:absolute;left:5828;top:4220;width:1064;height:1714;visibility:visible;mso-wrap-style:square;v-text-anchor:top" coordsize="1444,2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" path="m,l,1849r37,67l108,1976r620,355l1315,1976r108,-86l1444,1831,1442,17,8,21e" filled="f" strokeweight=".04408mm">
                  <v:path arrowok="t" o:connecttype="custom" o:connectlocs="0,0;0,1360;27,1409;80,1453;536,1714;969,1453;1049,1390;1064,1346;1063,13;6,15" o:connectangles="0,0,0,0,0,0,0,0,0,0"/>
                </v:shape>
                <v:shape id="Freeform 101" o:spid="_x0000_s1117" style="position:absolute;left:6246;top:4778;width:212;height:456;visibility:visible;mso-wrap-style:square;v-text-anchor:top" coordsize="288,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" path="m103,l56,25,29,47,16,62,14,84,,98r1,24l1,153,,172r16,27l81,283r68,68l248,436r28,49l288,554r-19,31l248,597r-34,19l211,622e" filled="f" strokeweight=".04408mm">
                  <v:path arrowok="t" o:connecttype="custom" o:connectlocs="76,0;41,18;21,34;12,45;10,62;0,72;1,89;1,112;0,126;12,146;60,207;110,257;183,320;203,356;212,406;198,429;183,438;158,452;155,456" o:connectangles="0,0,0,0,0,0,0,0,0,0,0,0,0,0,0,0,0,0,0"/>
                </v:shape>
                <v:group id="Group 102" o:spid="_x0000_s1118" style="position:absolute;left:6005;top:4387;width:754;height:1394" coordorigin="739,722" coordsize="171,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">
                  <v:shape id="Freeform 103" o:spid="_x0000_s1119" style="position:absolute;left:739;top:722;width:171;height:316;visibility:visible;mso-wrap-style:square;v-text-anchor:top" coordsize="1027,1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" path="m315,1892r37,4l361,1863r90,l488,1834r-20,-26l435,1812r12,-45l529,1759r9,-54l550,1697r-12,-17l538,1614r12,-17l550,1539r41,12l616,1555r66,-45l703,1453r16,-68l653,1311r12,-54l624,1240r,-33l698,1158r21,-46l764,1103r140,-74l1011,950r16,-37l1003,897r,-191l929,694r-17,19l891,713r-4,-49l842,664r,-21l785,643,712,483,583,196r,-28l564,134,521,122,577,65,546,16,478,65,422,,361,3,327,37r-10,97l287,152r-41,16l216,186r-28,13l185,237r-16,34l151,280r-22,12l120,317r9,3l129,346r25,3l169,333r65,-4l231,352r22,16l246,504r-30,16l182,532,169,514r-34,l83,566,18,620,,635r,19l21,666r16,12l37,731r30,l67,750r37,7l101,781r50,59l169,846r28,25l240,865r-6,38l253,912r77,9l354,930r4,41l290,980r-16,15l222,995r-37,16l172,1036r-21,13l145,1092r9,53l268,1527r3,122l268,1742r15,l287,1833r6,46l315,1892xe" strokeweight=".04408mm">
                    <v:path arrowok="t" o:connecttype="custom" o:connectlocs="59,316;75,311;78,301;74,295;90,284;90,280;92,266;98,259;114,252;120,231;111,210;104,201;120,185;151,172;171,152;167,118;152,119;148,111;140,107;119,81;97,28;87,20;91,3;70,0;54,6;48,25;36,31;31,40;25,47;20,53;21,58;28,56;38,59;41,84;30,89;22,86;3,103;0,109;6,113;11,122;17,126;25,140;33,145;39,151;55,154;60,162;46,166;31,169;25,175;26,191;45,275;47,290;49,313" o:connectangles="0,0,0,0,0,0,0,0,0,0,0,0,0,0,0,0,0,0,0,0,0,0,0,0,0,0,0,0,0,0,0,0,0,0,0,0,0,0,0,0,0,0,0,0,0,0,0,0,0,0,0,0,0"/>
                  </v:shape>
                  <v:group id="Group 104" o:spid="_x0000_s1120" style="position:absolute;left:764;top:734;width:113;height:261" coordorigin="764,734" coordsize="113,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">
                    <v:shape id="Freeform 105" o:spid="_x0000_s1121" style="position:absolute;left:764;top:734;width:113;height:261;visibility:visible;mso-wrap-style:square;v-text-anchor:top" coordsize="679,1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" path="m461,36r-2,99l448,141r-4,53l432,208r,39l428,296r-13,39l395,310r-2,-50l366,258r-14,16l348,413,315,535,210,860,162,960r-16,65l105,1130r-21,84l41,1365r-12,53l,1463r,61l14,1565r35,-14l74,1529r90,-191l189,1283r23,-43l247,1152,331,999r19,-39l368,932,461,778r16,-33l514,674,469,641r14,-85l514,472r19,-65l562,359r41,-65l619,258r19,-15l669,204r10,-73l652,100r-37,6l582,153r-20,51l508,266,518,123,533,67,535,5,475,,461,36xe" strokeweight=".04408mm">
                      <v:path arrowok="t" o:connecttype="custom" o:connectlocs="77,6;76,23;75,24;74,32;72,35;72,41;71,49;69,56;66,52;65,43;61,43;59,46;58,69;52,89;35,143;27,160;24,171;17,188;14,202;7,228;5,236;0,244;0,254;2,261;8,259;12,255;27,223;31,214;35,207;41,192;55,167;58,160;61,155;77,130;79,124;86,112;78,107;80,93;86,79;89,68;94,60;100,49;103,43;106,41;111,34;113,22;109,17;102,18;97,26;94,34;85,44;86,21;89,11;89,1;79,0;77,6" o:connectangles="0,0,0,0,0,0,0,0,0,0,0,0,0,0,0,0,0,0,0,0,0,0,0,0,0,0,0,0,0,0,0,0,0,0,0,0,0,0,0,0,0,0,0,0,0,0,0,0,0,0,0,0,0,0,0,0"/>
                    </v:shape>
                    <v:shape id="Freeform 106" o:spid="_x0000_s1122" style="position:absolute;left:833;top:795;width:17;height:19;visibility:visible;mso-wrap-style:square;v-text-anchor:top" coordsize="102,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" path="m,115l49,,41,58,34,77,50,93r18,l102,55,,115xe">
                      <v:path arrowok="t" o:connecttype="custom" o:connectlocs="0,19;8,0;7,10;6,13;8,15;11,15;17,9;0,19" o:connectangles="0,0,0,0,0,0,0,0"/>
                    </v:shape>
                    <v:shape id="Freeform 107" o:spid="_x0000_s1123" style="position:absolute;left:833;top:795;width:17;height:19;visibility:visible;mso-wrap-style:square;v-text-anchor:top" coordsize="102,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" path="m,115l49,,41,58,34,77,50,93r18,l102,55e" filled="f" strokeweight=".04408mm">
                      <v:path arrowok="t" o:connecttype="custom" o:connectlocs="0,19;8,0;7,10;6,13;8,15;11,15;17,9" o:connectangles="0,0,0,0,0,0,0"/>
                    </v:shape>
                    <v:line id="Line 108" o:spid="_x0000_s1124" style="position:absolute;flip:x;visibility:visible;mso-wrap-style:square" from="824,818" to="826,8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" strokeweight=".04408mm"/>
                    <v:shape id="Freeform 109" o:spid="_x0000_s1125" style="position:absolute;left:834;top:814;width:6;height:30;visibility:visible;mso-wrap-style:square;v-text-anchor:top" coordsize="37,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" path="m,179l19,120,33,79,37,,,179xe">
                      <v:path arrowok="t" o:connecttype="custom" o:connectlocs="0,30;3,20;5,13;6,0;0,30" o:connectangles="0,0,0,0,0"/>
                    </v:shape>
                    <v:shape id="Freeform 110" o:spid="_x0000_s1126" style="position:absolute;left:834;top:814;width:6;height:30;visibility:visible;mso-wrap-style:square;v-text-anchor:top" coordsize="37,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" path="m,179l19,120,33,79,37,e" filled="f" strokeweight=".04408mm">
                      <v:path arrowok="t" o:connecttype="custom" o:connectlocs="0,30;3,20;5,13;6,0" o:connectangles="0,0,0,0"/>
                    </v:shape>
                    <v:shape id="Freeform 111" o:spid="_x0000_s1127" style="position:absolute;left:784;top:929;width:5;height:19;visibility:visible;mso-wrap-style:square;v-text-anchor:top" coordsize="3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" path="m,118l2,82,19,51,33,,,118xe">
                      <v:path arrowok="t" o:connecttype="custom" o:connectlocs="0,19;0,13;3,8;5,0;0,19" o:connectangles="0,0,0,0,0"/>
                    </v:shape>
                    <v:shape id="Freeform 112" o:spid="_x0000_s1128" style="position:absolute;left:784;top:929;width:5;height:19;visibility:visible;mso-wrap-style:square;v-text-anchor:top" coordsize="3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" path="m,118l2,82,19,51,33,e" filled="f" strokeweight=".04408mm">
                      <v:path arrowok="t" o:connecttype="custom" o:connectlocs="0,19;0,13;3,8;5,0" o:connectangles="0,0,0,0"/>
                    </v:shape>
                    <v:shape id="Freeform 113" o:spid="_x0000_s1129" style="position:absolute;left:792;top:891;width:16;height:44;visibility:visible;mso-wrap-style:square;v-text-anchor:top" coordsize="97,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" path="m,262l,235,31,189,50,156,72,72,81,31,97,,,262xe">
                      <v:path arrowok="t" o:connecttype="custom" o:connectlocs="0,44;0,39;5,32;8,26;12,12;13,5;16,0;0,44" o:connectangles="0,0,0,0,0,0,0,0"/>
                    </v:shape>
                    <v:shape id="Freeform 114" o:spid="_x0000_s1130" style="position:absolute;left:792;top:891;width:16;height:44;visibility:visible;mso-wrap-style:square;v-text-anchor:top" coordsize="97,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" path="m,262l,235,31,189,50,156,72,72,81,31,97,e" filled="f" strokeweight=".04408mm">
                      <v:path arrowok="t" o:connecttype="custom" o:connectlocs="0,44;0,39;5,32;8,26;12,12;13,5;16,0" o:connectangles="0,0,0,0,0,0,0"/>
                    </v:shape>
                    <v:shape id="Freeform 115" o:spid="_x0000_s1131" style="position:absolute;left:771;top:974;width:4;height:5;visibility:visible;mso-wrap-style:square;v-text-anchor:top" coordsize="2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" path="m,35l23,,21,2,,35xe">
                      <v:path arrowok="t" o:connecttype="custom" o:connectlocs="0,5;4,0;4,0;0,5" o:connectangles="0,0,0,0"/>
                    </v:shape>
                    <v:shape id="Freeform 116" o:spid="_x0000_s1132" style="position:absolute;left:771;top:974;width:4;height:5;visibility:visible;mso-wrap-style:square;v-text-anchor:top" coordsize="2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" path="m,35l23,,21,2e" filled="f" strokeweight=".04408mm">
                      <v:path arrowok="t" o:connecttype="custom" o:connectlocs="0,5;4,0;4,0" o:connectangles="0,0,0"/>
                    </v:shape>
                    <v:shape id="Freeform 117" o:spid="_x0000_s1133" style="position:absolute;left:840;top:847;width:3;height:9;visibility:visible;mso-wrap-style:square;v-text-anchor:top" coordsize="1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" path="m18,l6,41,,52e" filled="f" strokeweight=".04408mm">
                      <v:path arrowok="t" o:connecttype="custom" o:connectlocs="3,0;1,7;0,9" o:connectangles="0,0,0"/>
                    </v:shape>
                    <v:shape id="Freeform 118" o:spid="_x0000_s1134" style="position:absolute;left:843;top:791;width:7;height:12;visibility:visible;mso-wrap-style:square;v-text-anchor:top" coordsize="4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" path="m42,l24,27,2,42,,59,11,71r11,2l34,67,37,42,42,xe" strokeweight=".04408mm">
                      <v:path arrowok="t" o:connecttype="custom" o:connectlocs="7,0;4,4;0,7;0,10;2,12;4,12;6,11;6,7;7,0" o:connectangles="0,0,0,0,0,0,0,0,0"/>
                    </v:shape>
                  </v:group>
                  <v:group id="Group 119" o:spid="_x0000_s1135" style="position:absolute;left:747;top:741;width:154;height:264" coordorigin="747,741" coordsize="154,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">
                    <v:shape id="Freeform 120" o:spid="_x0000_s1136" style="position:absolute;left:788;top:804;width:70;height:120;visibility:visible;mso-wrap-style:square;v-text-anchor:top" coordsize="423,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" path="m210,r6,34l194,37r-7,80l156,140r-14,16l140,188r12,35l191,256r23,21l240,295r31,28l304,364r37,33l361,417r30,37l413,489r10,57l409,593r-18,37l341,674r-42,21l265,707r-45,10l125,717,177,609r67,-2l278,593r12,-44l278,520,255,507,189,452,68,344,37,307,6,238,,177,6,122,22,89,37,72,84,28,129,7,210,xe" strokeweight=".04408mm">
                      <v:path arrowok="t" o:connecttype="custom" o:connectlocs="35,0;36,6;32,6;31,20;26,23;23,26;23,31;25,37;32,43;35,46;40,49;45,54;50,61;56,66;60,70;65,76;68,82;70,91;68,99;65,105;56,113;49,116;44,118;36,120;21,120;29,102;40,102;46,99;48,92;46,87;42,85;31,76;11,58;6,51;1,40;0,30;1,20;4,15;6,12;14,5;21,1;35,0" o:connectangles="0,0,0,0,0,0,0,0,0,0,0,0,0,0,0,0,0,0,0,0,0,0,0,0,0,0,0,0,0,0,0,0,0,0,0,0,0,0,0,0,0,0"/>
                    </v:shape>
                    <v:shape id="Freeform 121" o:spid="_x0000_s1137" style="position:absolute;left:747;top:904;width:56;height:101;visibility:visible;mso-wrap-style:square;v-text-anchor:top" coordsize="330,6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" path="m249,7l204,,170,7,136,20,105,42,68,94r-9,47l66,202r35,63l204,379r49,68l267,503r-18,31l228,549r-37,6l158,536,115,514,66,471,35,426,23,393,,379r12,72l51,522r33,31l134,584r53,19l239,603r33,-17l305,553r16,-19l330,474,317,428,296,379,263,318,204,260,169,216,150,187r4,-45l176,115r34,-3l210,108,249,7xe">
                      <v:path arrowok="t" o:connecttype="custom" o:connectlocs="42,1;35,0;29,1;23,3;18,7;12,16;10,24;11,34;17,44;35,63;43,75;45,84;42,89;39,92;32,93;27,90;20,86;11,79;6,71;4,66;0,63;2,76;9,87;14,93;23,98;32,101;41,101;46,98;52,93;54,89;56,79;54,72;50,63;45,53;35,44;29,36;25,31;26,24;30,19;36,19;36,18;42,1" o:connectangles="0,0,0,0,0,0,0,0,0,0,0,0,0,0,0,0,0,0,0,0,0,0,0,0,0,0,0,0,0,0,0,0,0,0,0,0,0,0,0,0,0,0"/>
                    </v:shape>
                    <v:shape id="Freeform 122" o:spid="_x0000_s1138" style="position:absolute;left:747;top:904;width:56;height:101;visibility:visible;mso-wrap-style:square;v-text-anchor:top" coordsize="330,6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" path="m249,7l204,,170,7,136,20,105,42,68,94r-9,47l66,202r35,63l204,379r49,68l267,503r-18,31l228,549r-37,6l158,536,115,514,66,471,35,426,23,393,,379r12,72l51,522r33,31l134,584r53,19l239,603r33,-17l305,553r16,-19l330,474,317,428,296,379,263,318,204,260,169,216,150,187r4,-45l176,115r34,-3l210,108e" filled="f" strokeweight=".04408mm">
                      <v:path arrowok="t" o:connecttype="custom" o:connectlocs="42,1;35,0;29,1;23,3;18,7;12,16;10,24;11,34;17,44;35,63;43,75;45,84;42,89;39,92;32,93;27,90;20,86;11,79;6,71;4,66;0,63;2,76;9,87;14,93;23,98;32,101;41,101;46,98;52,93;54,89;56,79;54,72;50,63;45,53;35,44;29,36;25,31;26,24;30,19;36,19;36,18" o:connectangles="0,0,0,0,0,0,0,0,0,0,0,0,0,0,0,0,0,0,0,0,0,0,0,0,0,0,0,0,0,0,0,0,0,0,0,0,0,0,0,0,0"/>
                    </v:shape>
                    <v:shape id="Freeform 123" o:spid="_x0000_s1139" style="position:absolute;left:847;top:741;width:54;height:82;visibility:visible;mso-wrap-style:square;v-text-anchor:top" coordsize="324,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" path="m28,399r86,4l139,392r31,-10l191,367r16,-16l228,335r16,-15l253,288r-8,-51l232,206r-19,6l166,188,123,140r13,-23l160,122r84,46l136,53,250,156,222,80,201,55,183,32,182,7,200,r32,22l265,65r21,21l305,115r19,35l323,195r-15,26l299,324r-12,35l268,389r-15,27l225,445r-28,15l160,476r-52,12l,492,28,399xe">
                      <v:path arrowok="t" o:connecttype="custom" o:connectlocs="5,67;19,67;23,65;28,64;32,61;35,59;38,56;41,53;42,48;41,40;39,34;36,35;28,31;21,23;23,20;27,20;41,28;23,9;42,26;37,13;34,9;31,5;30,1;33,0;39,4;44,11;48,14;51,19;54,25;54,33;51,37;50,54;48,60;45,65;42,69;38,74;33,77;27,79;18,81;0,82;5,67" o:connectangles="0,0,0,0,0,0,0,0,0,0,0,0,0,0,0,0,0,0,0,0,0,0,0,0,0,0,0,0,0,0,0,0,0,0,0,0,0,0,0,0,0"/>
                    </v:shape>
                    <v:shape id="Freeform 124" o:spid="_x0000_s1140" style="position:absolute;left:847;top:741;width:54;height:82;visibility:visible;mso-wrap-style:square;v-text-anchor:top" coordsize="324,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" path="m28,399r86,4l139,392r31,-10l191,367r16,-16l228,335r16,-15l253,288r-8,-51l232,206r-19,6l166,188,123,140r13,-23l160,122r84,46l136,53,250,156,222,80,201,55,183,32,182,7,200,r32,22l265,65r21,21l305,115r19,35l323,195r-15,26l299,324r-12,35l268,389r-15,27l225,445r-28,15l160,476r-52,12l,492e" filled="f" strokeweight=".04408mm">
                      <v:path arrowok="t" o:connecttype="custom" o:connectlocs="5,67;19,67;23,65;28,64;32,61;35,59;38,56;41,53;42,48;41,40;39,34;36,35;28,31;21,23;23,20;27,20;41,28;23,9;42,26;37,13;34,9;31,5;30,1;33,0;39,4;44,11;48,14;51,19;54,25;54,33;51,37;50,54;48,60;45,65;42,69;38,74;33,77;27,79;18,81;0,82" o:connectangles="0,0,0,0,0,0,0,0,0,0,0,0,0,0,0,0,0,0,0,0,0,0,0,0,0,0,0,0,0,0,0,0,0,0,0,0,0,0,0,0"/>
                    </v:shape>
                    <v:shape id="Freeform 125" o:spid="_x0000_s1141" style="position:absolute;left:764;top:912;width:15;height:23;visibility:visible;mso-wrap-style:square;v-text-anchor:top" coordsize="90,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" path="m90,l59,7,32,36,19,53,10,90,,136,90,xe">
                      <v:path arrowok="t" o:connecttype="custom" o:connectlocs="15,0;10,1;5,6;3,9;2,15;0,23;15,0" o:connectangles="0,0,0,0,0,0,0"/>
                    </v:shape>
                    <v:shape id="Freeform 126" o:spid="_x0000_s1142" style="position:absolute;left:764;top:912;width:15;height:23;visibility:visible;mso-wrap-style:square;v-text-anchor:top" coordsize="90,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" path="m90,l59,7,32,36,19,53,10,90,,136e" filled="f" strokeweight=".04408mm">
                      <v:path arrowok="t" o:connecttype="custom" o:connectlocs="15,0;10,1;5,6;3,9;2,15;0,23" o:connectangles="0,0,0,0,0,0"/>
                    </v:shape>
                    <v:shape id="Freeform 127" o:spid="_x0000_s1143" style="position:absolute;left:892;top:759;width:4;height:4;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" path="m5,4l,13r12,8l20,11,15,,5,4xe" strokeweight=".04408mm">
                      <v:path arrowok="t" o:connecttype="custom" o:connectlocs="1,1;0,2;2,4;4,2;3,0;1,1" o:connectangles="0,0,0,0,0,0"/>
                    </v:shape>
                    <v:line id="Line 128" o:spid="_x0000_s1144" style="position:absolute;visibility:visible;mso-wrap-style:square" from="770,947" to="774,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" strokeweight=".04408mm"/>
                    <v:line id="Line 129" o:spid="_x0000_s1145" style="position:absolute;visibility:visible;mso-wrap-style:square" from="776,955" to="778,9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" strokeweight=".04408mm"/>
                    <v:shape id="Freeform 130" o:spid="_x0000_s1146" style="position:absolute;left:813;top:911;width:15;height:3;visibility:visible;mso-wrap-style:square;v-text-anchor:top" coordsize="8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" path="m,17l53,13,86,e" filled="f" strokeweight=".04408mm">
                      <v:path arrowok="t" o:connecttype="custom" o:connectlocs="0,3;9,2;15,0" o:connectangles="0,0,0"/>
                    </v:shape>
                    <v:shape id="Freeform 131" o:spid="_x0000_s1147" style="position:absolute;left:821;top:870;width:21;height:39;visibility:visible;mso-wrap-style:square;v-text-anchor:top" coordsize="130,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" path="m,l65,51r40,52l127,140r3,34l114,214,93,231e" filled="f" strokeweight=".04408mm">
                      <v:path arrowok="t" o:connecttype="custom" o:connectlocs="0,0;11,9;17,17;21,24;21,29;18,36;15,39" o:connectangles="0,0,0,0,0,0,0"/>
                    </v:shape>
                    <v:line id="Line 132" o:spid="_x0000_s1148" style="position:absolute;flip:x y;visibility:visible;mso-wrap-style:square" from="808,859" to="816,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" strokeweight=".04408mm"/>
                    <v:line id="Line 133" o:spid="_x0000_s1149" style="position:absolute;flip:x y;visibility:visible;mso-wrap-style:square" from="797,844" to="805,8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" strokeweight=".04408mm"/>
                    <v:line id="Line 134" o:spid="_x0000_s1150" style="position:absolute;flip:x y;visibility:visible;mso-wrap-style:square" from="794,828" to="795,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" strokeweight=".04408mm"/>
                    <v:line id="Line 135" o:spid="_x0000_s1151" style="position:absolute;flip:x;visibility:visible;mso-wrap-style:square" from="811,807" to="820,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" strokeweight=".04408mm"/>
                    <v:line id="Line 136" o:spid="_x0000_s1152" style="position:absolute;flip:x;visibility:visible;mso-wrap-style:square" from="796,812" to="807,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" strokeweight=".04408mm"/>
                  </v:group>
                </v:group>
                <v:line id="Line 137" o:spid="_x0000_s1153" style="position:absolute;visibility:visible;mso-wrap-style:square" from="6398,4775" to="6403,47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" strokeweight=".04408mm"/>
                <v:line id="Line 138" o:spid="_x0000_s1154" style="position:absolute;flip:y;visibility:visible;mso-wrap-style:square" from="6482,4718" to="6485,47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" strokeweight=".04408mm"/>
                <v:shape id="Freeform 139" o:spid="_x0000_s1155" style="position:absolute;left:6433;top:4911;width:25;height:59;visibility:visible;mso-wrap-style:square;v-text-anchor:top" coordsize="3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" path="m,76l8,66r2,-7l13,47,18,37r5,-7l27,23r5,-7l34,9,37,,,76xe">
                  <v:path arrowok="t" o:connecttype="custom" o:connectlocs="0,59;5,51;7,46;9,36;12,29;16,23;18,18;22,12;23,7;25,0;0,59" o:connectangles="0,0,0,0,0,0,0,0,0,0,0"/>
                </v:shape>
                <v:shape id="Freeform 140" o:spid="_x0000_s1156" style="position:absolute;left:6433;top:4911;width:25;height:59;visibility:visible;mso-wrap-style:square;v-text-anchor:top" coordsize="3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" path="m,76l8,66r2,-7l13,47,18,37r5,-7l27,23r5,-7l34,9,37,e" filled="f" strokeweight=".04408mm">
                  <v:path arrowok="t" o:connecttype="custom" o:connectlocs="0,59;5,51;7,46;9,36;12,29;16,23;18,18;22,12;23,7;25,0" o:connectangles="0,0,0,0,0,0,0,0,0,0"/>
                </v:shape>
                <v:line id="Line 141" o:spid="_x0000_s1157" style="position:absolute;flip:y;visibility:visible;mso-wrap-style:square" from="5828,3964" to="5831,42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" strokeweight=".04408mm"/>
                <v:line id="Line 142" o:spid="_x0000_s1158" style="position:absolute;visibility:visible;mso-wrap-style:square" from="5886,3967" to="5893,42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" strokeweight=".04408mm"/>
                <v:line id="Line 143" o:spid="_x0000_s1159" style="position:absolute;flip:x;visibility:visible;mso-wrap-style:square" from="6813,3967" to="6826,4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" strokeweight=".04408mm"/>
                <v:shape id="Freeform 144" o:spid="_x0000_s1160" style="position:absolute;left:5961;top:4024;width:66;height:76;visibility:visible;mso-wrap-style:square;v-text-anchor:top" coordsize="9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" path="m90,104r-20,l63,80r-36,l19,104,,104,35,,54,,90,104xm56,63l44,25,32,63r24,xe" fillcolor="black">
                  <v:path arrowok="t" o:connecttype="custom" o:connectlocs="66,76;51,76;46,58;20,58;14,76;0,76;26,0;40,0;66,76;41,46;32,18;23,46;41,46" o:connectangles="0,0,0,0,0,0,0,0,0,0,0,0,0"/>
                  <o:lock v:ext="edit" verticies="t"/>
                </v:shape>
                <v:shape id="Freeform 145" o:spid="_x0000_s1161" style="position:absolute;left:6035;top:4024;width:44;height:76;visibility:visible;mso-wrap-style:square;v-text-anchor:top" coordsize="62,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" path="m,103l,,18,r,86l62,86r,17l,103xe" fillcolor="black">
                  <v:path arrowok="t" o:connecttype="custom" o:connectlocs="0,76;0,0;13,0;13,63;44,63;44,76;0,76" o:connectangles="0,0,0,0,0,0,0"/>
                </v:shape>
                <v:shape id="Freeform 146" o:spid="_x0000_s1162" style="position:absolute;left:6089;top:4024;width:52;height:76;visibility:visible;mso-wrap-style:square;v-text-anchor:top" coordsize="68,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" path="m,104l,,67,r,18l17,18r,22l63,40r,18l17,58r,29l68,87r,17l,104xe" fillcolor="black">
                  <v:path arrowok="t" o:connecttype="custom" o:connectlocs="0,76;0,0;51,0;51,13;13,13;13,29;48,29;48,42;13,42;13,64;52,64;52,76;0,76" o:connectangles="0,0,0,0,0,0,0,0,0,0,0,0,0"/>
                </v:shape>
                <v:shape id="Freeform 147" o:spid="_x0000_s1163" style="position:absolute;left:6149;top:4024;width:64;height:76;visibility:visible;mso-wrap-style:square;v-text-anchor:top" coordsize="8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" path="m,104l,,38,,51,1r8,2l65,7r4,6l72,21r1,8l73,35r-1,5l70,44r-2,5l64,52r-4,3l56,57r-6,1l55,62r5,5l64,73r6,11l80,104r-21,l46,81,36,66,34,64,31,62,27,61r-5,l19,61r,43l,104xm19,44r13,l42,43r5,-1l51,41r2,-3l55,35r,-4l54,26,53,22,50,20,45,18r-13,l19,18r,26xe" fillcolor="black">
                  <v:path arrowok="t" o:connecttype="custom" o:connectlocs="0,76;0,0;30,0;41,1;47,2;52,5;55,10;58,15;58,21;58,26;58,29;56,32;54,36;51,38;48,40;45,42;40,42;44,45;48,49;51,53;56,61;64,76;47,76;37,59;29,48;27,47;25,45;22,45;18,45;15,45;15,76;0,76;15,32;26,32;34,31;38,31;41,30;42,28;44,26;44,23;43,19;42,16;40,15;36,13;26,13;15,13;15,32" o:connectangles="0,0,0,0,0,0,0,0,0,0,0,0,0,0,0,0,0,0,0,0,0,0,0,0,0,0,0,0,0,0,0,0,0,0,0,0,0,0,0,0,0,0,0,0,0,0,0"/>
                  <o:lock v:ext="edit" verticies="t"/>
                </v:shape>
                <v:shape id="Freeform 148" o:spid="_x0000_s1164" style="position:absolute;left:6217;top:4024;width:53;height:76;visibility:visible;mso-wrap-style:square;v-text-anchor:top" coordsize="68,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" path="m,104l,,66,r,18l17,18r,22l62,40r,18l17,58r,29l68,87r,17l,104xe" fillcolor="black">
                  <v:path arrowok="t" o:connecttype="custom" o:connectlocs="0,76;0,0;51,0;51,13;13,13;13,29;48,29;48,42;13,42;13,64;53,64;53,76;0,76" o:connectangles="0,0,0,0,0,0,0,0,0,0,0,0,0"/>
                </v:shape>
                <v:shape id="Freeform 149" o:spid="_x0000_s1165" style="position:absolute;left:6304;top:4024;width:45;height:76;visibility:visible;mso-wrap-style:square;v-text-anchor:top" coordsize="61,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" path="m,104l,,61,r,18l17,18r,24l56,42r,18l17,60r,44l,104xe" fillcolor="black">
                  <v:path arrowok="t" o:connecttype="custom" o:connectlocs="0,76;0,0;45,0;45,13;13,13;13,31;41,31;41,44;13,44;13,76;0,76" o:connectangles="0,0,0,0,0,0,0,0,0,0,0"/>
                </v:shape>
                <v:shape id="Freeform 150" o:spid="_x0000_s1166" style="position:absolute;left:6361;top:4024;width:43;height:76;visibility:visible;mso-wrap-style:square;v-text-anchor:top" coordsize="64,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" path="m,103l,,19,r,86l64,86r,17l,103xe" fillcolor="black">
                  <v:path arrowok="t" o:connecttype="custom" o:connectlocs="0,76;0,0;13,0;13,63;43,63;43,76;0,76" o:connectangles="0,0,0,0,0,0,0"/>
                </v:shape>
                <v:shape id="Freeform 151" o:spid="_x0000_s1167" style="position:absolute;left:6411;top:4024;width:66;height:76;visibility:visible;mso-wrap-style:square;v-text-anchor:top" coordsize="91,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" path="m91,104r-21,l63,80r-36,l20,104,,104,35,,55,,91,104xm57,63l44,25,32,63r25,xe" fillcolor="black">
                  <v:path arrowok="t" o:connecttype="custom" o:connectlocs="66,76;51,76;46,58;20,58;15,76;0,76;25,0;40,0;66,76;41,46;32,18;23,46;41,46" o:connectangles="0,0,0,0,0,0,0,0,0,0,0,0,0"/>
                  <o:lock v:ext="edit" verticies="t"/>
                </v:shape>
                <v:shape id="Freeform 152" o:spid="_x0000_s1168" style="position:absolute;left:6482;top:4024;width:65;height:76;visibility:visible;mso-wrap-style:square;v-text-anchor:top" coordsize="8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" path="m,104l,,27,,43,71,58,,86,r,104l69,104r,-81l51,104r-17,l16,23r,81l,104xe" fillcolor="black">
                  <v:path arrowok="t" o:connecttype="custom" o:connectlocs="0,76;0,0;20,0;33,52;44,0;65,0;65,76;52,76;52,17;39,76;26,76;12,17;12,76;0,76" o:connectangles="0,0,0,0,0,0,0,0,0,0,0,0,0,0"/>
                </v:shape>
                <v:shape id="Freeform 153" o:spid="_x0000_s1169" style="position:absolute;left:6561;top:4024;width:62;height:76;visibility:visible;mso-wrap-style:square;v-text-anchor:top" coordsize="8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" path="m,104l,,26,,43,71,58,,86,r,104l70,104r,-81l51,104r-17,l16,23r,81l,104xe" fillcolor="black">
                  <v:path arrowok="t" o:connecttype="custom" o:connectlocs="0,76;0,0;19,0;31,52;42,0;62,0;62,76;50,76;50,17;37,76;25,76;12,17;12,76;0,76" o:connectangles="0,0,0,0,0,0,0,0,0,0,0,0,0,0"/>
                </v:shape>
                <v:shape id="Freeform 154" o:spid="_x0000_s1170" style="position:absolute;left:6631;top:4024;width:66;height:76;visibility:visible;mso-wrap-style:square;v-text-anchor:top" coordsize="91,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" path="m91,104r-20,l63,80r-36,l20,104,,104,35,,55,,91,104xm57,63l45,25,33,63r24,xe" fillcolor="black">
                  <v:path arrowok="t" o:connecttype="custom" o:connectlocs="66,76;51,76;46,58;20,58;15,76;0,76;25,0;40,0;66,76;41,46;33,18;24,46;41,46" o:connectangles="0,0,0,0,0,0,0,0,0,0,0,0,0"/>
                  <o:lock v:ext="edit" verticies="t"/>
                </v:shape>
                <v:shape id="Freeform 155" o:spid="_x0000_s1171" style="position:absolute;left:6702;top:4024;width:67;height:76;visibility:visible;mso-wrap-style:square;v-text-anchor:top" coordsize="87,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" path="m,104l,,27,,43,71,60,,87,r,104l70,104r,-81l52,104r-18,l17,23r,81l,104xe" fillcolor="black">
                  <v:path arrowok="t" o:connecttype="custom" o:connectlocs="0,76;0,0;21,0;33,52;46,0;67,0;67,76;54,76;54,17;40,76;26,76;13,17;13,76;0,76" o:connectangles="0,0,0,0,0,0,0,0,0,0,0,0,0,0"/>
                </v:shape>
                <v:shape id="Freeform 156" o:spid="_x0000_s1172" style="position:absolute;left:6133;top:4131;width:62;height:75;visibility:visible;mso-wrap-style:square;v-text-anchor:top" coordsize="84,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" path="m32,103l,,20,,43,76,65,,84,,52,103r-20,xe" fillcolor="black">
                  <v:path arrowok="t" o:connecttype="custom" o:connectlocs="24,75;0,0;15,0;32,55;48,0;62,0;38,75;24,75" o:connectangles="0,0,0,0,0,0,0,0"/>
                </v:shape>
                <v:shape id="Freeform 157" o:spid="_x0000_s1173" style="position:absolute;left:6201;top:4131;width:51;height:75;visibility:visible;mso-wrap-style:square;v-text-anchor:top" coordsize="68,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" path="m,103l,,67,r,18l19,18r,22l64,40r,18l19,58r,28l68,86r,17l,103xe" fillcolor="black">
                  <v:path arrowok="t" o:connecttype="custom" o:connectlocs="0,75;0,0;50,0;50,13;14,13;14,29;48,29;48,42;14,42;14,63;51,63;51,75;0,75" o:connectangles="0,0,0,0,0,0,0,0,0,0,0,0,0"/>
                </v:shape>
                <v:shape id="Freeform 158" o:spid="_x0000_s1174" style="position:absolute;left:6260;top:4131;width:62;height:75;visibility:visible;mso-wrap-style:square;v-text-anchor:top" coordsize="82,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" path="m,103l,,38,,51,r9,2l65,6r5,7l73,20r1,9l73,34r-1,5l70,44r-2,5l65,52r-4,2l56,56r-5,2l56,62r4,4l64,73r6,11l82,103r-22,l47,81,37,65,34,63,31,61,28,60r-5,l19,60r,43l,103xm19,44r13,l43,44r6,-2l52,40r2,-2l55,34r1,-4l55,25,53,22,50,19,47,18r-14,l19,18r,26xe" fillcolor="black">
                  <v:path arrowok="t" o:connecttype="custom" o:connectlocs="0,75;0,0;29,0;39,0;45,1;49,4;53,9;55,15;56,21;55,25;54,28;53,32;51,36;49,38;46,39;42,41;39,42;42,45;45,48;48,53;53,61;62,75;45,75;36,59;28,47;26,46;23,44;21,44;17,44;14,44;14,75;0,75;14,32;24,32;33,32;37,31;39,29;41,28;42,25;42,22;42,18;40,16;38,14;36,13;25,13;14,13;14,32" o:connectangles="0,0,0,0,0,0,0,0,0,0,0,0,0,0,0,0,0,0,0,0,0,0,0,0,0,0,0,0,0,0,0,0,0,0,0,0,0,0,0,0,0,0,0,0,0,0,0"/>
                  <o:lock v:ext="edit" verticies="t"/>
                </v:shape>
                <v:rect id="Rectangle 159" o:spid="_x0000_s1175" style="position:absolute;left:6327;top:4131;width:12;height: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" fillcolor="black"/>
                <v:shape id="Freeform 160" o:spid="_x0000_s1176" style="position:absolute;left:6349;top:4131;width:54;height:75;visibility:visible;mso-wrap-style:square;v-text-anchor:top" coordsize="71,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" path="m25,103r,-85l,18,,,71,r,18l44,18r,85l25,103xe" fillcolor="black">
                  <v:path arrowok="t" o:connecttype="custom" o:connectlocs="19,75;19,13;0,13;0,0;54,0;54,13;33,13;33,75;19,75" o:connectangles="0,0,0,0,0,0,0,0,0"/>
                </v:shape>
                <v:shape id="Freeform 161" o:spid="_x0000_s1177" style="position:absolute;left:6398;top:4131;width:66;height:75;visibility:visible;mso-wrap-style:square;v-text-anchor:top" coordsize="90,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" path="m90,103r-21,l62,80r-36,l19,103,,103,34,,54,,90,103xm56,62l44,24,31,62r25,xe" fillcolor="black">
                  <v:path arrowok="t" o:connecttype="custom" o:connectlocs="66,75;51,75;45,58;19,58;14,75;0,75;25,0;40,0;66,75;41,45;32,17;23,45;41,45" o:connectangles="0,0,0,0,0,0,0,0,0,0,0,0,0"/>
                  <o:lock v:ext="edit" verticies="t"/>
                </v:shape>
                <v:shape id="Freeform 162" o:spid="_x0000_s1178" style="position:absolute;left:6458;top:4131;width:52;height:75;visibility:visible;mso-wrap-style:square;v-text-anchor:top" coordsize="71,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" path="m26,103r,-85l,18,,,71,r,18l44,18r,85l26,103xe" fillcolor="black">
                  <v:path arrowok="t" o:connecttype="custom" o:connectlocs="19,75;19,13;0,13;0,0;52,0;52,13;32,13;32,75;19,75" o:connectangles="0,0,0,0,0,0,0,0,0"/>
                </v:shape>
                <v:rect id="Rectangle 163" o:spid="_x0000_s1179" style="position:absolute;left:6520;top:4131;width:13;height: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" fillcolor="black"/>
                <v:shape id="Freeform 164" o:spid="_x0000_s1180" style="position:absolute;left:6542;top:4131;width:52;height:80;visibility:visible;mso-wrap-style:square;v-text-anchor:top" coordsize="73,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" path="m,72l17,69r4,9l25,85r5,4l37,90r8,-1l50,86r4,-5l56,75,55,72,54,69,50,67,46,65,32,60,26,58,20,56,11,50,8,46,5,40,4,35r,-6l4,21,7,15,12,8,19,3,27,1,36,r8,l51,2r6,3l62,8r4,6l68,19r2,6l71,31,52,32,50,25,47,21,43,18r-7,l29,19r-5,2l22,24r-1,4l22,31r2,3l30,37r10,3l51,44r9,5l65,53r5,6l72,66r1,9l72,84r-3,8l64,99r-7,4l48,106r-11,1l30,106r-7,-1l16,102,11,98,7,93,4,87,2,79,,72xe" fillcolor="black">
                  <v:path arrowok="t" o:connecttype="custom" o:connectlocs="12,52;18,64;26,67;36,64;40,56;38,52;33,49;19,43;8,37;4,30;3,22;5,11;14,2;26,0;36,1;44,6;48,14;51,23;36,19;31,13;21,14;16,18;16,23;21,28;36,33;46,40;51,49;51,63;46,74;34,79;21,79;11,76;5,70;1,59;0,54" o:connectangles="0,0,0,0,0,0,0,0,0,0,0,0,0,0,0,0,0,0,0,0,0,0,0,0,0,0,0,0,0,0,0,0,0,0,0"/>
                </v:shape>
                <v:group id="Group 165" o:spid="_x0000_s1181" style="position:absolute;left:5847;top:3775;width:1014;height:139" coordorigin="703,583" coordsize="23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">
                  <v:shape id="Freeform 166" o:spid="_x0000_s1182" style="position:absolute;left:703;top:583;width:230;height:32;visibility:visible;mso-wrap-style:square;v-text-anchor:top" coordsize="1376,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" path="m,188l705,r671,190l,188xe" fillcolor="black">
                    <v:path arrowok="t" o:connecttype="custom" o:connectlocs="0,32;118,0;230,32;0,32" o:connectangles="0,0,0,0"/>
                  </v:shape>
                  <v:shape id="Freeform 167" o:spid="_x0000_s1183" style="position:absolute;left:703;top:583;width:230;height:32;visibility:visible;mso-wrap-style:square;v-text-anchor:top" coordsize="1376,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" path="m,188l705,r671,190e" filled="f" strokeweight=".04408mm">
                    <v:path arrowok="t" o:connecttype="custom" o:connectlocs="0,32;118,0;230,32" o:connectangles="0,0,0"/>
                  </v:shape>
                  <v:shape id="Freeform 168" o:spid="_x0000_s1184" style="position:absolute;left:713;top:586;width:196;height:28;visibility:visible;mso-wrap-style:square;v-text-anchor:top" coordsize="1179,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" path="m100,162r49,-29l253,118,270,94r93,-6l387,116r,-45l418,73,455,57r67,-9l550,20r58,11l644,r30,34l710,14r70,65l790,39r63,34l907,82r47,24l996,106r18,27l1103,134r76,28l,167r100,-5xe">
                    <v:path arrowok="t" o:connecttype="custom" o:connectlocs="17,27;25,22;42,20;45,16;60,15;64,19;64,12;69,12;76,10;87,8;91,3;101,5;107,0;112,6;118,2;130,13;131,7;142,12;151,14;159,18;166,18;169,22;183,22;196,27;0,28;17,27" o:connectangles="0,0,0,0,0,0,0,0,0,0,0,0,0,0,0,0,0,0,0,0,0,0,0,0,0,0"/>
                  </v:shape>
                  <v:shape id="Freeform 169" o:spid="_x0000_s1185" style="position:absolute;left:713;top:586;width:196;height:28;visibility:visible;mso-wrap-style:square;v-text-anchor:top" coordsize="1179,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" path="m100,162r49,-29l253,118,270,94r93,-6l387,116r,-45l418,73,455,57r67,-9l550,20r58,11l644,r30,34l710,14r70,65l790,39r63,34l907,82r47,24l996,106r18,27l1103,134r76,28l,167e" filled="f" strokeweight=".04408mm">
                    <v:path arrowok="t" o:connecttype="custom" o:connectlocs="17,27;25,22;42,20;45,16;60,15;64,19;64,12;69,12;76,10;87,8;91,3;101,5;107,0;112,6;118,2;130,13;131,7;142,12;151,14;159,18;166,18;169,22;183,22;196,27;0,28" o:connectangles="0,0,0,0,0,0,0,0,0,0,0,0,0,0,0,0,0,0,0,0,0,0,0,0,0"/>
                  </v:shape>
                </v:group>
                <v:line id="Line 170" o:spid="_x0000_s1186" style="position:absolute;visibility:visible;mso-wrap-style:square" from="6124,5339" to="6137,5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" strokeweight=".04408mm"/>
                <v:line id="Line 171" o:spid="_x0000_s1187" style="position:absolute;flip:y;visibility:visible;mso-wrap-style:square" from="6892,3967" to="6894,4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" strokeweight=".04408mm"/>
                <w10:wrap type="square" anchory="line"/>
              </v:group>
            </w:pict>
          </mc:Fallback>
        </mc:AlternateContent>
      </w:r>
    </w:p>
    <w:p w14:paraId="4774FC8A" w14:textId="77777777" w:rsidR="00044004" w:rsidRPr="00C440A9" w:rsidRDefault="00044004" w:rsidP="00044004">
      <w:pPr>
        <w:pStyle w:val="Title"/>
        <w:spacing w:line="480" w:lineRule="auto"/>
        <w:rPr>
          <w:rFonts w:ascii="Arial" w:hAnsi="Arial" w:cs="Arial"/>
        </w:rPr>
      </w:pPr>
    </w:p>
    <w:p w14:paraId="6E09249A" w14:textId="77777777" w:rsidR="00044004" w:rsidRPr="00C440A9" w:rsidRDefault="00044004" w:rsidP="00044004">
      <w:pPr>
        <w:pStyle w:val="Title"/>
        <w:spacing w:line="480" w:lineRule="auto"/>
        <w:rPr>
          <w:rFonts w:ascii="Arial" w:hAnsi="Arial" w:cs="Arial"/>
        </w:rPr>
      </w:pPr>
    </w:p>
    <w:p w14:paraId="6FCE2C6A" w14:textId="77777777" w:rsidR="00044004" w:rsidRDefault="00044004" w:rsidP="00044004">
      <w:pPr>
        <w:pStyle w:val="Title"/>
        <w:tabs>
          <w:tab w:val="center" w:pos="4252"/>
          <w:tab w:val="left" w:pos="5920"/>
        </w:tabs>
        <w:spacing w:line="480" w:lineRule="auto"/>
        <w:jc w:val="left"/>
        <w:rPr>
          <w:rFonts w:ascii="Arial" w:hAnsi="Arial" w:cs="Arial"/>
          <w:sz w:val="24"/>
        </w:rPr>
      </w:pPr>
      <w:r w:rsidRPr="00C440A9">
        <w:rPr>
          <w:rFonts w:ascii="Arial" w:hAnsi="Arial" w:cs="Arial"/>
        </w:rPr>
        <w:tab/>
      </w:r>
      <w:r w:rsidRPr="00C440A9">
        <w:rPr>
          <w:rFonts w:ascii="Arial" w:hAnsi="Arial" w:cs="Arial"/>
        </w:rPr>
        <w:tab/>
      </w:r>
    </w:p>
    <w:p w14:paraId="538AE41B" w14:textId="77777777" w:rsidR="00044004" w:rsidRPr="00AC1015" w:rsidRDefault="00044004" w:rsidP="00044004">
      <w:pPr>
        <w:pStyle w:val="Title"/>
        <w:tabs>
          <w:tab w:val="center" w:pos="4252"/>
          <w:tab w:val="left" w:pos="5920"/>
        </w:tabs>
        <w:spacing w:line="480" w:lineRule="auto"/>
        <w:jc w:val="left"/>
        <w:rPr>
          <w:rFonts w:ascii="Arial" w:hAnsi="Arial" w:cs="Arial"/>
          <w:sz w:val="24"/>
        </w:rPr>
      </w:pPr>
    </w:p>
    <w:p w14:paraId="125DB48E" w14:textId="77777777" w:rsidR="00044004" w:rsidRPr="00C440A9" w:rsidRDefault="00044004" w:rsidP="00044004">
      <w:pPr>
        <w:pStyle w:val="Title"/>
        <w:spacing w:line="480" w:lineRule="auto"/>
        <w:rPr>
          <w:rFonts w:ascii="Arial" w:hAnsi="Arial" w:cs="Arial"/>
          <w:sz w:val="26"/>
          <w:szCs w:val="26"/>
        </w:rPr>
      </w:pPr>
    </w:p>
    <w:p w14:paraId="58B6BA1C" w14:textId="610965BE" w:rsidR="0016785B" w:rsidRDefault="0016785B" w:rsidP="0016785B">
      <w:pPr>
        <w:spacing w:line="480" w:lineRule="auto"/>
        <w:jc w:val="center"/>
        <w:rPr>
          <w:rFonts w:ascii="Arial" w:hAnsi="Arial" w:cs="Arial"/>
          <w:b/>
          <w:bCs/>
          <w:sz w:val="32"/>
          <w:szCs w:val="32"/>
          <w:lang w:val="es-MX"/>
        </w:rPr>
      </w:pPr>
      <w:r w:rsidRPr="0016785B">
        <w:rPr>
          <w:rFonts w:ascii="Arial" w:hAnsi="Arial" w:cs="Arial"/>
          <w:b/>
          <w:bCs/>
          <w:sz w:val="32"/>
          <w:szCs w:val="32"/>
          <w:lang w:val="es-MX"/>
        </w:rPr>
        <w:t>ESTENOSIS DE LA VENA DE DRENAJE EN MALFORMACIONES ARTERIOVENOSAS CEREBRALES RELACIONADA A FACTORES COMO PREDICTORES DE RIESGO DE RUPTURA</w:t>
      </w:r>
    </w:p>
    <w:p w14:paraId="40910476" w14:textId="77777777" w:rsidR="00A73FA2" w:rsidRPr="0016785B" w:rsidRDefault="00A73FA2" w:rsidP="0016785B">
      <w:pPr>
        <w:spacing w:line="480" w:lineRule="auto"/>
        <w:jc w:val="center"/>
        <w:rPr>
          <w:rFonts w:ascii="Arial" w:hAnsi="Arial" w:cs="Arial"/>
          <w:b/>
          <w:bCs/>
          <w:sz w:val="32"/>
          <w:szCs w:val="32"/>
          <w:lang w:val="es-MX"/>
        </w:rPr>
      </w:pPr>
    </w:p>
    <w:p w14:paraId="66B062C5" w14:textId="166505ED" w:rsidR="0016785B" w:rsidRPr="00A73FA2" w:rsidRDefault="00044004" w:rsidP="00A73FA2">
      <w:pPr>
        <w:spacing w:line="480" w:lineRule="auto"/>
        <w:jc w:val="center"/>
        <w:rPr>
          <w:rFonts w:ascii="Arial" w:hAnsi="Arial" w:cs="Arial"/>
          <w:b/>
          <w:sz w:val="28"/>
          <w:szCs w:val="28"/>
          <w:lang w:val="es-MX"/>
        </w:rPr>
      </w:pPr>
      <w:r w:rsidRPr="00A73FA2">
        <w:rPr>
          <w:rFonts w:ascii="Arial" w:hAnsi="Arial" w:cs="Arial"/>
          <w:b/>
          <w:sz w:val="28"/>
          <w:szCs w:val="28"/>
          <w:lang w:val="es-MX"/>
        </w:rPr>
        <w:t>P</w:t>
      </w:r>
      <w:r w:rsidR="00A73FA2">
        <w:rPr>
          <w:rFonts w:ascii="Arial" w:hAnsi="Arial" w:cs="Arial"/>
          <w:b/>
          <w:sz w:val="28"/>
          <w:szCs w:val="28"/>
          <w:lang w:val="es-MX"/>
        </w:rPr>
        <w:t>OR:</w:t>
      </w:r>
    </w:p>
    <w:p w14:paraId="17CA179B" w14:textId="3CA10D85" w:rsidR="0016785B" w:rsidRDefault="0016785B" w:rsidP="0016785B">
      <w:pPr>
        <w:spacing w:line="480" w:lineRule="auto"/>
        <w:jc w:val="center"/>
        <w:rPr>
          <w:rFonts w:ascii="Arial" w:hAnsi="Arial" w:cs="Arial"/>
          <w:b/>
          <w:sz w:val="28"/>
          <w:szCs w:val="28"/>
          <w:lang w:val="es-MX"/>
        </w:rPr>
      </w:pPr>
      <w:r w:rsidRPr="0016785B">
        <w:rPr>
          <w:rFonts w:ascii="Arial" w:hAnsi="Arial" w:cs="Arial"/>
          <w:b/>
          <w:sz w:val="28"/>
          <w:szCs w:val="28"/>
          <w:lang w:val="es-MX"/>
        </w:rPr>
        <w:t>DR. JOSÉ ROGELIO BONILLA GALVÁN</w:t>
      </w:r>
    </w:p>
    <w:p w14:paraId="0990788B" w14:textId="77777777" w:rsidR="00A73FA2" w:rsidRPr="0016785B" w:rsidRDefault="00A73FA2" w:rsidP="0016785B">
      <w:pPr>
        <w:spacing w:line="480" w:lineRule="auto"/>
        <w:jc w:val="center"/>
        <w:rPr>
          <w:rFonts w:ascii="Arial" w:hAnsi="Arial" w:cs="Arial"/>
          <w:b/>
          <w:sz w:val="28"/>
          <w:szCs w:val="28"/>
          <w:lang w:val="es-MX"/>
        </w:rPr>
      </w:pPr>
    </w:p>
    <w:p w14:paraId="04C0A557" w14:textId="77777777" w:rsidR="0016785B" w:rsidRPr="0016785B" w:rsidRDefault="0016785B" w:rsidP="0016785B">
      <w:pPr>
        <w:spacing w:line="480" w:lineRule="auto"/>
        <w:jc w:val="center"/>
        <w:rPr>
          <w:rFonts w:ascii="Arial" w:hAnsi="Arial" w:cs="Arial"/>
          <w:b/>
          <w:sz w:val="28"/>
          <w:szCs w:val="28"/>
          <w:lang w:val="es-MX"/>
        </w:rPr>
      </w:pPr>
      <w:r w:rsidRPr="0016785B">
        <w:rPr>
          <w:rFonts w:ascii="Arial" w:hAnsi="Arial" w:cs="Arial"/>
          <w:b/>
          <w:sz w:val="28"/>
          <w:szCs w:val="28"/>
          <w:lang w:val="es-MX"/>
        </w:rPr>
        <w:t>COMO REQUISITO PARCIAL PARA OBTENER EL GRADO DE</w:t>
      </w:r>
    </w:p>
    <w:p w14:paraId="22DAEBDB" w14:textId="4396FA10" w:rsidR="00A73FA2" w:rsidRPr="0084706C" w:rsidRDefault="0016785B" w:rsidP="00A73FA2">
      <w:pPr>
        <w:spacing w:line="480" w:lineRule="auto"/>
        <w:jc w:val="center"/>
        <w:rPr>
          <w:rFonts w:ascii="Arial" w:hAnsi="Arial" w:cs="Arial"/>
          <w:b/>
          <w:sz w:val="28"/>
          <w:szCs w:val="28"/>
          <w:lang w:val="es-ES"/>
        </w:rPr>
      </w:pPr>
      <w:r w:rsidRPr="0084706C">
        <w:rPr>
          <w:rFonts w:ascii="Arial" w:hAnsi="Arial" w:cs="Arial"/>
          <w:b/>
          <w:sz w:val="28"/>
          <w:szCs w:val="28"/>
          <w:lang w:val="es-ES"/>
        </w:rPr>
        <w:t>ESPECIALISTA EN NEUROCIRUGÍA</w:t>
      </w:r>
    </w:p>
    <w:p w14:paraId="35157031" w14:textId="71FD9895" w:rsidR="00044004" w:rsidRPr="005429C1" w:rsidRDefault="0016785B" w:rsidP="005429C1">
      <w:pPr>
        <w:jc w:val="center"/>
        <w:rPr>
          <w:rFonts w:ascii="Arial" w:hAnsi="Arial" w:cs="Arial"/>
          <w:b/>
          <w:bCs/>
          <w:sz w:val="28"/>
          <w:szCs w:val="28"/>
          <w:lang w:val="es-MX"/>
        </w:rPr>
      </w:pPr>
      <w:r w:rsidRPr="005429C1">
        <w:rPr>
          <w:rFonts w:ascii="Arial" w:hAnsi="Arial" w:cs="Arial"/>
          <w:b/>
          <w:bCs/>
          <w:sz w:val="28"/>
          <w:szCs w:val="28"/>
          <w:lang w:val="es-MX"/>
        </w:rPr>
        <w:t>DICIEMBRE 2021</w:t>
      </w:r>
    </w:p>
    <w:p w14:paraId="2889A5AE" w14:textId="77777777" w:rsidR="005429C1" w:rsidRPr="005429C1" w:rsidRDefault="005429C1" w:rsidP="005429C1">
      <w:pPr>
        <w:rPr>
          <w:rFonts w:ascii="Arial" w:hAnsi="Arial" w:cs="Arial"/>
          <w:sz w:val="28"/>
          <w:szCs w:val="28"/>
          <w:lang w:val="es-MX"/>
        </w:rPr>
      </w:pPr>
    </w:p>
    <w:p w14:paraId="29683463" w14:textId="2F35BD3F" w:rsidR="001E0A47" w:rsidRDefault="001E0A47" w:rsidP="00E7433F">
      <w:pPr>
        <w:jc w:val="center"/>
        <w:rPr>
          <w:rFonts w:ascii="Arial" w:hAnsi="Arial" w:cs="Arial"/>
          <w:b/>
          <w:bCs/>
          <w:sz w:val="28"/>
          <w:szCs w:val="28"/>
          <w:lang w:val="es-MX"/>
        </w:rPr>
      </w:pPr>
    </w:p>
    <w:p w14:paraId="4538CEA6" w14:textId="42441CD8" w:rsidR="001E0A47" w:rsidRDefault="001E0A47">
      <w:pPr>
        <w:rPr>
          <w:rFonts w:ascii="Arial" w:hAnsi="Arial" w:cs="Arial"/>
          <w:b/>
          <w:bCs/>
          <w:sz w:val="28"/>
          <w:szCs w:val="28"/>
          <w:lang w:val="es-MX"/>
        </w:rPr>
      </w:pPr>
      <w:r w:rsidRPr="001E0A47">
        <w:rPr>
          <w:rFonts w:ascii="Arial" w:hAnsi="Arial" w:cs="Arial"/>
          <w:b/>
          <w:bCs/>
          <w:sz w:val="28"/>
          <w:szCs w:val="28"/>
          <w:lang w:val="es-MX"/>
        </w:rPr>
        <w:drawing>
          <wp:inline distT="0" distB="0" distL="0" distR="0" wp14:anchorId="4728FD52" wp14:editId="69D8EE8A">
            <wp:extent cx="5612130" cy="7438390"/>
            <wp:effectExtent l="0" t="0" r="762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612130" cy="7438390"/>
                    </a:xfrm>
                    <a:prstGeom prst="rect">
                      <a:avLst/>
                    </a:prstGeom>
                  </pic:spPr>
                </pic:pic>
              </a:graphicData>
            </a:graphic>
          </wp:inline>
        </w:drawing>
      </w:r>
    </w:p>
    <w:p w14:paraId="14A23E1E" w14:textId="77777777" w:rsidR="001E0A47" w:rsidRDefault="001E0A47">
      <w:pPr>
        <w:rPr>
          <w:rFonts w:ascii="Arial" w:hAnsi="Arial" w:cs="Arial"/>
          <w:b/>
          <w:bCs/>
          <w:sz w:val="28"/>
          <w:szCs w:val="28"/>
          <w:lang w:val="es-MX"/>
        </w:rPr>
      </w:pPr>
    </w:p>
    <w:p w14:paraId="2084957F" w14:textId="77777777" w:rsidR="00E7433F" w:rsidRPr="00E7433F" w:rsidRDefault="00E7433F" w:rsidP="00E7433F">
      <w:pPr>
        <w:jc w:val="center"/>
        <w:rPr>
          <w:rFonts w:ascii="Arial" w:hAnsi="Arial" w:cs="Arial"/>
          <w:b/>
          <w:bCs/>
          <w:sz w:val="18"/>
          <w:szCs w:val="18"/>
          <w:lang w:val="es-MX"/>
        </w:rPr>
      </w:pPr>
    </w:p>
    <w:p w14:paraId="34106B16" w14:textId="77777777" w:rsidR="00FE0160" w:rsidRDefault="00FE0160" w:rsidP="00E7433F">
      <w:pPr>
        <w:pStyle w:val="Heading1"/>
        <w:spacing w:line="480" w:lineRule="auto"/>
        <w:rPr>
          <w:rFonts w:ascii="Arial" w:hAnsi="Arial" w:cs="Arial"/>
          <w:sz w:val="28"/>
          <w:szCs w:val="28"/>
        </w:rPr>
      </w:pPr>
    </w:p>
    <w:p w14:paraId="28D37DDF" w14:textId="60804629" w:rsidR="00E6122D" w:rsidRPr="00E7433F" w:rsidRDefault="00E6122D" w:rsidP="005429C1">
      <w:pPr>
        <w:jc w:val="center"/>
        <w:rPr>
          <w:rFonts w:ascii="Arial" w:hAnsi="Arial" w:cs="Arial"/>
          <w:b/>
          <w:bCs/>
          <w:sz w:val="28"/>
          <w:szCs w:val="28"/>
          <w:lang w:val="es-MX"/>
        </w:rPr>
      </w:pPr>
      <w:r w:rsidRPr="00E7433F">
        <w:rPr>
          <w:rFonts w:ascii="Arial" w:hAnsi="Arial" w:cs="Arial"/>
          <w:b/>
          <w:bCs/>
          <w:sz w:val="28"/>
          <w:szCs w:val="28"/>
          <w:lang w:val="es-MX"/>
        </w:rPr>
        <w:lastRenderedPageBreak/>
        <w:t>DEDICATORIA</w:t>
      </w:r>
    </w:p>
    <w:p w14:paraId="4D127D10" w14:textId="77777777" w:rsidR="00E6122D" w:rsidRDefault="00E6122D" w:rsidP="00A73FA2">
      <w:pPr>
        <w:pStyle w:val="Heading1"/>
        <w:spacing w:line="480" w:lineRule="auto"/>
        <w:jc w:val="center"/>
        <w:rPr>
          <w:rFonts w:ascii="Arial" w:hAnsi="Arial" w:cs="Arial"/>
          <w:sz w:val="28"/>
          <w:szCs w:val="28"/>
        </w:rPr>
      </w:pPr>
    </w:p>
    <w:p w14:paraId="014A99C6" w14:textId="0777ABDC" w:rsidR="00E6122D" w:rsidRDefault="00E6122D" w:rsidP="00E6122D">
      <w:pPr>
        <w:pStyle w:val="Heading1"/>
        <w:spacing w:line="360" w:lineRule="auto"/>
        <w:jc w:val="right"/>
        <w:rPr>
          <w:rFonts w:eastAsia="STXinwei" w:cs="Arial"/>
          <w:b w:val="0"/>
          <w:bCs w:val="0"/>
          <w:i/>
          <w:iCs/>
          <w:sz w:val="28"/>
          <w:szCs w:val="28"/>
        </w:rPr>
      </w:pPr>
      <w:r w:rsidRPr="00204B8B">
        <w:rPr>
          <w:rFonts w:eastAsia="STXinwei" w:cs="Arial"/>
          <w:b w:val="0"/>
          <w:bCs w:val="0"/>
          <w:i/>
          <w:iCs/>
          <w:sz w:val="28"/>
          <w:szCs w:val="28"/>
        </w:rPr>
        <w:t>“A mis padres y hermanos, que siempre he contado con su apoyo incondicional y me han enseñado a siempre seguir adelante”</w:t>
      </w:r>
    </w:p>
    <w:p w14:paraId="1508D9D6" w14:textId="77777777" w:rsidR="00B62FDB" w:rsidRDefault="00B62FDB" w:rsidP="00E6122D">
      <w:pPr>
        <w:pStyle w:val="Heading1"/>
        <w:spacing w:line="360" w:lineRule="auto"/>
        <w:jc w:val="right"/>
        <w:rPr>
          <w:rFonts w:eastAsia="STXinwei" w:cs="Arial"/>
          <w:b w:val="0"/>
          <w:bCs w:val="0"/>
          <w:i/>
          <w:iCs/>
          <w:sz w:val="28"/>
          <w:szCs w:val="28"/>
        </w:rPr>
      </w:pPr>
    </w:p>
    <w:p w14:paraId="3CFAED69" w14:textId="03FEE29C" w:rsidR="00B62FDB" w:rsidRPr="00204B8B" w:rsidRDefault="00B62FDB" w:rsidP="00B62FDB">
      <w:pPr>
        <w:pStyle w:val="Heading1"/>
        <w:spacing w:line="360" w:lineRule="auto"/>
        <w:jc w:val="right"/>
        <w:rPr>
          <w:rFonts w:eastAsia="STXinwei" w:cs="Arial"/>
          <w:b w:val="0"/>
          <w:bCs w:val="0"/>
          <w:i/>
          <w:iCs/>
          <w:sz w:val="28"/>
          <w:szCs w:val="28"/>
        </w:rPr>
      </w:pPr>
      <w:r>
        <w:rPr>
          <w:rFonts w:eastAsia="STXinwei" w:cs="Arial"/>
          <w:b w:val="0"/>
          <w:bCs w:val="0"/>
          <w:i/>
          <w:iCs/>
          <w:sz w:val="28"/>
          <w:szCs w:val="28"/>
        </w:rPr>
        <w:t xml:space="preserve">“A mi novia </w:t>
      </w:r>
      <w:r w:rsidR="001B343C">
        <w:rPr>
          <w:rFonts w:eastAsia="STXinwei" w:cs="Arial"/>
          <w:b w:val="0"/>
          <w:bCs w:val="0"/>
          <w:i/>
          <w:iCs/>
          <w:sz w:val="28"/>
          <w:szCs w:val="28"/>
        </w:rPr>
        <w:t>que siempre se encuentra en los momentos difíciles, dándome su apoyo</w:t>
      </w:r>
      <w:r>
        <w:rPr>
          <w:rFonts w:eastAsia="STXinwei" w:cs="Arial"/>
          <w:b w:val="0"/>
          <w:bCs w:val="0"/>
          <w:i/>
          <w:iCs/>
          <w:sz w:val="28"/>
          <w:szCs w:val="28"/>
        </w:rPr>
        <w:t xml:space="preserve"> y me </w:t>
      </w:r>
      <w:proofErr w:type="spellStart"/>
      <w:r>
        <w:rPr>
          <w:rFonts w:eastAsia="STXinwei" w:cs="Arial"/>
          <w:b w:val="0"/>
          <w:bCs w:val="0"/>
          <w:i/>
          <w:iCs/>
          <w:sz w:val="28"/>
          <w:szCs w:val="28"/>
        </w:rPr>
        <w:t>alenta</w:t>
      </w:r>
      <w:proofErr w:type="spellEnd"/>
      <w:r>
        <w:rPr>
          <w:rFonts w:eastAsia="STXinwei" w:cs="Arial"/>
          <w:b w:val="0"/>
          <w:bCs w:val="0"/>
          <w:i/>
          <w:iCs/>
          <w:sz w:val="28"/>
          <w:szCs w:val="28"/>
        </w:rPr>
        <w:t xml:space="preserve"> a ser mejor persona”</w:t>
      </w:r>
    </w:p>
    <w:p w14:paraId="6C2263F7" w14:textId="77777777" w:rsidR="00E6122D" w:rsidRPr="00204B8B" w:rsidRDefault="00E6122D" w:rsidP="00E6122D">
      <w:pPr>
        <w:pStyle w:val="Heading1"/>
        <w:spacing w:line="360" w:lineRule="auto"/>
        <w:jc w:val="right"/>
        <w:rPr>
          <w:rFonts w:eastAsia="STXinwei" w:cs="Arial"/>
          <w:b w:val="0"/>
          <w:bCs w:val="0"/>
          <w:i/>
          <w:iCs/>
          <w:sz w:val="28"/>
          <w:szCs w:val="28"/>
        </w:rPr>
      </w:pPr>
    </w:p>
    <w:p w14:paraId="550BAA26" w14:textId="7E61E0B4" w:rsidR="00E6122D" w:rsidRPr="00204B8B" w:rsidRDefault="00E6122D" w:rsidP="00E6122D">
      <w:pPr>
        <w:pStyle w:val="Heading1"/>
        <w:spacing w:line="360" w:lineRule="auto"/>
        <w:jc w:val="right"/>
        <w:rPr>
          <w:rFonts w:eastAsia="STXinwei" w:cs="Arial"/>
          <w:b w:val="0"/>
          <w:bCs w:val="0"/>
          <w:i/>
          <w:iCs/>
          <w:sz w:val="28"/>
          <w:szCs w:val="28"/>
        </w:rPr>
      </w:pPr>
      <w:r w:rsidRPr="00204B8B">
        <w:rPr>
          <w:rFonts w:eastAsia="STXinwei" w:cs="Arial"/>
          <w:b w:val="0"/>
          <w:bCs w:val="0"/>
          <w:i/>
          <w:iCs/>
          <w:sz w:val="28"/>
          <w:szCs w:val="28"/>
        </w:rPr>
        <w:t>“A mis maestros y compañeros que siempre me han enseñado y alentado a ser mejor y cumplir mis metas”</w:t>
      </w:r>
    </w:p>
    <w:p w14:paraId="0BF661D7" w14:textId="77777777" w:rsidR="00E6122D" w:rsidRPr="00204B8B" w:rsidRDefault="00E6122D" w:rsidP="00E6122D">
      <w:pPr>
        <w:pStyle w:val="Heading1"/>
        <w:spacing w:line="360" w:lineRule="auto"/>
        <w:jc w:val="right"/>
        <w:rPr>
          <w:rFonts w:eastAsia="STXinwei" w:cs="Arial"/>
          <w:b w:val="0"/>
          <w:bCs w:val="0"/>
          <w:i/>
          <w:iCs/>
          <w:sz w:val="28"/>
          <w:szCs w:val="28"/>
        </w:rPr>
      </w:pPr>
    </w:p>
    <w:p w14:paraId="3327CD91" w14:textId="39B00948" w:rsidR="00E6122D" w:rsidRPr="00204B8B" w:rsidRDefault="00E6122D" w:rsidP="00E6122D">
      <w:pPr>
        <w:pStyle w:val="Heading1"/>
        <w:spacing w:line="360" w:lineRule="auto"/>
        <w:jc w:val="right"/>
        <w:rPr>
          <w:rFonts w:eastAsia="STXinwei" w:cs="Arial"/>
          <w:b w:val="0"/>
          <w:bCs w:val="0"/>
          <w:i/>
          <w:iCs/>
          <w:sz w:val="28"/>
          <w:szCs w:val="28"/>
        </w:rPr>
      </w:pPr>
      <w:r w:rsidRPr="00204B8B">
        <w:rPr>
          <w:rFonts w:eastAsia="STXinwei" w:cs="Arial"/>
          <w:b w:val="0"/>
          <w:bCs w:val="0"/>
          <w:i/>
          <w:iCs/>
          <w:sz w:val="28"/>
          <w:szCs w:val="28"/>
        </w:rPr>
        <w:t>“A  los pacientes que me han enseñado y permitido participar en su atención”</w:t>
      </w:r>
    </w:p>
    <w:p w14:paraId="548247C7" w14:textId="59549BC3" w:rsidR="00044004" w:rsidRDefault="00044004" w:rsidP="003A0AAD">
      <w:pPr>
        <w:spacing w:line="480" w:lineRule="auto"/>
        <w:ind w:left="720" w:hanging="360"/>
        <w:jc w:val="center"/>
        <w:rPr>
          <w:rFonts w:ascii="Arial" w:hAnsi="Arial" w:cs="Arial"/>
          <w:b/>
          <w:bCs/>
          <w:lang w:val="es-MX"/>
        </w:rPr>
      </w:pPr>
    </w:p>
    <w:p w14:paraId="1DE87696" w14:textId="7A1A1DCC" w:rsidR="00E6122D" w:rsidRDefault="00E6122D" w:rsidP="003A0AAD">
      <w:pPr>
        <w:spacing w:line="480" w:lineRule="auto"/>
        <w:ind w:left="720" w:hanging="360"/>
        <w:jc w:val="center"/>
        <w:rPr>
          <w:rFonts w:ascii="Arial" w:hAnsi="Arial" w:cs="Arial"/>
          <w:b/>
          <w:bCs/>
          <w:lang w:val="es-MX"/>
        </w:rPr>
      </w:pPr>
    </w:p>
    <w:p w14:paraId="56F61BFC" w14:textId="3A9C7C92" w:rsidR="00E6122D" w:rsidRDefault="00E6122D" w:rsidP="003A0AAD">
      <w:pPr>
        <w:spacing w:line="480" w:lineRule="auto"/>
        <w:ind w:left="720" w:hanging="360"/>
        <w:jc w:val="center"/>
        <w:rPr>
          <w:rFonts w:ascii="Arial" w:hAnsi="Arial" w:cs="Arial"/>
          <w:b/>
          <w:bCs/>
          <w:lang w:val="es-MX"/>
        </w:rPr>
      </w:pPr>
    </w:p>
    <w:p w14:paraId="2063C7B4" w14:textId="4EA16515" w:rsidR="00E6122D" w:rsidRDefault="00E6122D" w:rsidP="003A0AAD">
      <w:pPr>
        <w:spacing w:line="480" w:lineRule="auto"/>
        <w:ind w:left="720" w:hanging="360"/>
        <w:jc w:val="center"/>
        <w:rPr>
          <w:rFonts w:ascii="Arial" w:hAnsi="Arial" w:cs="Arial"/>
          <w:b/>
          <w:bCs/>
          <w:lang w:val="es-MX"/>
        </w:rPr>
      </w:pPr>
    </w:p>
    <w:p w14:paraId="20AFB4F7" w14:textId="77777777" w:rsidR="00204B8B" w:rsidRDefault="00204B8B" w:rsidP="003A0AAD">
      <w:pPr>
        <w:spacing w:line="480" w:lineRule="auto"/>
        <w:ind w:left="720" w:hanging="360"/>
        <w:jc w:val="center"/>
        <w:rPr>
          <w:rFonts w:ascii="Arial" w:hAnsi="Arial" w:cs="Arial"/>
          <w:b/>
          <w:bCs/>
          <w:lang w:val="es-MX"/>
        </w:rPr>
      </w:pPr>
    </w:p>
    <w:p w14:paraId="71E55D54" w14:textId="073A583B" w:rsidR="00E6122D" w:rsidRDefault="00E6122D" w:rsidP="003A0AAD">
      <w:pPr>
        <w:spacing w:line="480" w:lineRule="auto"/>
        <w:ind w:left="720" w:hanging="360"/>
        <w:jc w:val="center"/>
        <w:rPr>
          <w:rFonts w:ascii="Arial" w:hAnsi="Arial" w:cs="Arial"/>
          <w:b/>
          <w:bCs/>
          <w:lang w:val="es-MX"/>
        </w:rPr>
      </w:pPr>
    </w:p>
    <w:p w14:paraId="64577485" w14:textId="0A1E0F27" w:rsidR="00E6122D" w:rsidRDefault="00E6122D" w:rsidP="003A0AAD">
      <w:pPr>
        <w:spacing w:line="480" w:lineRule="auto"/>
        <w:ind w:left="720" w:hanging="360"/>
        <w:jc w:val="center"/>
        <w:rPr>
          <w:rFonts w:ascii="Arial" w:hAnsi="Arial" w:cs="Arial"/>
          <w:b/>
          <w:bCs/>
          <w:lang w:val="es-MX"/>
        </w:rPr>
      </w:pPr>
    </w:p>
    <w:p w14:paraId="3E37EFCF" w14:textId="02F7AB39" w:rsidR="00E6122D" w:rsidRDefault="00E6122D" w:rsidP="003A0AAD">
      <w:pPr>
        <w:spacing w:line="480" w:lineRule="auto"/>
        <w:ind w:left="720" w:hanging="360"/>
        <w:jc w:val="center"/>
        <w:rPr>
          <w:rFonts w:ascii="Arial" w:hAnsi="Arial" w:cs="Arial"/>
          <w:b/>
          <w:bCs/>
          <w:lang w:val="es-MX"/>
        </w:rPr>
      </w:pPr>
    </w:p>
    <w:p w14:paraId="72418028" w14:textId="7618F8FF" w:rsidR="00E6122D" w:rsidRDefault="00E6122D" w:rsidP="003A0AAD">
      <w:pPr>
        <w:spacing w:line="480" w:lineRule="auto"/>
        <w:ind w:left="720" w:hanging="360"/>
        <w:jc w:val="center"/>
        <w:rPr>
          <w:rFonts w:ascii="Arial" w:hAnsi="Arial" w:cs="Arial"/>
          <w:b/>
          <w:bCs/>
          <w:lang w:val="es-MX"/>
        </w:rPr>
      </w:pPr>
    </w:p>
    <w:p w14:paraId="37154147" w14:textId="77777777" w:rsidR="00A66A66" w:rsidRDefault="00A66A66" w:rsidP="003A0AAD">
      <w:pPr>
        <w:spacing w:line="480" w:lineRule="auto"/>
        <w:ind w:left="720" w:hanging="360"/>
        <w:jc w:val="center"/>
        <w:rPr>
          <w:rFonts w:ascii="Arial" w:hAnsi="Arial" w:cs="Arial"/>
          <w:b/>
          <w:bCs/>
          <w:lang w:val="es-MX"/>
        </w:rPr>
      </w:pPr>
    </w:p>
    <w:p w14:paraId="4707CE8A" w14:textId="321B3C7A" w:rsidR="00B62FDB" w:rsidRDefault="00B62FDB" w:rsidP="003A0AAD">
      <w:pPr>
        <w:spacing w:line="480" w:lineRule="auto"/>
        <w:ind w:left="720" w:hanging="360"/>
        <w:jc w:val="center"/>
        <w:rPr>
          <w:rFonts w:ascii="Arial" w:hAnsi="Arial" w:cs="Arial"/>
          <w:b/>
          <w:bCs/>
          <w:lang w:val="es-MX"/>
        </w:rPr>
      </w:pPr>
    </w:p>
    <w:p w14:paraId="59EBF294" w14:textId="3168CC79" w:rsidR="00B62FDB" w:rsidRPr="00B62FDB" w:rsidRDefault="00B62FDB" w:rsidP="003A0AAD">
      <w:pPr>
        <w:spacing w:line="480" w:lineRule="auto"/>
        <w:ind w:left="720" w:hanging="360"/>
        <w:jc w:val="center"/>
        <w:rPr>
          <w:rFonts w:ascii="Arial" w:hAnsi="Arial" w:cs="Arial"/>
          <w:b/>
          <w:bCs/>
          <w:sz w:val="32"/>
          <w:szCs w:val="32"/>
          <w:lang w:val="es-MX"/>
        </w:rPr>
      </w:pPr>
      <w:r w:rsidRPr="00B62FDB">
        <w:rPr>
          <w:rFonts w:ascii="Arial" w:hAnsi="Arial" w:cs="Arial"/>
          <w:b/>
          <w:bCs/>
          <w:sz w:val="32"/>
          <w:szCs w:val="32"/>
          <w:lang w:val="es-MX"/>
        </w:rPr>
        <w:lastRenderedPageBreak/>
        <w:t>COLABORADORES</w:t>
      </w:r>
    </w:p>
    <w:p w14:paraId="1C791EEB" w14:textId="77777777" w:rsidR="00B62FDB" w:rsidRDefault="00B62FDB" w:rsidP="002D2A48">
      <w:pPr>
        <w:spacing w:line="480" w:lineRule="auto"/>
        <w:ind w:left="720" w:hanging="360"/>
        <w:jc w:val="both"/>
        <w:rPr>
          <w:rFonts w:ascii="Arial" w:hAnsi="Arial" w:cs="Arial"/>
          <w:b/>
          <w:bCs/>
          <w:lang w:val="es-MX"/>
        </w:rPr>
      </w:pPr>
    </w:p>
    <w:p w14:paraId="14135802" w14:textId="5A3F5700" w:rsidR="002D2A48" w:rsidRDefault="002D2A48" w:rsidP="002D2A48">
      <w:pPr>
        <w:spacing w:line="480" w:lineRule="auto"/>
        <w:ind w:left="720"/>
        <w:jc w:val="both"/>
        <w:rPr>
          <w:rFonts w:ascii="Arial" w:hAnsi="Arial" w:cs="Arial"/>
          <w:lang w:val="es-MX"/>
        </w:rPr>
      </w:pPr>
      <w:r>
        <w:rPr>
          <w:rFonts w:ascii="Arial" w:hAnsi="Arial" w:cs="Arial"/>
          <w:lang w:val="es-MX"/>
        </w:rPr>
        <w:t xml:space="preserve">Dr.med. Angel Raymundo Martínez Ponce De León. </w:t>
      </w:r>
      <w:r w:rsidRPr="00B62FDB">
        <w:rPr>
          <w:rFonts w:ascii="Arial" w:hAnsi="Arial" w:cs="Arial"/>
          <w:lang w:val="es-MX"/>
        </w:rPr>
        <w:t>Departamento de Neurocirugía y Terapia Endovascular Neurológica, Hospital Universitario “Dr. José Eleuterio González”, U.A.N.L</w:t>
      </w:r>
    </w:p>
    <w:p w14:paraId="1057702B" w14:textId="77777777" w:rsidR="002D2A48" w:rsidRDefault="002D2A48" w:rsidP="002D2A48">
      <w:pPr>
        <w:spacing w:line="480" w:lineRule="auto"/>
        <w:ind w:left="720"/>
        <w:jc w:val="both"/>
        <w:rPr>
          <w:rFonts w:ascii="Arial" w:hAnsi="Arial" w:cs="Arial"/>
          <w:lang w:val="es-MX"/>
        </w:rPr>
      </w:pPr>
    </w:p>
    <w:p w14:paraId="74E8C5F7" w14:textId="137895B1" w:rsidR="00B62FDB" w:rsidRDefault="00B62FDB" w:rsidP="002D2A48">
      <w:pPr>
        <w:spacing w:line="480" w:lineRule="auto"/>
        <w:ind w:left="720"/>
        <w:jc w:val="both"/>
        <w:rPr>
          <w:rFonts w:ascii="Arial" w:hAnsi="Arial" w:cs="Arial"/>
          <w:lang w:val="es-MX"/>
        </w:rPr>
      </w:pPr>
      <w:r w:rsidRPr="00B62FDB">
        <w:rPr>
          <w:rFonts w:ascii="Arial" w:hAnsi="Arial" w:cs="Arial"/>
          <w:lang w:val="es-MX"/>
        </w:rPr>
        <w:t>Dr. Jesús Morales Gómez. Departamento de Neurocirugía y Terapia Endovascular Neurológica, Hospital Universitario “Dr. José Eleuterio González”, U.A.N.L</w:t>
      </w:r>
    </w:p>
    <w:p w14:paraId="7737CDCB" w14:textId="77777777" w:rsidR="00B62FDB" w:rsidRPr="00B62FDB" w:rsidRDefault="00B62FDB" w:rsidP="002D2A48">
      <w:pPr>
        <w:spacing w:line="480" w:lineRule="auto"/>
        <w:ind w:left="720"/>
        <w:jc w:val="both"/>
        <w:rPr>
          <w:rFonts w:ascii="Arial" w:hAnsi="Arial" w:cs="Arial"/>
          <w:lang w:val="es-MX"/>
        </w:rPr>
      </w:pPr>
    </w:p>
    <w:p w14:paraId="20FF8726" w14:textId="32DEE8D9" w:rsidR="00B62FDB" w:rsidRDefault="00B62FDB" w:rsidP="002D2A48">
      <w:pPr>
        <w:spacing w:line="480" w:lineRule="auto"/>
        <w:ind w:left="720"/>
        <w:jc w:val="both"/>
        <w:rPr>
          <w:rFonts w:ascii="Arial" w:hAnsi="Arial" w:cs="Arial"/>
          <w:lang w:val="es-MX"/>
        </w:rPr>
      </w:pPr>
      <w:r w:rsidRPr="00B62FDB">
        <w:rPr>
          <w:rFonts w:ascii="Arial" w:hAnsi="Arial" w:cs="Arial"/>
          <w:lang w:val="es-MX"/>
        </w:rPr>
        <w:t>Dra. Mariana Mercado Flores. Departamento de Radiodiagnóstico, Hospital Universitario “Dr. José Eleuterio González”, U.A.N.L</w:t>
      </w:r>
    </w:p>
    <w:p w14:paraId="2C97894D" w14:textId="77777777" w:rsidR="00B62FDB" w:rsidRPr="00B62FDB" w:rsidRDefault="00B62FDB" w:rsidP="002D2A48">
      <w:pPr>
        <w:spacing w:line="480" w:lineRule="auto"/>
        <w:ind w:left="720"/>
        <w:jc w:val="both"/>
        <w:rPr>
          <w:rFonts w:ascii="Arial" w:hAnsi="Arial" w:cs="Arial"/>
          <w:lang w:val="es-MX"/>
        </w:rPr>
      </w:pPr>
    </w:p>
    <w:p w14:paraId="05F07E5F" w14:textId="12430D7A" w:rsidR="00B62FDB" w:rsidRDefault="00B62FDB" w:rsidP="002D2A48">
      <w:pPr>
        <w:spacing w:line="480" w:lineRule="auto"/>
        <w:ind w:left="720"/>
        <w:jc w:val="both"/>
        <w:rPr>
          <w:rFonts w:ascii="Arial" w:hAnsi="Arial" w:cs="Arial"/>
          <w:lang w:val="es-MX"/>
        </w:rPr>
      </w:pPr>
      <w:r w:rsidRPr="00B62FDB">
        <w:rPr>
          <w:rFonts w:ascii="Arial" w:hAnsi="Arial" w:cs="Arial"/>
          <w:lang w:val="es-MX"/>
        </w:rPr>
        <w:t>Dr. Eliud Villarreal Silva. Departamento de Neurocirugía y Terapia Endovascular Neurológica, Hospital Universitario “Dr. José Eleuterio González”, U.A.N.L</w:t>
      </w:r>
      <w:r>
        <w:rPr>
          <w:rFonts w:ascii="Arial" w:hAnsi="Arial" w:cs="Arial"/>
          <w:lang w:val="es-MX"/>
        </w:rPr>
        <w:t>.</w:t>
      </w:r>
    </w:p>
    <w:p w14:paraId="297540C8" w14:textId="77777777" w:rsidR="00B62FDB" w:rsidRPr="00B62FDB" w:rsidRDefault="00B62FDB" w:rsidP="002D2A48">
      <w:pPr>
        <w:spacing w:line="480" w:lineRule="auto"/>
        <w:ind w:left="720"/>
        <w:jc w:val="both"/>
        <w:rPr>
          <w:rFonts w:ascii="Arial" w:hAnsi="Arial" w:cs="Arial"/>
          <w:lang w:val="es-MX"/>
        </w:rPr>
      </w:pPr>
    </w:p>
    <w:p w14:paraId="762CB383" w14:textId="77777777" w:rsidR="00B62FDB" w:rsidRPr="00B62FDB" w:rsidRDefault="00B62FDB" w:rsidP="002D2A48">
      <w:pPr>
        <w:spacing w:line="480" w:lineRule="auto"/>
        <w:ind w:left="720"/>
        <w:jc w:val="both"/>
        <w:rPr>
          <w:rFonts w:ascii="Arial" w:hAnsi="Arial" w:cs="Arial"/>
          <w:lang w:val="es-MX"/>
        </w:rPr>
      </w:pPr>
      <w:r w:rsidRPr="00B62FDB">
        <w:rPr>
          <w:rFonts w:ascii="Arial" w:hAnsi="Arial" w:cs="Arial"/>
          <w:lang w:val="es-MX"/>
        </w:rPr>
        <w:t>Est. Leopoldo Pérez García. Departamento de Neurocirugía y Terapia Endovascular Neurológica, Hospital Universitario “Dr. José Eleuterio González”, U.A.N.L</w:t>
      </w:r>
    </w:p>
    <w:p w14:paraId="5EF3058E" w14:textId="3BBE9832" w:rsidR="002D2A48" w:rsidRDefault="002D2A48" w:rsidP="002D2A48">
      <w:pPr>
        <w:spacing w:line="480" w:lineRule="auto"/>
        <w:rPr>
          <w:rFonts w:ascii="Arial" w:hAnsi="Arial" w:cs="Arial"/>
          <w:b/>
          <w:bCs/>
          <w:sz w:val="32"/>
          <w:szCs w:val="32"/>
          <w:lang w:val="es-MX"/>
        </w:rPr>
      </w:pPr>
    </w:p>
    <w:p w14:paraId="19E1909B" w14:textId="77777777" w:rsidR="00563316" w:rsidRDefault="00563316" w:rsidP="002D2A48">
      <w:pPr>
        <w:spacing w:line="480" w:lineRule="auto"/>
        <w:rPr>
          <w:rFonts w:ascii="Arial" w:hAnsi="Arial" w:cs="Arial"/>
          <w:b/>
          <w:bCs/>
          <w:sz w:val="32"/>
          <w:szCs w:val="32"/>
          <w:lang w:val="es-MX"/>
        </w:rPr>
      </w:pPr>
    </w:p>
    <w:p w14:paraId="4C884454" w14:textId="1C95D950" w:rsidR="005429C1" w:rsidRPr="00563316" w:rsidRDefault="00AB7C83" w:rsidP="00563316">
      <w:pPr>
        <w:spacing w:line="480" w:lineRule="auto"/>
        <w:ind w:left="720" w:hanging="360"/>
        <w:jc w:val="center"/>
        <w:rPr>
          <w:rFonts w:ascii="Arial" w:hAnsi="Arial" w:cs="Arial"/>
          <w:b/>
          <w:bCs/>
          <w:sz w:val="32"/>
          <w:szCs w:val="32"/>
          <w:lang w:val="es-MX"/>
        </w:rPr>
      </w:pPr>
      <w:r w:rsidRPr="00E6122D">
        <w:rPr>
          <w:rFonts w:ascii="Arial" w:hAnsi="Arial" w:cs="Arial"/>
          <w:b/>
          <w:bCs/>
          <w:sz w:val="32"/>
          <w:szCs w:val="32"/>
          <w:lang w:val="es-MX"/>
        </w:rPr>
        <w:lastRenderedPageBreak/>
        <w:t>TABLA DE CONTENIDO</w:t>
      </w:r>
    </w:p>
    <w:p w14:paraId="4D4DA27F" w14:textId="642DCFC2" w:rsidR="00AB7C83" w:rsidRPr="00BA38A3" w:rsidRDefault="00AB7C83" w:rsidP="003A0AAD">
      <w:pPr>
        <w:spacing w:line="480" w:lineRule="auto"/>
        <w:ind w:left="720" w:hanging="360"/>
        <w:jc w:val="right"/>
        <w:rPr>
          <w:rFonts w:ascii="Arial" w:hAnsi="Arial" w:cs="Arial"/>
          <w:lang w:val="es-MX"/>
        </w:rPr>
      </w:pPr>
      <w:r w:rsidRPr="00BA38A3">
        <w:rPr>
          <w:rFonts w:ascii="Arial" w:hAnsi="Arial" w:cs="Arial"/>
          <w:lang w:val="es-MX"/>
        </w:rPr>
        <w:t>PÁGINA</w:t>
      </w:r>
    </w:p>
    <w:p w14:paraId="57849391" w14:textId="47C19E6B" w:rsidR="00AB7C83" w:rsidRPr="003A0AAD" w:rsidRDefault="00AB7C83" w:rsidP="003A0AAD">
      <w:pPr>
        <w:pStyle w:val="ListParagraph"/>
        <w:numPr>
          <w:ilvl w:val="0"/>
          <w:numId w:val="19"/>
        </w:numPr>
        <w:spacing w:line="480" w:lineRule="auto"/>
        <w:rPr>
          <w:rFonts w:ascii="Arial" w:hAnsi="Arial" w:cs="Arial"/>
        </w:rPr>
      </w:pPr>
      <w:r w:rsidRPr="003A0AAD">
        <w:rPr>
          <w:rFonts w:ascii="Arial" w:hAnsi="Arial" w:cs="Arial"/>
        </w:rPr>
        <w:t>RESUMEN</w:t>
      </w:r>
    </w:p>
    <w:p w14:paraId="69E7433D" w14:textId="77777777" w:rsidR="003A0AAD" w:rsidRPr="003A0AAD" w:rsidRDefault="003A0AAD" w:rsidP="003A0AAD">
      <w:pPr>
        <w:pStyle w:val="ListParagraph"/>
        <w:spacing w:line="480" w:lineRule="auto"/>
        <w:rPr>
          <w:rFonts w:ascii="Arial" w:hAnsi="Arial" w:cs="Arial"/>
        </w:rPr>
      </w:pPr>
    </w:p>
    <w:p w14:paraId="0BEA995C" w14:textId="0DF6CB79" w:rsidR="00AB7C83" w:rsidRPr="003A0AAD" w:rsidRDefault="00AB7C83" w:rsidP="003A0AAD">
      <w:pPr>
        <w:pStyle w:val="ListParagraph"/>
        <w:numPr>
          <w:ilvl w:val="0"/>
          <w:numId w:val="19"/>
        </w:numPr>
        <w:spacing w:line="480" w:lineRule="auto"/>
        <w:rPr>
          <w:rFonts w:ascii="Arial" w:hAnsi="Arial" w:cs="Arial"/>
        </w:rPr>
      </w:pPr>
      <w:r w:rsidRPr="003A0AAD">
        <w:rPr>
          <w:rFonts w:ascii="Arial" w:hAnsi="Arial" w:cs="Arial"/>
        </w:rPr>
        <w:t>INTRODUCCIÓN</w:t>
      </w:r>
      <w:r w:rsidR="00C31A23">
        <w:rPr>
          <w:rFonts w:ascii="Arial" w:hAnsi="Arial" w:cs="Arial"/>
        </w:rPr>
        <w:t>……………………………………………………</w:t>
      </w:r>
      <w:r w:rsidR="00A66A66">
        <w:rPr>
          <w:rFonts w:ascii="Arial" w:hAnsi="Arial" w:cs="Arial"/>
        </w:rPr>
        <w:t>..</w:t>
      </w:r>
      <w:r w:rsidR="00C31A23">
        <w:rPr>
          <w:rFonts w:ascii="Arial" w:hAnsi="Arial" w:cs="Arial"/>
        </w:rPr>
        <w:t>……</w:t>
      </w:r>
      <w:r w:rsidR="00EB3A00">
        <w:rPr>
          <w:rFonts w:ascii="Arial" w:hAnsi="Arial" w:cs="Arial"/>
        </w:rPr>
        <w:t>…</w:t>
      </w:r>
      <w:r w:rsidR="00A66A66">
        <w:rPr>
          <w:rFonts w:ascii="Arial" w:hAnsi="Arial" w:cs="Arial"/>
        </w:rPr>
        <w:t>1</w:t>
      </w:r>
      <w:r w:rsidR="00FE0160">
        <w:rPr>
          <w:rFonts w:ascii="Arial" w:hAnsi="Arial" w:cs="Arial"/>
        </w:rPr>
        <w:t>4</w:t>
      </w:r>
    </w:p>
    <w:p w14:paraId="66DB665F" w14:textId="29F4C817" w:rsidR="00AB7C83" w:rsidRPr="003A0AAD" w:rsidRDefault="00AB7C83" w:rsidP="003A0AAD">
      <w:pPr>
        <w:spacing w:line="480" w:lineRule="auto"/>
        <w:ind w:left="708"/>
        <w:rPr>
          <w:rFonts w:ascii="Arial" w:hAnsi="Arial" w:cs="Arial"/>
        </w:rPr>
      </w:pPr>
      <w:r w:rsidRPr="003A0AAD">
        <w:rPr>
          <w:rFonts w:ascii="Arial" w:hAnsi="Arial" w:cs="Arial"/>
        </w:rPr>
        <w:t>2.1- DEFINICIÓN Y FISIOPATOLOGÍA</w:t>
      </w:r>
      <w:r w:rsidR="00C31A23">
        <w:rPr>
          <w:rFonts w:ascii="Arial" w:hAnsi="Arial" w:cs="Arial"/>
        </w:rPr>
        <w:t>……………………………………</w:t>
      </w:r>
      <w:r w:rsidR="00EB3A00">
        <w:rPr>
          <w:rFonts w:ascii="Arial" w:hAnsi="Arial" w:cs="Arial"/>
        </w:rPr>
        <w:t>1</w:t>
      </w:r>
      <w:r w:rsidR="00FE0160">
        <w:rPr>
          <w:rFonts w:ascii="Arial" w:hAnsi="Arial" w:cs="Arial"/>
        </w:rPr>
        <w:t>4</w:t>
      </w:r>
    </w:p>
    <w:p w14:paraId="3CF90267" w14:textId="3AD662B6" w:rsidR="00AB7C83" w:rsidRPr="003A0AAD" w:rsidRDefault="00AB7C83" w:rsidP="003A0AAD">
      <w:pPr>
        <w:spacing w:line="480" w:lineRule="auto"/>
        <w:ind w:left="708"/>
        <w:rPr>
          <w:rFonts w:ascii="Arial" w:hAnsi="Arial" w:cs="Arial"/>
          <w:lang w:val="es-MX"/>
        </w:rPr>
      </w:pPr>
      <w:r w:rsidRPr="003A0AAD">
        <w:rPr>
          <w:rFonts w:ascii="Arial" w:hAnsi="Arial" w:cs="Arial"/>
          <w:lang w:val="es-MX"/>
        </w:rPr>
        <w:t>2.2- FACTORES DE RIESGO PARA LA RUPTURA DE UNA MALFORMACIÓN ARTERIOVENOSA</w:t>
      </w:r>
      <w:r w:rsidR="00C31A23">
        <w:rPr>
          <w:rFonts w:ascii="Arial" w:hAnsi="Arial" w:cs="Arial"/>
          <w:lang w:val="es-MX"/>
        </w:rPr>
        <w:t>…………………………………….</w:t>
      </w:r>
      <w:r w:rsidR="00EB3A00">
        <w:rPr>
          <w:rFonts w:ascii="Arial" w:hAnsi="Arial" w:cs="Arial"/>
          <w:lang w:val="es-MX"/>
        </w:rPr>
        <w:t>1</w:t>
      </w:r>
      <w:r w:rsidR="00FE0160">
        <w:rPr>
          <w:rFonts w:ascii="Arial" w:hAnsi="Arial" w:cs="Arial"/>
          <w:lang w:val="es-MX"/>
        </w:rPr>
        <w:t>6</w:t>
      </w:r>
    </w:p>
    <w:p w14:paraId="2DE748B3" w14:textId="00430943" w:rsidR="00AB7C83" w:rsidRPr="003A0AAD" w:rsidRDefault="00AB7C83" w:rsidP="003A0AAD">
      <w:pPr>
        <w:spacing w:line="480" w:lineRule="auto"/>
        <w:ind w:left="708"/>
        <w:rPr>
          <w:rFonts w:ascii="Arial" w:hAnsi="Arial" w:cs="Arial"/>
        </w:rPr>
      </w:pPr>
      <w:r w:rsidRPr="003A0AAD">
        <w:rPr>
          <w:rFonts w:ascii="Arial" w:hAnsi="Arial" w:cs="Arial"/>
        </w:rPr>
        <w:t>2.3- PRESENTACIÓN CLÍNICA</w:t>
      </w:r>
      <w:r w:rsidR="00C31A23">
        <w:rPr>
          <w:rFonts w:ascii="Arial" w:hAnsi="Arial" w:cs="Arial"/>
        </w:rPr>
        <w:t>…………………………………………….</w:t>
      </w:r>
      <w:r w:rsidR="00EB3A00">
        <w:rPr>
          <w:rFonts w:ascii="Arial" w:hAnsi="Arial" w:cs="Arial"/>
        </w:rPr>
        <w:t>1</w:t>
      </w:r>
      <w:r w:rsidR="00FE0160">
        <w:rPr>
          <w:rFonts w:ascii="Arial" w:hAnsi="Arial" w:cs="Arial"/>
        </w:rPr>
        <w:t>8</w:t>
      </w:r>
    </w:p>
    <w:p w14:paraId="7844162E" w14:textId="3CDAB10E" w:rsidR="00AB7C83" w:rsidRPr="003A0AAD" w:rsidRDefault="00AB7C83" w:rsidP="003A0AAD">
      <w:pPr>
        <w:spacing w:line="480" w:lineRule="auto"/>
        <w:ind w:left="708"/>
        <w:rPr>
          <w:rFonts w:ascii="Arial" w:hAnsi="Arial" w:cs="Arial"/>
        </w:rPr>
      </w:pPr>
      <w:r w:rsidRPr="003A0AAD">
        <w:rPr>
          <w:rFonts w:ascii="Arial" w:hAnsi="Arial" w:cs="Arial"/>
        </w:rPr>
        <w:t>2.4- ANTECEDENTES</w:t>
      </w:r>
      <w:r w:rsidR="00C31A23">
        <w:rPr>
          <w:rFonts w:ascii="Arial" w:hAnsi="Arial" w:cs="Arial"/>
        </w:rPr>
        <w:t>…………………………………………………</w:t>
      </w:r>
      <w:r w:rsidR="00EB3A00">
        <w:rPr>
          <w:rFonts w:ascii="Arial" w:hAnsi="Arial" w:cs="Arial"/>
        </w:rPr>
        <w:t>…</w:t>
      </w:r>
      <w:r w:rsidR="00C31A23">
        <w:rPr>
          <w:rFonts w:ascii="Arial" w:hAnsi="Arial" w:cs="Arial"/>
        </w:rPr>
        <w:t>….</w:t>
      </w:r>
      <w:r w:rsidR="00EB3A00">
        <w:rPr>
          <w:rFonts w:ascii="Arial" w:hAnsi="Arial" w:cs="Arial"/>
        </w:rPr>
        <w:t>1</w:t>
      </w:r>
      <w:r w:rsidR="00FE0160">
        <w:rPr>
          <w:rFonts w:ascii="Arial" w:hAnsi="Arial" w:cs="Arial"/>
        </w:rPr>
        <w:t>8</w:t>
      </w:r>
    </w:p>
    <w:p w14:paraId="18D0CFC2" w14:textId="77777777" w:rsidR="003A0AAD" w:rsidRPr="003A0AAD" w:rsidRDefault="003A0AAD" w:rsidP="003A0AAD">
      <w:pPr>
        <w:spacing w:line="480" w:lineRule="auto"/>
        <w:rPr>
          <w:rFonts w:ascii="Arial" w:hAnsi="Arial" w:cs="Arial"/>
        </w:rPr>
      </w:pPr>
    </w:p>
    <w:p w14:paraId="227E1F9E" w14:textId="7298DC84" w:rsidR="00AB7C83" w:rsidRPr="003A0AAD" w:rsidRDefault="00AB7C83" w:rsidP="003A0AAD">
      <w:pPr>
        <w:pStyle w:val="ListParagraph"/>
        <w:numPr>
          <w:ilvl w:val="0"/>
          <w:numId w:val="19"/>
        </w:numPr>
        <w:spacing w:line="480" w:lineRule="auto"/>
        <w:rPr>
          <w:rFonts w:ascii="Arial" w:hAnsi="Arial" w:cs="Arial"/>
        </w:rPr>
      </w:pPr>
      <w:r w:rsidRPr="003A0AAD">
        <w:rPr>
          <w:rFonts w:ascii="Arial" w:hAnsi="Arial" w:cs="Arial"/>
        </w:rPr>
        <w:t>JUSTIFICACIÓN</w:t>
      </w:r>
      <w:r w:rsidR="00C31A23">
        <w:rPr>
          <w:rFonts w:ascii="Arial" w:hAnsi="Arial" w:cs="Arial"/>
        </w:rPr>
        <w:t>……………………………………………………………</w:t>
      </w:r>
      <w:r w:rsidR="00EB3A00">
        <w:rPr>
          <w:rFonts w:ascii="Arial" w:hAnsi="Arial" w:cs="Arial"/>
        </w:rPr>
        <w:t>…2</w:t>
      </w:r>
      <w:r w:rsidR="00FE0160">
        <w:rPr>
          <w:rFonts w:ascii="Arial" w:hAnsi="Arial" w:cs="Arial"/>
        </w:rPr>
        <w:t>3</w:t>
      </w:r>
    </w:p>
    <w:p w14:paraId="424A7B59" w14:textId="77777777" w:rsidR="003A0AAD" w:rsidRPr="003A0AAD" w:rsidRDefault="003A0AAD" w:rsidP="003A0AAD">
      <w:pPr>
        <w:pStyle w:val="ListParagraph"/>
        <w:spacing w:line="480" w:lineRule="auto"/>
        <w:rPr>
          <w:rFonts w:ascii="Arial" w:hAnsi="Arial" w:cs="Arial"/>
        </w:rPr>
      </w:pPr>
    </w:p>
    <w:p w14:paraId="5428C2A1" w14:textId="4CB48D59" w:rsidR="00AB7C83" w:rsidRPr="003A0AAD" w:rsidRDefault="00AB7C83" w:rsidP="003A0AAD">
      <w:pPr>
        <w:pStyle w:val="ListParagraph"/>
        <w:numPr>
          <w:ilvl w:val="0"/>
          <w:numId w:val="19"/>
        </w:numPr>
        <w:spacing w:line="480" w:lineRule="auto"/>
        <w:rPr>
          <w:rFonts w:ascii="Arial" w:hAnsi="Arial" w:cs="Arial"/>
        </w:rPr>
      </w:pPr>
      <w:r w:rsidRPr="003A0AAD">
        <w:rPr>
          <w:rFonts w:ascii="Arial" w:hAnsi="Arial" w:cs="Arial"/>
        </w:rPr>
        <w:t>HIPÓTESIS</w:t>
      </w:r>
      <w:r w:rsidR="00C31A23">
        <w:rPr>
          <w:rFonts w:ascii="Arial" w:hAnsi="Arial" w:cs="Arial"/>
        </w:rPr>
        <w:t>………………………………………………</w:t>
      </w:r>
      <w:r w:rsidR="00EB3A00">
        <w:rPr>
          <w:rFonts w:ascii="Arial" w:hAnsi="Arial" w:cs="Arial"/>
        </w:rPr>
        <w:t>…</w:t>
      </w:r>
      <w:r w:rsidR="00C31A23">
        <w:rPr>
          <w:rFonts w:ascii="Arial" w:hAnsi="Arial" w:cs="Arial"/>
        </w:rPr>
        <w:t>………………….</w:t>
      </w:r>
      <w:r w:rsidR="00EB3A00">
        <w:rPr>
          <w:rFonts w:ascii="Arial" w:hAnsi="Arial" w:cs="Arial"/>
        </w:rPr>
        <w:t>2</w:t>
      </w:r>
      <w:r w:rsidR="00FE0160">
        <w:rPr>
          <w:rFonts w:ascii="Arial" w:hAnsi="Arial" w:cs="Arial"/>
        </w:rPr>
        <w:t>5</w:t>
      </w:r>
    </w:p>
    <w:p w14:paraId="5A5E383B" w14:textId="11477B00" w:rsidR="00AB7C83" w:rsidRPr="003A0AAD" w:rsidRDefault="00AB7C83" w:rsidP="003A0AAD">
      <w:pPr>
        <w:spacing w:line="480" w:lineRule="auto"/>
        <w:ind w:left="708"/>
        <w:rPr>
          <w:rFonts w:ascii="Arial" w:hAnsi="Arial" w:cs="Arial"/>
        </w:rPr>
      </w:pPr>
      <w:r w:rsidRPr="003A0AAD">
        <w:rPr>
          <w:rFonts w:ascii="Arial" w:hAnsi="Arial" w:cs="Arial"/>
        </w:rPr>
        <w:t>4.1- HIPOTESIS VERDADERA</w:t>
      </w:r>
      <w:r w:rsidR="00C31A23">
        <w:rPr>
          <w:rFonts w:ascii="Arial" w:hAnsi="Arial" w:cs="Arial"/>
        </w:rPr>
        <w:t>………………………</w:t>
      </w:r>
      <w:r w:rsidR="00EB3A00">
        <w:rPr>
          <w:rFonts w:ascii="Arial" w:hAnsi="Arial" w:cs="Arial"/>
        </w:rPr>
        <w:t>...</w:t>
      </w:r>
      <w:r w:rsidR="00C31A23">
        <w:rPr>
          <w:rFonts w:ascii="Arial" w:hAnsi="Arial" w:cs="Arial"/>
        </w:rPr>
        <w:t>……………………</w:t>
      </w:r>
      <w:r w:rsidR="00EB3A00">
        <w:rPr>
          <w:rFonts w:ascii="Arial" w:hAnsi="Arial" w:cs="Arial"/>
        </w:rPr>
        <w:t>2</w:t>
      </w:r>
      <w:r w:rsidR="00FE0160">
        <w:rPr>
          <w:rFonts w:ascii="Arial" w:hAnsi="Arial" w:cs="Arial"/>
        </w:rPr>
        <w:t>5</w:t>
      </w:r>
    </w:p>
    <w:p w14:paraId="67470D3A" w14:textId="71084847" w:rsidR="00AB7C83" w:rsidRPr="003A0AAD" w:rsidRDefault="00AB7C83" w:rsidP="003A0AAD">
      <w:pPr>
        <w:spacing w:line="480" w:lineRule="auto"/>
        <w:ind w:left="708"/>
        <w:rPr>
          <w:rFonts w:ascii="Arial" w:hAnsi="Arial" w:cs="Arial"/>
        </w:rPr>
      </w:pPr>
      <w:r w:rsidRPr="003A0AAD">
        <w:rPr>
          <w:rFonts w:ascii="Arial" w:hAnsi="Arial" w:cs="Arial"/>
        </w:rPr>
        <w:t>4.2- HIPÓTESIS NULA</w:t>
      </w:r>
      <w:r w:rsidR="00C31A23">
        <w:rPr>
          <w:rFonts w:ascii="Arial" w:hAnsi="Arial" w:cs="Arial"/>
        </w:rPr>
        <w:t>…………………………</w:t>
      </w:r>
      <w:r w:rsidR="00EB3A00">
        <w:rPr>
          <w:rFonts w:ascii="Arial" w:hAnsi="Arial" w:cs="Arial"/>
        </w:rPr>
        <w:t>...</w:t>
      </w:r>
      <w:r w:rsidR="00C31A23">
        <w:rPr>
          <w:rFonts w:ascii="Arial" w:hAnsi="Arial" w:cs="Arial"/>
        </w:rPr>
        <w:t>……</w:t>
      </w:r>
      <w:r w:rsidR="00EB3A00">
        <w:rPr>
          <w:rFonts w:ascii="Arial" w:hAnsi="Arial" w:cs="Arial"/>
        </w:rPr>
        <w:t>.</w:t>
      </w:r>
      <w:r w:rsidR="00C31A23">
        <w:rPr>
          <w:rFonts w:ascii="Arial" w:hAnsi="Arial" w:cs="Arial"/>
        </w:rPr>
        <w:t>……</w:t>
      </w:r>
      <w:r w:rsidR="00EB3A00">
        <w:rPr>
          <w:rFonts w:ascii="Arial" w:hAnsi="Arial" w:cs="Arial"/>
        </w:rPr>
        <w:t>…</w:t>
      </w:r>
      <w:r w:rsidR="00C31A23">
        <w:rPr>
          <w:rFonts w:ascii="Arial" w:hAnsi="Arial" w:cs="Arial"/>
        </w:rPr>
        <w:t>…………….</w:t>
      </w:r>
      <w:r w:rsidR="00EB3A00">
        <w:rPr>
          <w:rFonts w:ascii="Arial" w:hAnsi="Arial" w:cs="Arial"/>
        </w:rPr>
        <w:t>2</w:t>
      </w:r>
      <w:r w:rsidR="00FE0160">
        <w:rPr>
          <w:rFonts w:ascii="Arial" w:hAnsi="Arial" w:cs="Arial"/>
        </w:rPr>
        <w:t>5</w:t>
      </w:r>
    </w:p>
    <w:p w14:paraId="242036BF" w14:textId="77777777" w:rsidR="003A0AAD" w:rsidRPr="003A0AAD" w:rsidRDefault="003A0AAD" w:rsidP="003A0AAD">
      <w:pPr>
        <w:spacing w:line="480" w:lineRule="auto"/>
        <w:ind w:left="708"/>
        <w:rPr>
          <w:rFonts w:ascii="Arial" w:hAnsi="Arial" w:cs="Arial"/>
        </w:rPr>
      </w:pPr>
    </w:p>
    <w:p w14:paraId="75F970B3" w14:textId="07CC5C99" w:rsidR="00AB7C83" w:rsidRPr="003A0AAD" w:rsidRDefault="00AB7C83" w:rsidP="003A0AAD">
      <w:pPr>
        <w:pStyle w:val="ListParagraph"/>
        <w:numPr>
          <w:ilvl w:val="0"/>
          <w:numId w:val="19"/>
        </w:numPr>
        <w:spacing w:line="480" w:lineRule="auto"/>
        <w:rPr>
          <w:rFonts w:ascii="Arial" w:hAnsi="Arial" w:cs="Arial"/>
        </w:rPr>
      </w:pPr>
      <w:r w:rsidRPr="003A0AAD">
        <w:rPr>
          <w:rFonts w:ascii="Arial" w:hAnsi="Arial" w:cs="Arial"/>
        </w:rPr>
        <w:t>OBJETIVOS</w:t>
      </w:r>
      <w:r w:rsidR="00C31A23">
        <w:rPr>
          <w:rFonts w:ascii="Arial" w:hAnsi="Arial" w:cs="Arial"/>
        </w:rPr>
        <w:t>………………………………………………</w:t>
      </w:r>
      <w:r w:rsidR="00EB3A00">
        <w:rPr>
          <w:rFonts w:ascii="Arial" w:hAnsi="Arial" w:cs="Arial"/>
        </w:rPr>
        <w:t>..</w:t>
      </w:r>
      <w:r w:rsidR="00C31A23">
        <w:rPr>
          <w:rFonts w:ascii="Arial" w:hAnsi="Arial" w:cs="Arial"/>
        </w:rPr>
        <w:t>…………………..</w:t>
      </w:r>
      <w:r w:rsidR="00EB3A00">
        <w:rPr>
          <w:rFonts w:ascii="Arial" w:hAnsi="Arial" w:cs="Arial"/>
        </w:rPr>
        <w:t>2</w:t>
      </w:r>
      <w:r w:rsidR="00FE0160">
        <w:rPr>
          <w:rFonts w:ascii="Arial" w:hAnsi="Arial" w:cs="Arial"/>
        </w:rPr>
        <w:t>7</w:t>
      </w:r>
    </w:p>
    <w:p w14:paraId="28AD3812" w14:textId="630D7837" w:rsidR="00AB7C83" w:rsidRPr="003A0AAD" w:rsidRDefault="00AB7C83" w:rsidP="003A0AAD">
      <w:pPr>
        <w:spacing w:line="480" w:lineRule="auto"/>
        <w:ind w:left="708"/>
        <w:rPr>
          <w:rFonts w:ascii="Arial" w:hAnsi="Arial" w:cs="Arial"/>
        </w:rPr>
      </w:pPr>
      <w:r w:rsidRPr="003A0AAD">
        <w:rPr>
          <w:rFonts w:ascii="Arial" w:hAnsi="Arial" w:cs="Arial"/>
        </w:rPr>
        <w:t>5.1- OBJETIVOS GENERALES</w:t>
      </w:r>
      <w:r w:rsidR="00C31A23">
        <w:rPr>
          <w:rFonts w:ascii="Arial" w:hAnsi="Arial" w:cs="Arial"/>
        </w:rPr>
        <w:t>…………………</w:t>
      </w:r>
      <w:r w:rsidR="00EB3A00">
        <w:rPr>
          <w:rFonts w:ascii="Arial" w:hAnsi="Arial" w:cs="Arial"/>
        </w:rPr>
        <w:t>.</w:t>
      </w:r>
      <w:r w:rsidR="00C31A23">
        <w:rPr>
          <w:rFonts w:ascii="Arial" w:hAnsi="Arial" w:cs="Arial"/>
        </w:rPr>
        <w:t>…………………………..</w:t>
      </w:r>
      <w:r w:rsidR="00EB3A00">
        <w:rPr>
          <w:rFonts w:ascii="Arial" w:hAnsi="Arial" w:cs="Arial"/>
        </w:rPr>
        <w:t>2</w:t>
      </w:r>
      <w:r w:rsidR="00FE0160">
        <w:rPr>
          <w:rFonts w:ascii="Arial" w:hAnsi="Arial" w:cs="Arial"/>
        </w:rPr>
        <w:t>7</w:t>
      </w:r>
    </w:p>
    <w:p w14:paraId="0DD3796B" w14:textId="566D0ECA" w:rsidR="00AB7C83" w:rsidRPr="003A0AAD" w:rsidRDefault="00AB7C83" w:rsidP="003A0AAD">
      <w:pPr>
        <w:spacing w:line="480" w:lineRule="auto"/>
        <w:ind w:left="708"/>
        <w:rPr>
          <w:rFonts w:ascii="Arial" w:hAnsi="Arial" w:cs="Arial"/>
        </w:rPr>
      </w:pPr>
      <w:r w:rsidRPr="003A0AAD">
        <w:rPr>
          <w:rFonts w:ascii="Arial" w:hAnsi="Arial" w:cs="Arial"/>
        </w:rPr>
        <w:t>5.2- OBJETIVOS ESPECÍFICOS</w:t>
      </w:r>
      <w:r w:rsidR="00C31A23">
        <w:rPr>
          <w:rFonts w:ascii="Arial" w:hAnsi="Arial" w:cs="Arial"/>
        </w:rPr>
        <w:t>………</w:t>
      </w:r>
      <w:r w:rsidR="00EB3A00">
        <w:rPr>
          <w:rFonts w:ascii="Arial" w:hAnsi="Arial" w:cs="Arial"/>
        </w:rPr>
        <w:t>.</w:t>
      </w:r>
      <w:r w:rsidR="00C31A23">
        <w:rPr>
          <w:rFonts w:ascii="Arial" w:hAnsi="Arial" w:cs="Arial"/>
        </w:rPr>
        <w:t>……………………………………</w:t>
      </w:r>
      <w:r w:rsidR="00EB3A00">
        <w:rPr>
          <w:rFonts w:ascii="Arial" w:hAnsi="Arial" w:cs="Arial"/>
        </w:rPr>
        <w:t>2</w:t>
      </w:r>
      <w:r w:rsidR="00FE0160">
        <w:rPr>
          <w:rFonts w:ascii="Arial" w:hAnsi="Arial" w:cs="Arial"/>
        </w:rPr>
        <w:t>7</w:t>
      </w:r>
    </w:p>
    <w:p w14:paraId="26202414" w14:textId="34FB9317" w:rsidR="00AB7C83" w:rsidRPr="003A0AAD" w:rsidRDefault="00AB7C83" w:rsidP="003A0AAD">
      <w:pPr>
        <w:spacing w:line="480" w:lineRule="auto"/>
        <w:ind w:left="708"/>
        <w:rPr>
          <w:rFonts w:ascii="Arial" w:hAnsi="Arial" w:cs="Arial"/>
        </w:rPr>
      </w:pPr>
      <w:r w:rsidRPr="003A0AAD">
        <w:rPr>
          <w:rFonts w:ascii="Arial" w:hAnsi="Arial" w:cs="Arial"/>
        </w:rPr>
        <w:t>5.3- OBJETIVOS SECUNDARIOS</w:t>
      </w:r>
      <w:proofErr w:type="gramStart"/>
      <w:r w:rsidR="00C31A23">
        <w:rPr>
          <w:rFonts w:ascii="Arial" w:hAnsi="Arial" w:cs="Arial"/>
        </w:rPr>
        <w:t>……………………</w:t>
      </w:r>
      <w:r w:rsidR="00EB3A00">
        <w:rPr>
          <w:rFonts w:ascii="Arial" w:hAnsi="Arial" w:cs="Arial"/>
        </w:rPr>
        <w:t>...</w:t>
      </w:r>
      <w:r w:rsidR="00C31A23">
        <w:rPr>
          <w:rFonts w:ascii="Arial" w:hAnsi="Arial" w:cs="Arial"/>
        </w:rPr>
        <w:t>………</w:t>
      </w:r>
      <w:r w:rsidR="00CF4254">
        <w:rPr>
          <w:rFonts w:ascii="Arial" w:hAnsi="Arial" w:cs="Arial"/>
        </w:rPr>
        <w:t>...</w:t>
      </w:r>
      <w:r w:rsidR="00C31A23">
        <w:rPr>
          <w:rFonts w:ascii="Arial" w:hAnsi="Arial" w:cs="Arial"/>
        </w:rPr>
        <w:t>…………</w:t>
      </w:r>
      <w:proofErr w:type="gramEnd"/>
      <w:r w:rsidR="00EB3A00">
        <w:rPr>
          <w:rFonts w:ascii="Arial" w:hAnsi="Arial" w:cs="Arial"/>
        </w:rPr>
        <w:t>2</w:t>
      </w:r>
      <w:r w:rsidR="00FE0160">
        <w:rPr>
          <w:rFonts w:ascii="Arial" w:hAnsi="Arial" w:cs="Arial"/>
        </w:rPr>
        <w:t>7</w:t>
      </w:r>
    </w:p>
    <w:p w14:paraId="0CA187A6" w14:textId="77777777" w:rsidR="003A0AAD" w:rsidRPr="003A0AAD" w:rsidRDefault="003A0AAD" w:rsidP="003A0AAD">
      <w:pPr>
        <w:spacing w:line="480" w:lineRule="auto"/>
        <w:ind w:left="708"/>
        <w:rPr>
          <w:rFonts w:ascii="Arial" w:hAnsi="Arial" w:cs="Arial"/>
        </w:rPr>
      </w:pPr>
    </w:p>
    <w:p w14:paraId="6FB170EE" w14:textId="410D9E6B" w:rsidR="00AB7C83" w:rsidRPr="003A0AAD" w:rsidRDefault="00AB7C83" w:rsidP="003A0AAD">
      <w:pPr>
        <w:pStyle w:val="ListParagraph"/>
        <w:numPr>
          <w:ilvl w:val="0"/>
          <w:numId w:val="19"/>
        </w:numPr>
        <w:spacing w:line="480" w:lineRule="auto"/>
        <w:rPr>
          <w:rFonts w:ascii="Arial" w:hAnsi="Arial" w:cs="Arial"/>
        </w:rPr>
      </w:pPr>
      <w:r w:rsidRPr="003A0AAD">
        <w:rPr>
          <w:rFonts w:ascii="Arial" w:hAnsi="Arial" w:cs="Arial"/>
        </w:rPr>
        <w:t>MATERIALES Y MÉTODOS</w:t>
      </w:r>
      <w:r w:rsidR="00C31A23">
        <w:rPr>
          <w:rFonts w:ascii="Arial" w:hAnsi="Arial" w:cs="Arial"/>
        </w:rPr>
        <w:t>……………………………………………</w:t>
      </w:r>
      <w:r w:rsidR="00563316">
        <w:rPr>
          <w:rFonts w:ascii="Arial" w:hAnsi="Arial" w:cs="Arial"/>
        </w:rPr>
        <w:t>….</w:t>
      </w:r>
      <w:r w:rsidR="00C31A23">
        <w:rPr>
          <w:rFonts w:ascii="Arial" w:hAnsi="Arial" w:cs="Arial"/>
        </w:rPr>
        <w:t>…</w:t>
      </w:r>
      <w:r w:rsidR="00EB3A00">
        <w:rPr>
          <w:rFonts w:ascii="Arial" w:hAnsi="Arial" w:cs="Arial"/>
        </w:rPr>
        <w:t>2</w:t>
      </w:r>
      <w:r w:rsidR="00FE0160">
        <w:rPr>
          <w:rFonts w:ascii="Arial" w:hAnsi="Arial" w:cs="Arial"/>
        </w:rPr>
        <w:t>9</w:t>
      </w:r>
    </w:p>
    <w:p w14:paraId="3E1F045A" w14:textId="2D998D2F" w:rsidR="00AB7C83" w:rsidRPr="003A0AAD" w:rsidRDefault="00AB7C83" w:rsidP="003A0AAD">
      <w:pPr>
        <w:spacing w:line="480" w:lineRule="auto"/>
        <w:ind w:left="708"/>
        <w:rPr>
          <w:rFonts w:ascii="Arial" w:hAnsi="Arial" w:cs="Arial"/>
        </w:rPr>
      </w:pPr>
      <w:r w:rsidRPr="003A0AAD">
        <w:rPr>
          <w:rFonts w:ascii="Arial" w:hAnsi="Arial" w:cs="Arial"/>
        </w:rPr>
        <w:lastRenderedPageBreak/>
        <w:t>6.1- DISEÑO DE ESTUDIO</w:t>
      </w:r>
      <w:r w:rsidR="00C31A23">
        <w:rPr>
          <w:rFonts w:ascii="Arial" w:hAnsi="Arial" w:cs="Arial"/>
        </w:rPr>
        <w:t>…………………………………</w:t>
      </w:r>
      <w:r w:rsidR="00CF4254">
        <w:rPr>
          <w:rFonts w:ascii="Arial" w:hAnsi="Arial" w:cs="Arial"/>
        </w:rPr>
        <w:t>….</w:t>
      </w:r>
      <w:r w:rsidR="00C31A23">
        <w:rPr>
          <w:rFonts w:ascii="Arial" w:hAnsi="Arial" w:cs="Arial"/>
        </w:rPr>
        <w:t>………….</w:t>
      </w:r>
      <w:r w:rsidR="00EB3A00">
        <w:rPr>
          <w:rFonts w:ascii="Arial" w:hAnsi="Arial" w:cs="Arial"/>
        </w:rPr>
        <w:t>2</w:t>
      </w:r>
      <w:r w:rsidR="00FE0160">
        <w:rPr>
          <w:rFonts w:ascii="Arial" w:hAnsi="Arial" w:cs="Arial"/>
        </w:rPr>
        <w:t>9</w:t>
      </w:r>
    </w:p>
    <w:p w14:paraId="065017DF" w14:textId="428340FE" w:rsidR="00AB7C83" w:rsidRPr="003A0AAD" w:rsidRDefault="00AB7C83" w:rsidP="003A0AAD">
      <w:pPr>
        <w:spacing w:line="480" w:lineRule="auto"/>
        <w:ind w:left="708"/>
        <w:rPr>
          <w:rFonts w:ascii="Arial" w:hAnsi="Arial" w:cs="Arial"/>
        </w:rPr>
      </w:pPr>
      <w:r w:rsidRPr="003A0AAD">
        <w:rPr>
          <w:rFonts w:ascii="Arial" w:hAnsi="Arial" w:cs="Arial"/>
        </w:rPr>
        <w:t>6.2- CONTEXTO</w:t>
      </w:r>
      <w:proofErr w:type="gramStart"/>
      <w:r w:rsidR="00C31A23">
        <w:rPr>
          <w:rFonts w:ascii="Arial" w:hAnsi="Arial" w:cs="Arial"/>
        </w:rPr>
        <w:t>………………………………</w:t>
      </w:r>
      <w:r w:rsidR="00EB3A00">
        <w:rPr>
          <w:rFonts w:ascii="Arial" w:hAnsi="Arial" w:cs="Arial"/>
        </w:rPr>
        <w:t>..</w:t>
      </w:r>
      <w:r w:rsidR="00C31A23">
        <w:rPr>
          <w:rFonts w:ascii="Arial" w:hAnsi="Arial" w:cs="Arial"/>
        </w:rPr>
        <w:t>……………………</w:t>
      </w:r>
      <w:r w:rsidR="00563316">
        <w:rPr>
          <w:rFonts w:ascii="Arial" w:hAnsi="Arial" w:cs="Arial"/>
        </w:rPr>
        <w:t>.</w:t>
      </w:r>
      <w:r w:rsidR="00C31A23">
        <w:rPr>
          <w:rFonts w:ascii="Arial" w:hAnsi="Arial" w:cs="Arial"/>
        </w:rPr>
        <w:t>……</w:t>
      </w:r>
      <w:proofErr w:type="gramEnd"/>
      <w:r w:rsidR="00C31A23">
        <w:rPr>
          <w:rFonts w:ascii="Arial" w:hAnsi="Arial" w:cs="Arial"/>
        </w:rPr>
        <w:t>..</w:t>
      </w:r>
      <w:r w:rsidR="00EB3A00">
        <w:rPr>
          <w:rFonts w:ascii="Arial" w:hAnsi="Arial" w:cs="Arial"/>
        </w:rPr>
        <w:t>2</w:t>
      </w:r>
      <w:r w:rsidR="00FE0160">
        <w:rPr>
          <w:rFonts w:ascii="Arial" w:hAnsi="Arial" w:cs="Arial"/>
        </w:rPr>
        <w:t>9</w:t>
      </w:r>
    </w:p>
    <w:p w14:paraId="20E18D33" w14:textId="39832657" w:rsidR="00AB7C83" w:rsidRPr="003A0AAD" w:rsidRDefault="00AB7C83" w:rsidP="00A34331">
      <w:pPr>
        <w:spacing w:line="480" w:lineRule="auto"/>
        <w:ind w:left="708"/>
        <w:jc w:val="both"/>
        <w:rPr>
          <w:rFonts w:ascii="Arial" w:hAnsi="Arial" w:cs="Arial"/>
          <w:lang w:val="es-MX"/>
        </w:rPr>
      </w:pPr>
      <w:r w:rsidRPr="003A0AAD">
        <w:rPr>
          <w:rFonts w:ascii="Arial" w:hAnsi="Arial" w:cs="Arial"/>
          <w:lang w:val="es-MX"/>
        </w:rPr>
        <w:t>6.3- CRITERIOS DE SELECCIÓN DE PACIENTES</w:t>
      </w:r>
      <w:r w:rsidR="00C31A23">
        <w:rPr>
          <w:rFonts w:ascii="Arial" w:hAnsi="Arial" w:cs="Arial"/>
          <w:lang w:val="es-MX"/>
        </w:rPr>
        <w:t>………</w:t>
      </w:r>
      <w:r w:rsidR="00EB3A00">
        <w:rPr>
          <w:rFonts w:ascii="Arial" w:hAnsi="Arial" w:cs="Arial"/>
          <w:lang w:val="es-MX"/>
        </w:rPr>
        <w:t>.</w:t>
      </w:r>
      <w:r w:rsidR="00C31A23">
        <w:rPr>
          <w:rFonts w:ascii="Arial" w:hAnsi="Arial" w:cs="Arial"/>
          <w:lang w:val="es-MX"/>
        </w:rPr>
        <w:t>…………</w:t>
      </w:r>
      <w:r w:rsidR="005429C1">
        <w:rPr>
          <w:rFonts w:ascii="Arial" w:hAnsi="Arial" w:cs="Arial"/>
          <w:lang w:val="es-MX"/>
        </w:rPr>
        <w:t>…</w:t>
      </w:r>
      <w:r w:rsidR="00FE0160">
        <w:rPr>
          <w:rFonts w:ascii="Arial" w:hAnsi="Arial" w:cs="Arial"/>
          <w:lang w:val="es-MX"/>
        </w:rPr>
        <w:t>30</w:t>
      </w:r>
    </w:p>
    <w:p w14:paraId="60AC59A9" w14:textId="7762B3FD" w:rsidR="00AB7C83" w:rsidRPr="003A0AAD" w:rsidRDefault="00AB7C83" w:rsidP="00A34331">
      <w:pPr>
        <w:spacing w:line="480" w:lineRule="auto"/>
        <w:ind w:left="708"/>
        <w:jc w:val="both"/>
        <w:rPr>
          <w:rFonts w:ascii="Arial" w:hAnsi="Arial" w:cs="Arial"/>
          <w:lang w:val="es-MX"/>
        </w:rPr>
      </w:pPr>
      <w:r w:rsidRPr="003A0AAD">
        <w:rPr>
          <w:rFonts w:ascii="Arial" w:hAnsi="Arial" w:cs="Arial"/>
          <w:lang w:val="es-MX"/>
        </w:rPr>
        <w:tab/>
        <w:t>6.3.1- CRITERIOS DE INCLUSIÓN</w:t>
      </w:r>
      <w:r w:rsidR="00C31A23">
        <w:rPr>
          <w:rFonts w:ascii="Arial" w:hAnsi="Arial" w:cs="Arial"/>
          <w:lang w:val="es-MX"/>
        </w:rPr>
        <w:t>……………</w:t>
      </w:r>
      <w:r w:rsidR="00EB3A00">
        <w:rPr>
          <w:rFonts w:ascii="Arial" w:hAnsi="Arial" w:cs="Arial"/>
          <w:lang w:val="es-MX"/>
        </w:rPr>
        <w:t>..</w:t>
      </w:r>
      <w:r w:rsidR="00C31A23">
        <w:rPr>
          <w:rFonts w:ascii="Arial" w:hAnsi="Arial" w:cs="Arial"/>
          <w:lang w:val="es-MX"/>
        </w:rPr>
        <w:t>……………….</w:t>
      </w:r>
      <w:r w:rsidR="005429C1">
        <w:rPr>
          <w:rFonts w:ascii="Arial" w:hAnsi="Arial" w:cs="Arial"/>
          <w:lang w:val="es-MX"/>
        </w:rPr>
        <w:t>.</w:t>
      </w:r>
      <w:r w:rsidR="00C31A23">
        <w:rPr>
          <w:rFonts w:ascii="Arial" w:hAnsi="Arial" w:cs="Arial"/>
          <w:lang w:val="es-MX"/>
        </w:rPr>
        <w:t>.</w:t>
      </w:r>
      <w:r w:rsidR="00FE0160">
        <w:rPr>
          <w:rFonts w:ascii="Arial" w:hAnsi="Arial" w:cs="Arial"/>
          <w:lang w:val="es-MX"/>
        </w:rPr>
        <w:t>30</w:t>
      </w:r>
    </w:p>
    <w:p w14:paraId="698DE9E0" w14:textId="209FEFB1" w:rsidR="00AB7C83" w:rsidRPr="003A0AAD" w:rsidRDefault="00AB7C83" w:rsidP="00A34331">
      <w:pPr>
        <w:spacing w:line="480" w:lineRule="auto"/>
        <w:ind w:left="708"/>
        <w:jc w:val="both"/>
        <w:rPr>
          <w:rFonts w:ascii="Arial" w:hAnsi="Arial" w:cs="Arial"/>
          <w:lang w:val="es-MX"/>
        </w:rPr>
      </w:pPr>
      <w:r w:rsidRPr="003A0AAD">
        <w:rPr>
          <w:rFonts w:ascii="Arial" w:hAnsi="Arial" w:cs="Arial"/>
          <w:lang w:val="es-MX"/>
        </w:rPr>
        <w:tab/>
        <w:t>6.3.2.- CRITERIOS DE EXCLUSIÓN</w:t>
      </w:r>
      <w:r w:rsidR="00C31A23">
        <w:rPr>
          <w:rFonts w:ascii="Arial" w:hAnsi="Arial" w:cs="Arial"/>
          <w:lang w:val="es-MX"/>
        </w:rPr>
        <w:t>……</w:t>
      </w:r>
      <w:r w:rsidR="00EB3A00">
        <w:rPr>
          <w:rFonts w:ascii="Arial" w:hAnsi="Arial" w:cs="Arial"/>
          <w:lang w:val="es-MX"/>
        </w:rPr>
        <w:t>.</w:t>
      </w:r>
      <w:r w:rsidR="00C31A23">
        <w:rPr>
          <w:rFonts w:ascii="Arial" w:hAnsi="Arial" w:cs="Arial"/>
          <w:lang w:val="es-MX"/>
        </w:rPr>
        <w:t>………………………</w:t>
      </w:r>
      <w:r w:rsidR="005429C1">
        <w:rPr>
          <w:rFonts w:ascii="Arial" w:hAnsi="Arial" w:cs="Arial"/>
          <w:lang w:val="es-MX"/>
        </w:rPr>
        <w:t>.</w:t>
      </w:r>
      <w:r w:rsidR="00C31A23">
        <w:rPr>
          <w:rFonts w:ascii="Arial" w:hAnsi="Arial" w:cs="Arial"/>
          <w:lang w:val="es-MX"/>
        </w:rPr>
        <w:t>.</w:t>
      </w:r>
      <w:r w:rsidR="00FE0160">
        <w:rPr>
          <w:rFonts w:ascii="Arial" w:hAnsi="Arial" w:cs="Arial"/>
          <w:lang w:val="es-MX"/>
        </w:rPr>
        <w:t>30</w:t>
      </w:r>
    </w:p>
    <w:p w14:paraId="5CC5950D" w14:textId="03CD1240" w:rsidR="00AB7C83" w:rsidRPr="003A0AAD" w:rsidRDefault="00AB7C83" w:rsidP="00A34331">
      <w:pPr>
        <w:spacing w:line="480" w:lineRule="auto"/>
        <w:ind w:left="708"/>
        <w:jc w:val="both"/>
        <w:rPr>
          <w:rFonts w:ascii="Arial" w:hAnsi="Arial" w:cs="Arial"/>
          <w:lang w:val="es-MX"/>
        </w:rPr>
      </w:pPr>
      <w:r w:rsidRPr="003A0AAD">
        <w:rPr>
          <w:rFonts w:ascii="Arial" w:hAnsi="Arial" w:cs="Arial"/>
          <w:lang w:val="es-MX"/>
        </w:rPr>
        <w:tab/>
        <w:t>6.3.3.- CRITERIOS DE ELIMINACIÓN</w:t>
      </w:r>
      <w:r w:rsidR="00C31A23">
        <w:rPr>
          <w:rFonts w:ascii="Arial" w:hAnsi="Arial" w:cs="Arial"/>
          <w:lang w:val="es-MX"/>
        </w:rPr>
        <w:t>…</w:t>
      </w:r>
      <w:r w:rsidR="00EB3A00">
        <w:rPr>
          <w:rFonts w:ascii="Arial" w:hAnsi="Arial" w:cs="Arial"/>
          <w:lang w:val="es-MX"/>
        </w:rPr>
        <w:t>.</w:t>
      </w:r>
      <w:r w:rsidR="00C31A23">
        <w:rPr>
          <w:rFonts w:ascii="Arial" w:hAnsi="Arial" w:cs="Arial"/>
          <w:lang w:val="es-MX"/>
        </w:rPr>
        <w:t>………………………</w:t>
      </w:r>
      <w:r w:rsidR="005429C1">
        <w:rPr>
          <w:rFonts w:ascii="Arial" w:hAnsi="Arial" w:cs="Arial"/>
          <w:lang w:val="es-MX"/>
        </w:rPr>
        <w:t>...</w:t>
      </w:r>
      <w:r w:rsidR="00A66A66">
        <w:rPr>
          <w:rFonts w:ascii="Arial" w:hAnsi="Arial" w:cs="Arial"/>
          <w:lang w:val="es-MX"/>
        </w:rPr>
        <w:t>3</w:t>
      </w:r>
      <w:r w:rsidR="00FE0160">
        <w:rPr>
          <w:rFonts w:ascii="Arial" w:hAnsi="Arial" w:cs="Arial"/>
          <w:lang w:val="es-MX"/>
        </w:rPr>
        <w:t>1</w:t>
      </w:r>
    </w:p>
    <w:p w14:paraId="488464F9" w14:textId="40612D1C" w:rsidR="00AB7C83" w:rsidRPr="003A0AAD" w:rsidRDefault="00AB7C83" w:rsidP="00A34331">
      <w:pPr>
        <w:spacing w:line="480" w:lineRule="auto"/>
        <w:ind w:left="708"/>
        <w:jc w:val="both"/>
        <w:rPr>
          <w:rFonts w:ascii="Arial" w:hAnsi="Arial" w:cs="Arial"/>
          <w:lang w:val="es-MX"/>
        </w:rPr>
      </w:pPr>
      <w:r w:rsidRPr="003A0AAD">
        <w:rPr>
          <w:rFonts w:ascii="Arial" w:hAnsi="Arial" w:cs="Arial"/>
          <w:lang w:val="es-MX"/>
        </w:rPr>
        <w:t>6.4- VARIABLES</w:t>
      </w:r>
      <w:r w:rsidR="00C31A23">
        <w:rPr>
          <w:rFonts w:ascii="Arial" w:hAnsi="Arial" w:cs="Arial"/>
          <w:lang w:val="es-MX"/>
        </w:rPr>
        <w:t>………………………………</w:t>
      </w:r>
      <w:r w:rsidR="00EB3A00">
        <w:rPr>
          <w:rFonts w:ascii="Arial" w:hAnsi="Arial" w:cs="Arial"/>
          <w:lang w:val="es-MX"/>
        </w:rPr>
        <w:t>.</w:t>
      </w:r>
      <w:r w:rsidR="00C31A23">
        <w:rPr>
          <w:rFonts w:ascii="Arial" w:hAnsi="Arial" w:cs="Arial"/>
          <w:lang w:val="es-MX"/>
        </w:rPr>
        <w:t>………………………</w:t>
      </w:r>
      <w:r w:rsidR="00563316">
        <w:rPr>
          <w:rFonts w:ascii="Arial" w:hAnsi="Arial" w:cs="Arial"/>
          <w:lang w:val="es-MX"/>
        </w:rPr>
        <w:t>.</w:t>
      </w:r>
      <w:r w:rsidR="00C31A23">
        <w:rPr>
          <w:rFonts w:ascii="Arial" w:hAnsi="Arial" w:cs="Arial"/>
          <w:lang w:val="es-MX"/>
        </w:rPr>
        <w:t>……</w:t>
      </w:r>
      <w:r w:rsidR="00A66A66">
        <w:rPr>
          <w:rFonts w:ascii="Arial" w:hAnsi="Arial" w:cs="Arial"/>
          <w:lang w:val="es-MX"/>
        </w:rPr>
        <w:t>3</w:t>
      </w:r>
      <w:r w:rsidR="00FE0160">
        <w:rPr>
          <w:rFonts w:ascii="Arial" w:hAnsi="Arial" w:cs="Arial"/>
          <w:lang w:val="es-MX"/>
        </w:rPr>
        <w:t>1</w:t>
      </w:r>
    </w:p>
    <w:p w14:paraId="0E795C38" w14:textId="6B0C6708" w:rsidR="00AB7C83" w:rsidRPr="003A0AAD" w:rsidRDefault="00AB7C83" w:rsidP="00A34331">
      <w:pPr>
        <w:spacing w:line="480" w:lineRule="auto"/>
        <w:ind w:left="708"/>
        <w:jc w:val="both"/>
        <w:rPr>
          <w:rFonts w:ascii="Arial" w:hAnsi="Arial" w:cs="Arial"/>
          <w:lang w:val="es-MX"/>
        </w:rPr>
      </w:pPr>
      <w:r w:rsidRPr="003A0AAD">
        <w:rPr>
          <w:rFonts w:ascii="Arial" w:hAnsi="Arial" w:cs="Arial"/>
          <w:lang w:val="es-MX"/>
        </w:rPr>
        <w:t>6.5- OBTENCIÓN DE CONSENTIMIENTO INFORMADO</w:t>
      </w:r>
      <w:r w:rsidR="00C31A23">
        <w:rPr>
          <w:rFonts w:ascii="Arial" w:hAnsi="Arial" w:cs="Arial"/>
          <w:lang w:val="es-MX"/>
        </w:rPr>
        <w:t>……</w:t>
      </w:r>
      <w:r w:rsidR="00EB3A00">
        <w:rPr>
          <w:rFonts w:ascii="Arial" w:hAnsi="Arial" w:cs="Arial"/>
          <w:lang w:val="es-MX"/>
        </w:rPr>
        <w:t>.</w:t>
      </w:r>
      <w:r w:rsidR="00C31A23">
        <w:rPr>
          <w:rFonts w:ascii="Arial" w:hAnsi="Arial" w:cs="Arial"/>
          <w:lang w:val="es-MX"/>
        </w:rPr>
        <w:t>……</w:t>
      </w:r>
      <w:r w:rsidR="00563316">
        <w:rPr>
          <w:rFonts w:ascii="Arial" w:hAnsi="Arial" w:cs="Arial"/>
          <w:lang w:val="es-MX"/>
        </w:rPr>
        <w:t>.</w:t>
      </w:r>
      <w:r w:rsidR="00C31A23">
        <w:rPr>
          <w:rFonts w:ascii="Arial" w:hAnsi="Arial" w:cs="Arial"/>
          <w:lang w:val="es-MX"/>
        </w:rPr>
        <w:t>….</w:t>
      </w:r>
      <w:r w:rsidR="00EB3A00">
        <w:rPr>
          <w:rFonts w:ascii="Arial" w:hAnsi="Arial" w:cs="Arial"/>
          <w:lang w:val="es-MX"/>
        </w:rPr>
        <w:t>3</w:t>
      </w:r>
      <w:r w:rsidR="00FE0160">
        <w:rPr>
          <w:rFonts w:ascii="Arial" w:hAnsi="Arial" w:cs="Arial"/>
          <w:lang w:val="es-MX"/>
        </w:rPr>
        <w:t>4</w:t>
      </w:r>
    </w:p>
    <w:p w14:paraId="642176A7" w14:textId="16CD3E5B" w:rsidR="00FE0160" w:rsidRPr="003A0AAD" w:rsidRDefault="00AB7C83" w:rsidP="00A34331">
      <w:pPr>
        <w:spacing w:line="480" w:lineRule="auto"/>
        <w:ind w:left="708"/>
        <w:jc w:val="both"/>
        <w:rPr>
          <w:rFonts w:ascii="Arial" w:hAnsi="Arial" w:cs="Arial"/>
          <w:lang w:val="es-MX"/>
        </w:rPr>
      </w:pPr>
      <w:r w:rsidRPr="003A0AAD">
        <w:rPr>
          <w:rFonts w:ascii="Arial" w:hAnsi="Arial" w:cs="Arial"/>
          <w:lang w:val="es-MX"/>
        </w:rPr>
        <w:t>6.6- ANÁLISIS ESTADÍSTICO</w:t>
      </w:r>
      <w:r w:rsidR="00C31A23">
        <w:rPr>
          <w:rFonts w:ascii="Arial" w:hAnsi="Arial" w:cs="Arial"/>
          <w:lang w:val="es-MX"/>
        </w:rPr>
        <w:t>…………………………</w:t>
      </w:r>
      <w:r w:rsidR="00EB3A00">
        <w:rPr>
          <w:rFonts w:ascii="Arial" w:hAnsi="Arial" w:cs="Arial"/>
          <w:lang w:val="es-MX"/>
        </w:rPr>
        <w:t>.</w:t>
      </w:r>
      <w:r w:rsidR="00C31A23">
        <w:rPr>
          <w:rFonts w:ascii="Arial" w:hAnsi="Arial" w:cs="Arial"/>
          <w:lang w:val="es-MX"/>
        </w:rPr>
        <w:t>………………….</w:t>
      </w:r>
      <w:r w:rsidR="00EB3A00">
        <w:rPr>
          <w:rFonts w:ascii="Arial" w:hAnsi="Arial" w:cs="Arial"/>
          <w:lang w:val="es-MX"/>
        </w:rPr>
        <w:t>3</w:t>
      </w:r>
      <w:r w:rsidR="00FE0160">
        <w:rPr>
          <w:rFonts w:ascii="Arial" w:hAnsi="Arial" w:cs="Arial"/>
          <w:lang w:val="es-MX"/>
        </w:rPr>
        <w:t>4</w:t>
      </w:r>
    </w:p>
    <w:p w14:paraId="44EEB62E" w14:textId="53567F55" w:rsidR="00AB7C83" w:rsidRPr="003A0AAD" w:rsidRDefault="00AB7C83" w:rsidP="00A34331">
      <w:pPr>
        <w:spacing w:line="480" w:lineRule="auto"/>
        <w:ind w:left="708"/>
        <w:jc w:val="both"/>
        <w:rPr>
          <w:rFonts w:ascii="Arial" w:hAnsi="Arial" w:cs="Arial"/>
          <w:lang w:val="es-MX"/>
        </w:rPr>
      </w:pPr>
      <w:r w:rsidRPr="003A0AAD">
        <w:rPr>
          <w:rFonts w:ascii="Arial" w:hAnsi="Arial" w:cs="Arial"/>
          <w:lang w:val="es-MX"/>
        </w:rPr>
        <w:t>6.7- MECANISMO DE CONFIDENCIALIDAD</w:t>
      </w:r>
      <w:r w:rsidR="00C31A23">
        <w:rPr>
          <w:rFonts w:ascii="Arial" w:hAnsi="Arial" w:cs="Arial"/>
          <w:lang w:val="es-MX"/>
        </w:rPr>
        <w:t>…</w:t>
      </w:r>
      <w:r w:rsidR="00EB3A00">
        <w:rPr>
          <w:rFonts w:ascii="Arial" w:hAnsi="Arial" w:cs="Arial"/>
          <w:lang w:val="es-MX"/>
        </w:rPr>
        <w:t>..</w:t>
      </w:r>
      <w:r w:rsidR="00C31A23">
        <w:rPr>
          <w:rFonts w:ascii="Arial" w:hAnsi="Arial" w:cs="Arial"/>
          <w:lang w:val="es-MX"/>
        </w:rPr>
        <w:t>………………………..</w:t>
      </w:r>
      <w:r w:rsidR="00EB3A00">
        <w:rPr>
          <w:rFonts w:ascii="Arial" w:hAnsi="Arial" w:cs="Arial"/>
          <w:lang w:val="es-MX"/>
        </w:rPr>
        <w:t>3</w:t>
      </w:r>
      <w:r w:rsidR="00FE0160">
        <w:rPr>
          <w:rFonts w:ascii="Arial" w:hAnsi="Arial" w:cs="Arial"/>
          <w:lang w:val="es-MX"/>
        </w:rPr>
        <w:t>5</w:t>
      </w:r>
    </w:p>
    <w:p w14:paraId="6EF09507" w14:textId="77777777" w:rsidR="003A0AAD" w:rsidRPr="003A0AAD" w:rsidRDefault="003A0AAD" w:rsidP="00A34331">
      <w:pPr>
        <w:spacing w:line="480" w:lineRule="auto"/>
        <w:ind w:left="708"/>
        <w:jc w:val="both"/>
        <w:rPr>
          <w:rFonts w:ascii="Arial" w:hAnsi="Arial" w:cs="Arial"/>
          <w:lang w:val="es-MX"/>
        </w:rPr>
      </w:pPr>
    </w:p>
    <w:p w14:paraId="72E5C2AE" w14:textId="4F07EF9D" w:rsidR="00AB7C83" w:rsidRPr="003A0AAD" w:rsidRDefault="00AB7C83" w:rsidP="00A34331">
      <w:pPr>
        <w:pStyle w:val="ListParagraph"/>
        <w:numPr>
          <w:ilvl w:val="0"/>
          <w:numId w:val="19"/>
        </w:numPr>
        <w:spacing w:line="480" w:lineRule="auto"/>
        <w:jc w:val="both"/>
        <w:rPr>
          <w:rFonts w:ascii="Arial" w:hAnsi="Arial" w:cs="Arial"/>
        </w:rPr>
      </w:pPr>
      <w:r w:rsidRPr="003A0AAD">
        <w:rPr>
          <w:rFonts w:ascii="Arial" w:hAnsi="Arial" w:cs="Arial"/>
        </w:rPr>
        <w:t>RESULTADOS</w:t>
      </w:r>
      <w:r w:rsidR="00C31A23">
        <w:rPr>
          <w:rFonts w:ascii="Arial" w:hAnsi="Arial" w:cs="Arial"/>
        </w:rPr>
        <w:t>…………………………………</w:t>
      </w:r>
      <w:r w:rsidR="00EB3A00">
        <w:rPr>
          <w:rFonts w:ascii="Arial" w:hAnsi="Arial" w:cs="Arial"/>
        </w:rPr>
        <w:t>.</w:t>
      </w:r>
      <w:r w:rsidR="00C31A23">
        <w:rPr>
          <w:rFonts w:ascii="Arial" w:hAnsi="Arial" w:cs="Arial"/>
        </w:rPr>
        <w:t>……………………………</w:t>
      </w:r>
      <w:r w:rsidR="00EB3A00">
        <w:rPr>
          <w:rFonts w:ascii="Arial" w:hAnsi="Arial" w:cs="Arial"/>
        </w:rPr>
        <w:t>3</w:t>
      </w:r>
      <w:r w:rsidR="00FE0160">
        <w:rPr>
          <w:rFonts w:ascii="Arial" w:hAnsi="Arial" w:cs="Arial"/>
        </w:rPr>
        <w:t>7</w:t>
      </w:r>
    </w:p>
    <w:p w14:paraId="6774EB4E" w14:textId="77777777" w:rsidR="003A0AAD" w:rsidRPr="003A0AAD" w:rsidRDefault="003A0AAD" w:rsidP="00A34331">
      <w:pPr>
        <w:pStyle w:val="ListParagraph"/>
        <w:spacing w:line="480" w:lineRule="auto"/>
        <w:jc w:val="both"/>
        <w:rPr>
          <w:rFonts w:ascii="Arial" w:hAnsi="Arial" w:cs="Arial"/>
        </w:rPr>
      </w:pPr>
    </w:p>
    <w:p w14:paraId="5C48F399" w14:textId="18611DE5" w:rsidR="00AB7C83" w:rsidRPr="003A0AAD" w:rsidRDefault="00AB7C83" w:rsidP="00A34331">
      <w:pPr>
        <w:pStyle w:val="ListParagraph"/>
        <w:numPr>
          <w:ilvl w:val="0"/>
          <w:numId w:val="19"/>
        </w:numPr>
        <w:spacing w:line="480" w:lineRule="auto"/>
        <w:jc w:val="both"/>
        <w:rPr>
          <w:rFonts w:ascii="Arial" w:hAnsi="Arial" w:cs="Arial"/>
        </w:rPr>
      </w:pPr>
      <w:r w:rsidRPr="003A0AAD">
        <w:rPr>
          <w:rFonts w:ascii="Arial" w:hAnsi="Arial" w:cs="Arial"/>
        </w:rPr>
        <w:t>DISCUSIÓN</w:t>
      </w:r>
      <w:r w:rsidR="00C31A23">
        <w:rPr>
          <w:rFonts w:ascii="Arial" w:hAnsi="Arial" w:cs="Arial"/>
        </w:rPr>
        <w:t>…………………………………………………………………..</w:t>
      </w:r>
      <w:r w:rsidR="00EB3A00">
        <w:rPr>
          <w:rFonts w:ascii="Arial" w:hAnsi="Arial" w:cs="Arial"/>
        </w:rPr>
        <w:t>4</w:t>
      </w:r>
      <w:r w:rsidR="00FE0160">
        <w:rPr>
          <w:rFonts w:ascii="Arial" w:hAnsi="Arial" w:cs="Arial"/>
        </w:rPr>
        <w:t>7</w:t>
      </w:r>
    </w:p>
    <w:p w14:paraId="7B9C744C" w14:textId="77777777" w:rsidR="003A0AAD" w:rsidRPr="003A0AAD" w:rsidRDefault="003A0AAD" w:rsidP="00A34331">
      <w:pPr>
        <w:spacing w:line="480" w:lineRule="auto"/>
        <w:jc w:val="both"/>
        <w:rPr>
          <w:rFonts w:ascii="Arial" w:hAnsi="Arial" w:cs="Arial"/>
        </w:rPr>
      </w:pPr>
    </w:p>
    <w:p w14:paraId="3AAB2E5C" w14:textId="2ECE0EB4" w:rsidR="00AB7C83" w:rsidRPr="003A0AAD" w:rsidRDefault="00AB7C83" w:rsidP="00A34331">
      <w:pPr>
        <w:pStyle w:val="ListParagraph"/>
        <w:numPr>
          <w:ilvl w:val="0"/>
          <w:numId w:val="19"/>
        </w:numPr>
        <w:spacing w:line="480" w:lineRule="auto"/>
        <w:jc w:val="both"/>
        <w:rPr>
          <w:rFonts w:ascii="Arial" w:hAnsi="Arial" w:cs="Arial"/>
        </w:rPr>
      </w:pPr>
      <w:r w:rsidRPr="003A0AAD">
        <w:rPr>
          <w:rFonts w:ascii="Arial" w:hAnsi="Arial" w:cs="Arial"/>
        </w:rPr>
        <w:t>CONCLUSIONES</w:t>
      </w:r>
      <w:r w:rsidR="00C31A23">
        <w:rPr>
          <w:rFonts w:ascii="Arial" w:hAnsi="Arial" w:cs="Arial"/>
        </w:rPr>
        <w:t>…………</w:t>
      </w:r>
      <w:r w:rsidR="00EB3A00">
        <w:rPr>
          <w:rFonts w:ascii="Arial" w:hAnsi="Arial" w:cs="Arial"/>
        </w:rPr>
        <w:t>…</w:t>
      </w:r>
      <w:r w:rsidR="00C31A23">
        <w:rPr>
          <w:rFonts w:ascii="Arial" w:hAnsi="Arial" w:cs="Arial"/>
        </w:rPr>
        <w:t>………………………………</w:t>
      </w:r>
      <w:r w:rsidR="00FE0160">
        <w:rPr>
          <w:rFonts w:ascii="Arial" w:hAnsi="Arial" w:cs="Arial"/>
        </w:rPr>
        <w:t>...</w:t>
      </w:r>
      <w:r w:rsidR="00C31A23">
        <w:rPr>
          <w:rFonts w:ascii="Arial" w:hAnsi="Arial" w:cs="Arial"/>
        </w:rPr>
        <w:t>…………….</w:t>
      </w:r>
      <w:r w:rsidR="00FE0160">
        <w:rPr>
          <w:rFonts w:ascii="Arial" w:hAnsi="Arial" w:cs="Arial"/>
        </w:rPr>
        <w:t>50</w:t>
      </w:r>
    </w:p>
    <w:p w14:paraId="7F55A540" w14:textId="187E7772" w:rsidR="00AB7C83" w:rsidRPr="003A0AAD" w:rsidRDefault="00AB7C83" w:rsidP="00A34331">
      <w:pPr>
        <w:spacing w:line="480" w:lineRule="auto"/>
        <w:ind w:left="720"/>
        <w:jc w:val="both"/>
        <w:rPr>
          <w:rFonts w:ascii="Arial" w:hAnsi="Arial" w:cs="Arial"/>
        </w:rPr>
      </w:pPr>
      <w:r w:rsidRPr="003A0AAD">
        <w:rPr>
          <w:rFonts w:ascii="Arial" w:hAnsi="Arial" w:cs="Arial"/>
        </w:rPr>
        <w:t>9.1- LIMITACIONES</w:t>
      </w:r>
      <w:proofErr w:type="gramStart"/>
      <w:r w:rsidR="00C31A23">
        <w:rPr>
          <w:rFonts w:ascii="Arial" w:hAnsi="Arial" w:cs="Arial"/>
        </w:rPr>
        <w:t>……</w:t>
      </w:r>
      <w:r w:rsidR="00EB3A00">
        <w:rPr>
          <w:rFonts w:ascii="Arial" w:hAnsi="Arial" w:cs="Arial"/>
        </w:rPr>
        <w:t>..</w:t>
      </w:r>
      <w:r w:rsidR="00C31A23">
        <w:rPr>
          <w:rFonts w:ascii="Arial" w:hAnsi="Arial" w:cs="Arial"/>
        </w:rPr>
        <w:t>…………………………………………………</w:t>
      </w:r>
      <w:proofErr w:type="gramEnd"/>
      <w:r w:rsidR="00C31A23">
        <w:rPr>
          <w:rFonts w:ascii="Arial" w:hAnsi="Arial" w:cs="Arial"/>
        </w:rPr>
        <w:t>..</w:t>
      </w:r>
      <w:r w:rsidR="00A66A66">
        <w:rPr>
          <w:rFonts w:ascii="Arial" w:hAnsi="Arial" w:cs="Arial"/>
        </w:rPr>
        <w:t>5</w:t>
      </w:r>
      <w:r w:rsidR="00FE0160">
        <w:rPr>
          <w:rFonts w:ascii="Arial" w:hAnsi="Arial" w:cs="Arial"/>
        </w:rPr>
        <w:t>1</w:t>
      </w:r>
    </w:p>
    <w:p w14:paraId="0D83CB4B" w14:textId="77777777" w:rsidR="003A0AAD" w:rsidRPr="003A0AAD" w:rsidRDefault="003A0AAD" w:rsidP="00A34331">
      <w:pPr>
        <w:spacing w:line="480" w:lineRule="auto"/>
        <w:ind w:left="720"/>
        <w:jc w:val="both"/>
        <w:rPr>
          <w:rFonts w:ascii="Arial" w:hAnsi="Arial" w:cs="Arial"/>
        </w:rPr>
      </w:pPr>
    </w:p>
    <w:p w14:paraId="5CBAAD10" w14:textId="71000E43" w:rsidR="003A0AAD" w:rsidRPr="003A0AAD" w:rsidRDefault="00AB7C83" w:rsidP="00A34331">
      <w:pPr>
        <w:pStyle w:val="ListParagraph"/>
        <w:numPr>
          <w:ilvl w:val="0"/>
          <w:numId w:val="19"/>
        </w:numPr>
        <w:spacing w:line="480" w:lineRule="auto"/>
        <w:jc w:val="both"/>
        <w:rPr>
          <w:rFonts w:ascii="Arial" w:hAnsi="Arial" w:cs="Arial"/>
        </w:rPr>
      </w:pPr>
      <w:r w:rsidRPr="003A0AAD">
        <w:rPr>
          <w:rFonts w:ascii="Arial" w:hAnsi="Arial" w:cs="Arial"/>
        </w:rPr>
        <w:t>BIBLIOGRAFÍA</w:t>
      </w:r>
      <w:r w:rsidR="00C31A23">
        <w:rPr>
          <w:rFonts w:ascii="Arial" w:hAnsi="Arial" w:cs="Arial"/>
        </w:rPr>
        <w:t>………………</w:t>
      </w:r>
      <w:r w:rsidR="00EB3A00">
        <w:rPr>
          <w:rFonts w:ascii="Arial" w:hAnsi="Arial" w:cs="Arial"/>
        </w:rPr>
        <w:t>…</w:t>
      </w:r>
      <w:r w:rsidR="00C31A23">
        <w:rPr>
          <w:rFonts w:ascii="Arial" w:hAnsi="Arial" w:cs="Arial"/>
        </w:rPr>
        <w:t>………………………</w:t>
      </w:r>
      <w:r w:rsidR="007A6FA2">
        <w:rPr>
          <w:rFonts w:ascii="Arial" w:hAnsi="Arial" w:cs="Arial"/>
        </w:rPr>
        <w:t>...</w:t>
      </w:r>
      <w:r w:rsidR="00C31A23">
        <w:rPr>
          <w:rFonts w:ascii="Arial" w:hAnsi="Arial" w:cs="Arial"/>
        </w:rPr>
        <w:t>…………………..</w:t>
      </w:r>
      <w:r w:rsidR="00EB3A00">
        <w:rPr>
          <w:rFonts w:ascii="Arial" w:hAnsi="Arial" w:cs="Arial"/>
        </w:rPr>
        <w:t>5</w:t>
      </w:r>
      <w:r w:rsidR="00FE0160">
        <w:rPr>
          <w:rFonts w:ascii="Arial" w:hAnsi="Arial" w:cs="Arial"/>
        </w:rPr>
        <w:t>3</w:t>
      </w:r>
    </w:p>
    <w:p w14:paraId="205FFB4F" w14:textId="77777777" w:rsidR="003A0AAD" w:rsidRPr="003A0AAD" w:rsidRDefault="003A0AAD" w:rsidP="00A34331">
      <w:pPr>
        <w:spacing w:line="480" w:lineRule="auto"/>
        <w:ind w:left="360"/>
        <w:jc w:val="both"/>
        <w:rPr>
          <w:rFonts w:ascii="Arial" w:hAnsi="Arial" w:cs="Arial"/>
        </w:rPr>
      </w:pPr>
    </w:p>
    <w:p w14:paraId="09F51D8C" w14:textId="0EABBC4E" w:rsidR="0094628C" w:rsidRDefault="00AB7C83" w:rsidP="00A34331">
      <w:pPr>
        <w:pStyle w:val="ListParagraph"/>
        <w:numPr>
          <w:ilvl w:val="0"/>
          <w:numId w:val="19"/>
        </w:numPr>
        <w:spacing w:line="480" w:lineRule="auto"/>
        <w:jc w:val="both"/>
        <w:rPr>
          <w:rFonts w:ascii="Arial" w:hAnsi="Arial" w:cs="Arial"/>
        </w:rPr>
      </w:pPr>
      <w:r w:rsidRPr="003A0AAD">
        <w:rPr>
          <w:rFonts w:ascii="Arial" w:hAnsi="Arial" w:cs="Arial"/>
        </w:rPr>
        <w:t>RESUMEN AUTOBIOGRÁFICO</w:t>
      </w:r>
      <w:r w:rsidR="00C31A23">
        <w:rPr>
          <w:rFonts w:ascii="Arial" w:hAnsi="Arial" w:cs="Arial"/>
        </w:rPr>
        <w:t>……</w:t>
      </w:r>
      <w:r w:rsidR="00EB3A00">
        <w:rPr>
          <w:rFonts w:ascii="Arial" w:hAnsi="Arial" w:cs="Arial"/>
        </w:rPr>
        <w:t>...</w:t>
      </w:r>
      <w:r w:rsidR="00C31A23">
        <w:rPr>
          <w:rFonts w:ascii="Arial" w:hAnsi="Arial" w:cs="Arial"/>
        </w:rPr>
        <w:t>…………</w:t>
      </w:r>
      <w:r w:rsidR="007A6FA2">
        <w:rPr>
          <w:rFonts w:ascii="Arial" w:hAnsi="Arial" w:cs="Arial"/>
        </w:rPr>
        <w:t>…</w:t>
      </w:r>
      <w:r w:rsidR="00C31A23">
        <w:rPr>
          <w:rFonts w:ascii="Arial" w:hAnsi="Arial" w:cs="Arial"/>
        </w:rPr>
        <w:t>………………………</w:t>
      </w:r>
      <w:r w:rsidR="00EB3A00">
        <w:rPr>
          <w:rFonts w:ascii="Arial" w:hAnsi="Arial" w:cs="Arial"/>
        </w:rPr>
        <w:t>5</w:t>
      </w:r>
      <w:r w:rsidR="00FE0160">
        <w:rPr>
          <w:rFonts w:ascii="Arial" w:hAnsi="Arial" w:cs="Arial"/>
        </w:rPr>
        <w:t>8</w:t>
      </w:r>
    </w:p>
    <w:p w14:paraId="61FFE607" w14:textId="2DE3D0A8" w:rsidR="00E6122D" w:rsidRDefault="00E6122D" w:rsidP="00E6122D">
      <w:pPr>
        <w:pStyle w:val="ListParagraph"/>
        <w:rPr>
          <w:rFonts w:ascii="Arial" w:hAnsi="Arial" w:cs="Arial"/>
        </w:rPr>
      </w:pPr>
    </w:p>
    <w:p w14:paraId="714AEA00" w14:textId="7D7546FF" w:rsidR="00E6122D" w:rsidRDefault="00E6122D" w:rsidP="00E6122D">
      <w:pPr>
        <w:pStyle w:val="ListParagraph"/>
        <w:spacing w:line="480" w:lineRule="auto"/>
        <w:rPr>
          <w:rFonts w:ascii="Arial" w:hAnsi="Arial" w:cs="Arial"/>
        </w:rPr>
      </w:pPr>
    </w:p>
    <w:p w14:paraId="1731A9CA" w14:textId="77777777" w:rsidR="00563316" w:rsidRPr="00E6122D" w:rsidRDefault="00563316" w:rsidP="00E6122D">
      <w:pPr>
        <w:pStyle w:val="ListParagraph"/>
        <w:spacing w:line="480" w:lineRule="auto"/>
        <w:rPr>
          <w:rFonts w:ascii="Arial" w:hAnsi="Arial" w:cs="Arial"/>
        </w:rPr>
      </w:pPr>
    </w:p>
    <w:p w14:paraId="61572C4B" w14:textId="100A27E2" w:rsidR="0094628C" w:rsidRDefault="0094628C" w:rsidP="0094628C">
      <w:pPr>
        <w:spacing w:line="480" w:lineRule="auto"/>
        <w:jc w:val="center"/>
        <w:rPr>
          <w:rFonts w:ascii="Arial" w:hAnsi="Arial" w:cs="Arial"/>
          <w:b/>
          <w:bCs/>
          <w:sz w:val="32"/>
          <w:szCs w:val="32"/>
        </w:rPr>
      </w:pPr>
      <w:r w:rsidRPr="0094628C">
        <w:rPr>
          <w:rFonts w:ascii="Arial" w:hAnsi="Arial" w:cs="Arial"/>
          <w:b/>
          <w:bCs/>
          <w:sz w:val="32"/>
          <w:szCs w:val="32"/>
        </w:rPr>
        <w:lastRenderedPageBreak/>
        <w:t>INDICE DE TABLAS</w:t>
      </w:r>
    </w:p>
    <w:p w14:paraId="70A8CBC9" w14:textId="77777777" w:rsidR="0094628C" w:rsidRPr="0094628C" w:rsidRDefault="0094628C" w:rsidP="0094628C">
      <w:pPr>
        <w:spacing w:line="480" w:lineRule="auto"/>
        <w:jc w:val="center"/>
        <w:rPr>
          <w:rFonts w:ascii="Arial" w:hAnsi="Arial" w:cs="Arial"/>
          <w:b/>
          <w:bCs/>
          <w:sz w:val="32"/>
          <w:szCs w:val="32"/>
        </w:rPr>
      </w:pPr>
    </w:p>
    <w:p w14:paraId="050880C0" w14:textId="403E432C" w:rsidR="0094628C" w:rsidRDefault="0094628C" w:rsidP="0094628C">
      <w:pPr>
        <w:spacing w:line="480" w:lineRule="auto"/>
        <w:rPr>
          <w:rFonts w:ascii="Arial" w:hAnsi="Arial" w:cs="Arial"/>
        </w:rPr>
      </w:pPr>
      <w:r w:rsidRPr="0094628C">
        <w:rPr>
          <w:rFonts w:ascii="Arial" w:hAnsi="Arial" w:cs="Arial"/>
        </w:rPr>
        <w:t>TABLA</w:t>
      </w:r>
      <w:r w:rsidR="00B62FDB">
        <w:rPr>
          <w:rFonts w:ascii="Arial" w:hAnsi="Arial" w:cs="Arial"/>
        </w:rPr>
        <w:t xml:space="preserve">                                                                                                          PÁGINA</w:t>
      </w:r>
    </w:p>
    <w:p w14:paraId="65CBD8F4" w14:textId="77777777" w:rsidR="0094628C" w:rsidRPr="0094628C" w:rsidRDefault="0094628C" w:rsidP="0094628C">
      <w:pPr>
        <w:spacing w:line="480" w:lineRule="auto"/>
        <w:rPr>
          <w:rFonts w:ascii="Arial" w:hAnsi="Arial" w:cs="Arial"/>
        </w:rPr>
      </w:pPr>
    </w:p>
    <w:p w14:paraId="516CE297" w14:textId="24C6EB74" w:rsidR="0094628C" w:rsidRDefault="0094628C" w:rsidP="0094628C">
      <w:pPr>
        <w:pStyle w:val="ListParagraph"/>
        <w:numPr>
          <w:ilvl w:val="0"/>
          <w:numId w:val="21"/>
        </w:numPr>
        <w:spacing w:line="480" w:lineRule="auto"/>
        <w:rPr>
          <w:rFonts w:ascii="Arial" w:hAnsi="Arial" w:cs="Arial"/>
        </w:rPr>
      </w:pPr>
      <w:r w:rsidRPr="0094628C">
        <w:rPr>
          <w:rFonts w:ascii="Arial" w:hAnsi="Arial" w:cs="Arial"/>
        </w:rPr>
        <w:t>LISTADO DE VARIABLES</w:t>
      </w:r>
      <w:r w:rsidR="00B62FDB">
        <w:rPr>
          <w:rFonts w:ascii="Arial" w:hAnsi="Arial" w:cs="Arial"/>
        </w:rPr>
        <w:t>………………………………………………</w:t>
      </w:r>
      <w:r w:rsidR="00435AA9">
        <w:rPr>
          <w:rFonts w:ascii="Arial" w:hAnsi="Arial" w:cs="Arial"/>
        </w:rPr>
        <w:t>.</w:t>
      </w:r>
      <w:r w:rsidR="00B62FDB">
        <w:rPr>
          <w:rFonts w:ascii="Arial" w:hAnsi="Arial" w:cs="Arial"/>
        </w:rPr>
        <w:t>….</w:t>
      </w:r>
      <w:r w:rsidR="00A66A66">
        <w:rPr>
          <w:rFonts w:ascii="Arial" w:hAnsi="Arial" w:cs="Arial"/>
        </w:rPr>
        <w:t>3</w:t>
      </w:r>
      <w:r w:rsidR="00FE0160">
        <w:rPr>
          <w:rFonts w:ascii="Arial" w:hAnsi="Arial" w:cs="Arial"/>
        </w:rPr>
        <w:t>2</w:t>
      </w:r>
    </w:p>
    <w:p w14:paraId="6A470152" w14:textId="77777777" w:rsidR="0094628C" w:rsidRPr="0094628C" w:rsidRDefault="0094628C" w:rsidP="0094628C">
      <w:pPr>
        <w:pStyle w:val="ListParagraph"/>
        <w:spacing w:line="480" w:lineRule="auto"/>
        <w:rPr>
          <w:rFonts w:ascii="Arial" w:hAnsi="Arial" w:cs="Arial"/>
        </w:rPr>
      </w:pPr>
    </w:p>
    <w:p w14:paraId="200494EB" w14:textId="7CF4A208" w:rsidR="0094628C" w:rsidRPr="00B62FDB" w:rsidRDefault="0094628C" w:rsidP="00B62FDB">
      <w:pPr>
        <w:pStyle w:val="ListParagraph"/>
        <w:numPr>
          <w:ilvl w:val="0"/>
          <w:numId w:val="21"/>
        </w:numPr>
        <w:spacing w:line="480" w:lineRule="auto"/>
        <w:rPr>
          <w:rFonts w:ascii="Arial" w:hAnsi="Arial" w:cs="Arial"/>
        </w:rPr>
      </w:pPr>
      <w:r w:rsidRPr="0094628C">
        <w:rPr>
          <w:rFonts w:ascii="Arial" w:hAnsi="Arial" w:cs="Arial"/>
          <w:lang w:val="es-MX"/>
        </w:rPr>
        <w:t xml:space="preserve">ESTIMACIÓN DE RIESGO Y ASOCIACIÓN DE ESTENOSIS DE </w:t>
      </w:r>
      <w:r w:rsidR="00B62FDB">
        <w:rPr>
          <w:rFonts w:ascii="Arial" w:hAnsi="Arial" w:cs="Arial"/>
          <w:lang w:val="es-MX"/>
        </w:rPr>
        <w:t xml:space="preserve">       </w:t>
      </w:r>
      <w:r w:rsidRPr="00B62FDB">
        <w:rPr>
          <w:rFonts w:ascii="Arial" w:hAnsi="Arial" w:cs="Arial"/>
          <w:lang w:val="es-MX"/>
        </w:rPr>
        <w:t>VENA DE DRENAJE</w:t>
      </w:r>
      <w:r w:rsidR="00B62FDB">
        <w:rPr>
          <w:rFonts w:ascii="Arial" w:hAnsi="Arial" w:cs="Arial"/>
          <w:lang w:val="es-MX"/>
        </w:rPr>
        <w:t>…………………………………………………………</w:t>
      </w:r>
      <w:r w:rsidR="00A66A66">
        <w:rPr>
          <w:rFonts w:ascii="Arial" w:hAnsi="Arial" w:cs="Arial"/>
          <w:lang w:val="es-MX"/>
        </w:rPr>
        <w:t>4</w:t>
      </w:r>
      <w:r w:rsidR="00FE0160">
        <w:rPr>
          <w:rFonts w:ascii="Arial" w:hAnsi="Arial" w:cs="Arial"/>
          <w:lang w:val="es-MX"/>
        </w:rPr>
        <w:t>3</w:t>
      </w:r>
    </w:p>
    <w:p w14:paraId="4E7EE96C" w14:textId="77777777" w:rsidR="0094628C" w:rsidRPr="00FE0160" w:rsidRDefault="0094628C" w:rsidP="0094628C">
      <w:pPr>
        <w:spacing w:line="480" w:lineRule="auto"/>
        <w:rPr>
          <w:rFonts w:ascii="Arial" w:hAnsi="Arial" w:cs="Arial"/>
          <w:lang w:val="es-ES_tradnl"/>
        </w:rPr>
      </w:pPr>
    </w:p>
    <w:p w14:paraId="5F2E644C" w14:textId="213C3420" w:rsidR="0094628C" w:rsidRPr="0094628C" w:rsidRDefault="0094628C" w:rsidP="0094628C">
      <w:pPr>
        <w:pStyle w:val="ListParagraph"/>
        <w:numPr>
          <w:ilvl w:val="0"/>
          <w:numId w:val="21"/>
        </w:numPr>
        <w:spacing w:line="480" w:lineRule="auto"/>
        <w:rPr>
          <w:rFonts w:ascii="Arial" w:hAnsi="Arial" w:cs="Arial"/>
        </w:rPr>
      </w:pPr>
      <w:r w:rsidRPr="0094628C">
        <w:rPr>
          <w:rFonts w:ascii="Arial" w:hAnsi="Arial" w:cs="Arial"/>
          <w:lang w:val="es-MX"/>
        </w:rPr>
        <w:t>ESTIMACIÓN DE RIESGO Y ASOCIACIÓN DE RUPTURA DE MALFORMACIÓN ARTERIOVENOSA</w:t>
      </w:r>
      <w:r w:rsidR="00B62FDB">
        <w:rPr>
          <w:rFonts w:ascii="Arial" w:hAnsi="Arial" w:cs="Arial"/>
          <w:lang w:val="es-MX"/>
        </w:rPr>
        <w:t>…………………………………….</w:t>
      </w:r>
      <w:r w:rsidR="00A66A66">
        <w:rPr>
          <w:rFonts w:ascii="Arial" w:hAnsi="Arial" w:cs="Arial"/>
          <w:lang w:val="es-MX"/>
        </w:rPr>
        <w:t>4</w:t>
      </w:r>
      <w:r w:rsidR="00FE0160">
        <w:rPr>
          <w:rFonts w:ascii="Arial" w:hAnsi="Arial" w:cs="Arial"/>
          <w:lang w:val="es-MX"/>
        </w:rPr>
        <w:t>4</w:t>
      </w:r>
    </w:p>
    <w:p w14:paraId="03786E96" w14:textId="77777777" w:rsidR="0094628C" w:rsidRPr="00D64196" w:rsidRDefault="0094628C" w:rsidP="0094628C">
      <w:pPr>
        <w:spacing w:line="480" w:lineRule="auto"/>
        <w:rPr>
          <w:rFonts w:ascii="Arial" w:hAnsi="Arial" w:cs="Arial"/>
          <w:lang w:val="es-ES"/>
        </w:rPr>
      </w:pPr>
    </w:p>
    <w:p w14:paraId="0ACA19CC" w14:textId="64E814D3" w:rsidR="0094628C" w:rsidRPr="0094628C" w:rsidRDefault="0094628C" w:rsidP="0094628C">
      <w:pPr>
        <w:pStyle w:val="ListParagraph"/>
        <w:numPr>
          <w:ilvl w:val="0"/>
          <w:numId w:val="21"/>
        </w:numPr>
        <w:spacing w:line="480" w:lineRule="auto"/>
        <w:rPr>
          <w:rFonts w:ascii="Arial" w:hAnsi="Arial" w:cs="Arial"/>
        </w:rPr>
      </w:pPr>
      <w:r>
        <w:rPr>
          <w:rFonts w:ascii="Arial" w:hAnsi="Arial" w:cs="Arial"/>
          <w:lang w:val="es-MX"/>
        </w:rPr>
        <w:t>ASOCIACIÓN DE TRATAMIENTO CON PRONÓSTICO</w:t>
      </w:r>
      <w:r w:rsidR="00B62FDB">
        <w:rPr>
          <w:rFonts w:ascii="Arial" w:hAnsi="Arial" w:cs="Arial"/>
          <w:lang w:val="es-MX"/>
        </w:rPr>
        <w:t>………………..</w:t>
      </w:r>
      <w:r w:rsidR="00A66A66">
        <w:rPr>
          <w:rFonts w:ascii="Arial" w:hAnsi="Arial" w:cs="Arial"/>
          <w:lang w:val="es-MX"/>
        </w:rPr>
        <w:t>4</w:t>
      </w:r>
      <w:r w:rsidR="00FE0160">
        <w:rPr>
          <w:rFonts w:ascii="Arial" w:hAnsi="Arial" w:cs="Arial"/>
          <w:lang w:val="es-MX"/>
        </w:rPr>
        <w:t>4</w:t>
      </w:r>
    </w:p>
    <w:p w14:paraId="7F58B3CD" w14:textId="77777777" w:rsidR="0094628C" w:rsidRPr="00B62FDB" w:rsidRDefault="0094628C" w:rsidP="0094628C">
      <w:pPr>
        <w:spacing w:line="480" w:lineRule="auto"/>
        <w:rPr>
          <w:rFonts w:ascii="Arial" w:hAnsi="Arial" w:cs="Arial"/>
          <w:lang w:val="es-MX"/>
        </w:rPr>
      </w:pPr>
    </w:p>
    <w:p w14:paraId="5337CEF0" w14:textId="3DFCD002" w:rsidR="0094628C" w:rsidRPr="0094628C" w:rsidRDefault="0094628C" w:rsidP="0094628C">
      <w:pPr>
        <w:pStyle w:val="ListParagraph"/>
        <w:numPr>
          <w:ilvl w:val="0"/>
          <w:numId w:val="21"/>
        </w:numPr>
        <w:spacing w:line="480" w:lineRule="auto"/>
        <w:rPr>
          <w:rFonts w:ascii="Arial" w:hAnsi="Arial" w:cs="Arial"/>
        </w:rPr>
      </w:pPr>
      <w:r>
        <w:rPr>
          <w:rFonts w:ascii="Arial" w:hAnsi="Arial" w:cs="Arial"/>
          <w:lang w:val="es-MX"/>
        </w:rPr>
        <w:t>ASOCIACIÓN DE VARIABLES CON PRONÓSTICO</w:t>
      </w:r>
      <w:r w:rsidR="00B62FDB">
        <w:rPr>
          <w:rFonts w:ascii="Arial" w:hAnsi="Arial" w:cs="Arial"/>
          <w:lang w:val="es-MX"/>
        </w:rPr>
        <w:t>……</w:t>
      </w:r>
      <w:r w:rsidR="00435AA9">
        <w:rPr>
          <w:rFonts w:ascii="Arial" w:hAnsi="Arial" w:cs="Arial"/>
          <w:lang w:val="es-MX"/>
        </w:rPr>
        <w:t>...</w:t>
      </w:r>
      <w:r w:rsidR="00B62FDB">
        <w:rPr>
          <w:rFonts w:ascii="Arial" w:hAnsi="Arial" w:cs="Arial"/>
          <w:lang w:val="es-MX"/>
        </w:rPr>
        <w:t>……</w:t>
      </w:r>
      <w:r w:rsidR="00563316">
        <w:rPr>
          <w:rFonts w:ascii="Arial" w:hAnsi="Arial" w:cs="Arial"/>
          <w:lang w:val="es-MX"/>
        </w:rPr>
        <w:t>…</w:t>
      </w:r>
      <w:r w:rsidR="00B62FDB">
        <w:rPr>
          <w:rFonts w:ascii="Arial" w:hAnsi="Arial" w:cs="Arial"/>
          <w:lang w:val="es-MX"/>
        </w:rPr>
        <w:t>……..</w:t>
      </w:r>
      <w:r w:rsidR="00A66A66">
        <w:rPr>
          <w:rFonts w:ascii="Arial" w:hAnsi="Arial" w:cs="Arial"/>
          <w:lang w:val="es-MX"/>
        </w:rPr>
        <w:t>4</w:t>
      </w:r>
      <w:r w:rsidR="00FE0160">
        <w:rPr>
          <w:rFonts w:ascii="Arial" w:hAnsi="Arial" w:cs="Arial"/>
          <w:lang w:val="es-MX"/>
        </w:rPr>
        <w:t>5</w:t>
      </w:r>
    </w:p>
    <w:p w14:paraId="0AB5C09A" w14:textId="23112899" w:rsidR="0094628C" w:rsidRDefault="0094628C" w:rsidP="0094628C">
      <w:pPr>
        <w:spacing w:line="480" w:lineRule="auto"/>
        <w:rPr>
          <w:lang w:val="es-ES_tradnl"/>
        </w:rPr>
      </w:pPr>
    </w:p>
    <w:p w14:paraId="644F43E1" w14:textId="4FEC07D2" w:rsidR="0094628C" w:rsidRDefault="0094628C" w:rsidP="0094628C">
      <w:pPr>
        <w:spacing w:line="480" w:lineRule="auto"/>
        <w:rPr>
          <w:lang w:val="es-ES_tradnl"/>
        </w:rPr>
      </w:pPr>
    </w:p>
    <w:p w14:paraId="2CF4F183" w14:textId="4BE1E97C" w:rsidR="0094628C" w:rsidRDefault="0094628C" w:rsidP="0094628C">
      <w:pPr>
        <w:spacing w:line="480" w:lineRule="auto"/>
        <w:rPr>
          <w:lang w:val="es-ES_tradnl"/>
        </w:rPr>
      </w:pPr>
    </w:p>
    <w:p w14:paraId="34C70B0C" w14:textId="6D3160CB" w:rsidR="0094628C" w:rsidRDefault="0094628C" w:rsidP="0094628C">
      <w:pPr>
        <w:spacing w:line="480" w:lineRule="auto"/>
        <w:rPr>
          <w:lang w:val="es-ES_tradnl"/>
        </w:rPr>
      </w:pPr>
    </w:p>
    <w:p w14:paraId="63CB4259" w14:textId="6C27E615" w:rsidR="0094628C" w:rsidRDefault="0094628C" w:rsidP="0094628C">
      <w:pPr>
        <w:spacing w:line="480" w:lineRule="auto"/>
        <w:rPr>
          <w:lang w:val="es-ES_tradnl"/>
        </w:rPr>
      </w:pPr>
    </w:p>
    <w:p w14:paraId="51B29E8D" w14:textId="77777777" w:rsidR="00A34331" w:rsidRDefault="00A34331" w:rsidP="0094628C">
      <w:pPr>
        <w:spacing w:line="480" w:lineRule="auto"/>
        <w:rPr>
          <w:lang w:val="es-ES_tradnl"/>
        </w:rPr>
      </w:pPr>
    </w:p>
    <w:p w14:paraId="7FF3610C" w14:textId="36DF1075" w:rsidR="0094628C" w:rsidRDefault="0094628C" w:rsidP="0094628C">
      <w:pPr>
        <w:spacing w:line="480" w:lineRule="auto"/>
        <w:rPr>
          <w:lang w:val="es-ES_tradnl"/>
        </w:rPr>
      </w:pPr>
    </w:p>
    <w:p w14:paraId="101E7215" w14:textId="7B0B486C" w:rsidR="0094628C" w:rsidRDefault="0094628C" w:rsidP="0094628C">
      <w:pPr>
        <w:spacing w:line="480" w:lineRule="auto"/>
        <w:rPr>
          <w:lang w:val="es-ES_tradnl"/>
        </w:rPr>
      </w:pPr>
    </w:p>
    <w:p w14:paraId="7AE64B4C" w14:textId="497A36E8" w:rsidR="0094628C" w:rsidRDefault="0094628C" w:rsidP="00CA2275">
      <w:pPr>
        <w:spacing w:line="480" w:lineRule="auto"/>
        <w:jc w:val="center"/>
        <w:rPr>
          <w:rFonts w:ascii="Arial" w:hAnsi="Arial" w:cs="Arial"/>
          <w:b/>
          <w:bCs/>
          <w:sz w:val="32"/>
          <w:szCs w:val="32"/>
          <w:lang w:val="es-ES_tradnl"/>
        </w:rPr>
      </w:pPr>
      <w:r w:rsidRPr="00CA2275">
        <w:rPr>
          <w:rFonts w:ascii="Arial" w:hAnsi="Arial" w:cs="Arial"/>
          <w:b/>
          <w:bCs/>
          <w:sz w:val="32"/>
          <w:szCs w:val="32"/>
          <w:lang w:val="es-ES_tradnl"/>
        </w:rPr>
        <w:lastRenderedPageBreak/>
        <w:t>INDICE DE GRÁFICOS</w:t>
      </w:r>
    </w:p>
    <w:p w14:paraId="70994915" w14:textId="77777777" w:rsidR="00CA2275" w:rsidRPr="00CA2275" w:rsidRDefault="00CA2275" w:rsidP="00CA2275">
      <w:pPr>
        <w:spacing w:line="480" w:lineRule="auto"/>
        <w:jc w:val="center"/>
        <w:rPr>
          <w:rFonts w:ascii="Arial" w:hAnsi="Arial" w:cs="Arial"/>
          <w:b/>
          <w:bCs/>
          <w:sz w:val="32"/>
          <w:szCs w:val="32"/>
          <w:lang w:val="es-ES_tradnl"/>
        </w:rPr>
      </w:pPr>
    </w:p>
    <w:p w14:paraId="5886EE8E" w14:textId="3A5098D2" w:rsidR="0094628C" w:rsidRDefault="0094628C" w:rsidP="0094628C">
      <w:pPr>
        <w:spacing w:line="480" w:lineRule="auto"/>
        <w:rPr>
          <w:rFonts w:ascii="Arial" w:hAnsi="Arial" w:cs="Arial"/>
          <w:sz w:val="28"/>
          <w:szCs w:val="28"/>
          <w:lang w:val="es-ES_tradnl"/>
        </w:rPr>
      </w:pPr>
      <w:r w:rsidRPr="00CA2275">
        <w:rPr>
          <w:rFonts w:ascii="Arial" w:hAnsi="Arial" w:cs="Arial"/>
          <w:sz w:val="28"/>
          <w:szCs w:val="28"/>
          <w:lang w:val="es-ES_tradnl"/>
        </w:rPr>
        <w:t>GRÁFICO</w:t>
      </w:r>
      <w:r w:rsidR="00B62FDB">
        <w:rPr>
          <w:rFonts w:ascii="Arial" w:hAnsi="Arial" w:cs="Arial"/>
          <w:sz w:val="28"/>
          <w:szCs w:val="28"/>
          <w:lang w:val="es-ES_tradnl"/>
        </w:rPr>
        <w:t xml:space="preserve">                                                                                   PÁGINA</w:t>
      </w:r>
    </w:p>
    <w:p w14:paraId="7BC81473" w14:textId="77777777" w:rsidR="00CA2275" w:rsidRPr="00CA2275" w:rsidRDefault="00CA2275" w:rsidP="0094628C">
      <w:pPr>
        <w:spacing w:line="480" w:lineRule="auto"/>
        <w:rPr>
          <w:rFonts w:ascii="Arial" w:hAnsi="Arial" w:cs="Arial"/>
          <w:sz w:val="28"/>
          <w:szCs w:val="28"/>
          <w:lang w:val="es-ES_tradnl"/>
        </w:rPr>
      </w:pPr>
    </w:p>
    <w:p w14:paraId="17492ED3" w14:textId="28A05418" w:rsidR="0094628C" w:rsidRDefault="00CA2275" w:rsidP="00CA2275">
      <w:pPr>
        <w:pStyle w:val="ListParagraph"/>
        <w:numPr>
          <w:ilvl w:val="0"/>
          <w:numId w:val="22"/>
        </w:numPr>
        <w:spacing w:line="480" w:lineRule="auto"/>
        <w:rPr>
          <w:rFonts w:ascii="Arial" w:hAnsi="Arial" w:cs="Arial"/>
        </w:rPr>
      </w:pPr>
      <w:r w:rsidRPr="00CA2275">
        <w:rPr>
          <w:rFonts w:ascii="Arial" w:hAnsi="Arial" w:cs="Arial"/>
        </w:rPr>
        <w:t>INCIDENCIA DE EDAD</w:t>
      </w:r>
      <w:r w:rsidR="00B62FDB">
        <w:rPr>
          <w:rFonts w:ascii="Arial" w:hAnsi="Arial" w:cs="Arial"/>
        </w:rPr>
        <w:t>……………………………………</w:t>
      </w:r>
      <w:r w:rsidR="00435AA9">
        <w:rPr>
          <w:rFonts w:ascii="Arial" w:hAnsi="Arial" w:cs="Arial"/>
        </w:rPr>
        <w:t>…</w:t>
      </w:r>
      <w:r w:rsidR="0051623F">
        <w:rPr>
          <w:rFonts w:ascii="Arial" w:hAnsi="Arial" w:cs="Arial"/>
        </w:rPr>
        <w:t>.</w:t>
      </w:r>
      <w:r w:rsidR="00B62FDB">
        <w:rPr>
          <w:rFonts w:ascii="Arial" w:hAnsi="Arial" w:cs="Arial"/>
        </w:rPr>
        <w:t>…………</w:t>
      </w:r>
      <w:r w:rsidR="00A66A66">
        <w:rPr>
          <w:rFonts w:ascii="Arial" w:hAnsi="Arial" w:cs="Arial"/>
        </w:rPr>
        <w:t>……3</w:t>
      </w:r>
      <w:r w:rsidR="00FE0160">
        <w:rPr>
          <w:rFonts w:ascii="Arial" w:hAnsi="Arial" w:cs="Arial"/>
        </w:rPr>
        <w:t>8</w:t>
      </w:r>
    </w:p>
    <w:p w14:paraId="5B3E335F" w14:textId="77777777" w:rsidR="00CA2275" w:rsidRPr="00CA2275" w:rsidRDefault="00CA2275" w:rsidP="00CA2275">
      <w:pPr>
        <w:spacing w:line="480" w:lineRule="auto"/>
        <w:ind w:left="360"/>
        <w:rPr>
          <w:rFonts w:ascii="Arial" w:hAnsi="Arial" w:cs="Arial"/>
        </w:rPr>
      </w:pPr>
    </w:p>
    <w:p w14:paraId="3B05EB80" w14:textId="3E930129" w:rsidR="00CA2275" w:rsidRDefault="00CA2275" w:rsidP="00CA2275">
      <w:pPr>
        <w:pStyle w:val="ListParagraph"/>
        <w:numPr>
          <w:ilvl w:val="0"/>
          <w:numId w:val="22"/>
        </w:numPr>
        <w:spacing w:line="480" w:lineRule="auto"/>
        <w:rPr>
          <w:rFonts w:ascii="Arial" w:hAnsi="Arial" w:cs="Arial"/>
        </w:rPr>
      </w:pPr>
      <w:r w:rsidRPr="00CA2275">
        <w:rPr>
          <w:rFonts w:ascii="Arial" w:hAnsi="Arial" w:cs="Arial"/>
        </w:rPr>
        <w:t>INCIDENCIA DE FACTORES DE RIESGO</w:t>
      </w:r>
      <w:r w:rsidR="00B62FDB">
        <w:rPr>
          <w:rFonts w:ascii="Arial" w:hAnsi="Arial" w:cs="Arial"/>
        </w:rPr>
        <w:t>…………………</w:t>
      </w:r>
      <w:r w:rsidR="00435AA9">
        <w:rPr>
          <w:rFonts w:ascii="Arial" w:hAnsi="Arial" w:cs="Arial"/>
        </w:rPr>
        <w:t>..</w:t>
      </w:r>
      <w:r w:rsidR="00B62FDB">
        <w:rPr>
          <w:rFonts w:ascii="Arial" w:hAnsi="Arial" w:cs="Arial"/>
        </w:rPr>
        <w:t>…</w:t>
      </w:r>
      <w:r w:rsidR="0051623F">
        <w:rPr>
          <w:rFonts w:ascii="Arial" w:hAnsi="Arial" w:cs="Arial"/>
        </w:rPr>
        <w:t>.</w:t>
      </w:r>
      <w:r w:rsidR="00B62FDB">
        <w:rPr>
          <w:rFonts w:ascii="Arial" w:hAnsi="Arial" w:cs="Arial"/>
        </w:rPr>
        <w:t>……</w:t>
      </w:r>
      <w:r w:rsidR="00A66A66">
        <w:rPr>
          <w:rFonts w:ascii="Arial" w:hAnsi="Arial" w:cs="Arial"/>
        </w:rPr>
        <w:t>……3</w:t>
      </w:r>
      <w:r w:rsidR="00FE0160">
        <w:rPr>
          <w:rFonts w:ascii="Arial" w:hAnsi="Arial" w:cs="Arial"/>
        </w:rPr>
        <w:t>9</w:t>
      </w:r>
    </w:p>
    <w:p w14:paraId="198EA15A" w14:textId="77777777" w:rsidR="00CA2275" w:rsidRPr="00FE0160" w:rsidRDefault="00CA2275" w:rsidP="00CA2275">
      <w:pPr>
        <w:spacing w:line="480" w:lineRule="auto"/>
        <w:rPr>
          <w:rFonts w:ascii="Arial" w:hAnsi="Arial" w:cs="Arial"/>
          <w:lang w:val="es-ES_tradnl"/>
        </w:rPr>
      </w:pPr>
    </w:p>
    <w:p w14:paraId="44D21D6E" w14:textId="600EBB91" w:rsidR="00CA2275" w:rsidRDefault="00CA2275" w:rsidP="00CA2275">
      <w:pPr>
        <w:pStyle w:val="ListParagraph"/>
        <w:numPr>
          <w:ilvl w:val="0"/>
          <w:numId w:val="22"/>
        </w:numPr>
        <w:spacing w:line="480" w:lineRule="auto"/>
        <w:rPr>
          <w:rFonts w:ascii="Arial" w:hAnsi="Arial" w:cs="Arial"/>
        </w:rPr>
      </w:pPr>
      <w:r w:rsidRPr="00CA2275">
        <w:rPr>
          <w:rFonts w:ascii="Arial" w:hAnsi="Arial" w:cs="Arial"/>
        </w:rPr>
        <w:t>INCIDENCIA DE ESTENOSIS DE VENA DE DRENAJE</w:t>
      </w:r>
      <w:r w:rsidR="00B62FDB">
        <w:rPr>
          <w:rFonts w:ascii="Arial" w:hAnsi="Arial" w:cs="Arial"/>
        </w:rPr>
        <w:t>……</w:t>
      </w:r>
      <w:r w:rsidR="00435AA9">
        <w:rPr>
          <w:rFonts w:ascii="Arial" w:hAnsi="Arial" w:cs="Arial"/>
        </w:rPr>
        <w:t>...</w:t>
      </w:r>
      <w:r w:rsidR="00B62FDB">
        <w:rPr>
          <w:rFonts w:ascii="Arial" w:hAnsi="Arial" w:cs="Arial"/>
        </w:rPr>
        <w:t>…</w:t>
      </w:r>
      <w:r w:rsidR="0051623F">
        <w:rPr>
          <w:rFonts w:ascii="Arial" w:hAnsi="Arial" w:cs="Arial"/>
        </w:rPr>
        <w:t>.</w:t>
      </w:r>
      <w:r w:rsidR="00B62FDB">
        <w:rPr>
          <w:rFonts w:ascii="Arial" w:hAnsi="Arial" w:cs="Arial"/>
        </w:rPr>
        <w:t>………</w:t>
      </w:r>
      <w:r w:rsidR="00FE0160">
        <w:rPr>
          <w:rFonts w:ascii="Arial" w:hAnsi="Arial" w:cs="Arial"/>
        </w:rPr>
        <w:t>40</w:t>
      </w:r>
    </w:p>
    <w:p w14:paraId="0BFB91D2" w14:textId="77777777" w:rsidR="00CA2275" w:rsidRPr="00FE0160" w:rsidRDefault="00CA2275" w:rsidP="00CA2275">
      <w:pPr>
        <w:spacing w:line="480" w:lineRule="auto"/>
        <w:rPr>
          <w:rFonts w:ascii="Arial" w:hAnsi="Arial" w:cs="Arial"/>
          <w:lang w:val="es-ES_tradnl"/>
        </w:rPr>
      </w:pPr>
    </w:p>
    <w:p w14:paraId="6D0EA86D" w14:textId="5B83883F" w:rsidR="00CA2275" w:rsidRDefault="00CA2275" w:rsidP="00CA2275">
      <w:pPr>
        <w:pStyle w:val="ListParagraph"/>
        <w:numPr>
          <w:ilvl w:val="0"/>
          <w:numId w:val="22"/>
        </w:numPr>
        <w:spacing w:line="480" w:lineRule="auto"/>
        <w:rPr>
          <w:rFonts w:ascii="Arial" w:hAnsi="Arial" w:cs="Arial"/>
        </w:rPr>
      </w:pPr>
      <w:r w:rsidRPr="00CA2275">
        <w:rPr>
          <w:rFonts w:ascii="Arial" w:hAnsi="Arial" w:cs="Arial"/>
        </w:rPr>
        <w:t>FACTORES DE RIESGO ASOCIADOS A ESTENOSIS DE VENA DE DRENAJE</w:t>
      </w:r>
      <w:r w:rsidR="00B62FDB">
        <w:rPr>
          <w:rFonts w:ascii="Arial" w:hAnsi="Arial" w:cs="Arial"/>
        </w:rPr>
        <w:t>……………………………………………</w:t>
      </w:r>
      <w:r w:rsidR="00435AA9">
        <w:rPr>
          <w:rFonts w:ascii="Arial" w:hAnsi="Arial" w:cs="Arial"/>
        </w:rPr>
        <w:t>…</w:t>
      </w:r>
      <w:r w:rsidR="00B62FDB">
        <w:rPr>
          <w:rFonts w:ascii="Arial" w:hAnsi="Arial" w:cs="Arial"/>
        </w:rPr>
        <w:t>…</w:t>
      </w:r>
      <w:r w:rsidR="0051623F">
        <w:rPr>
          <w:rFonts w:ascii="Arial" w:hAnsi="Arial" w:cs="Arial"/>
        </w:rPr>
        <w:t>.</w:t>
      </w:r>
      <w:r w:rsidR="00B62FDB">
        <w:rPr>
          <w:rFonts w:ascii="Arial" w:hAnsi="Arial" w:cs="Arial"/>
        </w:rPr>
        <w:t>…………………</w:t>
      </w:r>
      <w:r w:rsidR="00A66A66">
        <w:rPr>
          <w:rFonts w:ascii="Arial" w:hAnsi="Arial" w:cs="Arial"/>
        </w:rPr>
        <w:t>…</w:t>
      </w:r>
      <w:r w:rsidR="00FE0160">
        <w:rPr>
          <w:rFonts w:ascii="Arial" w:hAnsi="Arial" w:cs="Arial"/>
        </w:rPr>
        <w:t>40</w:t>
      </w:r>
    </w:p>
    <w:p w14:paraId="788A4A3C" w14:textId="77777777" w:rsidR="00CA2275" w:rsidRPr="00D64196" w:rsidRDefault="00CA2275" w:rsidP="00CA2275">
      <w:pPr>
        <w:spacing w:line="480" w:lineRule="auto"/>
        <w:rPr>
          <w:rFonts w:ascii="Arial" w:hAnsi="Arial" w:cs="Arial"/>
          <w:lang w:val="es-ES"/>
        </w:rPr>
      </w:pPr>
    </w:p>
    <w:p w14:paraId="51514434" w14:textId="10A998E6" w:rsidR="00CA2275" w:rsidRDefault="00CA2275" w:rsidP="00CA2275">
      <w:pPr>
        <w:pStyle w:val="ListParagraph"/>
        <w:numPr>
          <w:ilvl w:val="0"/>
          <w:numId w:val="22"/>
        </w:numPr>
        <w:spacing w:line="480" w:lineRule="auto"/>
        <w:rPr>
          <w:rFonts w:ascii="Arial" w:hAnsi="Arial" w:cs="Arial"/>
        </w:rPr>
      </w:pPr>
      <w:r w:rsidRPr="00CA2275">
        <w:rPr>
          <w:rFonts w:ascii="Arial" w:hAnsi="Arial" w:cs="Arial"/>
        </w:rPr>
        <w:t xml:space="preserve">INCIDENCIA DE RUPTURA DE MALFORMACIÓN </w:t>
      </w:r>
      <w:r w:rsidR="00B62FDB">
        <w:rPr>
          <w:rFonts w:ascii="Arial" w:hAnsi="Arial" w:cs="Arial"/>
        </w:rPr>
        <w:t xml:space="preserve">         </w:t>
      </w:r>
      <w:r w:rsidRPr="00CA2275">
        <w:rPr>
          <w:rFonts w:ascii="Arial" w:hAnsi="Arial" w:cs="Arial"/>
        </w:rPr>
        <w:t>ARTERIOVENOSA</w:t>
      </w:r>
      <w:r w:rsidR="00B62FDB">
        <w:rPr>
          <w:rFonts w:ascii="Arial" w:hAnsi="Arial" w:cs="Arial"/>
        </w:rPr>
        <w:t>…………………………………………</w:t>
      </w:r>
      <w:r w:rsidR="00435AA9">
        <w:rPr>
          <w:rFonts w:ascii="Arial" w:hAnsi="Arial" w:cs="Arial"/>
        </w:rPr>
        <w:t>...</w:t>
      </w:r>
      <w:r w:rsidR="00B62FDB">
        <w:rPr>
          <w:rFonts w:ascii="Arial" w:hAnsi="Arial" w:cs="Arial"/>
        </w:rPr>
        <w:t>…</w:t>
      </w:r>
      <w:r w:rsidR="002D2A48">
        <w:rPr>
          <w:rFonts w:ascii="Arial" w:hAnsi="Arial" w:cs="Arial"/>
        </w:rPr>
        <w:t>……</w:t>
      </w:r>
      <w:r w:rsidR="00B62FDB">
        <w:rPr>
          <w:rFonts w:ascii="Arial" w:hAnsi="Arial" w:cs="Arial"/>
        </w:rPr>
        <w:t>……</w:t>
      </w:r>
      <w:r w:rsidR="00A66A66">
        <w:rPr>
          <w:rFonts w:ascii="Arial" w:hAnsi="Arial" w:cs="Arial"/>
        </w:rPr>
        <w:t>….4</w:t>
      </w:r>
      <w:r w:rsidR="00FE0160">
        <w:rPr>
          <w:rFonts w:ascii="Arial" w:hAnsi="Arial" w:cs="Arial"/>
        </w:rPr>
        <w:t>1</w:t>
      </w:r>
    </w:p>
    <w:p w14:paraId="7C567EB7" w14:textId="77777777" w:rsidR="00CA2275" w:rsidRPr="00FE0160" w:rsidRDefault="00CA2275" w:rsidP="00CA2275">
      <w:pPr>
        <w:spacing w:line="480" w:lineRule="auto"/>
        <w:rPr>
          <w:rFonts w:ascii="Arial" w:hAnsi="Arial" w:cs="Arial"/>
          <w:lang w:val="es-ES_tradnl"/>
        </w:rPr>
      </w:pPr>
    </w:p>
    <w:p w14:paraId="3B9C34D2" w14:textId="18C9DEE4" w:rsidR="00CA2275" w:rsidRDefault="00CA2275" w:rsidP="00CA2275">
      <w:pPr>
        <w:pStyle w:val="ListParagraph"/>
        <w:numPr>
          <w:ilvl w:val="0"/>
          <w:numId w:val="22"/>
        </w:numPr>
        <w:spacing w:line="480" w:lineRule="auto"/>
        <w:rPr>
          <w:rFonts w:ascii="Arial" w:hAnsi="Arial" w:cs="Arial"/>
        </w:rPr>
      </w:pPr>
      <w:r w:rsidRPr="00CA2275">
        <w:rPr>
          <w:rFonts w:ascii="Arial" w:hAnsi="Arial" w:cs="Arial"/>
        </w:rPr>
        <w:t xml:space="preserve">FACTORES DE RIESGO ASOCIADOS A RUPTURA DE </w:t>
      </w:r>
      <w:r w:rsidR="00B62FDB">
        <w:rPr>
          <w:rFonts w:ascii="Arial" w:hAnsi="Arial" w:cs="Arial"/>
        </w:rPr>
        <w:t xml:space="preserve"> </w:t>
      </w:r>
      <w:r w:rsidRPr="00CA2275">
        <w:rPr>
          <w:rFonts w:ascii="Arial" w:hAnsi="Arial" w:cs="Arial"/>
        </w:rPr>
        <w:t>MALFORMACIÓN ARTERIOVENOSA</w:t>
      </w:r>
      <w:r w:rsidR="00B62FDB">
        <w:rPr>
          <w:rFonts w:ascii="Arial" w:hAnsi="Arial" w:cs="Arial"/>
        </w:rPr>
        <w:t>…………………</w:t>
      </w:r>
      <w:r w:rsidR="00435AA9">
        <w:rPr>
          <w:rFonts w:ascii="Arial" w:hAnsi="Arial" w:cs="Arial"/>
        </w:rPr>
        <w:t>...</w:t>
      </w:r>
      <w:r w:rsidR="00B62FDB">
        <w:rPr>
          <w:rFonts w:ascii="Arial" w:hAnsi="Arial" w:cs="Arial"/>
        </w:rPr>
        <w:t>……………</w:t>
      </w:r>
      <w:r w:rsidR="002D2A48">
        <w:rPr>
          <w:rFonts w:ascii="Arial" w:hAnsi="Arial" w:cs="Arial"/>
        </w:rPr>
        <w:t>..</w:t>
      </w:r>
      <w:r w:rsidR="00A66A66">
        <w:rPr>
          <w:rFonts w:ascii="Arial" w:hAnsi="Arial" w:cs="Arial"/>
        </w:rPr>
        <w:t>…4</w:t>
      </w:r>
      <w:r w:rsidR="00FE0160">
        <w:rPr>
          <w:rFonts w:ascii="Arial" w:hAnsi="Arial" w:cs="Arial"/>
        </w:rPr>
        <w:t>2</w:t>
      </w:r>
    </w:p>
    <w:p w14:paraId="0239AC4E" w14:textId="77777777" w:rsidR="00CA2275" w:rsidRPr="00D64196" w:rsidRDefault="00CA2275" w:rsidP="00CA2275">
      <w:pPr>
        <w:spacing w:line="480" w:lineRule="auto"/>
        <w:rPr>
          <w:rFonts w:ascii="Arial" w:hAnsi="Arial" w:cs="Arial"/>
          <w:lang w:val="es-ES"/>
        </w:rPr>
      </w:pPr>
    </w:p>
    <w:p w14:paraId="747D249C" w14:textId="3E23CAA9" w:rsidR="00CA2275" w:rsidRPr="00CA2275" w:rsidRDefault="00CA2275" w:rsidP="00CA2275">
      <w:pPr>
        <w:pStyle w:val="ListParagraph"/>
        <w:numPr>
          <w:ilvl w:val="0"/>
          <w:numId w:val="22"/>
        </w:numPr>
        <w:spacing w:line="480" w:lineRule="auto"/>
        <w:rPr>
          <w:rFonts w:ascii="Arial" w:hAnsi="Arial" w:cs="Arial"/>
        </w:rPr>
      </w:pPr>
      <w:r w:rsidRPr="00CA2275">
        <w:rPr>
          <w:rFonts w:ascii="Arial" w:hAnsi="Arial" w:cs="Arial"/>
        </w:rPr>
        <w:t>TRATAMIENTO DE MALFORMACIÓN ARTERIOVENOSA</w:t>
      </w:r>
      <w:r w:rsidR="002D2A48">
        <w:rPr>
          <w:rFonts w:ascii="Arial" w:hAnsi="Arial" w:cs="Arial"/>
        </w:rPr>
        <w:t>……</w:t>
      </w:r>
      <w:r w:rsidR="00435AA9">
        <w:rPr>
          <w:rFonts w:ascii="Arial" w:hAnsi="Arial" w:cs="Arial"/>
        </w:rPr>
        <w:t>.</w:t>
      </w:r>
      <w:r w:rsidR="00B62FDB">
        <w:rPr>
          <w:rFonts w:ascii="Arial" w:hAnsi="Arial" w:cs="Arial"/>
        </w:rPr>
        <w:t>……</w:t>
      </w:r>
      <w:r w:rsidR="00A66A66">
        <w:rPr>
          <w:rFonts w:ascii="Arial" w:hAnsi="Arial" w:cs="Arial"/>
        </w:rPr>
        <w:t>….4</w:t>
      </w:r>
      <w:r w:rsidR="00FE0160">
        <w:rPr>
          <w:rFonts w:ascii="Arial" w:hAnsi="Arial" w:cs="Arial"/>
        </w:rPr>
        <w:t>2</w:t>
      </w:r>
    </w:p>
    <w:p w14:paraId="30B9F202" w14:textId="6885FF1B" w:rsidR="0094628C" w:rsidRDefault="0094628C" w:rsidP="0094628C">
      <w:pPr>
        <w:spacing w:line="480" w:lineRule="auto"/>
        <w:rPr>
          <w:lang w:val="es-ES_tradnl"/>
        </w:rPr>
      </w:pPr>
    </w:p>
    <w:p w14:paraId="77989A7A" w14:textId="74C03DE0" w:rsidR="0094628C" w:rsidRDefault="0094628C" w:rsidP="0094628C">
      <w:pPr>
        <w:spacing w:line="480" w:lineRule="auto"/>
        <w:rPr>
          <w:lang w:val="es-ES_tradnl"/>
        </w:rPr>
      </w:pPr>
    </w:p>
    <w:p w14:paraId="4CC08708" w14:textId="11090C5C" w:rsidR="00843918" w:rsidRDefault="00843918" w:rsidP="0094628C">
      <w:pPr>
        <w:spacing w:line="480" w:lineRule="auto"/>
        <w:rPr>
          <w:lang w:val="es-ES_tradnl"/>
        </w:rPr>
      </w:pPr>
    </w:p>
    <w:p w14:paraId="232BDFB8" w14:textId="01401793" w:rsidR="00843918" w:rsidRDefault="00843918" w:rsidP="00843918">
      <w:pPr>
        <w:spacing w:line="480" w:lineRule="auto"/>
        <w:jc w:val="center"/>
        <w:rPr>
          <w:rFonts w:ascii="Arial" w:hAnsi="Arial" w:cs="Arial"/>
          <w:b/>
          <w:bCs/>
          <w:sz w:val="32"/>
          <w:szCs w:val="32"/>
          <w:lang w:val="es-ES_tradnl"/>
        </w:rPr>
      </w:pPr>
      <w:r w:rsidRPr="00843918">
        <w:rPr>
          <w:rFonts w:ascii="Arial" w:hAnsi="Arial" w:cs="Arial"/>
          <w:b/>
          <w:bCs/>
          <w:sz w:val="32"/>
          <w:szCs w:val="32"/>
          <w:lang w:val="es-ES_tradnl"/>
        </w:rPr>
        <w:lastRenderedPageBreak/>
        <w:t>LISTA DE ABREVIATURAS</w:t>
      </w:r>
    </w:p>
    <w:p w14:paraId="12D50EFD" w14:textId="77777777" w:rsidR="002D2A48" w:rsidRPr="00843918" w:rsidRDefault="002D2A48" w:rsidP="002D2A48">
      <w:pPr>
        <w:spacing w:line="480" w:lineRule="auto"/>
        <w:rPr>
          <w:rFonts w:ascii="Arial" w:hAnsi="Arial" w:cs="Arial"/>
          <w:b/>
          <w:bCs/>
          <w:sz w:val="32"/>
          <w:szCs w:val="32"/>
          <w:lang w:val="es-ES_tradnl"/>
        </w:rPr>
      </w:pPr>
    </w:p>
    <w:p w14:paraId="34038AD4" w14:textId="06F1A7D5" w:rsidR="00843918" w:rsidRPr="00843918" w:rsidRDefault="00843918" w:rsidP="0094628C">
      <w:pPr>
        <w:spacing w:line="480" w:lineRule="auto"/>
        <w:rPr>
          <w:rFonts w:ascii="Arial" w:hAnsi="Arial" w:cs="Arial"/>
          <w:lang w:val="es-ES_tradnl"/>
        </w:rPr>
      </w:pPr>
    </w:p>
    <w:p w14:paraId="7FC04E6C" w14:textId="12B4318F" w:rsidR="00843918" w:rsidRDefault="00843918" w:rsidP="0094628C">
      <w:pPr>
        <w:spacing w:line="480" w:lineRule="auto"/>
        <w:rPr>
          <w:rFonts w:ascii="Arial" w:hAnsi="Arial" w:cs="Arial"/>
          <w:lang w:val="es-ES_tradnl"/>
        </w:rPr>
      </w:pPr>
      <w:r w:rsidRPr="00843918">
        <w:rPr>
          <w:rFonts w:ascii="Arial" w:hAnsi="Arial" w:cs="Arial"/>
          <w:b/>
          <w:bCs/>
          <w:lang w:val="es-ES_tradnl"/>
        </w:rPr>
        <w:t>MAVC:</w:t>
      </w:r>
      <w:r w:rsidRPr="00843918">
        <w:rPr>
          <w:rFonts w:ascii="Arial" w:hAnsi="Arial" w:cs="Arial"/>
          <w:lang w:val="es-ES_tradnl"/>
        </w:rPr>
        <w:t xml:space="preserve"> MALFORMACIÓN ARTERIOVENOSA CEREBRAL</w:t>
      </w:r>
    </w:p>
    <w:p w14:paraId="25DE0282" w14:textId="77777777" w:rsidR="00843918" w:rsidRPr="00843918" w:rsidRDefault="00843918" w:rsidP="0094628C">
      <w:pPr>
        <w:spacing w:line="480" w:lineRule="auto"/>
        <w:rPr>
          <w:rFonts w:ascii="Arial" w:hAnsi="Arial" w:cs="Arial"/>
          <w:lang w:val="es-ES_tradnl"/>
        </w:rPr>
      </w:pPr>
    </w:p>
    <w:p w14:paraId="69BF48FA" w14:textId="5112FA9C" w:rsidR="00843918" w:rsidRDefault="00843918" w:rsidP="0094628C">
      <w:pPr>
        <w:spacing w:line="480" w:lineRule="auto"/>
        <w:rPr>
          <w:rFonts w:ascii="Arial" w:hAnsi="Arial" w:cs="Arial"/>
          <w:lang w:val="es-ES_tradnl"/>
        </w:rPr>
      </w:pPr>
      <w:r w:rsidRPr="00843918">
        <w:rPr>
          <w:rFonts w:ascii="Arial" w:hAnsi="Arial" w:cs="Arial"/>
          <w:b/>
          <w:bCs/>
          <w:lang w:val="es-ES_tradnl"/>
        </w:rPr>
        <w:t>FRCV:</w:t>
      </w:r>
      <w:r w:rsidRPr="00843918">
        <w:rPr>
          <w:rFonts w:ascii="Arial" w:hAnsi="Arial" w:cs="Arial"/>
          <w:lang w:val="es-ES_tradnl"/>
        </w:rPr>
        <w:t xml:space="preserve"> FACTORES DE RIESGO CARDIOVASCULAR</w:t>
      </w:r>
    </w:p>
    <w:p w14:paraId="60251427" w14:textId="77777777" w:rsidR="00843918" w:rsidRPr="00843918" w:rsidRDefault="00843918" w:rsidP="0094628C">
      <w:pPr>
        <w:spacing w:line="480" w:lineRule="auto"/>
        <w:rPr>
          <w:rFonts w:ascii="Arial" w:hAnsi="Arial" w:cs="Arial"/>
          <w:lang w:val="es-ES_tradnl"/>
        </w:rPr>
      </w:pPr>
    </w:p>
    <w:p w14:paraId="37B29985" w14:textId="09830213" w:rsidR="00843918" w:rsidRDefault="00843918" w:rsidP="0094628C">
      <w:pPr>
        <w:spacing w:line="480" w:lineRule="auto"/>
        <w:rPr>
          <w:rFonts w:ascii="Arial" w:hAnsi="Arial" w:cs="Arial"/>
          <w:lang w:val="es-ES_tradnl"/>
        </w:rPr>
      </w:pPr>
      <w:r w:rsidRPr="00843918">
        <w:rPr>
          <w:rFonts w:ascii="Arial" w:hAnsi="Arial" w:cs="Arial"/>
          <w:b/>
          <w:bCs/>
          <w:lang w:val="es-ES_tradnl"/>
        </w:rPr>
        <w:t>HTA:</w:t>
      </w:r>
      <w:r w:rsidRPr="00843918">
        <w:rPr>
          <w:rFonts w:ascii="Arial" w:hAnsi="Arial" w:cs="Arial"/>
          <w:lang w:val="es-ES_tradnl"/>
        </w:rPr>
        <w:t xml:space="preserve"> HIPERTENSIÓN ARTERIAL</w:t>
      </w:r>
    </w:p>
    <w:p w14:paraId="01F34795" w14:textId="77777777" w:rsidR="00843918" w:rsidRPr="00843918" w:rsidRDefault="00843918" w:rsidP="0094628C">
      <w:pPr>
        <w:spacing w:line="480" w:lineRule="auto"/>
        <w:rPr>
          <w:rFonts w:ascii="Arial" w:hAnsi="Arial" w:cs="Arial"/>
          <w:lang w:val="es-ES_tradnl"/>
        </w:rPr>
      </w:pPr>
    </w:p>
    <w:p w14:paraId="5BCACB94" w14:textId="6D0DC6D7" w:rsidR="00843918" w:rsidRDefault="00843918" w:rsidP="0094628C">
      <w:pPr>
        <w:spacing w:line="480" w:lineRule="auto"/>
        <w:rPr>
          <w:rFonts w:ascii="Arial" w:hAnsi="Arial" w:cs="Arial"/>
          <w:lang w:val="es-ES_tradnl"/>
        </w:rPr>
      </w:pPr>
      <w:r w:rsidRPr="00843918">
        <w:rPr>
          <w:rFonts w:ascii="Arial" w:hAnsi="Arial" w:cs="Arial"/>
          <w:b/>
          <w:bCs/>
          <w:lang w:val="es-ES_tradnl"/>
        </w:rPr>
        <w:t>DM:</w:t>
      </w:r>
      <w:r w:rsidRPr="00843918">
        <w:rPr>
          <w:rFonts w:ascii="Arial" w:hAnsi="Arial" w:cs="Arial"/>
          <w:lang w:val="es-ES_tradnl"/>
        </w:rPr>
        <w:t xml:space="preserve"> DIABETES MELLITUS</w:t>
      </w:r>
    </w:p>
    <w:p w14:paraId="44920A49" w14:textId="77777777" w:rsidR="00843918" w:rsidRPr="00843918" w:rsidRDefault="00843918" w:rsidP="0094628C">
      <w:pPr>
        <w:spacing w:line="480" w:lineRule="auto"/>
        <w:rPr>
          <w:rFonts w:ascii="Arial" w:hAnsi="Arial" w:cs="Arial"/>
          <w:lang w:val="es-ES_tradnl"/>
        </w:rPr>
      </w:pPr>
    </w:p>
    <w:p w14:paraId="485392D9" w14:textId="39AFFC9C" w:rsidR="00843918" w:rsidRPr="00843918" w:rsidRDefault="00843918" w:rsidP="0094628C">
      <w:pPr>
        <w:spacing w:line="480" w:lineRule="auto"/>
        <w:rPr>
          <w:rFonts w:ascii="Arial" w:hAnsi="Arial" w:cs="Arial"/>
          <w:lang w:val="es-ES_tradnl"/>
        </w:rPr>
      </w:pPr>
      <w:r w:rsidRPr="00843918">
        <w:rPr>
          <w:rFonts w:ascii="Arial" w:hAnsi="Arial" w:cs="Arial"/>
          <w:b/>
          <w:bCs/>
          <w:lang w:val="es-ES_tradnl"/>
        </w:rPr>
        <w:t>ERC:</w:t>
      </w:r>
      <w:r w:rsidRPr="00843918">
        <w:rPr>
          <w:rFonts w:ascii="Arial" w:hAnsi="Arial" w:cs="Arial"/>
          <w:lang w:val="es-ES_tradnl"/>
        </w:rPr>
        <w:t xml:space="preserve"> ENFERMEDAD RENAL CRÓNICA</w:t>
      </w:r>
    </w:p>
    <w:p w14:paraId="2F7ABD12" w14:textId="77777777" w:rsidR="00843918" w:rsidRDefault="00843918" w:rsidP="0094628C">
      <w:pPr>
        <w:spacing w:line="480" w:lineRule="auto"/>
        <w:rPr>
          <w:lang w:val="es-ES_tradnl"/>
        </w:rPr>
      </w:pPr>
    </w:p>
    <w:p w14:paraId="10CAD731" w14:textId="31A17DBE" w:rsidR="0094628C" w:rsidRDefault="0094628C" w:rsidP="0094628C">
      <w:pPr>
        <w:spacing w:line="480" w:lineRule="auto"/>
        <w:rPr>
          <w:lang w:val="es-ES_tradnl"/>
        </w:rPr>
      </w:pPr>
    </w:p>
    <w:p w14:paraId="1B61B918" w14:textId="0F0683BF" w:rsidR="00843918" w:rsidRDefault="00843918" w:rsidP="0094628C">
      <w:pPr>
        <w:spacing w:line="480" w:lineRule="auto"/>
        <w:rPr>
          <w:lang w:val="es-ES_tradnl"/>
        </w:rPr>
      </w:pPr>
    </w:p>
    <w:p w14:paraId="07F8E871" w14:textId="72F9F769" w:rsidR="00843918" w:rsidRDefault="00843918" w:rsidP="0094628C">
      <w:pPr>
        <w:spacing w:line="480" w:lineRule="auto"/>
        <w:rPr>
          <w:lang w:val="es-ES_tradnl"/>
        </w:rPr>
      </w:pPr>
    </w:p>
    <w:p w14:paraId="7A957878" w14:textId="533B8137" w:rsidR="00843918" w:rsidRDefault="00843918" w:rsidP="0094628C">
      <w:pPr>
        <w:spacing w:line="480" w:lineRule="auto"/>
        <w:rPr>
          <w:lang w:val="es-ES_tradnl"/>
        </w:rPr>
      </w:pPr>
    </w:p>
    <w:p w14:paraId="2CD8EAEE" w14:textId="18B97F09" w:rsidR="00843918" w:rsidRDefault="00843918" w:rsidP="0094628C">
      <w:pPr>
        <w:spacing w:line="480" w:lineRule="auto"/>
        <w:rPr>
          <w:lang w:val="es-ES_tradnl"/>
        </w:rPr>
      </w:pPr>
    </w:p>
    <w:p w14:paraId="1F4B3631" w14:textId="236AB8F0" w:rsidR="00843918" w:rsidRDefault="00843918" w:rsidP="0094628C">
      <w:pPr>
        <w:spacing w:line="480" w:lineRule="auto"/>
        <w:rPr>
          <w:lang w:val="es-ES_tradnl"/>
        </w:rPr>
      </w:pPr>
    </w:p>
    <w:p w14:paraId="50459F6F" w14:textId="1A0253C5" w:rsidR="00843918" w:rsidRDefault="00843918" w:rsidP="0094628C">
      <w:pPr>
        <w:spacing w:line="480" w:lineRule="auto"/>
        <w:rPr>
          <w:lang w:val="es-ES_tradnl"/>
        </w:rPr>
      </w:pPr>
    </w:p>
    <w:p w14:paraId="66547C5D" w14:textId="5233E6C8" w:rsidR="00843918" w:rsidRDefault="00843918" w:rsidP="0094628C">
      <w:pPr>
        <w:spacing w:line="480" w:lineRule="auto"/>
        <w:rPr>
          <w:lang w:val="es-ES_tradnl"/>
        </w:rPr>
      </w:pPr>
    </w:p>
    <w:p w14:paraId="4C4C910C" w14:textId="12ACB650" w:rsidR="0015038A" w:rsidRDefault="0015038A" w:rsidP="0094628C">
      <w:pPr>
        <w:spacing w:line="480" w:lineRule="auto"/>
        <w:rPr>
          <w:lang w:val="es-ES_tradnl"/>
        </w:rPr>
      </w:pPr>
    </w:p>
    <w:p w14:paraId="06DAD519" w14:textId="77777777" w:rsidR="002D2A48" w:rsidRDefault="002D2A48" w:rsidP="0094628C">
      <w:pPr>
        <w:spacing w:line="480" w:lineRule="auto"/>
        <w:rPr>
          <w:lang w:val="es-ES_tradnl"/>
        </w:rPr>
      </w:pPr>
    </w:p>
    <w:p w14:paraId="47D84EFD" w14:textId="358EC399" w:rsidR="00BA38A3" w:rsidRPr="00BA38A3" w:rsidRDefault="00BA38A3" w:rsidP="00BA38A3">
      <w:pPr>
        <w:spacing w:line="480" w:lineRule="auto"/>
        <w:jc w:val="center"/>
        <w:rPr>
          <w:sz w:val="32"/>
          <w:szCs w:val="32"/>
          <w:lang w:val="es-ES_tradnl"/>
        </w:rPr>
      </w:pPr>
      <w:r w:rsidRPr="00BA38A3">
        <w:rPr>
          <w:sz w:val="32"/>
          <w:szCs w:val="32"/>
          <w:lang w:val="es-ES_tradnl"/>
        </w:rPr>
        <w:lastRenderedPageBreak/>
        <w:t>CAPÍTULO I</w:t>
      </w:r>
    </w:p>
    <w:p w14:paraId="53B53860" w14:textId="6A40A1AD" w:rsidR="00BA38A3" w:rsidRDefault="00BA38A3" w:rsidP="0094628C">
      <w:pPr>
        <w:spacing w:line="480" w:lineRule="auto"/>
        <w:rPr>
          <w:lang w:val="es-ES_tradnl"/>
        </w:rPr>
      </w:pPr>
    </w:p>
    <w:p w14:paraId="4C874BC7" w14:textId="7D72FAA4" w:rsidR="00BA38A3" w:rsidRDefault="00BA38A3" w:rsidP="0094628C">
      <w:pPr>
        <w:spacing w:line="480" w:lineRule="auto"/>
        <w:rPr>
          <w:lang w:val="es-ES_tradnl"/>
        </w:rPr>
      </w:pPr>
    </w:p>
    <w:p w14:paraId="3F064E41" w14:textId="6FF4E402" w:rsidR="00BA38A3" w:rsidRDefault="00BA38A3" w:rsidP="0094628C">
      <w:pPr>
        <w:spacing w:line="480" w:lineRule="auto"/>
        <w:rPr>
          <w:lang w:val="es-ES_tradnl"/>
        </w:rPr>
      </w:pPr>
    </w:p>
    <w:p w14:paraId="20DC1D1C" w14:textId="375582BB" w:rsidR="00BA38A3" w:rsidRDefault="00BA38A3" w:rsidP="0094628C">
      <w:pPr>
        <w:spacing w:line="480" w:lineRule="auto"/>
        <w:rPr>
          <w:lang w:val="es-ES_tradnl"/>
        </w:rPr>
      </w:pPr>
    </w:p>
    <w:p w14:paraId="66850551" w14:textId="1829D5E9" w:rsidR="00BA38A3" w:rsidRDefault="00BA38A3" w:rsidP="0094628C">
      <w:pPr>
        <w:spacing w:line="480" w:lineRule="auto"/>
        <w:rPr>
          <w:lang w:val="es-ES_tradnl"/>
        </w:rPr>
      </w:pPr>
    </w:p>
    <w:p w14:paraId="18000B30" w14:textId="54B9E51C" w:rsidR="00BA38A3" w:rsidRDefault="00BA38A3" w:rsidP="0094628C">
      <w:pPr>
        <w:spacing w:line="480" w:lineRule="auto"/>
        <w:rPr>
          <w:lang w:val="es-ES_tradnl"/>
        </w:rPr>
      </w:pPr>
    </w:p>
    <w:p w14:paraId="7A97579B" w14:textId="1B08DFDB" w:rsidR="00BA38A3" w:rsidRDefault="00BA38A3" w:rsidP="0094628C">
      <w:pPr>
        <w:spacing w:line="480" w:lineRule="auto"/>
        <w:rPr>
          <w:lang w:val="es-ES_tradnl"/>
        </w:rPr>
      </w:pPr>
    </w:p>
    <w:p w14:paraId="3E80827D" w14:textId="631ADC82" w:rsidR="00BA38A3" w:rsidRDefault="00BA38A3" w:rsidP="0094628C">
      <w:pPr>
        <w:spacing w:line="480" w:lineRule="auto"/>
        <w:rPr>
          <w:lang w:val="es-ES_tradnl"/>
        </w:rPr>
      </w:pPr>
    </w:p>
    <w:p w14:paraId="188A6509" w14:textId="1052BCC6" w:rsidR="00BA38A3" w:rsidRDefault="00BA38A3" w:rsidP="0094628C">
      <w:pPr>
        <w:spacing w:line="480" w:lineRule="auto"/>
        <w:rPr>
          <w:lang w:val="es-ES_tradnl"/>
        </w:rPr>
      </w:pPr>
    </w:p>
    <w:p w14:paraId="5120BBBD" w14:textId="6FCF2A42" w:rsidR="00BA38A3" w:rsidRDefault="00BA38A3" w:rsidP="0094628C">
      <w:pPr>
        <w:spacing w:line="480" w:lineRule="auto"/>
        <w:rPr>
          <w:lang w:val="es-ES_tradnl"/>
        </w:rPr>
      </w:pPr>
    </w:p>
    <w:p w14:paraId="799515B1" w14:textId="676E20E8" w:rsidR="00BA38A3" w:rsidRDefault="00BA38A3" w:rsidP="0094628C">
      <w:pPr>
        <w:spacing w:line="480" w:lineRule="auto"/>
        <w:rPr>
          <w:lang w:val="es-ES_tradnl"/>
        </w:rPr>
      </w:pPr>
    </w:p>
    <w:p w14:paraId="06F15CFF" w14:textId="748947A6" w:rsidR="00BA38A3" w:rsidRDefault="00BA38A3" w:rsidP="0094628C">
      <w:pPr>
        <w:spacing w:line="480" w:lineRule="auto"/>
        <w:rPr>
          <w:lang w:val="es-ES_tradnl"/>
        </w:rPr>
      </w:pPr>
    </w:p>
    <w:p w14:paraId="518EA12B" w14:textId="67C9BDD1" w:rsidR="00BA38A3" w:rsidRDefault="00BA38A3" w:rsidP="0094628C">
      <w:pPr>
        <w:spacing w:line="480" w:lineRule="auto"/>
        <w:rPr>
          <w:lang w:val="es-ES_tradnl"/>
        </w:rPr>
      </w:pPr>
    </w:p>
    <w:p w14:paraId="4183FAE7" w14:textId="7F3D530B" w:rsidR="00BA38A3" w:rsidRDefault="00BA38A3" w:rsidP="0094628C">
      <w:pPr>
        <w:spacing w:line="480" w:lineRule="auto"/>
        <w:rPr>
          <w:lang w:val="es-ES_tradnl"/>
        </w:rPr>
      </w:pPr>
    </w:p>
    <w:p w14:paraId="6EA7D91C" w14:textId="3840FAC9" w:rsidR="00BA38A3" w:rsidRDefault="00BA38A3" w:rsidP="0094628C">
      <w:pPr>
        <w:spacing w:line="480" w:lineRule="auto"/>
        <w:rPr>
          <w:lang w:val="es-ES_tradnl"/>
        </w:rPr>
      </w:pPr>
    </w:p>
    <w:p w14:paraId="2FE1D55A" w14:textId="05C2997E" w:rsidR="00BA38A3" w:rsidRDefault="00BA38A3" w:rsidP="0094628C">
      <w:pPr>
        <w:spacing w:line="480" w:lineRule="auto"/>
        <w:rPr>
          <w:lang w:val="es-ES_tradnl"/>
        </w:rPr>
      </w:pPr>
    </w:p>
    <w:p w14:paraId="1587284E" w14:textId="7D21EE48" w:rsidR="00BA38A3" w:rsidRDefault="00BA38A3" w:rsidP="0094628C">
      <w:pPr>
        <w:spacing w:line="480" w:lineRule="auto"/>
        <w:rPr>
          <w:lang w:val="es-ES_tradnl"/>
        </w:rPr>
      </w:pPr>
    </w:p>
    <w:p w14:paraId="19BF37F8" w14:textId="57D2E9A7" w:rsidR="00BA38A3" w:rsidRDefault="00BA38A3" w:rsidP="0094628C">
      <w:pPr>
        <w:spacing w:line="480" w:lineRule="auto"/>
        <w:rPr>
          <w:lang w:val="es-ES_tradnl"/>
        </w:rPr>
      </w:pPr>
    </w:p>
    <w:p w14:paraId="515A8D39" w14:textId="1118CB96" w:rsidR="00BA38A3" w:rsidRDefault="00BA38A3" w:rsidP="0094628C">
      <w:pPr>
        <w:spacing w:line="480" w:lineRule="auto"/>
        <w:rPr>
          <w:lang w:val="es-ES_tradnl"/>
        </w:rPr>
      </w:pPr>
    </w:p>
    <w:p w14:paraId="7F46EE3D" w14:textId="77777777" w:rsidR="005429C1" w:rsidRDefault="005429C1" w:rsidP="0094628C">
      <w:pPr>
        <w:spacing w:line="480" w:lineRule="auto"/>
        <w:rPr>
          <w:lang w:val="es-ES_tradnl"/>
        </w:rPr>
      </w:pPr>
    </w:p>
    <w:p w14:paraId="42E942D6" w14:textId="70C6D504" w:rsidR="00BA38A3" w:rsidRDefault="00BA38A3" w:rsidP="0094628C">
      <w:pPr>
        <w:spacing w:line="480" w:lineRule="auto"/>
        <w:rPr>
          <w:lang w:val="es-ES_tradnl"/>
        </w:rPr>
      </w:pPr>
    </w:p>
    <w:p w14:paraId="16E6E980" w14:textId="77777777" w:rsidR="002D2A48" w:rsidRPr="0094628C" w:rsidRDefault="002D2A48" w:rsidP="0094628C">
      <w:pPr>
        <w:spacing w:line="480" w:lineRule="auto"/>
        <w:rPr>
          <w:lang w:val="es-ES_tradnl"/>
        </w:rPr>
      </w:pPr>
    </w:p>
    <w:p w14:paraId="1786B9F0" w14:textId="70BD6458" w:rsidR="002F2535" w:rsidRPr="002D2A48" w:rsidRDefault="00A51972" w:rsidP="00AB7C83">
      <w:pPr>
        <w:pStyle w:val="Cuerpo"/>
        <w:numPr>
          <w:ilvl w:val="0"/>
          <w:numId w:val="13"/>
        </w:numPr>
        <w:spacing w:line="480" w:lineRule="auto"/>
        <w:jc w:val="center"/>
        <w:rPr>
          <w:rStyle w:val="Ninguno"/>
          <w:rFonts w:ascii="Arial" w:eastAsia="Arial" w:hAnsi="Arial" w:cs="Arial"/>
          <w:b/>
          <w:bCs/>
          <w:sz w:val="32"/>
          <w:szCs w:val="32"/>
        </w:rPr>
      </w:pPr>
      <w:r w:rsidRPr="002D2A48">
        <w:rPr>
          <w:rStyle w:val="Ninguno"/>
          <w:rFonts w:ascii="Arial" w:eastAsia="Arial" w:hAnsi="Arial" w:cs="Arial"/>
          <w:b/>
          <w:bCs/>
          <w:sz w:val="32"/>
          <w:szCs w:val="32"/>
        </w:rPr>
        <w:lastRenderedPageBreak/>
        <w:t>R</w:t>
      </w:r>
      <w:r w:rsidR="00D54F3A" w:rsidRPr="002D2A48">
        <w:rPr>
          <w:rStyle w:val="Ninguno"/>
          <w:rFonts w:ascii="Arial" w:eastAsia="Arial" w:hAnsi="Arial" w:cs="Arial"/>
          <w:b/>
          <w:bCs/>
          <w:sz w:val="32"/>
          <w:szCs w:val="32"/>
        </w:rPr>
        <w:t>ESUMEN</w:t>
      </w:r>
    </w:p>
    <w:p w14:paraId="76505B8B" w14:textId="3AEE2540" w:rsidR="00A51972" w:rsidRPr="00C3315C" w:rsidRDefault="00A51972" w:rsidP="00C3315C">
      <w:pPr>
        <w:pStyle w:val="Cuerpo"/>
        <w:spacing w:line="480" w:lineRule="auto"/>
        <w:jc w:val="both"/>
        <w:rPr>
          <w:rStyle w:val="Ninguno"/>
          <w:rFonts w:ascii="Arial" w:eastAsia="Arial" w:hAnsi="Arial" w:cs="Arial"/>
          <w:i/>
          <w:iCs/>
          <w:sz w:val="32"/>
          <w:szCs w:val="32"/>
        </w:rPr>
      </w:pPr>
    </w:p>
    <w:p w14:paraId="74B37095" w14:textId="3F59B1D6" w:rsidR="002D2A48" w:rsidRPr="002D2A48" w:rsidRDefault="002D2A48" w:rsidP="00C3315C">
      <w:pPr>
        <w:pStyle w:val="Cuerpo"/>
        <w:spacing w:line="480" w:lineRule="auto"/>
        <w:jc w:val="both"/>
        <w:rPr>
          <w:rStyle w:val="Ninguno"/>
          <w:rFonts w:ascii="Arial" w:eastAsia="Arial" w:hAnsi="Arial" w:cs="Arial"/>
          <w:b/>
          <w:bCs/>
          <w:sz w:val="28"/>
          <w:szCs w:val="28"/>
        </w:rPr>
      </w:pPr>
      <w:r w:rsidRPr="002D2A48">
        <w:rPr>
          <w:rStyle w:val="Ninguno"/>
          <w:rFonts w:ascii="Arial" w:eastAsia="Arial" w:hAnsi="Arial" w:cs="Arial"/>
          <w:b/>
          <w:bCs/>
          <w:sz w:val="28"/>
          <w:szCs w:val="28"/>
        </w:rPr>
        <w:t>ANTECEDENTES:</w:t>
      </w:r>
    </w:p>
    <w:p w14:paraId="5FC924E6" w14:textId="77777777" w:rsidR="002D2A48" w:rsidRDefault="002D2A48" w:rsidP="00C3315C">
      <w:pPr>
        <w:pStyle w:val="Cuerpo"/>
        <w:spacing w:line="480" w:lineRule="auto"/>
        <w:jc w:val="both"/>
        <w:rPr>
          <w:rStyle w:val="Ninguno"/>
          <w:rFonts w:ascii="Arial" w:eastAsia="Arial" w:hAnsi="Arial" w:cs="Arial"/>
          <w:b/>
          <w:bCs/>
        </w:rPr>
      </w:pPr>
    </w:p>
    <w:p w14:paraId="5D17D93F" w14:textId="42996C36" w:rsidR="00A51972" w:rsidRPr="00C3315C" w:rsidRDefault="00920E8E" w:rsidP="002D2A48">
      <w:pPr>
        <w:pStyle w:val="Cuerpo"/>
        <w:spacing w:line="480" w:lineRule="auto"/>
        <w:jc w:val="both"/>
        <w:rPr>
          <w:rStyle w:val="Ninguno"/>
          <w:rFonts w:ascii="Arial" w:hAnsi="Arial" w:cs="Arial"/>
          <w:lang w:val="es-ES_tradnl"/>
        </w:rPr>
      </w:pPr>
      <w:r w:rsidRPr="00C3315C">
        <w:rPr>
          <w:rStyle w:val="Ninguno"/>
          <w:rFonts w:ascii="Arial" w:hAnsi="Arial" w:cs="Arial"/>
          <w:lang w:val="es-ES_tradnl"/>
        </w:rPr>
        <w:t>Una Malformación Arteriovenosa Cerebral (MAVC) es una lesión cerebrovascular que se conforma de un ovillo vascular anormal compuesto por arterias y venas patológicas que carecen de un lecho vascular capilar intermedio.</w:t>
      </w:r>
    </w:p>
    <w:p w14:paraId="043FAB94" w14:textId="0CE66BF0" w:rsidR="00920E8E" w:rsidRPr="00F62D79" w:rsidRDefault="00920E8E" w:rsidP="002D2A48">
      <w:pPr>
        <w:pStyle w:val="Cuerpo"/>
        <w:spacing w:line="480" w:lineRule="auto"/>
        <w:jc w:val="both"/>
        <w:rPr>
          <w:rStyle w:val="Ninguno"/>
          <w:rFonts w:ascii="Arial" w:eastAsia="Arial" w:hAnsi="Arial" w:cs="Arial"/>
          <w:vertAlign w:val="superscript"/>
        </w:rPr>
      </w:pPr>
      <w:proofErr w:type="gramStart"/>
      <w:r w:rsidRPr="00C3315C">
        <w:rPr>
          <w:rStyle w:val="Ninguno"/>
          <w:rFonts w:ascii="Arial" w:hAnsi="Arial" w:cs="Arial"/>
          <w:lang w:val="es-ES_tradnl"/>
        </w:rPr>
        <w:t>se</w:t>
      </w:r>
      <w:proofErr w:type="gramEnd"/>
      <w:r w:rsidRPr="00C3315C">
        <w:rPr>
          <w:rStyle w:val="Ninguno"/>
          <w:rFonts w:ascii="Arial" w:hAnsi="Arial" w:cs="Arial"/>
          <w:lang w:val="es-ES_tradnl"/>
        </w:rPr>
        <w:t xml:space="preserve"> caracterizan por tener mayor prevalencia en el sexo femenino, reportándose una incidencia de 0.14 a 1.2 por cada 100,000 habitantes.</w:t>
      </w:r>
      <w:r w:rsidR="00F62D79">
        <w:rPr>
          <w:rStyle w:val="Ninguno"/>
          <w:rFonts w:ascii="Arial" w:hAnsi="Arial" w:cs="Arial"/>
          <w:vertAlign w:val="superscript"/>
          <w:lang w:val="es-ES_tradnl"/>
        </w:rPr>
        <w:t>1-3</w:t>
      </w:r>
    </w:p>
    <w:p w14:paraId="44106E9F" w14:textId="77777777" w:rsidR="00023429" w:rsidRPr="00C3315C" w:rsidRDefault="00023429" w:rsidP="002D2A48">
      <w:pPr>
        <w:pStyle w:val="Cuerpo"/>
        <w:spacing w:line="480" w:lineRule="auto"/>
        <w:jc w:val="both"/>
        <w:rPr>
          <w:rStyle w:val="Ninguno"/>
          <w:rFonts w:ascii="Arial" w:eastAsia="Arial" w:hAnsi="Arial" w:cs="Arial"/>
          <w:b/>
          <w:bCs/>
          <w:i/>
          <w:iCs/>
          <w:sz w:val="32"/>
          <w:szCs w:val="32"/>
        </w:rPr>
      </w:pPr>
    </w:p>
    <w:p w14:paraId="2D8195CB" w14:textId="7EC79067" w:rsidR="00920E8E" w:rsidRPr="00C3315C" w:rsidRDefault="00920E8E" w:rsidP="002D2A48">
      <w:pPr>
        <w:pStyle w:val="Cuerpo"/>
        <w:spacing w:line="480" w:lineRule="auto"/>
        <w:jc w:val="both"/>
        <w:rPr>
          <w:rStyle w:val="Ninguno"/>
          <w:rFonts w:ascii="Arial" w:hAnsi="Arial" w:cs="Arial"/>
          <w:lang w:val="es-ES_tradnl"/>
        </w:rPr>
      </w:pPr>
      <w:r w:rsidRPr="00C3315C">
        <w:rPr>
          <w:rStyle w:val="Ninguno"/>
          <w:rFonts w:ascii="Arial" w:hAnsi="Arial" w:cs="Arial"/>
          <w:lang w:val="es-ES_tradnl"/>
        </w:rPr>
        <w:t>El riesgo más importante en una MAVC es su ruptura, la cual ocurre como consecuencia del cambio de presiones entre los vasos, aún no están bien definidos cuales son los factores que producen esta alteración, pero se piensa que son similares a los que afectan a otras patologías vasculares, como tabaquismo, hipertensión arterial, obesidad, hipercolesterolemia, entre otros</w:t>
      </w:r>
      <w:r w:rsidR="00F62D79">
        <w:rPr>
          <w:rStyle w:val="Ninguno"/>
          <w:rFonts w:ascii="Arial" w:hAnsi="Arial" w:cs="Arial"/>
          <w:lang w:val="es-ES_tradnl"/>
        </w:rPr>
        <w:t>.</w:t>
      </w:r>
    </w:p>
    <w:p w14:paraId="43CF01CE" w14:textId="1146C7D6" w:rsidR="00920E8E" w:rsidRPr="00C3315C" w:rsidRDefault="00920E8E" w:rsidP="002D2A48">
      <w:pPr>
        <w:pStyle w:val="Cuerpo"/>
        <w:spacing w:line="480" w:lineRule="auto"/>
        <w:jc w:val="both"/>
        <w:rPr>
          <w:rStyle w:val="Ninguno"/>
          <w:rFonts w:ascii="Arial" w:hAnsi="Arial" w:cs="Arial"/>
          <w:lang w:val="es-ES_tradnl"/>
        </w:rPr>
      </w:pPr>
      <w:r w:rsidRPr="00C3315C">
        <w:rPr>
          <w:rStyle w:val="Ninguno"/>
          <w:rFonts w:ascii="Arial" w:hAnsi="Arial" w:cs="Arial"/>
          <w:lang w:val="es-ES_tradnl"/>
        </w:rPr>
        <w:t>La alteración de flujo sanguíneo de salida de una MAVC que es ocasionada debido a la estenosis de la vena de drenaje se considera un factor de riesgo hemodinámico primario para su ruptura.</w:t>
      </w:r>
    </w:p>
    <w:p w14:paraId="0B473362" w14:textId="67B8CB72" w:rsidR="00023429" w:rsidRDefault="00023429" w:rsidP="00C3315C">
      <w:pPr>
        <w:pStyle w:val="Cuerpo"/>
        <w:spacing w:line="480" w:lineRule="auto"/>
        <w:jc w:val="both"/>
        <w:rPr>
          <w:rStyle w:val="Ninguno"/>
          <w:rFonts w:ascii="Arial" w:hAnsi="Arial" w:cs="Arial"/>
          <w:lang w:val="es-ES_tradnl"/>
        </w:rPr>
      </w:pPr>
    </w:p>
    <w:p w14:paraId="3761BBD1" w14:textId="3B6F0DE1" w:rsidR="002D2A48" w:rsidRDefault="002D2A48" w:rsidP="00C3315C">
      <w:pPr>
        <w:pStyle w:val="Cuerpo"/>
        <w:spacing w:line="480" w:lineRule="auto"/>
        <w:jc w:val="both"/>
        <w:rPr>
          <w:rStyle w:val="Ninguno"/>
          <w:rFonts w:ascii="Arial" w:hAnsi="Arial" w:cs="Arial"/>
          <w:lang w:val="es-ES_tradnl"/>
        </w:rPr>
      </w:pPr>
    </w:p>
    <w:p w14:paraId="2E74391F" w14:textId="33988E78" w:rsidR="002D2A48" w:rsidRDefault="002D2A48" w:rsidP="00C3315C">
      <w:pPr>
        <w:pStyle w:val="Cuerpo"/>
        <w:spacing w:line="480" w:lineRule="auto"/>
        <w:jc w:val="both"/>
        <w:rPr>
          <w:rStyle w:val="Ninguno"/>
          <w:rFonts w:ascii="Arial" w:hAnsi="Arial" w:cs="Arial"/>
          <w:lang w:val="es-ES_tradnl"/>
        </w:rPr>
      </w:pPr>
    </w:p>
    <w:p w14:paraId="7DB95F82" w14:textId="14542E84" w:rsidR="00F62D79" w:rsidRDefault="00F62D79" w:rsidP="00C3315C">
      <w:pPr>
        <w:pStyle w:val="Cuerpo"/>
        <w:spacing w:line="480" w:lineRule="auto"/>
        <w:jc w:val="both"/>
        <w:rPr>
          <w:rStyle w:val="Ninguno"/>
          <w:rFonts w:ascii="Arial" w:hAnsi="Arial" w:cs="Arial"/>
          <w:lang w:val="es-ES_tradnl"/>
        </w:rPr>
      </w:pPr>
    </w:p>
    <w:p w14:paraId="7C89383E" w14:textId="77777777" w:rsidR="005429C1" w:rsidRPr="00C3315C" w:rsidRDefault="005429C1" w:rsidP="00C3315C">
      <w:pPr>
        <w:pStyle w:val="Cuerpo"/>
        <w:spacing w:line="480" w:lineRule="auto"/>
        <w:jc w:val="both"/>
        <w:rPr>
          <w:rStyle w:val="Ninguno"/>
          <w:rFonts w:ascii="Arial" w:hAnsi="Arial" w:cs="Arial"/>
          <w:lang w:val="es-ES_tradnl"/>
        </w:rPr>
      </w:pPr>
    </w:p>
    <w:p w14:paraId="3FDEF70F" w14:textId="7DD7605F" w:rsidR="002D2A48" w:rsidRPr="002D2A48" w:rsidRDefault="002D2A48" w:rsidP="00C3315C">
      <w:pPr>
        <w:pStyle w:val="Cuerpo"/>
        <w:spacing w:line="480" w:lineRule="auto"/>
        <w:jc w:val="both"/>
        <w:rPr>
          <w:rStyle w:val="Ninguno"/>
          <w:rFonts w:ascii="Arial" w:hAnsi="Arial" w:cs="Arial"/>
          <w:sz w:val="28"/>
          <w:szCs w:val="28"/>
          <w:lang w:val="es-ES_tradnl"/>
        </w:rPr>
      </w:pPr>
      <w:r w:rsidRPr="002D2A48">
        <w:rPr>
          <w:rStyle w:val="Ninguno"/>
          <w:rFonts w:ascii="Arial" w:hAnsi="Arial" w:cs="Arial"/>
          <w:b/>
          <w:bCs/>
          <w:sz w:val="28"/>
          <w:szCs w:val="28"/>
          <w:lang w:val="es-ES_tradnl"/>
        </w:rPr>
        <w:t>MATERIALES Y MÉTODOS.</w:t>
      </w:r>
      <w:r w:rsidRPr="002D2A48">
        <w:rPr>
          <w:rStyle w:val="Ninguno"/>
          <w:rFonts w:ascii="Arial" w:hAnsi="Arial" w:cs="Arial"/>
          <w:sz w:val="28"/>
          <w:szCs w:val="28"/>
          <w:lang w:val="es-ES_tradnl"/>
        </w:rPr>
        <w:t xml:space="preserve"> </w:t>
      </w:r>
    </w:p>
    <w:p w14:paraId="4A992900" w14:textId="77777777" w:rsidR="002D2A48" w:rsidRDefault="002D2A48" w:rsidP="00C3315C">
      <w:pPr>
        <w:pStyle w:val="Cuerpo"/>
        <w:spacing w:line="480" w:lineRule="auto"/>
        <w:jc w:val="both"/>
        <w:rPr>
          <w:rStyle w:val="Ninguno"/>
          <w:rFonts w:ascii="Arial" w:hAnsi="Arial" w:cs="Arial"/>
          <w:lang w:val="es-ES_tradnl"/>
        </w:rPr>
      </w:pPr>
    </w:p>
    <w:p w14:paraId="04DC1415" w14:textId="3A0DD631" w:rsidR="00920E8E" w:rsidRPr="00C3315C" w:rsidRDefault="00920E8E" w:rsidP="00C3315C">
      <w:pPr>
        <w:pStyle w:val="Cuerpo"/>
        <w:spacing w:line="480" w:lineRule="auto"/>
        <w:jc w:val="both"/>
        <w:rPr>
          <w:rFonts w:ascii="Arial" w:hAnsi="Arial" w:cs="Arial"/>
          <w:lang w:val="es-ES_tradnl"/>
        </w:rPr>
      </w:pPr>
      <w:r w:rsidRPr="00920E8E">
        <w:rPr>
          <w:rFonts w:ascii="Arial" w:eastAsia="Arial" w:hAnsi="Arial" w:cs="Arial"/>
        </w:rPr>
        <w:t xml:space="preserve">Se realizó un estudio </w:t>
      </w:r>
      <w:r w:rsidRPr="00C3315C">
        <w:rPr>
          <w:rFonts w:ascii="Arial" w:eastAsia="Arial" w:hAnsi="Arial" w:cs="Arial"/>
        </w:rPr>
        <w:t xml:space="preserve">retrospectivo, observacional y comparativo </w:t>
      </w:r>
      <w:r w:rsidRPr="00920E8E">
        <w:rPr>
          <w:rFonts w:ascii="Arial" w:eastAsia="Arial" w:hAnsi="Arial" w:cs="Arial"/>
        </w:rPr>
        <w:t>de una cohorte de los pacientes con MAVC diagnosticados en el Hospital Universitario “Dr. José Eleuterio González” con angiografía cerebral diagnóstica a lo largo de enero de 2017 a diciembre de 2020.</w:t>
      </w:r>
    </w:p>
    <w:p w14:paraId="3085D26C" w14:textId="18E653D3" w:rsidR="00AE4DE4" w:rsidRPr="00C3315C" w:rsidRDefault="00AE4DE4" w:rsidP="00C3315C">
      <w:pPr>
        <w:pStyle w:val="Cuerpo"/>
        <w:spacing w:line="480" w:lineRule="auto"/>
        <w:jc w:val="both"/>
        <w:rPr>
          <w:rFonts w:ascii="Arial" w:eastAsia="Arial" w:hAnsi="Arial" w:cs="Arial"/>
        </w:rPr>
      </w:pPr>
    </w:p>
    <w:p w14:paraId="572A9048" w14:textId="59AC40C0" w:rsidR="00AE4DE4" w:rsidRPr="00C3315C" w:rsidRDefault="00AE4DE4" w:rsidP="00C3315C">
      <w:pPr>
        <w:pStyle w:val="Cuerpo"/>
        <w:spacing w:line="480" w:lineRule="auto"/>
        <w:jc w:val="both"/>
        <w:rPr>
          <w:rFonts w:ascii="Arial" w:eastAsia="Arial" w:hAnsi="Arial" w:cs="Arial"/>
        </w:rPr>
      </w:pPr>
      <w:r w:rsidRPr="00C3315C">
        <w:rPr>
          <w:rFonts w:ascii="Arial" w:eastAsia="Arial" w:hAnsi="Arial" w:cs="Arial"/>
        </w:rPr>
        <w:t>Se obtuvó información de los antecedentes de los pacientes, y se analizaron los factores de riesgo modificables y no modificables, además de valorar en la MAVC el diámetro de su vena de drenaje y si existiera estenosis, y observar su relación con la ruptura de la misma</w:t>
      </w:r>
      <w:r w:rsidR="007725A5">
        <w:rPr>
          <w:rFonts w:ascii="Arial" w:eastAsia="Arial" w:hAnsi="Arial" w:cs="Arial"/>
        </w:rPr>
        <w:t>.</w:t>
      </w:r>
    </w:p>
    <w:p w14:paraId="1929A677" w14:textId="77777777" w:rsidR="00023429" w:rsidRPr="00C3315C" w:rsidRDefault="00023429" w:rsidP="00C3315C">
      <w:pPr>
        <w:pStyle w:val="Cuerpo"/>
        <w:spacing w:line="480" w:lineRule="auto"/>
        <w:jc w:val="both"/>
        <w:rPr>
          <w:rFonts w:ascii="Arial" w:eastAsia="Arial" w:hAnsi="Arial" w:cs="Arial"/>
        </w:rPr>
      </w:pPr>
    </w:p>
    <w:p w14:paraId="2D1A41DB" w14:textId="77777777" w:rsidR="002D2A48" w:rsidRPr="002D2A48" w:rsidRDefault="002D2A48" w:rsidP="00C3315C">
      <w:pPr>
        <w:pStyle w:val="Cuerpo"/>
        <w:spacing w:line="480" w:lineRule="auto"/>
        <w:jc w:val="both"/>
        <w:rPr>
          <w:rFonts w:ascii="Arial" w:eastAsia="Arial" w:hAnsi="Arial" w:cs="Arial"/>
          <w:sz w:val="28"/>
          <w:szCs w:val="28"/>
        </w:rPr>
      </w:pPr>
      <w:r w:rsidRPr="002D2A48">
        <w:rPr>
          <w:rFonts w:ascii="Arial" w:eastAsia="Arial" w:hAnsi="Arial" w:cs="Arial"/>
          <w:b/>
          <w:bCs/>
          <w:sz w:val="28"/>
          <w:szCs w:val="28"/>
        </w:rPr>
        <w:t>RESULTADOS.</w:t>
      </w:r>
      <w:r w:rsidRPr="002D2A48">
        <w:rPr>
          <w:rFonts w:ascii="Arial" w:eastAsia="Arial" w:hAnsi="Arial" w:cs="Arial"/>
          <w:sz w:val="28"/>
          <w:szCs w:val="28"/>
        </w:rPr>
        <w:t xml:space="preserve"> </w:t>
      </w:r>
    </w:p>
    <w:p w14:paraId="0B19F4F7" w14:textId="77777777" w:rsidR="002D2A48" w:rsidRDefault="002D2A48" w:rsidP="00C3315C">
      <w:pPr>
        <w:pStyle w:val="Cuerpo"/>
        <w:spacing w:line="480" w:lineRule="auto"/>
        <w:jc w:val="both"/>
        <w:rPr>
          <w:rFonts w:ascii="Arial" w:eastAsia="Arial" w:hAnsi="Arial" w:cs="Arial"/>
        </w:rPr>
      </w:pPr>
    </w:p>
    <w:p w14:paraId="525C6F7B" w14:textId="635D3DD5" w:rsidR="00920E8E" w:rsidRPr="00C3315C" w:rsidRDefault="00AE4DE4" w:rsidP="00C3315C">
      <w:pPr>
        <w:pStyle w:val="Cuerpo"/>
        <w:spacing w:line="480" w:lineRule="auto"/>
        <w:jc w:val="both"/>
        <w:rPr>
          <w:rStyle w:val="Ninguno"/>
          <w:rFonts w:ascii="Arial" w:eastAsia="Arial" w:hAnsi="Arial" w:cs="Arial"/>
        </w:rPr>
      </w:pPr>
      <w:r w:rsidRPr="00C3315C">
        <w:rPr>
          <w:rStyle w:val="Ninguno"/>
          <w:rFonts w:ascii="Arial" w:eastAsia="Arial" w:hAnsi="Arial" w:cs="Arial"/>
        </w:rPr>
        <w:t>Se encontró una significativa re</w:t>
      </w:r>
      <w:r w:rsidR="007725A5">
        <w:rPr>
          <w:rStyle w:val="Ninguno"/>
          <w:rFonts w:ascii="Arial" w:eastAsia="Arial" w:hAnsi="Arial" w:cs="Arial"/>
        </w:rPr>
        <w:t>lac</w:t>
      </w:r>
      <w:r w:rsidRPr="00C3315C">
        <w:rPr>
          <w:rStyle w:val="Ninguno"/>
          <w:rFonts w:ascii="Arial" w:eastAsia="Arial" w:hAnsi="Arial" w:cs="Arial"/>
        </w:rPr>
        <w:t>ión estadística entre la estenosis de la vena de drenaje de una MAVC y su ruptura, además de la relación del alcoholismo y la estenosis de la vena de drenaje, además de una relación signiticativa descriptiva</w:t>
      </w:r>
      <w:r w:rsidR="00023429" w:rsidRPr="00C3315C">
        <w:rPr>
          <w:rStyle w:val="Ninguno"/>
          <w:rFonts w:ascii="Arial" w:eastAsia="Arial" w:hAnsi="Arial" w:cs="Arial"/>
        </w:rPr>
        <w:t xml:space="preserve"> entre el tabaquismo y la estenosis de la vena de drenaje.</w:t>
      </w:r>
    </w:p>
    <w:p w14:paraId="0A88D293" w14:textId="6CB233CC" w:rsidR="00A51972" w:rsidRPr="00C3315C" w:rsidRDefault="00A51972" w:rsidP="00C3315C">
      <w:pPr>
        <w:pStyle w:val="Cuerpo"/>
        <w:spacing w:line="480" w:lineRule="auto"/>
        <w:jc w:val="both"/>
        <w:rPr>
          <w:rStyle w:val="Ninguno"/>
          <w:rFonts w:ascii="Arial" w:eastAsia="Arial" w:hAnsi="Arial" w:cs="Arial"/>
          <w:b/>
          <w:bCs/>
          <w:i/>
          <w:iCs/>
          <w:sz w:val="32"/>
          <w:szCs w:val="32"/>
        </w:rPr>
      </w:pPr>
    </w:p>
    <w:p w14:paraId="437882D6" w14:textId="373FAEDD" w:rsidR="002D2A48" w:rsidRDefault="002D2A48" w:rsidP="00C3315C">
      <w:pPr>
        <w:pStyle w:val="Cuerpo"/>
        <w:spacing w:line="480" w:lineRule="auto"/>
        <w:jc w:val="both"/>
        <w:rPr>
          <w:rStyle w:val="Ninguno"/>
          <w:rFonts w:ascii="Arial" w:eastAsia="Arial" w:hAnsi="Arial" w:cs="Arial"/>
          <w:b/>
          <w:bCs/>
          <w:i/>
          <w:iCs/>
          <w:sz w:val="32"/>
          <w:szCs w:val="32"/>
        </w:rPr>
      </w:pPr>
    </w:p>
    <w:p w14:paraId="2124365E" w14:textId="77777777" w:rsidR="005429C1" w:rsidRDefault="005429C1" w:rsidP="00C3315C">
      <w:pPr>
        <w:pStyle w:val="Cuerpo"/>
        <w:spacing w:line="480" w:lineRule="auto"/>
        <w:jc w:val="both"/>
        <w:rPr>
          <w:rStyle w:val="Ninguno"/>
          <w:rFonts w:ascii="Arial" w:eastAsia="Arial" w:hAnsi="Arial" w:cs="Arial"/>
          <w:b/>
          <w:bCs/>
          <w:i/>
          <w:iCs/>
          <w:sz w:val="32"/>
          <w:szCs w:val="32"/>
        </w:rPr>
      </w:pPr>
    </w:p>
    <w:p w14:paraId="4164A43E" w14:textId="31C3B456" w:rsidR="00BA38A3" w:rsidRDefault="00BA38A3" w:rsidP="00BA38A3">
      <w:pPr>
        <w:pStyle w:val="Cuerpo"/>
        <w:spacing w:line="480" w:lineRule="auto"/>
        <w:jc w:val="center"/>
        <w:rPr>
          <w:rStyle w:val="Ninguno"/>
          <w:rFonts w:ascii="Arial" w:eastAsia="Arial" w:hAnsi="Arial" w:cs="Arial"/>
          <w:sz w:val="32"/>
          <w:szCs w:val="32"/>
        </w:rPr>
      </w:pPr>
      <w:r w:rsidRPr="00BA38A3">
        <w:rPr>
          <w:rStyle w:val="Ninguno"/>
          <w:rFonts w:ascii="Arial" w:eastAsia="Arial" w:hAnsi="Arial" w:cs="Arial"/>
          <w:sz w:val="32"/>
          <w:szCs w:val="32"/>
        </w:rPr>
        <w:lastRenderedPageBreak/>
        <w:t>CAPÍTULO II</w:t>
      </w:r>
    </w:p>
    <w:p w14:paraId="3BEA0A27" w14:textId="1C945BE0" w:rsidR="00BA38A3" w:rsidRDefault="00BA38A3" w:rsidP="00BA38A3">
      <w:pPr>
        <w:pStyle w:val="Cuerpo"/>
        <w:spacing w:line="480" w:lineRule="auto"/>
        <w:jc w:val="center"/>
        <w:rPr>
          <w:rStyle w:val="Ninguno"/>
          <w:rFonts w:ascii="Arial" w:eastAsia="Arial" w:hAnsi="Arial" w:cs="Arial"/>
          <w:sz w:val="32"/>
          <w:szCs w:val="32"/>
        </w:rPr>
      </w:pPr>
    </w:p>
    <w:p w14:paraId="029574D3" w14:textId="3AAF6AF7" w:rsidR="00BA38A3" w:rsidRDefault="00BA38A3" w:rsidP="00BA38A3">
      <w:pPr>
        <w:pStyle w:val="Cuerpo"/>
        <w:spacing w:line="480" w:lineRule="auto"/>
        <w:jc w:val="center"/>
        <w:rPr>
          <w:rStyle w:val="Ninguno"/>
          <w:rFonts w:ascii="Arial" w:eastAsia="Arial" w:hAnsi="Arial" w:cs="Arial"/>
          <w:sz w:val="32"/>
          <w:szCs w:val="32"/>
        </w:rPr>
      </w:pPr>
    </w:p>
    <w:p w14:paraId="76A754EE" w14:textId="0C721F15" w:rsidR="00BA38A3" w:rsidRDefault="00BA38A3" w:rsidP="00BA38A3">
      <w:pPr>
        <w:pStyle w:val="Cuerpo"/>
        <w:spacing w:line="480" w:lineRule="auto"/>
        <w:jc w:val="center"/>
        <w:rPr>
          <w:rStyle w:val="Ninguno"/>
          <w:rFonts w:ascii="Arial" w:eastAsia="Arial" w:hAnsi="Arial" w:cs="Arial"/>
          <w:sz w:val="32"/>
          <w:szCs w:val="32"/>
        </w:rPr>
      </w:pPr>
    </w:p>
    <w:p w14:paraId="111F1C68" w14:textId="719188F6" w:rsidR="00BA38A3" w:rsidRDefault="00BA38A3" w:rsidP="00BA38A3">
      <w:pPr>
        <w:pStyle w:val="Cuerpo"/>
        <w:spacing w:line="480" w:lineRule="auto"/>
        <w:jc w:val="center"/>
        <w:rPr>
          <w:rStyle w:val="Ninguno"/>
          <w:rFonts w:ascii="Arial" w:eastAsia="Arial" w:hAnsi="Arial" w:cs="Arial"/>
          <w:sz w:val="32"/>
          <w:szCs w:val="32"/>
        </w:rPr>
      </w:pPr>
    </w:p>
    <w:p w14:paraId="774034A2" w14:textId="75302103" w:rsidR="00BA38A3" w:rsidRDefault="00BA38A3" w:rsidP="00BA38A3">
      <w:pPr>
        <w:pStyle w:val="Cuerpo"/>
        <w:spacing w:line="480" w:lineRule="auto"/>
        <w:jc w:val="center"/>
        <w:rPr>
          <w:rStyle w:val="Ninguno"/>
          <w:rFonts w:ascii="Arial" w:eastAsia="Arial" w:hAnsi="Arial" w:cs="Arial"/>
          <w:sz w:val="32"/>
          <w:szCs w:val="32"/>
        </w:rPr>
      </w:pPr>
    </w:p>
    <w:p w14:paraId="526F5B29" w14:textId="15092377" w:rsidR="00BA38A3" w:rsidRDefault="00BA38A3" w:rsidP="00BA38A3">
      <w:pPr>
        <w:pStyle w:val="Cuerpo"/>
        <w:spacing w:line="480" w:lineRule="auto"/>
        <w:jc w:val="center"/>
        <w:rPr>
          <w:rStyle w:val="Ninguno"/>
          <w:rFonts w:ascii="Arial" w:eastAsia="Arial" w:hAnsi="Arial" w:cs="Arial"/>
          <w:sz w:val="32"/>
          <w:szCs w:val="32"/>
        </w:rPr>
      </w:pPr>
    </w:p>
    <w:p w14:paraId="1AA25178" w14:textId="601C15C6" w:rsidR="00BA38A3" w:rsidRDefault="00BA38A3" w:rsidP="00BA38A3">
      <w:pPr>
        <w:pStyle w:val="Cuerpo"/>
        <w:spacing w:line="480" w:lineRule="auto"/>
        <w:jc w:val="center"/>
        <w:rPr>
          <w:rStyle w:val="Ninguno"/>
          <w:rFonts w:ascii="Arial" w:eastAsia="Arial" w:hAnsi="Arial" w:cs="Arial"/>
          <w:sz w:val="32"/>
          <w:szCs w:val="32"/>
        </w:rPr>
      </w:pPr>
    </w:p>
    <w:p w14:paraId="307C3B13" w14:textId="28F32231" w:rsidR="00BA38A3" w:rsidRDefault="00BA38A3" w:rsidP="00BA38A3">
      <w:pPr>
        <w:pStyle w:val="Cuerpo"/>
        <w:spacing w:line="480" w:lineRule="auto"/>
        <w:jc w:val="center"/>
        <w:rPr>
          <w:rStyle w:val="Ninguno"/>
          <w:rFonts w:ascii="Arial" w:eastAsia="Arial" w:hAnsi="Arial" w:cs="Arial"/>
          <w:sz w:val="32"/>
          <w:szCs w:val="32"/>
        </w:rPr>
      </w:pPr>
    </w:p>
    <w:p w14:paraId="127386EC" w14:textId="750BCC65" w:rsidR="00BA38A3" w:rsidRDefault="00BA38A3" w:rsidP="00BA38A3">
      <w:pPr>
        <w:pStyle w:val="Cuerpo"/>
        <w:spacing w:line="480" w:lineRule="auto"/>
        <w:jc w:val="center"/>
        <w:rPr>
          <w:rStyle w:val="Ninguno"/>
          <w:rFonts w:ascii="Arial" w:eastAsia="Arial" w:hAnsi="Arial" w:cs="Arial"/>
          <w:sz w:val="32"/>
          <w:szCs w:val="32"/>
        </w:rPr>
      </w:pPr>
    </w:p>
    <w:p w14:paraId="60AD3587" w14:textId="6FEB592D" w:rsidR="00BA38A3" w:rsidRDefault="00BA38A3" w:rsidP="00BA38A3">
      <w:pPr>
        <w:pStyle w:val="Cuerpo"/>
        <w:spacing w:line="480" w:lineRule="auto"/>
        <w:jc w:val="center"/>
        <w:rPr>
          <w:rStyle w:val="Ninguno"/>
          <w:rFonts w:ascii="Arial" w:eastAsia="Arial" w:hAnsi="Arial" w:cs="Arial"/>
          <w:sz w:val="32"/>
          <w:szCs w:val="32"/>
        </w:rPr>
      </w:pPr>
    </w:p>
    <w:p w14:paraId="32C90B16" w14:textId="65BB08A8" w:rsidR="00BA38A3" w:rsidRDefault="00BA38A3" w:rsidP="00BA38A3">
      <w:pPr>
        <w:pStyle w:val="Cuerpo"/>
        <w:spacing w:line="480" w:lineRule="auto"/>
        <w:jc w:val="center"/>
        <w:rPr>
          <w:rStyle w:val="Ninguno"/>
          <w:rFonts w:ascii="Arial" w:eastAsia="Arial" w:hAnsi="Arial" w:cs="Arial"/>
          <w:sz w:val="32"/>
          <w:szCs w:val="32"/>
        </w:rPr>
      </w:pPr>
    </w:p>
    <w:p w14:paraId="534801AD" w14:textId="0C75323A" w:rsidR="00BA38A3" w:rsidRDefault="00BA38A3" w:rsidP="00BA38A3">
      <w:pPr>
        <w:pStyle w:val="Cuerpo"/>
        <w:spacing w:line="480" w:lineRule="auto"/>
        <w:jc w:val="center"/>
        <w:rPr>
          <w:rStyle w:val="Ninguno"/>
          <w:rFonts w:ascii="Arial" w:eastAsia="Arial" w:hAnsi="Arial" w:cs="Arial"/>
          <w:sz w:val="32"/>
          <w:szCs w:val="32"/>
        </w:rPr>
      </w:pPr>
    </w:p>
    <w:p w14:paraId="07148F86" w14:textId="3AD2C0DA" w:rsidR="00BA38A3" w:rsidRDefault="00BA38A3" w:rsidP="00BA38A3">
      <w:pPr>
        <w:pStyle w:val="Cuerpo"/>
        <w:spacing w:line="480" w:lineRule="auto"/>
        <w:jc w:val="center"/>
        <w:rPr>
          <w:rStyle w:val="Ninguno"/>
          <w:rFonts w:ascii="Arial" w:eastAsia="Arial" w:hAnsi="Arial" w:cs="Arial"/>
          <w:sz w:val="32"/>
          <w:szCs w:val="32"/>
        </w:rPr>
      </w:pPr>
    </w:p>
    <w:p w14:paraId="423D3560" w14:textId="413576F9" w:rsidR="00BA38A3" w:rsidRDefault="00BA38A3" w:rsidP="00BA38A3">
      <w:pPr>
        <w:pStyle w:val="Cuerpo"/>
        <w:spacing w:line="480" w:lineRule="auto"/>
        <w:jc w:val="center"/>
        <w:rPr>
          <w:rStyle w:val="Ninguno"/>
          <w:rFonts w:ascii="Arial" w:eastAsia="Arial" w:hAnsi="Arial" w:cs="Arial"/>
          <w:sz w:val="32"/>
          <w:szCs w:val="32"/>
        </w:rPr>
      </w:pPr>
    </w:p>
    <w:p w14:paraId="63BD7406" w14:textId="12D93999" w:rsidR="00A66A66" w:rsidRDefault="00A66A66" w:rsidP="00A66A66">
      <w:pPr>
        <w:pStyle w:val="Cuerpo"/>
        <w:spacing w:line="480" w:lineRule="auto"/>
        <w:rPr>
          <w:rStyle w:val="Ninguno"/>
          <w:rFonts w:ascii="Arial" w:eastAsia="Arial" w:hAnsi="Arial" w:cs="Arial"/>
          <w:sz w:val="32"/>
          <w:szCs w:val="32"/>
        </w:rPr>
      </w:pPr>
    </w:p>
    <w:p w14:paraId="32835E3A" w14:textId="74C2A106" w:rsidR="002D2A48" w:rsidRDefault="002D2A48" w:rsidP="00A66A66">
      <w:pPr>
        <w:pStyle w:val="Cuerpo"/>
        <w:spacing w:line="480" w:lineRule="auto"/>
        <w:rPr>
          <w:rStyle w:val="Ninguno"/>
          <w:rFonts w:ascii="Arial" w:eastAsia="Arial" w:hAnsi="Arial" w:cs="Arial"/>
          <w:sz w:val="32"/>
          <w:szCs w:val="32"/>
        </w:rPr>
      </w:pPr>
    </w:p>
    <w:p w14:paraId="69A847BB" w14:textId="77777777" w:rsidR="002D2A48" w:rsidRPr="00BA38A3" w:rsidRDefault="002D2A48" w:rsidP="00A66A66">
      <w:pPr>
        <w:pStyle w:val="Cuerpo"/>
        <w:spacing w:line="480" w:lineRule="auto"/>
        <w:rPr>
          <w:rStyle w:val="Ninguno"/>
          <w:rFonts w:ascii="Arial" w:eastAsia="Arial" w:hAnsi="Arial" w:cs="Arial"/>
          <w:sz w:val="32"/>
          <w:szCs w:val="32"/>
        </w:rPr>
      </w:pPr>
    </w:p>
    <w:p w14:paraId="4B3F3390" w14:textId="7C394211" w:rsidR="00023429" w:rsidRPr="002D2A48" w:rsidRDefault="00962677" w:rsidP="00962677">
      <w:pPr>
        <w:pStyle w:val="Cuerpo"/>
        <w:numPr>
          <w:ilvl w:val="0"/>
          <w:numId w:val="13"/>
        </w:numPr>
        <w:spacing w:line="480" w:lineRule="auto"/>
        <w:jc w:val="center"/>
        <w:rPr>
          <w:rStyle w:val="Ninguno"/>
          <w:rFonts w:ascii="Arial" w:eastAsia="Arial" w:hAnsi="Arial" w:cs="Arial"/>
          <w:b/>
          <w:bCs/>
          <w:sz w:val="32"/>
          <w:szCs w:val="32"/>
        </w:rPr>
      </w:pPr>
      <w:r w:rsidRPr="00D54F3A">
        <w:rPr>
          <w:rStyle w:val="Ninguno"/>
          <w:rFonts w:ascii="Arial" w:eastAsia="Arial" w:hAnsi="Arial" w:cs="Arial"/>
          <w:b/>
          <w:bCs/>
          <w:i/>
          <w:iCs/>
          <w:sz w:val="32"/>
          <w:szCs w:val="32"/>
        </w:rPr>
        <w:lastRenderedPageBreak/>
        <w:t xml:space="preserve"> </w:t>
      </w:r>
      <w:r w:rsidR="00023429" w:rsidRPr="002D2A48">
        <w:rPr>
          <w:rStyle w:val="Ninguno"/>
          <w:rFonts w:ascii="Arial" w:eastAsia="Arial" w:hAnsi="Arial" w:cs="Arial"/>
          <w:b/>
          <w:bCs/>
          <w:sz w:val="32"/>
          <w:szCs w:val="32"/>
        </w:rPr>
        <w:t>I</w:t>
      </w:r>
      <w:r w:rsidR="00D54F3A" w:rsidRPr="002D2A48">
        <w:rPr>
          <w:rStyle w:val="Ninguno"/>
          <w:rFonts w:ascii="Arial" w:eastAsia="Arial" w:hAnsi="Arial" w:cs="Arial"/>
          <w:b/>
          <w:bCs/>
          <w:sz w:val="32"/>
          <w:szCs w:val="32"/>
        </w:rPr>
        <w:t>NTRODUCCIÓN</w:t>
      </w:r>
    </w:p>
    <w:p w14:paraId="64BB26EE" w14:textId="7AD16B2C" w:rsidR="00023429" w:rsidRPr="002D2A48" w:rsidRDefault="00023429" w:rsidP="00C3315C">
      <w:pPr>
        <w:pStyle w:val="Cuerpo"/>
        <w:spacing w:line="480" w:lineRule="auto"/>
        <w:jc w:val="both"/>
        <w:rPr>
          <w:rStyle w:val="Ninguno"/>
          <w:rFonts w:ascii="Arial" w:eastAsia="Arial" w:hAnsi="Arial" w:cs="Arial"/>
          <w:b/>
          <w:bCs/>
          <w:sz w:val="32"/>
          <w:szCs w:val="32"/>
        </w:rPr>
      </w:pPr>
    </w:p>
    <w:p w14:paraId="5F80C85A" w14:textId="5BB65714" w:rsidR="00C3315C" w:rsidRDefault="00023429" w:rsidP="00C3315C">
      <w:pPr>
        <w:pStyle w:val="Cuerpo"/>
        <w:spacing w:line="480" w:lineRule="auto"/>
        <w:jc w:val="both"/>
        <w:rPr>
          <w:rStyle w:val="Ninguno"/>
          <w:rFonts w:ascii="Arial" w:eastAsia="Arial" w:hAnsi="Arial" w:cs="Arial"/>
          <w:b/>
          <w:bCs/>
          <w:sz w:val="28"/>
          <w:szCs w:val="28"/>
        </w:rPr>
      </w:pPr>
      <w:r w:rsidRPr="002D2A48">
        <w:rPr>
          <w:rStyle w:val="Ninguno"/>
          <w:rFonts w:ascii="Arial" w:eastAsia="Arial" w:hAnsi="Arial" w:cs="Arial"/>
          <w:b/>
          <w:bCs/>
          <w:sz w:val="28"/>
          <w:szCs w:val="28"/>
        </w:rPr>
        <w:t>2.1 DEFINICIÓN Y FISIOPATOLOGÍA</w:t>
      </w:r>
    </w:p>
    <w:p w14:paraId="7D3789FB" w14:textId="77777777" w:rsidR="00F62D79" w:rsidRPr="00F62D79" w:rsidRDefault="00F62D79" w:rsidP="00C3315C">
      <w:pPr>
        <w:pStyle w:val="Cuerpo"/>
        <w:spacing w:line="480" w:lineRule="auto"/>
        <w:jc w:val="both"/>
        <w:rPr>
          <w:rStyle w:val="Ninguno"/>
          <w:rFonts w:ascii="Arial" w:eastAsia="Arial" w:hAnsi="Arial" w:cs="Arial"/>
          <w:b/>
          <w:bCs/>
          <w:sz w:val="28"/>
          <w:szCs w:val="28"/>
        </w:rPr>
      </w:pPr>
    </w:p>
    <w:p w14:paraId="42CF8956" w14:textId="60D8F691" w:rsidR="00023429" w:rsidRPr="00C3315C" w:rsidRDefault="00023429" w:rsidP="002D2A48">
      <w:pPr>
        <w:pStyle w:val="NormalWeb"/>
        <w:spacing w:line="480" w:lineRule="auto"/>
        <w:jc w:val="both"/>
        <w:rPr>
          <w:rFonts w:ascii="Arial" w:hAnsi="Arial" w:cs="Arial"/>
        </w:rPr>
      </w:pPr>
      <w:r w:rsidRPr="00C3315C">
        <w:rPr>
          <w:rStyle w:val="Ninguno"/>
          <w:rFonts w:ascii="Arial" w:hAnsi="Arial" w:cs="Arial"/>
          <w:lang w:val="es-ES_tradnl"/>
        </w:rPr>
        <w:t xml:space="preserve">Una Malformación Arteriovenosa Cerebral (MAVC) es una lesión cerebrovascular compleja que requiere atención y un manejo multidisciplinario. Se define como un ovillo vascular anormal compuesto por arterias y venas patológicas que carecen de un lecho vascular capilar intermedio. </w:t>
      </w:r>
      <w:r w:rsidRPr="00C3315C">
        <w:rPr>
          <w:rFonts w:ascii="Arial" w:hAnsi="Arial" w:cs="Arial"/>
        </w:rPr>
        <w:t>Desde un punto de vista anatomopatológico, el nido de la malformación arteriovenosa cerebral se distingue por la presencia de vasos anormalmente conglomerados con paredes irregulares, escleróticas, sin tejido cerebral entre sí.</w:t>
      </w:r>
      <w:r w:rsidRPr="00C3315C">
        <w:rPr>
          <w:rFonts w:ascii="Arial" w:hAnsi="Arial" w:cs="Arial"/>
          <w:position w:val="6"/>
        </w:rPr>
        <w:t xml:space="preserve"> </w:t>
      </w:r>
      <w:r w:rsidRPr="00C3315C">
        <w:rPr>
          <w:rFonts w:ascii="Arial" w:hAnsi="Arial" w:cs="Arial"/>
        </w:rPr>
        <w:t>Los vasos aferentes se comunican directamente con el nido vascular, lo que las hace lesiones de alto flujo angiografico y riesgo de ruptura.</w:t>
      </w:r>
      <w:r w:rsidR="00F62D79">
        <w:rPr>
          <w:rFonts w:ascii="Arial" w:hAnsi="Arial" w:cs="Arial"/>
          <w:vertAlign w:val="superscript"/>
        </w:rPr>
        <w:t>4-12</w:t>
      </w:r>
      <w:r w:rsidR="00F62D79" w:rsidRPr="00C3315C">
        <w:rPr>
          <w:rFonts w:ascii="Arial" w:hAnsi="Arial" w:cs="Arial"/>
        </w:rPr>
        <w:t xml:space="preserve"> </w:t>
      </w:r>
    </w:p>
    <w:p w14:paraId="3781947F" w14:textId="77777777" w:rsidR="00C3315C" w:rsidRPr="00C3315C" w:rsidRDefault="00C3315C" w:rsidP="002D2A48">
      <w:pPr>
        <w:pStyle w:val="NormalWeb"/>
        <w:spacing w:line="480" w:lineRule="auto"/>
        <w:jc w:val="both"/>
        <w:rPr>
          <w:rStyle w:val="Ninguno"/>
          <w:rFonts w:ascii="Arial" w:hAnsi="Arial" w:cs="Arial"/>
        </w:rPr>
      </w:pPr>
    </w:p>
    <w:p w14:paraId="1043F9AD" w14:textId="39095B74" w:rsidR="00D64196" w:rsidRPr="00F62D79" w:rsidRDefault="00023429" w:rsidP="002D2A48">
      <w:pPr>
        <w:spacing w:line="480" w:lineRule="auto"/>
        <w:jc w:val="both"/>
        <w:rPr>
          <w:rStyle w:val="Ninguno"/>
          <w:rFonts w:ascii="Arial" w:hAnsi="Arial" w:cs="Arial"/>
          <w:vertAlign w:val="superscript"/>
          <w:lang w:val="es-ES_tradnl"/>
        </w:rPr>
      </w:pPr>
      <w:r w:rsidRPr="00C3315C">
        <w:rPr>
          <w:rStyle w:val="Ninguno"/>
          <w:rFonts w:ascii="Arial" w:hAnsi="Arial" w:cs="Arial"/>
          <w:lang w:val="es-ES_tradnl"/>
        </w:rPr>
        <w:t>Las MAVC se caracterizan por tener mayor prevalencia en el sexo femenino, reportándose una incidencia de 0.14 a 1.2 por cada 100,000 habitantes.</w:t>
      </w:r>
      <w:r w:rsidRPr="00C3315C">
        <w:rPr>
          <w:rStyle w:val="Ninguno"/>
          <w:rFonts w:ascii="Arial" w:hAnsi="Arial" w:cs="Arial"/>
          <w:lang w:val="es-MX"/>
        </w:rPr>
        <w:t xml:space="preserve"> </w:t>
      </w:r>
      <w:r w:rsidRPr="00C3315C">
        <w:rPr>
          <w:rStyle w:val="Ninguno"/>
          <w:rFonts w:ascii="Arial" w:hAnsi="Arial" w:cs="Arial"/>
          <w:lang w:val="es-ES_tradnl"/>
        </w:rPr>
        <w:t>La mayoría de los casos se presentan de una manera congénita y su patogénesis se atribuye a una retención segmentaria de un estadio embrionario normal en el desarrollo del sistema vascular cerebral. Es más frecuente obtener su hallazgo de forma incidental o por clínica durante la vida adulta. Por su forma de presentación, las MAVS se pueden clasificar en rotas y no rotas.</w:t>
      </w:r>
      <w:r w:rsidR="00F62D79">
        <w:rPr>
          <w:rStyle w:val="Ninguno"/>
          <w:rFonts w:ascii="Arial" w:hAnsi="Arial" w:cs="Arial"/>
          <w:vertAlign w:val="superscript"/>
          <w:lang w:val="es-ES_tradnl"/>
        </w:rPr>
        <w:t>17</w:t>
      </w:r>
    </w:p>
    <w:p w14:paraId="2ED47F89" w14:textId="28A3FC8B" w:rsidR="00023429" w:rsidRPr="00D64196" w:rsidRDefault="00023429" w:rsidP="002D2A48">
      <w:pPr>
        <w:spacing w:line="480" w:lineRule="auto"/>
        <w:jc w:val="both"/>
        <w:rPr>
          <w:rFonts w:ascii="Arial" w:hAnsi="Arial" w:cs="Arial"/>
          <w:lang w:val="es-ES_tradnl"/>
        </w:rPr>
      </w:pPr>
      <w:r w:rsidRPr="00C3315C">
        <w:rPr>
          <w:rStyle w:val="Ninguno"/>
          <w:rFonts w:ascii="Arial" w:hAnsi="Arial" w:cs="Arial"/>
          <w:lang w:val="es-ES_tradnl"/>
        </w:rPr>
        <w:lastRenderedPageBreak/>
        <w:t>Se pueden presentar de forma sintomática o asintomática. La clínica de presentación varía principalmente dependiendo de su localización, aunque son comunes cefalea intensa, náuseas</w:t>
      </w:r>
      <w:r w:rsidRPr="00C3315C">
        <w:rPr>
          <w:rStyle w:val="Ninguno"/>
          <w:rFonts w:ascii="Arial" w:hAnsi="Arial" w:cs="Arial"/>
          <w:color w:val="000000" w:themeColor="text1"/>
          <w:lang w:val="es-ES_tradnl"/>
        </w:rPr>
        <w:t xml:space="preserve">, vómito y convulsiones. </w:t>
      </w:r>
      <w:r w:rsidRPr="00C3315C">
        <w:rPr>
          <w:rFonts w:ascii="Arial" w:eastAsia="Times New Roman" w:hAnsi="Arial" w:cs="Arial"/>
          <w:color w:val="000000" w:themeColor="text1"/>
          <w:bdr w:val="none" w:sz="0" w:space="0" w:color="auto"/>
          <w:shd w:val="clear" w:color="auto" w:fill="FFFFFF"/>
          <w:lang w:val="es-MX" w:eastAsia="es-MX"/>
        </w:rPr>
        <w:t>Las malformaciones arteriovenosas llegan a presentar síntomas solamente cuando el daño que causan al cerebro o a la médula espinal alcanza un nivel crítico o se encuentran en un punto plenamente focalizado.</w:t>
      </w:r>
      <w:r w:rsidR="00D64196">
        <w:rPr>
          <w:rFonts w:ascii="Arial" w:eastAsia="Times New Roman" w:hAnsi="Arial" w:cs="Arial"/>
          <w:color w:val="000000" w:themeColor="text1"/>
          <w:bdr w:val="none" w:sz="0" w:space="0" w:color="auto"/>
          <w:shd w:val="clear" w:color="auto" w:fill="FFFFFF"/>
          <w:lang w:val="es-MX" w:eastAsia="es-MX"/>
        </w:rPr>
        <w:fldChar w:fldCharType="begin" w:fldLock="1"/>
      </w:r>
      <w:r w:rsidR="00D64196">
        <w:rPr>
          <w:rFonts w:ascii="Arial" w:eastAsia="Times New Roman" w:hAnsi="Arial" w:cs="Arial"/>
          <w:color w:val="000000" w:themeColor="text1"/>
          <w:bdr w:val="none" w:sz="0" w:space="0" w:color="auto"/>
          <w:shd w:val="clear" w:color="auto" w:fill="FFFFFF"/>
          <w:lang w:val="es-MX" w:eastAsia="es-MX"/>
        </w:rPr>
        <w:instrText>ADDIN CSL_CITATION {"citationItems":[{"id":"ITEM-1","itemData":{"ISSN":"1665-5796","abstract":"ReSuMeN Recientemente se ha renovado el interés de la comunidad médica hacia las malformaciones arteriovenosas cerebrales. Esto se debe, en parte, a la aparición de publicaciones que desafían su etiología universalmente aceptada como congénita; lo cual nos ha hecho ver lo poco que sabemos sobre la formación, evolución y comportamiento de estas lesiones. La terapia endovascular como nueva opción de tratamiento que se agrega a las ya existentes nos ha hecho entender que el tratamiento de estas lesiones debe ser multidisciplinario. Finalmente, la amplia difusión de los estudios de imagen no invasivos ha llevado a que contemos con una población de pacientes que antes no se estudiaban aisladamente en los estudios clínicos: Las malformaciones arteriovenosas no rotas y/o incidentales. Creciente controversia se vive en estos momentos acerca del tratamiento de estos pacientes. En esta publicación hacemos una revisión de aspec-tos básicos de las malformaciones arteriovenosas y los confrontamos a publicaciones recientes y estudios que se están llevando a cabo como el ARUBA (A Randomized Multicenter Clinical Trial of Unruptured Brain AVMs). También discutimos las opciones de tratamiento y nuestra posición en la toma de decisiones del manejo de estos pacientes. AbStRAct Recently there has been a renewal in the medical community around the world towards brain arteriovenous malformations (AVMs). Part of this is due to the appearance of recent publications challenging its etiology, universally accepted as congenital This made us notice how limited is our understanding about the development, evolution and behavior of these lesions. Endovascular neurosurgery for these lesions has been added as a new treatment option in the last decades, and it has made us understand that the treatment of these lesions is multidisciplinary. Finally, the wide distribution of the non-invasive imagining studies has allowed us to have a population of patients who were not studied in an isolated form in previous clinical studies: the unruptured and/or incidental AVMs. Increasing controversy exists on the management and treatment of these patients. In this paper we review the basic concepts of AVMs and compare them with recent publications including the ongoing study ARUBA (A Randomized Multicenter Clinical Trial of Unruptured Brain AVMs). We also discuss different treatment modalities and our approach in the management of patients with these lesions.","author":[{"dropping-particle":"","family":"Martínez-Ponce de León","given":"Ángel","non-dropping-particle":"","parse-names":false,"suffix":""},{"dropping-particle":"","family":"Paúl Alanís-Reséndiz","given":"Hilario","non-dropping-particle":"","parse-names":false,"suffix":""},{"dropping-particle":"","family":"Elizondo-Riojas","given":"Guillermo","non-dropping-particle":"","parse-names":false,"suffix":""},{"dropping-particle":"","family":"Alberto Cabañas-Corona","given":"Eduardo","non-dropping-particle":"","parse-names":false,"suffix":""},{"dropping-particle":"","family":"Daniel Morales-García","given":"Víctor","non-dropping-particle":"","parse-names":false,"suffix":""}],"id":"ITEM-1","issued":{"date-parts":[["0"]]},"title":"Malformaciones arteriovenosas cerebrales: evolución natural e indicaciones de tratamiento Artículo de revisión","type":"article-journal"},"uris":["http://www.mendeley.com/documents/?uuid=152a23e0-5c1a-3f9b-b6e5-90273c82d84b"]}],"mendeley":{"formattedCitation":"&lt;sup&gt;1&lt;/sup&gt;","plainTextFormattedCitation":"1","previouslyFormattedCitation":"&lt;sup&gt;1&lt;/sup&gt;"},"properties":{"noteIndex":0},"schema":"https://github.com/citation-style-language/schema/raw/master/csl-citation.json"}</w:instrText>
      </w:r>
      <w:r w:rsidR="00D64196">
        <w:rPr>
          <w:rFonts w:ascii="Arial" w:eastAsia="Times New Roman" w:hAnsi="Arial" w:cs="Arial"/>
          <w:color w:val="000000" w:themeColor="text1"/>
          <w:bdr w:val="none" w:sz="0" w:space="0" w:color="auto"/>
          <w:shd w:val="clear" w:color="auto" w:fill="FFFFFF"/>
          <w:lang w:val="es-MX" w:eastAsia="es-MX"/>
        </w:rPr>
        <w:fldChar w:fldCharType="separate"/>
      </w:r>
      <w:r w:rsidR="00D64196" w:rsidRPr="00D64196">
        <w:rPr>
          <w:rFonts w:ascii="Arial" w:eastAsia="Times New Roman" w:hAnsi="Arial" w:cs="Arial"/>
          <w:noProof/>
          <w:color w:val="000000" w:themeColor="text1"/>
          <w:bdr w:val="none" w:sz="0" w:space="0" w:color="auto"/>
          <w:shd w:val="clear" w:color="auto" w:fill="FFFFFF"/>
          <w:vertAlign w:val="superscript"/>
          <w:lang w:val="es-MX" w:eastAsia="es-MX"/>
        </w:rPr>
        <w:t>1</w:t>
      </w:r>
      <w:r w:rsidR="00D64196">
        <w:rPr>
          <w:rFonts w:ascii="Arial" w:eastAsia="Times New Roman" w:hAnsi="Arial" w:cs="Arial"/>
          <w:color w:val="000000" w:themeColor="text1"/>
          <w:bdr w:val="none" w:sz="0" w:space="0" w:color="auto"/>
          <w:shd w:val="clear" w:color="auto" w:fill="FFFFFF"/>
          <w:lang w:val="es-MX" w:eastAsia="es-MX"/>
        </w:rPr>
        <w:fldChar w:fldCharType="end"/>
      </w:r>
      <w:r w:rsidR="0084706C">
        <w:rPr>
          <w:rFonts w:ascii="Arial" w:eastAsia="Times New Roman" w:hAnsi="Arial" w:cs="Arial"/>
          <w:color w:val="000000" w:themeColor="text1"/>
          <w:bdr w:val="none" w:sz="0" w:space="0" w:color="auto"/>
          <w:shd w:val="clear" w:color="auto" w:fill="FFFFFF"/>
          <w:lang w:val="es-MX" w:eastAsia="es-MX"/>
        </w:rPr>
        <w:fldChar w:fldCharType="begin" w:fldLock="1"/>
      </w:r>
      <w:r w:rsidR="0084706C">
        <w:rPr>
          <w:rFonts w:ascii="Arial" w:eastAsia="Times New Roman" w:hAnsi="Arial" w:cs="Arial"/>
          <w:color w:val="000000" w:themeColor="text1"/>
          <w:bdr w:val="none" w:sz="0" w:space="0" w:color="auto"/>
          <w:shd w:val="clear" w:color="auto" w:fill="FFFFFF"/>
          <w:lang w:val="es-MX" w:eastAsia="es-MX"/>
        </w:rPr>
        <w:instrText>ADDIN CSL_CITATION {"citationItems":[{"id":"ITEM-1","itemData":{"DOI":"10.1155/2014/649036","abstract":"There has been increased detection of incidental AVMs as result of the frequent use of advanced imaging techniques. The natural history of AVM is poorly understood and its management is controversial. This review provides an overview of the epidemiology, pathophysiology, natural history, clinical presentation, diagnosis, and management of AVMs. The authors discussed the imaging techniques available for detecting AVMs with regard to the advantages and disadvantages of each imaging modality. Furthermore, this review paper discusses the factors that must be considered for the most appropriate management strategy (based on the current evidence in the literature) and the risks and benefits of each management option.","author":[{"dropping-particle":"","family":"Ajiboye","given":"Norman","non-dropping-particle":"","parse-names":false,"suffix":""},{"dropping-particle":"","family":"Chalouhi","given":"Nohra","non-dropping-particle":"","parse-names":false,"suffix":""},{"dropping-particle":"","family":"Starke","given":"Robert M","non-dropping-particle":"","parse-names":false,"suffix":""},{"dropping-particle":"","family":"Zanaty","given":"Mario","non-dropping-particle":"","parse-names":false,"suffix":""},{"dropping-particle":"","family":"Bell","given":"Rodney","non-dropping-particle":"","parse-names":false,"suffix":""}],"id":"ITEM-1","issued":{"date-parts":[["2014"]]},"title":"Cerebral Arteriovenous Malformations: Evaluation and Management","type":"article-journal","volume":"2014"},"uris":["http://www.mendeley.com/documents/?uuid=406afb30-e1ad-4a2b-80e7-82b7822bfb53"]}],"mendeley":{"formattedCitation":"&lt;sup&gt;6&lt;/sup&gt;","plainTextFormattedCitation":"6","previouslyFormattedCitation":"&lt;sup&gt;6&lt;/sup&gt;"},"properties":{"noteIndex":0},"schema":"https://github.com/citation-style-language/schema/raw/master/csl-citation.json"}</w:instrText>
      </w:r>
      <w:r w:rsidR="0084706C">
        <w:rPr>
          <w:rFonts w:ascii="Arial" w:eastAsia="Times New Roman" w:hAnsi="Arial" w:cs="Arial"/>
          <w:color w:val="000000" w:themeColor="text1"/>
          <w:bdr w:val="none" w:sz="0" w:space="0" w:color="auto"/>
          <w:shd w:val="clear" w:color="auto" w:fill="FFFFFF"/>
          <w:lang w:val="es-MX" w:eastAsia="es-MX"/>
        </w:rPr>
        <w:fldChar w:fldCharType="separate"/>
      </w:r>
      <w:r w:rsidR="0084706C" w:rsidRPr="0084706C">
        <w:rPr>
          <w:rFonts w:ascii="Arial" w:eastAsia="Times New Roman" w:hAnsi="Arial" w:cs="Arial"/>
          <w:noProof/>
          <w:color w:val="000000" w:themeColor="text1"/>
          <w:bdr w:val="none" w:sz="0" w:space="0" w:color="auto"/>
          <w:shd w:val="clear" w:color="auto" w:fill="FFFFFF"/>
          <w:vertAlign w:val="superscript"/>
          <w:lang w:val="es-MX" w:eastAsia="es-MX"/>
        </w:rPr>
        <w:t>6</w:t>
      </w:r>
      <w:r w:rsidR="0084706C">
        <w:rPr>
          <w:rFonts w:ascii="Arial" w:eastAsia="Times New Roman" w:hAnsi="Arial" w:cs="Arial"/>
          <w:color w:val="000000" w:themeColor="text1"/>
          <w:bdr w:val="none" w:sz="0" w:space="0" w:color="auto"/>
          <w:shd w:val="clear" w:color="auto" w:fill="FFFFFF"/>
          <w:lang w:val="es-MX" w:eastAsia="es-MX"/>
        </w:rPr>
        <w:fldChar w:fldCharType="end"/>
      </w:r>
    </w:p>
    <w:p w14:paraId="5D2B2E1C" w14:textId="77777777" w:rsidR="00C3315C" w:rsidRPr="00C3315C" w:rsidRDefault="00C3315C" w:rsidP="002D2A48">
      <w:pPr>
        <w:spacing w:line="480" w:lineRule="auto"/>
        <w:jc w:val="both"/>
        <w:rPr>
          <w:rFonts w:ascii="Arial" w:eastAsia="Times New Roman" w:hAnsi="Arial" w:cs="Arial"/>
          <w:color w:val="000000" w:themeColor="text1"/>
          <w:bdr w:val="none" w:sz="0" w:space="0" w:color="auto"/>
          <w:shd w:val="clear" w:color="auto" w:fill="FFFFFF"/>
          <w:lang w:val="es-MX" w:eastAsia="es-MX"/>
        </w:rPr>
      </w:pPr>
    </w:p>
    <w:p w14:paraId="54F766CA" w14:textId="0A68803E" w:rsidR="00C3315C" w:rsidRDefault="00023429" w:rsidP="002D2A48">
      <w:pPr>
        <w:pStyle w:val="NormalWeb"/>
        <w:spacing w:line="480" w:lineRule="auto"/>
        <w:jc w:val="both"/>
        <w:rPr>
          <w:rFonts w:ascii="Arial" w:hAnsi="Arial" w:cs="Arial"/>
          <w:color w:val="000000" w:themeColor="text1"/>
          <w:shd w:val="clear" w:color="auto" w:fill="FFFFFF"/>
        </w:rPr>
      </w:pPr>
      <w:r w:rsidRPr="00C3315C">
        <w:rPr>
          <w:rFonts w:ascii="Arial" w:hAnsi="Arial" w:cs="Arial"/>
          <w:color w:val="000000" w:themeColor="text1"/>
          <w:shd w:val="clear" w:color="auto" w:fill="FFFFFF"/>
        </w:rPr>
        <w:t>Las MAVC provocan daños en el cerebro o en la médula espinal a través de tres mecanismos básicos: reduciendo la cantidad de oxígeno que llega a los tejidos neurológicos realizando un efecto de robo; causando sangrado (hemorragia) en los tejidos cercanos y comprimiendo o desplazando partes del cerebro o de la médula espinal.</w:t>
      </w:r>
      <w:r w:rsidR="00D64196">
        <w:rPr>
          <w:rFonts w:ascii="Arial" w:hAnsi="Arial" w:cs="Arial"/>
          <w:color w:val="000000" w:themeColor="text1"/>
          <w:shd w:val="clear" w:color="auto" w:fill="FFFFFF"/>
        </w:rPr>
        <w:fldChar w:fldCharType="begin" w:fldLock="1"/>
      </w:r>
      <w:r w:rsidR="0084706C">
        <w:rPr>
          <w:rFonts w:ascii="Arial" w:hAnsi="Arial" w:cs="Arial"/>
          <w:color w:val="000000" w:themeColor="text1"/>
          <w:shd w:val="clear" w:color="auto" w:fill="FFFFFF"/>
        </w:rPr>
        <w:instrText>ADDIN CSL_CITATION {"citationItems":[{"id":"ITEM-1","itemData":{"DOI":"10.1161/STROKEAHA.116.015666","ISSN":"0039-2499","author":[{"dropping-particle":"","family":"Shakur","given":"Sophia F.","non-dropping-particle":"","parse-names":false,"suffix":""},{"dropping-particle":"","family":"Hussein","given":"Ahmed E.","non-dropping-particle":"","parse-names":false,"suffix":""},{"dropping-particle":"","family":"Amin-Hanjani","given":"Sepideh","non-dropping-particle":"","parse-names":false,"suffix":""},{"dropping-particle":"","family":"Valyi-Nagy","given":"Tibor","non-dropping-particle":"","parse-names":false,"suffix":""},{"dropping-particle":"","family":"Charbel","given":"Fady T.","non-dropping-particle":"","parse-names":false,"suffix":""},{"dropping-particle":"","family":"Alaraj","given":"Ali","non-dropping-particle":"","parse-names":false,"suffix":""}],"container-title":"Stroke","id":"ITEM-1","issue":"4","issued":{"date-parts":[["2017","4"]]},"page":"1088-1091","title":"Cerebral Arteriovenous Malformation Flow Is Associated With Venous Intimal Hyperplasia","type":"article-journal","volume":"48"},"uris":["http://www.mendeley.com/documents/?uuid=8c36bf65-cb31-305a-b1f9-c7aaec4fe28c"]}],"mendeley":{"formattedCitation":"&lt;sup&gt;7&lt;/sup&gt;","plainTextFormattedCitation":"7","previouslyFormattedCitation":"&lt;sup&gt;7&lt;/sup&gt;"},"properties":{"noteIndex":0},"schema":"https://github.com/citation-style-language/schema/raw/master/csl-citation.json"}</w:instrText>
      </w:r>
      <w:r w:rsidR="00D64196">
        <w:rPr>
          <w:rFonts w:ascii="Arial" w:hAnsi="Arial" w:cs="Arial"/>
          <w:color w:val="000000" w:themeColor="text1"/>
          <w:shd w:val="clear" w:color="auto" w:fill="FFFFFF"/>
        </w:rPr>
        <w:fldChar w:fldCharType="separate"/>
      </w:r>
      <w:r w:rsidR="0084706C" w:rsidRPr="0084706C">
        <w:rPr>
          <w:rFonts w:ascii="Arial" w:hAnsi="Arial" w:cs="Arial"/>
          <w:noProof/>
          <w:color w:val="000000" w:themeColor="text1"/>
          <w:shd w:val="clear" w:color="auto" w:fill="FFFFFF"/>
          <w:vertAlign w:val="superscript"/>
        </w:rPr>
        <w:t>7</w:t>
      </w:r>
      <w:r w:rsidR="00D64196">
        <w:rPr>
          <w:rFonts w:ascii="Arial" w:hAnsi="Arial" w:cs="Arial"/>
          <w:color w:val="000000" w:themeColor="text1"/>
          <w:shd w:val="clear" w:color="auto" w:fill="FFFFFF"/>
        </w:rPr>
        <w:fldChar w:fldCharType="end"/>
      </w:r>
      <w:r w:rsidR="0084706C">
        <w:rPr>
          <w:rFonts w:ascii="Arial" w:hAnsi="Arial" w:cs="Arial"/>
          <w:color w:val="000000" w:themeColor="text1"/>
          <w:shd w:val="clear" w:color="auto" w:fill="FFFFFF"/>
        </w:rPr>
        <w:fldChar w:fldCharType="begin" w:fldLock="1"/>
      </w:r>
      <w:r w:rsidR="000A6628">
        <w:rPr>
          <w:rFonts w:ascii="Arial" w:hAnsi="Arial" w:cs="Arial"/>
          <w:color w:val="000000" w:themeColor="text1"/>
          <w:shd w:val="clear" w:color="auto" w:fill="FFFFFF"/>
        </w:rPr>
        <w:instrText>ADDIN CSL_CITATION {"citationItems":[{"id":"ITEM-1","itemData":{"DOI":"10.3171/jns.1992.76.6.0918","ISSN":"0022-3085","abstract":"&lt;p content-type=\"fine-print\"&gt;</w:instrText>
      </w:r>
      <w:r w:rsidR="000A6628">
        <w:rPr>
          <w:rFonts w:ascii="Segoe UI Symbol" w:hAnsi="Segoe UI Symbol" w:cs="Segoe UI Symbol"/>
          <w:color w:val="000000" w:themeColor="text1"/>
          <w:shd w:val="clear" w:color="auto" w:fill="FFFFFF"/>
        </w:rPr>
        <w:instrText>✓</w:instrText>
      </w:r>
      <w:r w:rsidR="000A6628">
        <w:rPr>
          <w:rFonts w:ascii="Arial" w:hAnsi="Arial" w:cs="Arial"/>
          <w:color w:val="000000" w:themeColor="text1"/>
          <w:shd w:val="clear" w:color="auto" w:fill="FFFFFF"/>
        </w:rPr>
        <w:instrText xml:space="preserve"> The relationship between the size of an arteriovenous malformation (AVM) and its propensity to hemorrhage is unclear. Although nidus volume increases geometrically with respect to AVM diameter, hemorrhages are at least as common, in small AVM's compared to large AVM's. The authors prospectively evaluated 92 AVM's for nidus size, hematoma size, and arterial feeding pressure to determine if these variables influence the tendency to hemorrhage.&lt;/p&gt;","author":[{"dropping-particle":"","family":"Spetzler","given":"Robert F.","non-dropping-particle":"","parse-names":false,"suffix":""},{"dropping-particle":"","family":"Hargraves","given":"Ronald W.","non-dropping-particle":"","parse-names":false,"suffix":""},{"dropping-particle":"","family":"McCormick","given":"Patrick W.","non-dropping-particle":"","parse-names":false,"suffix":""},{"dropping-particle":"","family":"Zabramski","given":"Joseph M.","non-dropping-particle":"","parse-names":false,"suffix":""},{"dropping-particle":"","family":"Flom","given":"Richard A.","non-dropping-particle":"","parse-names":false,"suffix":""},{"dropping-particle":"","family":"Zimmerman","given":"Richard S.","non-dropping-particle":"","parse-names":false,"suffix":""}],"container-title":"Journal of Neurosurgery","id":"ITEM-1","issue":"6","issued":{"date-parts":[["1992","6"]]},"page":"918-923","title":"Relationship of perfusion pressure and size to risk of hemorrhage from arteriovenous malformations","type":"article-journal","volume":"76"},"uris":["http://www.mendeley.com/documents/?uuid=5c8bdde7-a252-3ef5-bd8f-da6f742bc912"]}],"mendeley":{"formattedCitation":"&lt;sup&gt;8&lt;/sup&gt;","plainTextFormattedCitation":"8","previouslyFormattedCitation":"&lt;sup&gt;8&lt;/sup&gt;"},"properties":{"noteIndex":0},"schema":"https://github.com/citation-style-language/schema/raw/master/csl-citation.json"}</w:instrText>
      </w:r>
      <w:r w:rsidR="0084706C">
        <w:rPr>
          <w:rFonts w:ascii="Arial" w:hAnsi="Arial" w:cs="Arial"/>
          <w:color w:val="000000" w:themeColor="text1"/>
          <w:shd w:val="clear" w:color="auto" w:fill="FFFFFF"/>
        </w:rPr>
        <w:fldChar w:fldCharType="separate"/>
      </w:r>
      <w:r w:rsidR="0084706C" w:rsidRPr="0084706C">
        <w:rPr>
          <w:rFonts w:ascii="Arial" w:hAnsi="Arial" w:cs="Arial"/>
          <w:noProof/>
          <w:color w:val="000000" w:themeColor="text1"/>
          <w:shd w:val="clear" w:color="auto" w:fill="FFFFFF"/>
          <w:vertAlign w:val="superscript"/>
        </w:rPr>
        <w:t>8</w:t>
      </w:r>
      <w:r w:rsidR="0084706C">
        <w:rPr>
          <w:rFonts w:ascii="Arial" w:hAnsi="Arial" w:cs="Arial"/>
          <w:color w:val="000000" w:themeColor="text1"/>
          <w:shd w:val="clear" w:color="auto" w:fill="FFFFFF"/>
        </w:rPr>
        <w:fldChar w:fldCharType="end"/>
      </w:r>
    </w:p>
    <w:p w14:paraId="2A465841" w14:textId="77777777" w:rsidR="00C3315C" w:rsidRPr="00C3315C" w:rsidRDefault="00C3315C" w:rsidP="002D2A48">
      <w:pPr>
        <w:pStyle w:val="NormalWeb"/>
        <w:spacing w:line="480" w:lineRule="auto"/>
        <w:jc w:val="both"/>
        <w:rPr>
          <w:rFonts w:ascii="Arial" w:hAnsi="Arial" w:cs="Arial"/>
          <w:color w:val="000000" w:themeColor="text1"/>
          <w:shd w:val="clear" w:color="auto" w:fill="FFFFFF"/>
        </w:rPr>
      </w:pPr>
    </w:p>
    <w:p w14:paraId="58E37E7D" w14:textId="3D457A05" w:rsidR="00C3315C" w:rsidRPr="00C3315C" w:rsidRDefault="00023429" w:rsidP="002D2A48">
      <w:pPr>
        <w:pStyle w:val="NormalWeb"/>
        <w:spacing w:line="480" w:lineRule="auto"/>
        <w:jc w:val="both"/>
        <w:rPr>
          <w:rStyle w:val="Ninguno"/>
          <w:rFonts w:ascii="Arial" w:hAnsi="Arial" w:cs="Arial"/>
          <w:lang w:val="es-ES_tradnl"/>
        </w:rPr>
      </w:pPr>
      <w:r w:rsidRPr="00C3315C">
        <w:rPr>
          <w:rFonts w:ascii="Arial" w:hAnsi="Arial" w:cs="Arial"/>
          <w:lang w:val="es-ES_tradnl"/>
        </w:rPr>
        <w:t>Con el transcurso del tiempo se han estudiado de múltiples maneras a las malformaciones arteriovenosas cerebrales, debido a ser una patología vascular cerebral común, se ha descrito su morfología, como sus arterias aferentes, los tipos de nido vascular que se observan, el drenaje venoso, localización, tamaño, y en relación a estas características se han desarrollado distintas escalas y clasificaciones, entre las cuales destaca la de Spetz</w:t>
      </w:r>
      <w:r w:rsidR="007725A5">
        <w:rPr>
          <w:rFonts w:ascii="Arial" w:hAnsi="Arial" w:cs="Arial"/>
          <w:lang w:val="es-ES_tradnl"/>
        </w:rPr>
        <w:t>l</w:t>
      </w:r>
      <w:r w:rsidRPr="00C3315C">
        <w:rPr>
          <w:rFonts w:ascii="Arial" w:hAnsi="Arial" w:cs="Arial"/>
          <w:lang w:val="es-ES_tradnl"/>
        </w:rPr>
        <w:t xml:space="preserve">er-Martin, la cuál es el </w:t>
      </w:r>
      <w:r w:rsidRPr="00C3315C">
        <w:rPr>
          <w:rFonts w:ascii="Arial" w:hAnsi="Arial" w:cs="Arial"/>
        </w:rPr>
        <w:t>sistema de clasifcación más utilizado para las malformaciones arteriovenosas cerebrales,  propuesto en 1986 por Robert F Spetzler y Neil Martin.</w:t>
      </w:r>
      <w:r w:rsidRPr="00C3315C">
        <w:rPr>
          <w:rFonts w:ascii="Arial" w:hAnsi="Arial" w:cs="Arial"/>
          <w:position w:val="6"/>
        </w:rPr>
        <w:t xml:space="preserve"> </w:t>
      </w:r>
      <w:r w:rsidRPr="00C3315C">
        <w:rPr>
          <w:rFonts w:ascii="Arial" w:hAnsi="Arial" w:cs="Arial"/>
        </w:rPr>
        <w:t xml:space="preserve">Tomando en cuenta el diámetro mayor, el tipo de drenaje venoso y la elocuencia del tejido </w:t>
      </w:r>
      <w:r w:rsidRPr="00C3315C">
        <w:rPr>
          <w:rFonts w:ascii="Arial" w:hAnsi="Arial" w:cs="Arial"/>
        </w:rPr>
        <w:lastRenderedPageBreak/>
        <w:t xml:space="preserve">cerebral donde se encuentra la lesión. Como resultado, las MAVC se pueden clasificar en cinco grados, directamente relacionados con la incidencia de complicaciones y mortalidad posoperatoria. La clasifcación de Spetzler y Martin es la más utilizada debido a que es sencilla y altamente reproducible; su uso primordial es </w:t>
      </w:r>
      <w:r w:rsidRPr="00C3315C">
        <w:rPr>
          <w:rStyle w:val="Ninguno"/>
          <w:rFonts w:ascii="Arial" w:hAnsi="Arial" w:cs="Arial"/>
          <w:lang w:val="es-ES_tradnl"/>
        </w:rPr>
        <w:t>evaluar la decisión de tratamiento, sin embargo no nos ayuda a predecir el riesgo de una hemorragia.</w:t>
      </w:r>
      <w:r w:rsidR="00D64196">
        <w:rPr>
          <w:rStyle w:val="Ninguno"/>
          <w:rFonts w:ascii="Arial" w:hAnsi="Arial" w:cs="Arial"/>
          <w:lang w:val="es-ES_tradnl"/>
        </w:rPr>
        <w:fldChar w:fldCharType="begin" w:fldLock="1"/>
      </w:r>
      <w:r w:rsidR="0084706C">
        <w:rPr>
          <w:rStyle w:val="Ninguno"/>
          <w:rFonts w:ascii="Arial" w:hAnsi="Arial" w:cs="Arial"/>
          <w:lang w:val="es-ES_tradnl"/>
        </w:rPr>
        <w:instrText>ADDIN CSL_CITATION {"citationItems":[{"id":"ITEM-1","itemData":{"DOI":"10.3171/jns.1992.76.6.0918","ISSN":"0022-3085","abstract":"&lt;p content-type=\"fine-print\"&gt;</w:instrText>
      </w:r>
      <w:r w:rsidR="0084706C">
        <w:rPr>
          <w:rStyle w:val="Ninguno"/>
          <w:rFonts w:ascii="Segoe UI Symbol" w:hAnsi="Segoe UI Symbol" w:cs="Segoe UI Symbol"/>
          <w:lang w:val="es-ES_tradnl"/>
        </w:rPr>
        <w:instrText>✓</w:instrText>
      </w:r>
      <w:r w:rsidR="0084706C">
        <w:rPr>
          <w:rStyle w:val="Ninguno"/>
          <w:rFonts w:ascii="Arial" w:hAnsi="Arial" w:cs="Arial"/>
          <w:lang w:val="es-ES_tradnl"/>
        </w:rPr>
        <w:instrText xml:space="preserve"> The relationship between the size of an arteriovenous malformation (AVM) and its propensity to hemorrhage is unclear. Although nidus volume increases geometrically with respect to AVM diameter, hemorrhages are at least as common, in small AVM's compared to large AVM's. The authors prospectively evaluated 92 AVM's for nidus size, hematoma size, and arterial feeding pressure to determine if these variables influence the tendency to hemorrhage.&lt;/p&gt;","author":[{"dropping-particle":"","family":"Spetzler","given":"Robert F.","non-dropping-particle":"","parse-names":false,"suffix":""},{"dropping-particle":"","family":"Hargraves","given":"Ronald W.","non-dropping-particle":"","parse-names":false,"suffix":""},{"dropping-particle":"","family":"McCormick","given":"Patrick W.","non-dropping-particle":"","parse-names":false,"suffix":""},{"dropping-particle":"","family":"Zabramski","given":"Joseph M.","non-dropping-particle":"","parse-names":false,"suffix":""},{"dropping-particle":"","family":"Flom","given":"Richard A.","non-dropping-particle":"","parse-names":false,"suffix":""},{"dropping-particle":"","family":"Zimmerman","given":"Richard S.","non-dropping-particle":"","parse-names":false,"suffix":""}],"container-title":"Journal of Neurosurgery","id":"ITEM-1","issue":"6","issued":{"date-parts":[["1992","6"]]},"page":"918-923","title":"Relationship of perfusion pressure and size to risk of hemorrhage from arteriovenous malformations","type":"article-journal","volume":"76"},"uris":["http://www.mendeley.com/documents/?uuid=5c8bdde7-a252-3ef5-bd8f-da6f742bc912"]}],"mendeley":{"formattedCitation":"&lt;sup&gt;8&lt;/sup&gt;","plainTextFormattedCitation":"8","previouslyFormattedCitation":"&lt;sup&gt;8&lt;/sup&gt;"},"properties":{"noteIndex":0},"schema":"https://github.com/citation-style-language/schema/raw/master/csl-citation.json"}</w:instrText>
      </w:r>
      <w:r w:rsidR="00D64196">
        <w:rPr>
          <w:rStyle w:val="Ninguno"/>
          <w:rFonts w:ascii="Arial" w:hAnsi="Arial" w:cs="Arial"/>
          <w:lang w:val="es-ES_tradnl"/>
        </w:rPr>
        <w:fldChar w:fldCharType="separate"/>
      </w:r>
      <w:r w:rsidR="0084706C" w:rsidRPr="0084706C">
        <w:rPr>
          <w:rStyle w:val="Ninguno"/>
          <w:rFonts w:ascii="Arial" w:hAnsi="Arial" w:cs="Arial"/>
          <w:noProof/>
          <w:vertAlign w:val="superscript"/>
          <w:lang w:val="es-ES_tradnl"/>
        </w:rPr>
        <w:t>8</w:t>
      </w:r>
      <w:r w:rsidR="00D64196">
        <w:rPr>
          <w:rStyle w:val="Ninguno"/>
          <w:rFonts w:ascii="Arial" w:hAnsi="Arial" w:cs="Arial"/>
          <w:lang w:val="es-ES_tradnl"/>
        </w:rPr>
        <w:fldChar w:fldCharType="end"/>
      </w:r>
      <w:r w:rsidR="000A6628">
        <w:rPr>
          <w:rStyle w:val="Ninguno"/>
          <w:rFonts w:ascii="Arial" w:hAnsi="Arial" w:cs="Arial"/>
          <w:lang w:val="es-ES_tradnl"/>
        </w:rPr>
        <w:fldChar w:fldCharType="begin" w:fldLock="1"/>
      </w:r>
      <w:r w:rsidR="000A6628">
        <w:rPr>
          <w:rStyle w:val="Ninguno"/>
          <w:rFonts w:ascii="Arial" w:hAnsi="Arial" w:cs="Arial"/>
          <w:lang w:val="es-ES_tradnl"/>
        </w:rPr>
        <w:instrText>ADDIN CSL_CITATION {"citationItems":[{"id":"ITEM-1","itemData":{"DOI":"10.1016/j.nec.2011.09.002","ISSN":"10423680","PMID":"22107857","abstract":"The wide variety of arteriovenous malformation (AVM) anatomy, size, location, and clinical presentation makes patient selection for surgery a difficult process. Neurosurgeons have identified key factors that determine the risks of surgery and then devised classification schemes that integrate these factors, predict surgical results, and help select patients for surgery. These classification schemes have value because they transform complex decisions into simpler algorithms. In this review, the important grading schemes that have contributed to management of patients with brain AVMs are described, and our current approach to patient selection is outlined. © 2012 Elsevier Inc.","author":[{"dropping-particle":"","family":"Davies","given":"Jason M.","non-dropping-particle":"","parse-names":false,"suffix":""},{"dropping-particle":"","family":"Kim","given":"Helen","non-dropping-particle":"","parse-names":false,"suffix":""},{"dropping-particle":"","family":"Young","given":"William L.","non-dropping-particle":"","parse-names":false,"suffix":""},{"dropping-particle":"","family":"Lawton","given":"Michael T.","non-dropping-particle":"","parse-names":false,"suffix":""}],"container-title":"Neurosurgery Clinics of North America","id":"ITEM-1","issue":"1","issued":{"date-parts":[["2012"]]},"page":"43-53","publisher":"Elsevier Inc","title":"Classification Schemes for Arteriovenous Malformations","type":"article-journal","volume":"23"},"uris":["http://www.mendeley.com/documents/?uuid=0b265ed4-3f59-4490-b04a-d4c66cff8a47"]},{"id":"ITEM-2","itemData":{"DOI":"10.1016/j.nec.2011.09.002","ISSN":"10423680","PMID":"22107857","abstract":"The wide variety of arteriovenous malformation (AVM) anatomy, size, location, and clinical presentation makes patient selection for surgery a difficult process. Neurosurgeons have identified key factors that determine the risks of surgery and then devised classification schemes that integrate these factors, predict surgical results, and help select patients for surgery. These classification schemes have value because they transform complex decisions into simpler algorithms. In this review, the important grading schemes that have contributed to management of patients with brain AVMs are described, and our current approach to patient selection is outlined. © 2012 Elsevier Inc.","author":[{"dropping-particle":"","family":"Davies","given":"Jason M.","non-dropping-particle":"","parse-names":false,"suffix":""},{"dropping-particle":"","family":"Kim","given":"Helen","non-dropping-particle":"","parse-names":false,"suffix":""},{"dropping-particle":"","family":"Young","given":"William L.","non-dropping-particle":"","parse-names":false,"suffix":""},{"dropping-particle":"","family":"Lawton","given":"Michael T.","non-dropping-particle":"","parse-names":false,"suffix":""}],"container-title":"Neurosurgery Clinics of North America","id":"ITEM-2","issue":"1","issued":{"date-parts":[["2012"]]},"page":"43-53","title":"Classification Schemes for Arteriovenous Malformations","type":"article-journal","volume":"23"},"uris":["http://www.mendeley.com/documents/?uuid=f8a376ca-10d0-4f5f-8c12-8f7e44e2edfb"]},{"id":"ITEM-3","itemData":{"DOI":"10.3171/jns.1986.65.4.0476","ISSN":"0022-3085","abstract":"&lt;p content-type=\"fine-print\"&gt;</w:instrText>
      </w:r>
      <w:r w:rsidR="000A6628">
        <w:rPr>
          <w:rStyle w:val="Ninguno"/>
          <w:rFonts w:ascii="Segoe UI Symbol" w:hAnsi="Segoe UI Symbol" w:cs="Segoe UI Symbol"/>
          <w:lang w:val="es-ES_tradnl"/>
        </w:rPr>
        <w:instrText>✓</w:instrText>
      </w:r>
      <w:r w:rsidR="000A6628">
        <w:rPr>
          <w:rStyle w:val="Ninguno"/>
          <w:rFonts w:ascii="Arial" w:hAnsi="Arial" w:cs="Arial"/>
          <w:lang w:val="es-ES_tradnl"/>
        </w:rPr>
        <w:instrText xml:space="preserve"> An important factor in making a recommendation for treatment of a patient with arteriovenous malformation (AVM) is to estimate the risk of surgery for that patient. A simple, broadly applicable grading system that is designed to predict the risk of morbidity and mortality attending the operative treatment of specific AVM's is proposed. The lesion is graded on the basis of size, pattern of venous drainage, and neurological eloquence of adjacent brain. All AVM's fall into one of six grades. Grade I malformations are small, superficial, and located in non-eloquent cortex; Grade V lesions are large, deep, and situated in neurologically critical areas; and Grade VI lesions are essentially inoperable AVM's.&lt;/p&gt;","author":[{"dropping-particle":"","family":"Spetzler","given":"Robert F.","non-dropping-particle":"","parse-names":false,"suffix":""},{"dropping-particle":"","family":"Martin","given":"Neil A.","non-dropping-particle":"","parse-names":false,"suffix":""}],"container-title":"Journal of Neurosurgery","id":"ITEM-3","issue":"4","issued":{"date-parts":[["1986","10"]]},"page":"476-483","title":"A proposed grading system for arteriovenous malformations","type":"article-journal","volume":"65"},"uris":["http://www.mendeley.com/documents/?uuid=878a5d69-c21f-38e6-8aa1-261f71c82a5f"]},{"id":"ITEM-4","itemData":{"DOI":"10.1227/NEU.0000000000000556","ISSN":"15244040","PMID":"25251197","abstract":"BACKGROUND: The supplementary grading system for brain arteriovenous malformations (AVMs) was introduced in 2010 as a tool for improving preoperative risk prediction and selecting surgical patients. OBJECTIVE: To demonstrate in this multicenter validation study that supplemented Spetzler-Martin (SM-Supp) grades have greater predictive accuracy than Spetzler-Martin (SM) grades alone. METHODS: Data collected from 1009 AVM patients who underwent AVM resection were used to compare the predictive powers of SM and SM-Supp grades. Patients included the original 300 University of California, San Francisco patients plus those treated thereafter (n = 117) and an additional 592 patients from 3 other centers. RESULTS: In the combined cohort, the SM-Supp system performed better than SM system alone: area under the receiver-operating characteristics curve (AUROC) = 0.75 (95% confidence interval, 0.71-0.78) for SM-Supp and AUROC = 0.69 (95% confidence interval, 0.65-0.73) for SM (P &lt;001). Stratified analysis fitting models within 3 different follow-up groupings (&lt;6 months,±months&gt;2 years, and .2 years) demonstrated that the SM-Supp system performed better than SM system for both medium (AUROC = 0.71 vs 0.62; P = .003) and long (AUROC = 0.69 vs 0.58; P = .001) follow-up. Patients with SMSupp grades ≤6 had acceptably low surgical risks (0%-24%), with a significant increase in risk for grades&lt;.6 (39%-63%). CONCLUSION: This study validates the predictive accuracy of the SM-Supp system in a multicenter cohort. An SM-Supp grade of±is a cutoff or boundary for AVM operability. Supplemented grading is currently the best method of estimating neurological outcomes after AVM surgery, and we recommend it as a starting point in the evaluation of AVM operability.","author":[{"dropping-particle":"","family":"Kim","given":"Helen","non-dropping-particle":"","parse-names":false,"suffix":""},{"dropping-particle":"","family":"Abla","given":"Adib A.","non-dropping-particle":"","parse-names":false,"suffix":""},{"dropping-particle":"","family":"Nelson","given":"Jeffrey","non-dropping-particle":"","parse-names":false,"suffix":""},{"dropping-particle":"","family":"McCulloch","given":"Charles E.","non-dropping-particle":"","parse-names":false,"suffix":""},{"dropping-particle":"","family":"Bervini","given":"David","non-dropping-particle":"","parse-names":false,"suffix":""},{"dropping-particle":"","family":"Morgan","given":"Michael K.","non-dropping-particle":"","parse-names":false,"suffix":""},{"dropping-particle":"","family":"Stapleton","given":"Christopher","non-dropping-particle":"","parse-names":false,"suffix":""},{"dropping-particle":"","family":"Walcott","given":"Brian P.","non-dropping-particle":"","parse-names":false,"suffix":""},{"dropping-particle":"","family":"Ogilvy","given":"Christopher S.","non-dropping-particle":"","parse-names":false,"suffix":""},{"dropping-particle":"","family":"Spetzler","given":"Robert F.","non-dropping-particle":"","parse-names":false,"suffix":""},{"dropping-particle":"","family":"Lawton","given":"Michael T.","non-dropping-particle":"","parse-names":false,"suffix":""}],"container-title":"Neurosurgery","id":"ITEM-4","issue":"1","issued":{"date-parts":[["2015"]]},"page":"25-31","publisher":"Lippincott Williams and Wilkins","title":"Validation of the supplemented Spetzler-martin grading system for brain Arteriovenous malformations in a Multicenter cohort of 1009 surgical patients","type":"article-journal","volume":"76"},"uris":["http://www.mendeley.com/documents/?uuid=a6c53cc6-991c-3d0b-aee1-5f95a7f5b1fc"]}],"mendeley":{"formattedCitation":"&lt;sup&gt;2,9–11&lt;/sup&gt;","plainTextFormattedCitation":"2,9–11"},"properties":{"noteIndex":0},"schema":"https://github.com/citation-style-language/schema/raw/master/csl-citation.json"}</w:instrText>
      </w:r>
      <w:r w:rsidR="000A6628">
        <w:rPr>
          <w:rStyle w:val="Ninguno"/>
          <w:rFonts w:ascii="Arial" w:hAnsi="Arial" w:cs="Arial"/>
          <w:lang w:val="es-ES_tradnl"/>
        </w:rPr>
        <w:fldChar w:fldCharType="separate"/>
      </w:r>
      <w:r w:rsidR="000A6628" w:rsidRPr="000A6628">
        <w:rPr>
          <w:rStyle w:val="Ninguno"/>
          <w:rFonts w:ascii="Arial" w:hAnsi="Arial" w:cs="Arial"/>
          <w:noProof/>
          <w:vertAlign w:val="superscript"/>
          <w:lang w:val="es-ES_tradnl"/>
        </w:rPr>
        <w:t>2,9–11</w:t>
      </w:r>
      <w:r w:rsidR="000A6628">
        <w:rPr>
          <w:rStyle w:val="Ninguno"/>
          <w:rFonts w:ascii="Arial" w:hAnsi="Arial" w:cs="Arial"/>
          <w:lang w:val="es-ES_tradnl"/>
        </w:rPr>
        <w:fldChar w:fldCharType="end"/>
      </w:r>
    </w:p>
    <w:p w14:paraId="461B9DAB" w14:textId="2A785A47" w:rsidR="009B4C36" w:rsidRPr="00C3315C" w:rsidRDefault="009B4C36" w:rsidP="002D2A48">
      <w:pPr>
        <w:pStyle w:val="Cuerpo"/>
        <w:spacing w:line="480" w:lineRule="auto"/>
        <w:jc w:val="both"/>
        <w:rPr>
          <w:rStyle w:val="Ninguno"/>
          <w:rFonts w:ascii="Arial" w:hAnsi="Arial" w:cs="Arial"/>
          <w:lang w:val="es-ES_tradnl"/>
        </w:rPr>
      </w:pPr>
      <w:r w:rsidRPr="00C3315C">
        <w:rPr>
          <w:rStyle w:val="Ninguno"/>
          <w:rFonts w:ascii="Arial" w:hAnsi="Arial" w:cs="Arial"/>
          <w:lang w:val="es-ES_tradnl"/>
        </w:rPr>
        <w:t>A pesar de que actualmente contamos con múltiples estudios y técnicas por imagen para evaluar el flujo sanguíneo cerebral tanto dentro como fuera de las MAVC, la fisiopatología del desarrollo de estenosis venosa no se ha establecido.</w:t>
      </w:r>
    </w:p>
    <w:p w14:paraId="0A2F8188" w14:textId="5B88E631" w:rsidR="00C3315C" w:rsidRPr="00C3315C" w:rsidRDefault="00C3315C" w:rsidP="002D2A48">
      <w:pPr>
        <w:pStyle w:val="Cuerpo"/>
        <w:spacing w:line="480" w:lineRule="auto"/>
        <w:jc w:val="both"/>
        <w:rPr>
          <w:rStyle w:val="Ninguno"/>
          <w:rFonts w:ascii="Arial" w:hAnsi="Arial" w:cs="Arial"/>
          <w:lang w:val="es-ES_tradnl"/>
        </w:rPr>
      </w:pPr>
    </w:p>
    <w:p w14:paraId="0F97A563" w14:textId="77777777" w:rsidR="00C3315C" w:rsidRPr="00C3315C" w:rsidRDefault="00C3315C" w:rsidP="002D2A48">
      <w:pPr>
        <w:pStyle w:val="Cuerpo"/>
        <w:spacing w:line="480" w:lineRule="auto"/>
        <w:jc w:val="both"/>
        <w:rPr>
          <w:rStyle w:val="Ninguno"/>
          <w:rFonts w:ascii="Arial" w:hAnsi="Arial" w:cs="Arial"/>
          <w:lang w:val="es-ES_tradnl"/>
        </w:rPr>
      </w:pPr>
    </w:p>
    <w:p w14:paraId="581115D3" w14:textId="75E005DC" w:rsidR="00C3315C" w:rsidRPr="00962677" w:rsidRDefault="009B4C36" w:rsidP="002D2A48">
      <w:pPr>
        <w:pStyle w:val="NormalWeb"/>
        <w:spacing w:line="480" w:lineRule="auto"/>
        <w:jc w:val="both"/>
        <w:rPr>
          <w:rStyle w:val="Ninguno"/>
          <w:rFonts w:ascii="Arial" w:hAnsi="Arial" w:cs="Arial"/>
          <w:b/>
          <w:bCs/>
          <w:sz w:val="28"/>
          <w:szCs w:val="28"/>
          <w:lang w:val="es-ES_tradnl"/>
        </w:rPr>
      </w:pPr>
      <w:r w:rsidRPr="00962677">
        <w:rPr>
          <w:rStyle w:val="Ninguno"/>
          <w:rFonts w:ascii="Arial" w:hAnsi="Arial" w:cs="Arial"/>
          <w:b/>
          <w:bCs/>
          <w:sz w:val="28"/>
          <w:szCs w:val="28"/>
          <w:lang w:val="es-ES_tradnl"/>
        </w:rPr>
        <w:t>2.2 FACTORES DE RIESGO PARA RUPTURA DE UNA MALFORMACIÓN ARTERIOVENOSA CEREBRAL</w:t>
      </w:r>
    </w:p>
    <w:p w14:paraId="2E4DC993" w14:textId="77777777" w:rsidR="00C3315C" w:rsidRPr="00C3315C" w:rsidRDefault="00C3315C" w:rsidP="002D2A48">
      <w:pPr>
        <w:pStyle w:val="NormalWeb"/>
        <w:spacing w:line="480" w:lineRule="auto"/>
        <w:jc w:val="both"/>
        <w:rPr>
          <w:rStyle w:val="Ninguno"/>
          <w:rFonts w:ascii="Arial" w:hAnsi="Arial" w:cs="Arial"/>
          <w:lang w:val="es-ES_tradnl"/>
        </w:rPr>
      </w:pPr>
    </w:p>
    <w:p w14:paraId="437C66B1" w14:textId="3F6651A8" w:rsidR="009B4C36" w:rsidRPr="00C3315C" w:rsidRDefault="009B4C36" w:rsidP="002D2A48">
      <w:pPr>
        <w:pStyle w:val="Cuerpo"/>
        <w:spacing w:line="480" w:lineRule="auto"/>
        <w:jc w:val="both"/>
        <w:rPr>
          <w:rStyle w:val="Ninguno"/>
          <w:rFonts w:ascii="Arial" w:hAnsi="Arial" w:cs="Arial"/>
          <w:lang w:val="es-ES_tradnl"/>
        </w:rPr>
      </w:pPr>
      <w:r w:rsidRPr="00C3315C">
        <w:rPr>
          <w:rStyle w:val="Ninguno"/>
          <w:rFonts w:ascii="Arial" w:hAnsi="Arial" w:cs="Arial"/>
          <w:lang w:val="es-ES_tradnl"/>
        </w:rPr>
        <w:t xml:space="preserve">El riesgo más importante en una MAVC es su ruptura, la cual ocurre como consecuencia del cambio de presiones entre los vasos, aún no están bien definidos cuales son los factores que producen esta alteración, pero se piensa que son similares a los que afectan a otras patologías vasculares, como tabaquismo, hipertensión arterial, obesidad, hipercolesterolemia, entre otros, la ruptura de una MAVC puede causar lesiones neurológicas devastadoras e incluso la muerte, sin embargo, predecir el riesgo de ruptura es un reto para todos los que tratan con </w:t>
      </w:r>
      <w:r w:rsidRPr="00C3315C">
        <w:rPr>
          <w:rStyle w:val="Ninguno"/>
          <w:rFonts w:ascii="Arial" w:hAnsi="Arial" w:cs="Arial"/>
          <w:lang w:val="es-ES_tradnl"/>
        </w:rPr>
        <w:lastRenderedPageBreak/>
        <w:t>estas, actualmente se han valorado que factores se han asociado con la ruptura de la misma para así poder subclasificarla en una MAVC de alto riesgo o bajo riesgo, y así determinar el tratamiento más adecuado y oportuno.</w:t>
      </w:r>
      <w:r w:rsidR="00D64196">
        <w:rPr>
          <w:rStyle w:val="Ninguno"/>
          <w:rFonts w:ascii="Arial" w:hAnsi="Arial" w:cs="Arial"/>
          <w:lang w:val="es-ES_tradnl"/>
        </w:rPr>
        <w:fldChar w:fldCharType="begin" w:fldLock="1"/>
      </w:r>
      <w:r w:rsidR="000A6628">
        <w:rPr>
          <w:rStyle w:val="Ninguno"/>
          <w:rFonts w:ascii="Arial" w:hAnsi="Arial" w:cs="Arial"/>
          <w:lang w:val="es-ES_tradnl"/>
        </w:rPr>
        <w:instrText>ADDIN CSL_CITATION {"citationItems":[{"id":"ITEM-1","itemData":{"DOI":"10.1016/j.wneu.2019.07.100","ISSN":"18788750","author":[{"dropping-particle":"","family":"Brunozzi","given":"Denise","non-dropping-particle":"","parse-names":false,"suffix":""},{"dropping-particle":"","family":"Theiss","given":"Peter","non-dropping-particle":"","parse-names":false,"suffix":""},{"dropping-particle":"","family":"Amin-Hanjani","given":"Sepideh","non-dropping-particle":"","parse-names":false,"suffix":""},{"dropping-particle":"","family":"Charbel","given":"Fady T.","non-dropping-particle":"","parse-names":false,"suffix":""},{"dropping-particle":"","family":"Mohammaden","given":"Mahmoud","non-dropping-particle":"","parse-names":false,"suffix":""},{"dropping-particle":"","family":"Andrews","given":"Amanda","non-dropping-particle":"","parse-names":false,"suffix":""},{"dropping-particle":"","family":"Linninger","given":"Andreas","non-dropping-particle":"","parse-names":false,"suffix":""},{"dropping-particle":"","family":"Alaraj","given":"Ali","non-dropping-particle":"","parse-names":false,"suffix":""}],"container-title":"World Neurosurgery","id":"ITEM-1","issued":{"date-parts":[["2019","10"]]},"page":"e1111-e1115","title":"Ratio of Arteriovenous Malformation Draining Vein to Adjacent Venous Sinus Diameter Is Associated with Increased Risk of Venous Stenosis","type":"article-journal","volume":"130"},"uris":["http://www.mendeley.com/documents/?uuid=ba09a701-4e36-3abd-98ab-4a39aa7df6ed"]}],"mendeley":{"formattedCitation":"&lt;sup&gt;12&lt;/sup&gt;","plainTextFormattedCitation":"12","previouslyFormattedCitation":"&lt;sup&gt;9&lt;/sup&gt;"},"properties":{"noteIndex":0},"schema":"https://github.com/citation-style-language/schema/raw/master/csl-citation.json"}</w:instrText>
      </w:r>
      <w:r w:rsidR="00D64196">
        <w:rPr>
          <w:rStyle w:val="Ninguno"/>
          <w:rFonts w:ascii="Arial" w:hAnsi="Arial" w:cs="Arial"/>
          <w:lang w:val="es-ES_tradnl"/>
        </w:rPr>
        <w:fldChar w:fldCharType="separate"/>
      </w:r>
      <w:r w:rsidR="000A6628" w:rsidRPr="000A6628">
        <w:rPr>
          <w:rStyle w:val="Ninguno"/>
          <w:rFonts w:ascii="Arial" w:hAnsi="Arial" w:cs="Arial"/>
          <w:noProof/>
          <w:vertAlign w:val="superscript"/>
          <w:lang w:val="es-ES_tradnl"/>
        </w:rPr>
        <w:t>12</w:t>
      </w:r>
      <w:r w:rsidR="00D64196">
        <w:rPr>
          <w:rStyle w:val="Ninguno"/>
          <w:rFonts w:ascii="Arial" w:hAnsi="Arial" w:cs="Arial"/>
          <w:lang w:val="es-ES_tradnl"/>
        </w:rPr>
        <w:fldChar w:fldCharType="end"/>
      </w:r>
    </w:p>
    <w:p w14:paraId="044362F2" w14:textId="77777777" w:rsidR="00C3315C" w:rsidRPr="00C3315C" w:rsidRDefault="00C3315C" w:rsidP="002D2A48">
      <w:pPr>
        <w:pStyle w:val="Cuerpo"/>
        <w:spacing w:line="480" w:lineRule="auto"/>
        <w:jc w:val="both"/>
        <w:rPr>
          <w:rStyle w:val="Ninguno"/>
          <w:rFonts w:ascii="Arial" w:hAnsi="Arial" w:cs="Arial"/>
          <w:lang w:val="es-ES_tradnl"/>
        </w:rPr>
      </w:pPr>
    </w:p>
    <w:p w14:paraId="52E8B5F4" w14:textId="21B231A0" w:rsidR="00C3315C" w:rsidRDefault="009B4C36" w:rsidP="002D2A48">
      <w:pPr>
        <w:pStyle w:val="Cuerpo"/>
        <w:spacing w:line="480" w:lineRule="auto"/>
        <w:jc w:val="both"/>
        <w:rPr>
          <w:rStyle w:val="Ninguno"/>
          <w:rFonts w:ascii="Arial" w:hAnsi="Arial" w:cs="Arial"/>
          <w:lang w:val="es-ES_tradnl"/>
        </w:rPr>
      </w:pPr>
      <w:r w:rsidRPr="00C3315C">
        <w:rPr>
          <w:rStyle w:val="Ninguno"/>
          <w:rFonts w:ascii="Arial" w:hAnsi="Arial" w:cs="Arial"/>
          <w:lang w:val="es-ES_tradnl"/>
        </w:rPr>
        <w:t xml:space="preserve">Dentro del riesgo de ruptura de las MAVC están asociados múltiples factores etiológicos, de localización y comorbilidades como </w:t>
      </w:r>
      <w:r w:rsidR="007725A5">
        <w:rPr>
          <w:rStyle w:val="Ninguno"/>
          <w:rFonts w:ascii="Arial" w:hAnsi="Arial" w:cs="Arial"/>
          <w:lang w:val="es-ES_tradnl"/>
        </w:rPr>
        <w:t>h</w:t>
      </w:r>
      <w:r w:rsidRPr="00C3315C">
        <w:rPr>
          <w:rStyle w:val="Ninguno"/>
          <w:rFonts w:ascii="Arial" w:hAnsi="Arial" w:cs="Arial"/>
          <w:lang w:val="es-ES_tradnl"/>
        </w:rPr>
        <w:t>ipertensión arterial, diabetes mellitus, obesidad, hipercolesterolemia, tabaquismo, entre otros</w:t>
      </w:r>
      <w:r w:rsidR="007725A5">
        <w:rPr>
          <w:rStyle w:val="Ninguno"/>
          <w:rFonts w:ascii="Arial" w:hAnsi="Arial" w:cs="Arial"/>
          <w:lang w:val="es-ES_tradnl"/>
        </w:rPr>
        <w:t>.</w:t>
      </w:r>
      <w:r w:rsidRPr="00C3315C">
        <w:rPr>
          <w:rStyle w:val="Ninguno"/>
          <w:rFonts w:ascii="Arial" w:hAnsi="Arial" w:cs="Arial"/>
          <w:lang w:val="es-ES_tradnl"/>
        </w:rPr>
        <w:t xml:space="preserve"> </w:t>
      </w:r>
      <w:r w:rsidR="007725A5">
        <w:rPr>
          <w:rStyle w:val="Ninguno"/>
          <w:rFonts w:ascii="Arial" w:hAnsi="Arial" w:cs="Arial"/>
          <w:lang w:val="es-ES_tradnl"/>
        </w:rPr>
        <w:t>A</w:t>
      </w:r>
      <w:r w:rsidRPr="00C3315C">
        <w:rPr>
          <w:rStyle w:val="Ninguno"/>
          <w:rFonts w:ascii="Arial" w:hAnsi="Arial" w:cs="Arial"/>
          <w:lang w:val="es-ES_tradnl"/>
        </w:rPr>
        <w:t xml:space="preserve">ctualmente una nueva característica </w:t>
      </w:r>
      <w:r w:rsidR="007725A5">
        <w:rPr>
          <w:rStyle w:val="Ninguno"/>
          <w:rFonts w:ascii="Arial" w:hAnsi="Arial" w:cs="Arial"/>
          <w:lang w:val="es-ES_tradnl"/>
        </w:rPr>
        <w:t>que</w:t>
      </w:r>
      <w:r w:rsidRPr="00C3315C">
        <w:rPr>
          <w:rStyle w:val="Ninguno"/>
          <w:rFonts w:ascii="Arial" w:hAnsi="Arial" w:cs="Arial"/>
          <w:lang w:val="es-ES_tradnl"/>
        </w:rPr>
        <w:t xml:space="preserve"> no se ha estudiado lo suficiente es la estenosis de flujo de la vena de drenaje en relación con el seno venoso adyacente</w:t>
      </w:r>
      <w:r w:rsidR="007725A5">
        <w:rPr>
          <w:rStyle w:val="Ninguno"/>
          <w:rFonts w:ascii="Arial" w:hAnsi="Arial" w:cs="Arial"/>
          <w:lang w:val="es-ES_tradnl"/>
        </w:rPr>
        <w:t>,</w:t>
      </w:r>
      <w:r w:rsidRPr="00C3315C">
        <w:rPr>
          <w:rStyle w:val="Ninguno"/>
          <w:rFonts w:ascii="Arial" w:hAnsi="Arial" w:cs="Arial"/>
          <w:lang w:val="es-ES_tradnl"/>
        </w:rPr>
        <w:t xml:space="preserve"> y la hipótesis de</w:t>
      </w:r>
      <w:r w:rsidR="007725A5">
        <w:rPr>
          <w:rStyle w:val="Ninguno"/>
          <w:rFonts w:ascii="Arial" w:hAnsi="Arial" w:cs="Arial"/>
          <w:lang w:val="es-ES_tradnl"/>
        </w:rPr>
        <w:t xml:space="preserve"> </w:t>
      </w:r>
      <w:r w:rsidRPr="00C3315C">
        <w:rPr>
          <w:rStyle w:val="Ninguno"/>
          <w:rFonts w:ascii="Arial" w:hAnsi="Arial" w:cs="Arial"/>
          <w:lang w:val="es-ES_tradnl"/>
        </w:rPr>
        <w:t xml:space="preserve">la relación entre la vena de drenaje principal y el diámetro del seno adyacente podría predecir el desarrollo de estenosis venosa que se pueden asociar junto a los principales </w:t>
      </w:r>
      <w:r w:rsidR="00B11173" w:rsidRPr="00C3315C">
        <w:rPr>
          <w:rStyle w:val="Ninguno"/>
          <w:rFonts w:ascii="Arial" w:hAnsi="Arial" w:cs="Arial"/>
          <w:lang w:val="es-ES_tradnl"/>
        </w:rPr>
        <w:t>factores de</w:t>
      </w:r>
      <w:r w:rsidRPr="00C3315C">
        <w:rPr>
          <w:rStyle w:val="Ninguno"/>
          <w:rFonts w:ascii="Arial" w:hAnsi="Arial" w:cs="Arial"/>
          <w:lang w:val="es-ES_tradnl"/>
        </w:rPr>
        <w:t xml:space="preserve"> riesgo y comorbilidades para provocar o aumentar el riesgo de una ruptura. Los sistemas venosos de drenaje de una MAVC se componen de una o varias venas que terminan drenando en el seno venoso adyacente, estos se pueden ver afectado de distintas maneras según su tamaño, radio del vaso, distancia o relación entre vena de drenaje y seno adyacente, localización y turbulencia.</w:t>
      </w:r>
      <w:r w:rsidR="00D64196">
        <w:rPr>
          <w:rStyle w:val="Ninguno"/>
          <w:rFonts w:ascii="Arial" w:hAnsi="Arial" w:cs="Arial"/>
          <w:lang w:val="es-ES_tradnl"/>
        </w:rPr>
        <w:fldChar w:fldCharType="begin" w:fldLock="1"/>
      </w:r>
      <w:r w:rsidR="000A6628">
        <w:rPr>
          <w:rStyle w:val="Ninguno"/>
          <w:rFonts w:ascii="Arial" w:hAnsi="Arial" w:cs="Arial"/>
          <w:lang w:val="es-ES_tradnl"/>
        </w:rPr>
        <w:instrText>ADDIN CSL_CITATION {"citationItems":[{"id":"ITEM-1","itemData":{"DOI":"10.1016/j.wneu.2019.07.100","ISSN":"18788750","author":[{"dropping-particle":"","family":"Brunozzi","given":"Denise","non-dropping-particle":"","parse-names":false,"suffix":""},{"dropping-particle":"","family":"Theiss","given":"Peter","non-dropping-particle":"","parse-names":false,"suffix":""},{"dropping-particle":"","family":"Amin-Hanjani","given":"Sepideh","non-dropping-particle":"","parse-names":false,"suffix":""},{"dropping-particle":"","family":"Charbel","given":"Fady T.","non-dropping-particle":"","parse-names":false,"suffix":""},{"dropping-particle":"","family":"Mohammaden","given":"Mahmoud","non-dropping-particle":"","parse-names":false,"suffix":""},{"dropping-particle":"","family":"Andrews","given":"Amanda","non-dropping-particle":"","parse-names":false,"suffix":""},{"dropping-particle":"","family":"Linninger","given":"Andreas","non-dropping-particle":"","parse-names":false,"suffix":""},{"dropping-particle":"","family":"Alaraj","given":"Ali","non-dropping-particle":"","parse-names":false,"suffix":""}],"container-title":"World Neurosurgery","id":"ITEM-1","issued":{"date-parts":[["2019","10"]]},"page":"e1111-e1115","title":"Ratio of Arteriovenous Malformation Draining Vein to Adjacent Venous Sinus Diameter Is Associated with Increased Risk of Venous Stenosis","type":"article-journal","volume":"130"},"uris":["http://www.mendeley.com/documents/?uuid=ba09a701-4e36-3abd-98ab-4a39aa7df6ed"]}],"mendeley":{"formattedCitation":"&lt;sup&gt;12&lt;/sup&gt;","plainTextFormattedCitation":"12","previouslyFormattedCitation":"&lt;sup&gt;9&lt;/sup&gt;"},"properties":{"noteIndex":0},"schema":"https://github.com/citation-style-language/schema/raw/master/csl-citation.json"}</w:instrText>
      </w:r>
      <w:r w:rsidR="00D64196">
        <w:rPr>
          <w:rStyle w:val="Ninguno"/>
          <w:rFonts w:ascii="Arial" w:hAnsi="Arial" w:cs="Arial"/>
          <w:lang w:val="es-ES_tradnl"/>
        </w:rPr>
        <w:fldChar w:fldCharType="separate"/>
      </w:r>
      <w:r w:rsidR="000A6628" w:rsidRPr="000A6628">
        <w:rPr>
          <w:rStyle w:val="Ninguno"/>
          <w:rFonts w:ascii="Arial" w:hAnsi="Arial" w:cs="Arial"/>
          <w:noProof/>
          <w:vertAlign w:val="superscript"/>
          <w:lang w:val="es-ES_tradnl"/>
        </w:rPr>
        <w:t>12</w:t>
      </w:r>
      <w:r w:rsidR="00D64196">
        <w:rPr>
          <w:rStyle w:val="Ninguno"/>
          <w:rFonts w:ascii="Arial" w:hAnsi="Arial" w:cs="Arial"/>
          <w:lang w:val="es-ES_tradnl"/>
        </w:rPr>
        <w:fldChar w:fldCharType="end"/>
      </w:r>
    </w:p>
    <w:p w14:paraId="3AE23E31" w14:textId="4A4EDB1A" w:rsidR="00C3315C" w:rsidRDefault="009B4C36" w:rsidP="002D2A48">
      <w:pPr>
        <w:pStyle w:val="Cuerpo"/>
        <w:spacing w:line="480" w:lineRule="auto"/>
        <w:jc w:val="both"/>
        <w:rPr>
          <w:rStyle w:val="Ninguno"/>
          <w:rFonts w:ascii="Arial" w:hAnsi="Arial" w:cs="Arial"/>
          <w:lang w:val="es-ES_tradnl"/>
        </w:rPr>
      </w:pPr>
      <w:r w:rsidRPr="00C3315C">
        <w:rPr>
          <w:rStyle w:val="Ninguno"/>
          <w:rFonts w:ascii="Arial" w:hAnsi="Arial" w:cs="Arial"/>
          <w:lang w:val="es-ES_tradnl"/>
        </w:rPr>
        <w:br/>
        <w:t>La alteración de flujo sanguíneo de salida de una MAVC que es ocasionada debido a la estenosis de la vena de drenaje se considera un factor de riesgo hemodinámico primario para su ruptura, debido a un aumento de la presión en el lecho arteriovenoso, además de los cambios bruscos de presiones producidas dentro del mismo.</w:t>
      </w:r>
      <w:r w:rsidR="00D64196">
        <w:rPr>
          <w:rStyle w:val="Ninguno"/>
          <w:rFonts w:ascii="Arial" w:hAnsi="Arial" w:cs="Arial"/>
          <w:lang w:val="es-ES_tradnl"/>
        </w:rPr>
        <w:fldChar w:fldCharType="begin" w:fldLock="1"/>
      </w:r>
      <w:r w:rsidR="0084706C">
        <w:rPr>
          <w:rStyle w:val="Ninguno"/>
          <w:rFonts w:ascii="Arial" w:hAnsi="Arial" w:cs="Arial"/>
          <w:lang w:val="es-ES_tradnl"/>
        </w:rPr>
        <w:instrText>ADDIN CSL_CITATION {"citationItems":[{"id":"ITEM-1","itemData":{"DOI":"10.1161/STROKEAHA.116.015666","ISSN":"0039-2499","author":[{"dropping-particle":"","family":"Shakur","given":"Sophia F.","non-dropping-particle":"","parse-names":false,"suffix":""},{"dropping-particle":"","family":"Hussein","given":"Ahmed E.","non-dropping-particle":"","parse-names":false,"suffix":""},{"dropping-particle":"","family":"Amin-Hanjani","given":"Sepideh","non-dropping-particle":"","parse-names":false,"suffix":""},{"dropping-particle":"","family":"Valyi-Nagy","given":"Tibor","non-dropping-particle":"","parse-names":false,"suffix":""},{"dropping-particle":"","family":"Charbel","given":"Fady T.","non-dropping-particle":"","parse-names":false,"suffix":""},{"dropping-particle":"","family":"Alaraj","given":"Ali","non-dropping-particle":"","parse-names":false,"suffix":""}],"container-title":"Stroke","id":"ITEM-1","issue":"4","issued":{"date-parts":[["2017","4"]]},"page":"1088-1091","title":"Cerebral Arteriovenous Malformation Flow Is Associated With Venous Intimal Hyperplasia","type":"article-journal","volume":"48"},"uris":["http://www.mendeley.com/documents/?uuid=8c36bf65-cb31-305a-b1f9-c7aaec4fe28c"]}],"mendeley":{"formattedCitation":"&lt;sup&gt;7&lt;/sup&gt;","plainTextFormattedCitation":"7","previouslyFormattedCitation":"&lt;sup&gt;7&lt;/sup&gt;"},"properties":{"noteIndex":0},"schema":"https://github.com/citation-style-language/schema/raw/master/csl-citation.json"}</w:instrText>
      </w:r>
      <w:r w:rsidR="00D64196">
        <w:rPr>
          <w:rStyle w:val="Ninguno"/>
          <w:rFonts w:ascii="Arial" w:hAnsi="Arial" w:cs="Arial"/>
          <w:lang w:val="es-ES_tradnl"/>
        </w:rPr>
        <w:fldChar w:fldCharType="separate"/>
      </w:r>
      <w:r w:rsidR="0084706C" w:rsidRPr="0084706C">
        <w:rPr>
          <w:rStyle w:val="Ninguno"/>
          <w:rFonts w:ascii="Arial" w:hAnsi="Arial" w:cs="Arial"/>
          <w:noProof/>
          <w:vertAlign w:val="superscript"/>
          <w:lang w:val="es-ES_tradnl"/>
        </w:rPr>
        <w:t>7</w:t>
      </w:r>
      <w:r w:rsidR="00D64196">
        <w:rPr>
          <w:rStyle w:val="Ninguno"/>
          <w:rFonts w:ascii="Arial" w:hAnsi="Arial" w:cs="Arial"/>
          <w:lang w:val="es-ES_tradnl"/>
        </w:rPr>
        <w:fldChar w:fldCharType="end"/>
      </w:r>
    </w:p>
    <w:p w14:paraId="4E3848E4" w14:textId="77777777" w:rsidR="00AA1612" w:rsidRPr="00C3315C" w:rsidRDefault="00AA1612" w:rsidP="00C3315C">
      <w:pPr>
        <w:pStyle w:val="Cuerpo"/>
        <w:spacing w:line="480" w:lineRule="auto"/>
        <w:jc w:val="both"/>
        <w:rPr>
          <w:rStyle w:val="Ninguno"/>
          <w:rFonts w:ascii="Arial" w:hAnsi="Arial" w:cs="Arial"/>
          <w:lang w:val="es-ES_tradnl"/>
        </w:rPr>
      </w:pPr>
    </w:p>
    <w:p w14:paraId="18D2BE3E" w14:textId="1478BA0A" w:rsidR="00C3315C" w:rsidRPr="00962677" w:rsidRDefault="00423F57" w:rsidP="002D2A48">
      <w:pPr>
        <w:pStyle w:val="NormalWeb"/>
        <w:spacing w:line="480" w:lineRule="auto"/>
        <w:jc w:val="both"/>
        <w:rPr>
          <w:rStyle w:val="Ninguno"/>
          <w:rFonts w:ascii="Arial" w:hAnsi="Arial" w:cs="Arial"/>
          <w:b/>
          <w:bCs/>
          <w:sz w:val="28"/>
          <w:szCs w:val="28"/>
          <w:lang w:val="es-ES_tradnl"/>
        </w:rPr>
      </w:pPr>
      <w:r w:rsidRPr="00962677">
        <w:rPr>
          <w:rStyle w:val="Ninguno"/>
          <w:rFonts w:ascii="Arial" w:hAnsi="Arial" w:cs="Arial"/>
          <w:b/>
          <w:bCs/>
          <w:sz w:val="28"/>
          <w:szCs w:val="28"/>
          <w:lang w:val="es-ES_tradnl"/>
        </w:rPr>
        <w:lastRenderedPageBreak/>
        <w:t>2.3 PRESENTACIÓN CLÍNICA</w:t>
      </w:r>
    </w:p>
    <w:p w14:paraId="3BE2D7E2" w14:textId="79975834" w:rsidR="00423F57" w:rsidRPr="00C3315C" w:rsidRDefault="00423F57" w:rsidP="002D2A48">
      <w:pPr>
        <w:pStyle w:val="NormalWeb"/>
        <w:spacing w:line="480" w:lineRule="auto"/>
        <w:jc w:val="both"/>
        <w:rPr>
          <w:rStyle w:val="Ninguno"/>
          <w:rFonts w:ascii="Arial" w:hAnsi="Arial" w:cs="Arial"/>
          <w:lang w:val="es-ES_tradnl"/>
        </w:rPr>
      </w:pPr>
      <w:r w:rsidRPr="00C3315C">
        <w:rPr>
          <w:rStyle w:val="Ninguno"/>
          <w:rFonts w:ascii="Arial" w:hAnsi="Arial" w:cs="Arial"/>
          <w:lang w:val="es-ES_tradnl"/>
        </w:rPr>
        <w:t>Las MAVC pudieran no producir síntomas, o presentarlos al momento de una ruptura, efecto de robo o efecto de masa. Los sí</w:t>
      </w:r>
      <w:r w:rsidR="007725A5">
        <w:rPr>
          <w:rStyle w:val="Ninguno"/>
          <w:rFonts w:ascii="Arial" w:hAnsi="Arial" w:cs="Arial"/>
          <w:lang w:val="es-ES_tradnl"/>
        </w:rPr>
        <w:t>n</w:t>
      </w:r>
      <w:r w:rsidRPr="00C3315C">
        <w:rPr>
          <w:rStyle w:val="Ninguno"/>
          <w:rFonts w:ascii="Arial" w:hAnsi="Arial" w:cs="Arial"/>
          <w:lang w:val="es-ES_tradnl"/>
        </w:rPr>
        <w:t>tomas más comunes son convulsiones</w:t>
      </w:r>
      <w:r w:rsidR="009E71D6" w:rsidRPr="00C3315C">
        <w:rPr>
          <w:rStyle w:val="Ninguno"/>
          <w:rFonts w:ascii="Arial" w:hAnsi="Arial" w:cs="Arial"/>
          <w:lang w:val="es-ES_tradnl"/>
        </w:rPr>
        <w:t xml:space="preserve"> (20%)</w:t>
      </w:r>
      <w:r w:rsidRPr="00C3315C">
        <w:rPr>
          <w:rStyle w:val="Ninguno"/>
          <w:rFonts w:ascii="Arial" w:hAnsi="Arial" w:cs="Arial"/>
          <w:lang w:val="es-ES_tradnl"/>
        </w:rPr>
        <w:t>, cefalea</w:t>
      </w:r>
      <w:r w:rsidR="009E71D6" w:rsidRPr="00C3315C">
        <w:rPr>
          <w:rStyle w:val="Ninguno"/>
          <w:rFonts w:ascii="Arial" w:hAnsi="Arial" w:cs="Arial"/>
          <w:lang w:val="es-ES_tradnl"/>
        </w:rPr>
        <w:t xml:space="preserve"> (15%)</w:t>
      </w:r>
      <w:r w:rsidRPr="00C3315C">
        <w:rPr>
          <w:rStyle w:val="Ninguno"/>
          <w:rFonts w:ascii="Arial" w:hAnsi="Arial" w:cs="Arial"/>
          <w:lang w:val="es-ES_tradnl"/>
        </w:rPr>
        <w:t>,</w:t>
      </w:r>
      <w:r w:rsidR="009E71D6" w:rsidRPr="00C3315C">
        <w:rPr>
          <w:rStyle w:val="Ninguno"/>
          <w:rFonts w:ascii="Arial" w:hAnsi="Arial" w:cs="Arial"/>
          <w:lang w:val="es-ES_tradnl"/>
        </w:rPr>
        <w:t xml:space="preserve"> además de </w:t>
      </w:r>
      <w:r w:rsidR="007725A5">
        <w:rPr>
          <w:rStyle w:val="Ninguno"/>
          <w:rFonts w:ascii="Arial" w:hAnsi="Arial" w:cs="Arial"/>
          <w:lang w:val="es-ES_tradnl"/>
        </w:rPr>
        <w:t>alteraciones motoras, sensitivas</w:t>
      </w:r>
      <w:r w:rsidRPr="00C3315C">
        <w:rPr>
          <w:rStyle w:val="Ninguno"/>
          <w:rFonts w:ascii="Arial" w:hAnsi="Arial" w:cs="Arial"/>
          <w:lang w:val="es-ES_tradnl"/>
        </w:rPr>
        <w:t>, visuales, afasias y alteración en el estado de alerta</w:t>
      </w:r>
      <w:r w:rsidR="009E71D6" w:rsidRPr="00C3315C">
        <w:rPr>
          <w:rStyle w:val="Ninguno"/>
          <w:rFonts w:ascii="Arial" w:hAnsi="Arial" w:cs="Arial"/>
          <w:lang w:val="es-ES_tradnl"/>
        </w:rPr>
        <w:t>.</w:t>
      </w:r>
      <w:r w:rsidR="0035647B">
        <w:rPr>
          <w:rStyle w:val="Ninguno"/>
          <w:rFonts w:ascii="Arial" w:hAnsi="Arial" w:cs="Arial"/>
          <w:lang w:val="es-ES_tradnl"/>
        </w:rPr>
        <w:fldChar w:fldCharType="begin" w:fldLock="1"/>
      </w:r>
      <w:r w:rsidR="0035647B">
        <w:rPr>
          <w:rStyle w:val="Ninguno"/>
          <w:rFonts w:ascii="Arial" w:hAnsi="Arial" w:cs="Arial"/>
          <w:lang w:val="es-ES_tradnl"/>
        </w:rPr>
        <w:instrText>ADDIN CSL_CITATION {"citationItems":[{"id":"ITEM-1","itemData":{"ISSN":"1665-5796","abstract":"ReSuMeN Recientemente se ha renovado el interés de la comunidad médica hacia las malformaciones arteriovenosas cerebrales. Esto se debe, en parte, a la aparición de publicaciones que desafían su etiología universalmente aceptada como congénita; lo cual nos ha hecho ver lo poco que sabemos sobre la formación, evolución y comportamiento de estas lesiones. La terapia endovascular como nueva opción de tratamiento que se agrega a las ya existentes nos ha hecho entender que el tratamiento de estas lesiones debe ser multidisciplinario. Finalmente, la amplia difusión de los estudios de imagen no invasivos ha llevado a que contemos con una población de pacientes que antes no se estudiaban aisladamente en los estudios clínicos: Las malformaciones arteriovenosas no rotas y/o incidentales. Creciente controversia se vive en estos momentos acerca del tratamiento de estos pacientes. En esta publicación hacemos una revisión de aspec-tos básicos de las malformaciones arteriovenosas y los confrontamos a publicaciones recientes y estudios que se están llevando a cabo como el ARUBA (A Randomized Multicenter Clinical Trial of Unruptured Brain AVMs). También discutimos las opciones de tratamiento y nuestra posición en la toma de decisiones del manejo de estos pacientes. AbStRAct Recently there has been a renewal in the medical community around the world towards brain arteriovenous malformations (AVMs). Part of this is due to the appearance of recent publications challenging its etiology, universally accepted as congenital This made us notice how limited is our understanding about the development, evolution and behavior of these lesions. Endovascular neurosurgery for these lesions has been added as a new treatment option in the last decades, and it has made us understand that the treatment of these lesions is multidisciplinary. Finally, the wide distribution of the non-invasive imagining studies has allowed us to have a population of patients who were not studied in an isolated form in previous clinical studies: the unruptured and/or incidental AVMs. Increasing controversy exists on the management and treatment of these patients. In this paper we review the basic concepts of AVMs and compare them with recent publications including the ongoing study ARUBA (A Randomized Multicenter Clinical Trial of Unruptured Brain AVMs). We also discuss different treatment modalities and our approach in the management of patients with these lesions.","author":[{"dropping-particle":"","family":"Martínez-Ponce de León","given":"Ángel","non-dropping-particle":"","parse-names":false,"suffix":""},{"dropping-particle":"","family":"Paúl Alanís-Reséndiz","given":"Hilario","non-dropping-particle":"","parse-names":false,"suffix":""},{"dropping-particle":"","family":"Elizondo-Riojas","given":"Guillermo","non-dropping-particle":"","parse-names":false,"suffix":""},{"dropping-particle":"","family":"Alberto Cabañas-Corona","given":"Eduardo","non-dropping-particle":"","parse-names":false,"suffix":""},{"dropping-particle":"","family":"Daniel Morales-García","given":"Víctor","non-dropping-particle":"","parse-names":false,"suffix":""}],"id":"ITEM-1","issued":{"date-parts":[["0"]]},"title":"Malformaciones arteriovenosas cerebrales: evolución natural e indicaciones de tratamiento Artículo de revisión","type":"article-journal"},"uris":["http://www.mendeley.com/documents/?uuid=152a23e0-5c1a-3f9b-b6e5-90273c82d84b"]}],"mendeley":{"formattedCitation":"&lt;sup&gt;1&lt;/sup&gt;","plainTextFormattedCitation":"1","previouslyFormattedCitation":"&lt;sup&gt;1&lt;/sup&gt;"},"properties":{"noteIndex":0},"schema":"https://github.com/citation-style-language/schema/raw/master/csl-citation.json"}</w:instrText>
      </w:r>
      <w:r w:rsidR="0035647B">
        <w:rPr>
          <w:rStyle w:val="Ninguno"/>
          <w:rFonts w:ascii="Arial" w:hAnsi="Arial" w:cs="Arial"/>
          <w:lang w:val="es-ES_tradnl"/>
        </w:rPr>
        <w:fldChar w:fldCharType="separate"/>
      </w:r>
      <w:r w:rsidR="0035647B" w:rsidRPr="0035647B">
        <w:rPr>
          <w:rStyle w:val="Ninguno"/>
          <w:rFonts w:ascii="Arial" w:hAnsi="Arial" w:cs="Arial"/>
          <w:noProof/>
          <w:vertAlign w:val="superscript"/>
          <w:lang w:val="es-ES_tradnl"/>
        </w:rPr>
        <w:t>1</w:t>
      </w:r>
      <w:r w:rsidR="0035647B">
        <w:rPr>
          <w:rStyle w:val="Ninguno"/>
          <w:rFonts w:ascii="Arial" w:hAnsi="Arial" w:cs="Arial"/>
          <w:lang w:val="es-ES_tradnl"/>
        </w:rPr>
        <w:fldChar w:fldCharType="end"/>
      </w:r>
      <w:r w:rsidR="0035647B">
        <w:rPr>
          <w:rStyle w:val="Ninguno"/>
          <w:rFonts w:ascii="Arial" w:hAnsi="Arial" w:cs="Arial"/>
          <w:lang w:val="es-ES_tradnl"/>
        </w:rPr>
        <w:fldChar w:fldCharType="begin" w:fldLock="1"/>
      </w:r>
      <w:r w:rsidR="0084706C">
        <w:rPr>
          <w:rStyle w:val="Ninguno"/>
          <w:rFonts w:ascii="Arial" w:hAnsi="Arial" w:cs="Arial"/>
          <w:lang w:val="es-ES_tradnl"/>
        </w:rPr>
        <w:instrText>ADDIN CSL_CITATION {"citationItems":[{"id":"ITEM-1","itemData":{"DOI":"10.1038/nrdp.2015.8","ISSN":"2056676X","PMID":"27188382","abstract":"An arteriovenous malformation is a tangle of dysplastic vessels (nidus) fed by arteries and drained by veins without intervening capillaries, forming a high-flow, low-resistance shunt between the arterial and venous systems. Arteriovenous malformations in the brain have a low estimated prevalence but are an important cause of intracerebral haemorrhage in young adults. For previously unruptured malformations, bleeding rates are approximately 1% per year. Once ruptured, the subsequent risk increases fivefold, depending on associated aneurysms, deep locations, deep drainage and increasing age. Recent findings from novel animal models and genetic studies suggest that arteriovenous malformations, which were long considered congenital, arise from aberrant vasculogenesis, genetic mutations and/or angiogenesis after injury. The phenotypical characteristics of arteriovenous malformations differ among age groups, with fistulous lesions in children and nidal lesions in adults. Diagnosis mainly involves imaging techniques, including CT, MRI and angiography. Management includes observation, microsurgical resection, endovascular embolization and stereotactic radiosurgery, alone or in any combination. There is little consensus on how to manage patients with unruptured malformations; recent studies have shown that patients managed medically fared better than those with intervention at short-term follow-up. By contrast, interventional treatment is preferred following a ruptured malformation to prevent rehaemorrhage. Management continues to evolve as new mechanistic discoveries and reliable animal models raise the possibility of developing drugs that might prevent the formation of arteriovenous malformations, induce obliteration and/or stabilize vessels to reduce rupture risk. For an illustrated summary of this Primer, visit: http://go.nature.com/TMoAdn.","author":[{"dropping-particle":"","family":"Lawton","given":"Michael T.","non-dropping-particle":"","parse-names":false,"suffix":""},{"dropping-particle":"","family":"Rutledge","given":"W. Caleb","non-dropping-particle":"","parse-names":false,"suffix":""},{"dropping-particle":"","family":"Kim","given":"Helen","non-dropping-particle":"","parse-names":false,"suffix":""},{"dropping-particle":"","family":"Stapf","given":"Christian","non-dropping-particle":"","parse-names":false,"suffix":""},{"dropping-particle":"","family":"Whitehead","given":"Kevin J.","non-dropping-particle":"","parse-names":false,"suffix":""},{"dropping-particle":"","family":"Li","given":"Dean Y.","non-dropping-particle":"","parse-names":false,"suffix":""},{"dropping-particle":"","family":"Krings","given":"Timo","non-dropping-particle":"","parse-names":false,"suffix":""},{"dropping-particle":"","family":"TerBrugge","given":"Karel","non-dropping-particle":"","parse-names":false,"suffix":""},{"dropping-particle":"","family":"Kondziolka","given":"Douglas","non-dropping-particle":"","parse-names":false,"suffix":""},{"dropping-particle":"","family":"Morgan","given":"Michael K.","non-dropping-particle":"","parse-names":false,"suffix":""},{"dropping-particle":"","family":"Moon","given":"Karam","non-dropping-particle":"","parse-names":false,"suffix":""},{"dropping-particle":"","family":"Spetzler","given":"Robert F.","non-dropping-particle":"","parse-names":false,"suffix":""}],"container-title":"Nature Reviews Disease Primers","id":"ITEM-1","issue":"Table 1","issued":{"date-parts":[["2015"]]},"title":"Brain arteriovenous malformations","type":"article-journal","volume":"1"},"uris":["http://www.mendeley.com/documents/?uuid=ff23962c-0969-443e-af86-48a164278a3d"]}],"mendeley":{"formattedCitation":"&lt;sup&gt;3&lt;/sup&gt;","plainTextFormattedCitation":"3","previouslyFormattedCitation":"&lt;sup&gt;3&lt;/sup&gt;"},"properties":{"noteIndex":0},"schema":"https://github.com/citation-style-language/schema/raw/master/csl-citation.json"}</w:instrText>
      </w:r>
      <w:r w:rsidR="0035647B">
        <w:rPr>
          <w:rStyle w:val="Ninguno"/>
          <w:rFonts w:ascii="Arial" w:hAnsi="Arial" w:cs="Arial"/>
          <w:lang w:val="es-ES_tradnl"/>
        </w:rPr>
        <w:fldChar w:fldCharType="separate"/>
      </w:r>
      <w:r w:rsidR="0084706C" w:rsidRPr="0084706C">
        <w:rPr>
          <w:rStyle w:val="Ninguno"/>
          <w:rFonts w:ascii="Arial" w:hAnsi="Arial" w:cs="Arial"/>
          <w:noProof/>
          <w:vertAlign w:val="superscript"/>
          <w:lang w:val="es-ES_tradnl"/>
        </w:rPr>
        <w:t>3</w:t>
      </w:r>
      <w:r w:rsidR="0035647B">
        <w:rPr>
          <w:rStyle w:val="Ninguno"/>
          <w:rFonts w:ascii="Arial" w:hAnsi="Arial" w:cs="Arial"/>
          <w:lang w:val="es-ES_tradnl"/>
        </w:rPr>
        <w:fldChar w:fldCharType="end"/>
      </w:r>
    </w:p>
    <w:p w14:paraId="0D587035" w14:textId="77777777" w:rsidR="00C3315C" w:rsidRPr="00C3315C" w:rsidRDefault="00C3315C" w:rsidP="002D2A48">
      <w:pPr>
        <w:pStyle w:val="NormalWeb"/>
        <w:spacing w:line="480" w:lineRule="auto"/>
        <w:jc w:val="both"/>
        <w:rPr>
          <w:rStyle w:val="Ninguno"/>
          <w:rFonts w:ascii="Arial" w:hAnsi="Arial" w:cs="Arial"/>
          <w:lang w:val="es-ES_tradnl"/>
        </w:rPr>
      </w:pPr>
    </w:p>
    <w:p w14:paraId="5C102A2F" w14:textId="673F8E81" w:rsidR="009E71D6" w:rsidRPr="00C3315C" w:rsidRDefault="009E71D6" w:rsidP="002D2A48">
      <w:pPr>
        <w:pStyle w:val="NormalWeb"/>
        <w:spacing w:line="480" w:lineRule="auto"/>
        <w:jc w:val="both"/>
        <w:rPr>
          <w:rStyle w:val="Ninguno"/>
          <w:rFonts w:ascii="Arial" w:hAnsi="Arial" w:cs="Arial"/>
          <w:lang w:val="es-ES_tradnl"/>
        </w:rPr>
      </w:pPr>
      <w:r w:rsidRPr="00C3315C">
        <w:rPr>
          <w:rStyle w:val="Ninguno"/>
          <w:rFonts w:ascii="Arial" w:hAnsi="Arial" w:cs="Arial"/>
          <w:lang w:val="es-ES_tradnl"/>
        </w:rPr>
        <w:t xml:space="preserve">Aproximadamente del 40 – 60% serán visibles mediante un estudio de imagen al nacimiento y 30% se </w:t>
      </w:r>
      <w:r w:rsidR="00B11173" w:rsidRPr="00C3315C">
        <w:rPr>
          <w:rStyle w:val="Ninguno"/>
          <w:rFonts w:ascii="Arial" w:hAnsi="Arial" w:cs="Arial"/>
          <w:lang w:val="es-ES_tradnl"/>
        </w:rPr>
        <w:t>observarán</w:t>
      </w:r>
      <w:r w:rsidRPr="00C3315C">
        <w:rPr>
          <w:rStyle w:val="Ninguno"/>
          <w:rFonts w:ascii="Arial" w:hAnsi="Arial" w:cs="Arial"/>
          <w:lang w:val="es-ES_tradnl"/>
        </w:rPr>
        <w:t xml:space="preserve"> en la infancia</w:t>
      </w:r>
      <w:r w:rsidR="00C82DE6" w:rsidRPr="00C3315C">
        <w:rPr>
          <w:rStyle w:val="Ninguno"/>
          <w:rFonts w:ascii="Arial" w:hAnsi="Arial" w:cs="Arial"/>
          <w:lang w:val="es-ES_tradnl"/>
        </w:rPr>
        <w:t>. El riesgo anual de ruptura es de 2 – 4%, que se incrementa de 6 – 7% posterior al primer sangrado.</w:t>
      </w:r>
      <w:r w:rsidR="0035647B">
        <w:rPr>
          <w:rStyle w:val="Ninguno"/>
          <w:rFonts w:ascii="Arial" w:hAnsi="Arial" w:cs="Arial"/>
          <w:lang w:val="es-ES_tradnl"/>
        </w:rPr>
        <w:fldChar w:fldCharType="begin" w:fldLock="1"/>
      </w:r>
      <w:r w:rsidR="0084706C">
        <w:rPr>
          <w:rStyle w:val="Ninguno"/>
          <w:rFonts w:ascii="Arial" w:hAnsi="Arial" w:cs="Arial"/>
          <w:lang w:val="es-ES_tradnl"/>
        </w:rPr>
        <w:instrText>ADDIN CSL_CITATION {"citationItems":[{"id":"ITEM-1","itemData":{"DOI":"10.1038/nrdp.2015.8","ISSN":"2056676X","PMID":"27188382","abstract":"An arteriovenous malformation is a tangle of dysplastic vessels (nidus) fed by arteries and drained by veins without intervening capillaries, forming a high-flow, low-resistance shunt between the arterial and venous systems. Arteriovenous malformations in the brain have a low estimated prevalence but are an important cause of intracerebral haemorrhage in young adults. For previously unruptured malformations, bleeding rates are approximately 1% per year. Once ruptured, the subsequent risk increases fivefold, depending on associated aneurysms, deep locations, deep drainage and increasing age. Recent findings from novel animal models and genetic studies suggest that arteriovenous malformations, which were long considered congenital, arise from aberrant vasculogenesis, genetic mutations and/or angiogenesis after injury. The phenotypical characteristics of arteriovenous malformations differ among age groups, with fistulous lesions in children and nidal lesions in adults. Diagnosis mainly involves imaging techniques, including CT, MRI and angiography. Management includes observation, microsurgical resection, endovascular embolization and stereotactic radiosurgery, alone or in any combination. There is little consensus on how to manage patients with unruptured malformations; recent studies have shown that patients managed medically fared better than those with intervention at short-term follow-up. By contrast, interventional treatment is preferred following a ruptured malformation to prevent rehaemorrhage. Management continues to evolve as new mechanistic discoveries and reliable animal models raise the possibility of developing drugs that might prevent the formation of arteriovenous malformations, induce obliteration and/or stabilize vessels to reduce rupture risk. For an illustrated summary of this Primer, visit: http://go.nature.com/TMoAdn.","author":[{"dropping-particle":"","family":"Lawton","given":"Michael T.","non-dropping-particle":"","parse-names":false,"suffix":""},{"dropping-particle":"","family":"Rutledge","given":"W. Caleb","non-dropping-particle":"","parse-names":false,"suffix":""},{"dropping-particle":"","family":"Kim","given":"Helen","non-dropping-particle":"","parse-names":false,"suffix":""},{"dropping-particle":"","family":"Stapf","given":"Christian","non-dropping-particle":"","parse-names":false,"suffix":""},{"dropping-particle":"","family":"Whitehead","given":"Kevin J.","non-dropping-particle":"","parse-names":false,"suffix":""},{"dropping-particle":"","family":"Li","given":"Dean Y.","non-dropping-particle":"","parse-names":false,"suffix":""},{"dropping-particle":"","family":"Krings","given":"Timo","non-dropping-particle":"","parse-names":false,"suffix":""},{"dropping-particle":"","family":"TerBrugge","given":"Karel","non-dropping-particle":"","parse-names":false,"suffix":""},{"dropping-particle":"","family":"Kondziolka","given":"Douglas","non-dropping-particle":"","parse-names":false,"suffix":""},{"dropping-particle":"","family":"Morgan","given":"Michael K.","non-dropping-particle":"","parse-names":false,"suffix":""},{"dropping-particle":"","family":"Moon","given":"Karam","non-dropping-particle":"","parse-names":false,"suffix":""},{"dropping-particle":"","family":"Spetzler","given":"Robert F.","non-dropping-particle":"","parse-names":false,"suffix":""}],"container-title":"Nature Reviews Disease Primers","id":"ITEM-1","issue":"Table 1","issued":{"date-parts":[["2015"]]},"title":"Brain arteriovenous malformations","type":"article-journal","volume":"1"},"uris":["http://www.mendeley.com/documents/?uuid=ff23962c-0969-443e-af86-48a164278a3d"]}],"mendeley":{"formattedCitation":"&lt;sup&gt;3&lt;/sup&gt;","plainTextFormattedCitation":"3","previouslyFormattedCitation":"&lt;sup&gt;3&lt;/sup&gt;"},"properties":{"noteIndex":0},"schema":"https://github.com/citation-style-language/schema/raw/master/csl-citation.json"}</w:instrText>
      </w:r>
      <w:r w:rsidR="0035647B">
        <w:rPr>
          <w:rStyle w:val="Ninguno"/>
          <w:rFonts w:ascii="Arial" w:hAnsi="Arial" w:cs="Arial"/>
          <w:lang w:val="es-ES_tradnl"/>
        </w:rPr>
        <w:fldChar w:fldCharType="separate"/>
      </w:r>
      <w:r w:rsidR="0084706C" w:rsidRPr="0084706C">
        <w:rPr>
          <w:rStyle w:val="Ninguno"/>
          <w:rFonts w:ascii="Arial" w:hAnsi="Arial" w:cs="Arial"/>
          <w:noProof/>
          <w:vertAlign w:val="superscript"/>
          <w:lang w:val="es-ES_tradnl"/>
        </w:rPr>
        <w:t>3</w:t>
      </w:r>
      <w:r w:rsidR="0035647B">
        <w:rPr>
          <w:rStyle w:val="Ninguno"/>
          <w:rFonts w:ascii="Arial" w:hAnsi="Arial" w:cs="Arial"/>
          <w:lang w:val="es-ES_tradnl"/>
        </w:rPr>
        <w:fldChar w:fldCharType="end"/>
      </w:r>
    </w:p>
    <w:p w14:paraId="30DDCB3A" w14:textId="77777777" w:rsidR="00C82DE6" w:rsidRPr="00C3315C" w:rsidRDefault="00C82DE6" w:rsidP="002D2A48">
      <w:pPr>
        <w:pStyle w:val="NormalWeb"/>
        <w:spacing w:line="480" w:lineRule="auto"/>
        <w:jc w:val="both"/>
        <w:rPr>
          <w:rStyle w:val="Ninguno"/>
          <w:rFonts w:ascii="Arial" w:hAnsi="Arial" w:cs="Arial"/>
          <w:lang w:val="es-ES_tradnl"/>
        </w:rPr>
      </w:pPr>
    </w:p>
    <w:p w14:paraId="4D5F3174" w14:textId="47CA378D" w:rsidR="00C82DE6" w:rsidRPr="00962677" w:rsidRDefault="00C82DE6" w:rsidP="002D2A48">
      <w:pPr>
        <w:pStyle w:val="Cuerpo"/>
        <w:spacing w:line="480" w:lineRule="auto"/>
        <w:jc w:val="both"/>
        <w:rPr>
          <w:rStyle w:val="Ninguno"/>
          <w:rFonts w:ascii="Arial" w:hAnsi="Arial" w:cs="Arial"/>
          <w:b/>
          <w:bCs/>
          <w:sz w:val="28"/>
          <w:szCs w:val="28"/>
          <w:lang w:val="es-ES_tradnl"/>
        </w:rPr>
      </w:pPr>
      <w:r w:rsidRPr="00962677">
        <w:rPr>
          <w:rStyle w:val="Ninguno"/>
          <w:rFonts w:ascii="Arial" w:hAnsi="Arial" w:cs="Arial"/>
          <w:b/>
          <w:bCs/>
          <w:sz w:val="28"/>
          <w:szCs w:val="28"/>
          <w:lang w:val="es-ES_tradnl"/>
        </w:rPr>
        <w:t>2.4 ANTECEDENTES</w:t>
      </w:r>
    </w:p>
    <w:p w14:paraId="57F90216" w14:textId="77777777" w:rsidR="00C82DE6" w:rsidRPr="00C3315C" w:rsidRDefault="00C82DE6" w:rsidP="002D2A48">
      <w:pPr>
        <w:spacing w:line="480" w:lineRule="auto"/>
        <w:jc w:val="both"/>
        <w:rPr>
          <w:rFonts w:ascii="Arial" w:hAnsi="Arial" w:cs="Arial"/>
          <w:lang w:val="es-MX"/>
        </w:rPr>
      </w:pPr>
    </w:p>
    <w:p w14:paraId="06D1E2C2" w14:textId="03692920" w:rsidR="00C82DE6" w:rsidRPr="00C3315C" w:rsidRDefault="00C82DE6" w:rsidP="002D2A48">
      <w:pPr>
        <w:pStyle w:val="NormalWeb"/>
        <w:spacing w:line="480" w:lineRule="auto"/>
        <w:jc w:val="both"/>
        <w:rPr>
          <w:rFonts w:ascii="Arial" w:hAnsi="Arial" w:cs="Arial"/>
        </w:rPr>
      </w:pPr>
      <w:r w:rsidRPr="00C3315C">
        <w:rPr>
          <w:rFonts w:ascii="Arial" w:hAnsi="Arial" w:cs="Arial"/>
        </w:rPr>
        <w:t xml:space="preserve">Los vasos aferentes se conectan directamente con el nido vascular que se define como una maraña vascular de arterias y venas sin un lecho capilar intermedio y sin tejido cerebral normal intercalado, lo que las hace lesiones de alto flujo angiográfico y riesgo de ruptura. La clasifcación de Spetzler nos ayuda a </w:t>
      </w:r>
      <w:r w:rsidRPr="00C3315C">
        <w:rPr>
          <w:rStyle w:val="Ninguno"/>
          <w:rFonts w:ascii="Arial" w:hAnsi="Arial" w:cs="Arial"/>
          <w:lang w:val="es-ES_tradnl"/>
        </w:rPr>
        <w:t>evaluar la decisión de tratamiento</w:t>
      </w:r>
      <w:r w:rsidRPr="00C3315C">
        <w:rPr>
          <w:rFonts w:ascii="Arial" w:hAnsi="Arial" w:cs="Arial"/>
        </w:rPr>
        <w:t xml:space="preserve">, aunque se diseñó originalmente para predecir el resultado del tratamiento microneuroquirúrgico de las malformaciones arteriovenosas cerebrales. Pollock, en 1990, destacó que las complicaciones por radiocirugía son diferentes para las lesiones corticales y las profundas, a pesar de </w:t>
      </w:r>
      <w:r w:rsidRPr="00C3315C">
        <w:rPr>
          <w:rFonts w:ascii="Arial" w:hAnsi="Arial" w:cs="Arial"/>
        </w:rPr>
        <w:lastRenderedPageBreak/>
        <w:t>que ambas pueden ser elocuentes en la clasifcación de Spetzler y Martin. De igual forma, recalcó que el diámetro mayor de una malformación arteriovenosa cerebral no es reproducible cuando se calcula el volumen de la lesión en c</w:t>
      </w:r>
      <w:r w:rsidR="003E47CF">
        <w:rPr>
          <w:rFonts w:ascii="Arial" w:hAnsi="Arial" w:cs="Arial"/>
        </w:rPr>
        <w:t>entímetros cúbicos</w:t>
      </w:r>
      <w:r w:rsidRPr="00C3315C">
        <w:rPr>
          <w:rFonts w:ascii="Arial" w:hAnsi="Arial" w:cs="Arial"/>
        </w:rPr>
        <w:t>.</w:t>
      </w:r>
      <w:r w:rsidR="0035647B">
        <w:rPr>
          <w:rFonts w:ascii="Arial" w:hAnsi="Arial" w:cs="Arial"/>
        </w:rPr>
        <w:fldChar w:fldCharType="begin" w:fldLock="1"/>
      </w:r>
      <w:r w:rsidR="000A6628">
        <w:rPr>
          <w:rFonts w:ascii="Arial" w:hAnsi="Arial" w:cs="Arial"/>
        </w:rPr>
        <w:instrText>ADDIN CSL_CITATION {"citationItems":[{"id":"ITEM-1","itemData":{"DOI":"10.3171/jns.2002.96.1.0079","ISSN":"0022-3085","abstract":"&lt;p content-type=\"fine-print\"&gt; &lt;italic&gt;Object.&lt;/italic&gt; Radiosurgery is an effective treatment strategy for properly selected patients harboring arteriovenous malformations (AVMs). Grading scales that are currently used to predict patient outcomes after AVM resection are unreliable tools for the prediction of the results of AVM radiosurgery. &lt;/p&gt;","author":[{"dropping-particle":"","family":"Pollock","given":"Bruce E.","non-dropping-particle":"","parse-names":false,"suffix":""},{"dropping-particle":"","family":"Flickinger","given":"John C.","non-dropping-particle":"","parse-names":false,"suffix":""}],"container-title":"Journal of Neurosurgery","id":"ITEM-1","issue":"1","issued":{"date-parts":[["2002","1"]]},"page":"79-85","title":"A proposed radiosurgery-based grading system for arteriovenous malformations","type":"article-journal","volume":"96"},"uris":["http://www.mendeley.com/documents/?uuid=3258607f-8100-32f4-bb08-1e0e4f134c73"]}],"mendeley":{"formattedCitation":"&lt;sup&gt;13&lt;/sup&gt;","plainTextFormattedCitation":"13","previouslyFormattedCitation":"&lt;sup&gt;10&lt;/sup&gt;"},"properties":{"noteIndex":0},"schema":"https://github.com/citation-style-language/schema/raw/master/csl-citation.json"}</w:instrText>
      </w:r>
      <w:r w:rsidR="0035647B">
        <w:rPr>
          <w:rFonts w:ascii="Arial" w:hAnsi="Arial" w:cs="Arial"/>
        </w:rPr>
        <w:fldChar w:fldCharType="separate"/>
      </w:r>
      <w:r w:rsidR="000A6628" w:rsidRPr="000A6628">
        <w:rPr>
          <w:rFonts w:ascii="Arial" w:hAnsi="Arial" w:cs="Arial"/>
          <w:noProof/>
          <w:vertAlign w:val="superscript"/>
        </w:rPr>
        <w:t>13</w:t>
      </w:r>
      <w:r w:rsidR="0035647B">
        <w:rPr>
          <w:rFonts w:ascii="Arial" w:hAnsi="Arial" w:cs="Arial"/>
        </w:rPr>
        <w:fldChar w:fldCharType="end"/>
      </w:r>
    </w:p>
    <w:p w14:paraId="58065142" w14:textId="77777777" w:rsidR="00C3315C" w:rsidRPr="00C3315C" w:rsidRDefault="00C3315C" w:rsidP="002D2A48">
      <w:pPr>
        <w:pStyle w:val="NormalWeb"/>
        <w:spacing w:line="480" w:lineRule="auto"/>
        <w:jc w:val="both"/>
        <w:rPr>
          <w:rStyle w:val="Ninguno"/>
          <w:rFonts w:ascii="Arial" w:hAnsi="Arial" w:cs="Arial"/>
        </w:rPr>
      </w:pPr>
    </w:p>
    <w:p w14:paraId="3CF4DB02" w14:textId="02253303" w:rsidR="00C82DE6" w:rsidRPr="00C3315C" w:rsidRDefault="00C82DE6" w:rsidP="002D2A48">
      <w:pPr>
        <w:spacing w:line="480" w:lineRule="auto"/>
        <w:jc w:val="both"/>
        <w:rPr>
          <w:rFonts w:ascii="Arial" w:hAnsi="Arial" w:cs="Arial"/>
          <w:lang w:val="es-ES"/>
        </w:rPr>
      </w:pPr>
      <w:r w:rsidRPr="00C3315C">
        <w:rPr>
          <w:rFonts w:ascii="Arial" w:hAnsi="Arial" w:cs="Arial"/>
          <w:lang w:val="es-MX"/>
        </w:rPr>
        <w:t xml:space="preserve">Las venas de drenaje de las MAVC con calibres más grandes o similares a sus senos adyacentes, a través de un flujo turbulento, promueven el desarrollo de estenosis e hipertensión del flujo venoso dentro de la malformación. </w:t>
      </w:r>
      <w:r w:rsidRPr="00C3315C">
        <w:rPr>
          <w:rFonts w:ascii="Arial" w:hAnsi="Arial" w:cs="Arial"/>
          <w:lang w:val="es-ES"/>
        </w:rPr>
        <w:t>Las venas de drenaje principales se evaluaron mediante DSA a lo largo de su curso para determinar la presencia de estenosis en cualquier punto. La estenosis se definió como cualquier cambio brusco en el calibre de la vena de drenaje a lo largo de su longitud y se midió como la relación entre el diámetro más pequeño de la luz interna y el diámetro promedio de toda la vena de drenaje. La estenosis se evaluó en múltiples proyecciones diferentes y en imágenes rotacionales tridimensionales cuando estaba disponible para descartar cualquier artefacto debido a un cambio en el curso de la vena o enroscamiento de la vena. Se registraron para cada AVM (en milímetros) el diámetro de la vena de drenaje AVM y del seno venoso adyacente, y la distancia desde el punto estenótico máximo de la vena de drenaje hasta la unión del seno de drenaje adyacente.</w:t>
      </w:r>
      <w:r w:rsidR="0035647B">
        <w:rPr>
          <w:rFonts w:ascii="Arial" w:hAnsi="Arial" w:cs="Arial"/>
          <w:lang w:val="es-ES"/>
        </w:rPr>
        <w:fldChar w:fldCharType="begin" w:fldLock="1"/>
      </w:r>
      <w:r w:rsidR="000A6628">
        <w:rPr>
          <w:rFonts w:ascii="Arial" w:hAnsi="Arial" w:cs="Arial"/>
          <w:lang w:val="es-ES"/>
        </w:rPr>
        <w:instrText>ADDIN CSL_CITATION {"citationItems":[{"id":"ITEM-1","itemData":{"DOI":"10.1016/j.wneu.2019.07.100","ISSN":"18788750","author":[{"dropping-particle":"","family":"Brunozzi","given":"Denise","non-dropping-particle":"","parse-names":false,"suffix":""},{"dropping-particle":"","family":"Theiss","given":"Peter","non-dropping-particle":"","parse-names":false,"suffix":""},{"dropping-particle":"","family":"Amin-Hanjani","given":"Sepideh","non-dropping-particle":"","parse-names":false,"suffix":""},{"dropping-particle":"","family":"Charbel","given":"Fady T.","non-dropping-particle":"","parse-names":false,"suffix":""},{"dropping-particle":"","family":"Mohammaden","given":"Mahmoud","non-dropping-particle":"","parse-names":false,"suffix":""},{"dropping-particle":"","family":"Andrews","given":"Amanda","non-dropping-particle":"","parse-names":false,"suffix":""},{"dropping-particle":"","family":"Linninger","given":"Andreas","non-dropping-particle":"","parse-names":false,"suffix":""},{"dropping-particle":"","family":"Alaraj","given":"Ali","non-dropping-particle":"","parse-names":false,"suffix":""}],"container-title":"World Neurosurgery","id":"ITEM-1","issued":{"date-parts":[["2019","10"]]},"page":"e1111-e1115","title":"Ratio of Arteriovenous Malformation Draining Vein to Adjacent Venous Sinus Diameter Is Associated with Increased Risk of Venous Stenosis","type":"article-journal","volume":"130"},"uris":["http://www.mendeley.com/documents/?uuid=ba09a701-4e36-3abd-98ab-4a39aa7df6ed"]}],"mendeley":{"formattedCitation":"&lt;sup&gt;12&lt;/sup&gt;","plainTextFormattedCitation":"12","previouslyFormattedCitation":"&lt;sup&gt;9&lt;/sup&gt;"},"properties":{"noteIndex":0},"schema":"https://github.com/citation-style-language/schema/raw/master/csl-citation.json"}</w:instrText>
      </w:r>
      <w:r w:rsidR="0035647B">
        <w:rPr>
          <w:rFonts w:ascii="Arial" w:hAnsi="Arial" w:cs="Arial"/>
          <w:lang w:val="es-ES"/>
        </w:rPr>
        <w:fldChar w:fldCharType="separate"/>
      </w:r>
      <w:r w:rsidR="000A6628" w:rsidRPr="000A6628">
        <w:rPr>
          <w:rFonts w:ascii="Arial" w:hAnsi="Arial" w:cs="Arial"/>
          <w:noProof/>
          <w:vertAlign w:val="superscript"/>
          <w:lang w:val="es-ES"/>
        </w:rPr>
        <w:t>12</w:t>
      </w:r>
      <w:r w:rsidR="0035647B">
        <w:rPr>
          <w:rFonts w:ascii="Arial" w:hAnsi="Arial" w:cs="Arial"/>
          <w:lang w:val="es-ES"/>
        </w:rPr>
        <w:fldChar w:fldCharType="end"/>
      </w:r>
    </w:p>
    <w:p w14:paraId="0A840B7A" w14:textId="77777777" w:rsidR="00C3315C" w:rsidRPr="00C3315C" w:rsidRDefault="00C3315C" w:rsidP="002D2A48">
      <w:pPr>
        <w:spacing w:line="480" w:lineRule="auto"/>
        <w:jc w:val="both"/>
        <w:rPr>
          <w:rFonts w:ascii="Arial" w:hAnsi="Arial" w:cs="Arial"/>
          <w:lang w:val="es-MX"/>
        </w:rPr>
      </w:pPr>
    </w:p>
    <w:p w14:paraId="1882ADDA" w14:textId="2B96FCFF" w:rsidR="00C82DE6" w:rsidRPr="00C3315C" w:rsidRDefault="00C82DE6" w:rsidP="002D2A48">
      <w:pPr>
        <w:pStyle w:val="HTMLPreformatted"/>
        <w:spacing w:line="480" w:lineRule="auto"/>
        <w:jc w:val="both"/>
        <w:rPr>
          <w:rFonts w:ascii="Arial" w:hAnsi="Arial" w:cs="Arial"/>
          <w:color w:val="222222"/>
          <w:sz w:val="24"/>
          <w:szCs w:val="24"/>
          <w:lang w:val="es-ES"/>
        </w:rPr>
      </w:pPr>
      <w:r w:rsidRPr="00C3315C">
        <w:rPr>
          <w:rFonts w:ascii="Arial" w:hAnsi="Arial" w:cs="Arial"/>
          <w:color w:val="222222"/>
          <w:sz w:val="24"/>
          <w:szCs w:val="24"/>
          <w:lang w:val="es-ES"/>
        </w:rPr>
        <w:t xml:space="preserve">Es bien sabido que la alta resistencia al flujo venoso de las AVM cerebrales se asocia con un mayor riesgo de hemorragia, y que la estenosis en la vena de drenaje AVM es un marcador radiológico para el aumento de la resistencia </w:t>
      </w:r>
      <w:r w:rsidRPr="00C3315C">
        <w:rPr>
          <w:rFonts w:ascii="Arial" w:hAnsi="Arial" w:cs="Arial"/>
          <w:color w:val="222222"/>
          <w:sz w:val="24"/>
          <w:szCs w:val="24"/>
          <w:lang w:val="es-ES"/>
        </w:rPr>
        <w:lastRenderedPageBreak/>
        <w:t xml:space="preserve">venosa. La fisiopatología subyacente a la estenosis del flujo venoso AVM, sin </w:t>
      </w:r>
      <w:r w:rsidR="00B11173" w:rsidRPr="00C3315C">
        <w:rPr>
          <w:rFonts w:ascii="Arial" w:hAnsi="Arial" w:cs="Arial"/>
          <w:color w:val="222222"/>
          <w:sz w:val="24"/>
          <w:szCs w:val="24"/>
          <w:lang w:val="es-ES"/>
        </w:rPr>
        <w:t>embargo,</w:t>
      </w:r>
      <w:r w:rsidRPr="00C3315C">
        <w:rPr>
          <w:rFonts w:ascii="Arial" w:hAnsi="Arial" w:cs="Arial"/>
          <w:color w:val="222222"/>
          <w:sz w:val="24"/>
          <w:szCs w:val="24"/>
          <w:lang w:val="es-ES"/>
        </w:rPr>
        <w:t xml:space="preserve"> sigue sin estar claro. Algunos autores consideran que la estenosis venosa es una consecuencia de la compresión extrínseca (p. ej., del hematoma o del curso de la vena a través de estructuras rígidas durales como el borde tentorial), una variación anatómica no condicional en ancho de la vena, o simplemente un reflejo de su proyección radiográfica</w:t>
      </w:r>
      <w:r w:rsidR="0035647B">
        <w:rPr>
          <w:rFonts w:ascii="Arial" w:hAnsi="Arial" w:cs="Arial"/>
          <w:color w:val="222222"/>
          <w:sz w:val="24"/>
          <w:szCs w:val="24"/>
          <w:lang w:val="es-ES"/>
        </w:rPr>
        <w:t>.</w:t>
      </w:r>
      <w:r w:rsidR="00F77C8A">
        <w:rPr>
          <w:rFonts w:ascii="Arial" w:hAnsi="Arial" w:cs="Arial"/>
          <w:color w:val="222222"/>
          <w:sz w:val="24"/>
          <w:szCs w:val="24"/>
          <w:lang w:val="es-ES"/>
        </w:rPr>
        <w:fldChar w:fldCharType="begin" w:fldLock="1"/>
      </w:r>
      <w:r w:rsidR="000A6628">
        <w:rPr>
          <w:rFonts w:ascii="Arial" w:hAnsi="Arial" w:cs="Arial"/>
          <w:color w:val="222222"/>
          <w:sz w:val="24"/>
          <w:szCs w:val="24"/>
          <w:lang w:val="es-ES"/>
        </w:rPr>
        <w:instrText>ADDIN CSL_CITATION {"citationItems":[{"id":"ITEM-1","itemData":{"DOI":"10.1016/j.wneu.2019.07.100","ISSN":"18788750","author":[{"dropping-particle":"","family":"Brunozzi","given":"Denise","non-dropping-particle":"","parse-names":false,"suffix":""},{"dropping-particle":"","family":"Theiss","given":"Peter","non-dropping-particle":"","parse-names":false,"suffix":""},{"dropping-particle":"","family":"Amin-Hanjani","given":"Sepideh","non-dropping-particle":"","parse-names":false,"suffix":""},{"dropping-particle":"","family":"Charbel","given":"Fady T.","non-dropping-particle":"","parse-names":false,"suffix":""},{"dropping-particle":"","family":"Mohammaden","given":"Mahmoud","non-dropping-particle":"","parse-names":false,"suffix":""},{"dropping-particle":"","family":"Andrews","given":"Amanda","non-dropping-particle":"","parse-names":false,"suffix":""},{"dropping-particle":"","family":"Linninger","given":"Andreas","non-dropping-particle":"","parse-names":false,"suffix":""},{"dropping-particle":"","family":"Alaraj","given":"Ali","non-dropping-particle":"","parse-names":false,"suffix":""}],"container-title":"World Neurosurgery","id":"ITEM-1","issued":{"date-parts":[["2019","10"]]},"page":"e1111-e1115","title":"Ratio of Arteriovenous Malformation Draining Vein to Adjacent Venous Sinus Diameter Is Associated with Increased Risk of Venous Stenosis","type":"article-journal","volume":"130"},"uris":["http://www.mendeley.com/documents/?uuid=ba09a701-4e36-3abd-98ab-4a39aa7df6ed"]}],"mendeley":{"formattedCitation":"&lt;sup&gt;12&lt;/sup&gt;","plainTextFormattedCitation":"12","previouslyFormattedCitation":"&lt;sup&gt;9&lt;/sup&gt;"},"properties":{"noteIndex":0},"schema":"https://github.com/citation-style-language/schema/raw/master/csl-citation.json"}</w:instrText>
      </w:r>
      <w:r w:rsidR="00F77C8A">
        <w:rPr>
          <w:rFonts w:ascii="Arial" w:hAnsi="Arial" w:cs="Arial"/>
          <w:color w:val="222222"/>
          <w:sz w:val="24"/>
          <w:szCs w:val="24"/>
          <w:lang w:val="es-ES"/>
        </w:rPr>
        <w:fldChar w:fldCharType="separate"/>
      </w:r>
      <w:r w:rsidR="000A6628" w:rsidRPr="000A6628">
        <w:rPr>
          <w:rFonts w:ascii="Arial" w:hAnsi="Arial" w:cs="Arial"/>
          <w:noProof/>
          <w:color w:val="222222"/>
          <w:sz w:val="24"/>
          <w:szCs w:val="24"/>
          <w:vertAlign w:val="superscript"/>
          <w:lang w:val="es-ES"/>
        </w:rPr>
        <w:t>12</w:t>
      </w:r>
      <w:r w:rsidR="00F77C8A">
        <w:rPr>
          <w:rFonts w:ascii="Arial" w:hAnsi="Arial" w:cs="Arial"/>
          <w:color w:val="222222"/>
          <w:sz w:val="24"/>
          <w:szCs w:val="24"/>
          <w:lang w:val="es-ES"/>
        </w:rPr>
        <w:fldChar w:fldCharType="end"/>
      </w:r>
    </w:p>
    <w:p w14:paraId="75E0F378" w14:textId="77777777" w:rsidR="00C82DE6" w:rsidRPr="00C3315C" w:rsidRDefault="00C82DE6" w:rsidP="002D2A48">
      <w:pPr>
        <w:pStyle w:val="HTMLPreformatted"/>
        <w:spacing w:line="480" w:lineRule="auto"/>
        <w:jc w:val="both"/>
        <w:rPr>
          <w:rFonts w:ascii="Arial" w:hAnsi="Arial" w:cs="Arial"/>
          <w:color w:val="222222"/>
          <w:sz w:val="24"/>
          <w:szCs w:val="24"/>
        </w:rPr>
      </w:pPr>
    </w:p>
    <w:p w14:paraId="68543AAB" w14:textId="77777777" w:rsidR="00C82DE6" w:rsidRPr="00C3315C" w:rsidRDefault="00C82DE6" w:rsidP="002D2A4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i/>
          <w:iCs/>
          <w:color w:val="000000"/>
          <w:sz w:val="18"/>
          <w:szCs w:val="18"/>
          <w:bdr w:val="none" w:sz="0" w:space="0" w:color="auto"/>
          <w:lang w:val="es-MX" w:eastAsia="es-MX"/>
        </w:rPr>
      </w:pPr>
    </w:p>
    <w:p w14:paraId="025B8DFD" w14:textId="42084AB2" w:rsidR="00C82DE6" w:rsidRPr="00C3315C" w:rsidRDefault="00C82DE6" w:rsidP="002D2A48">
      <w:pPr>
        <w:pStyle w:val="HTMLPreformatted"/>
        <w:spacing w:line="480" w:lineRule="auto"/>
        <w:jc w:val="both"/>
        <w:rPr>
          <w:rFonts w:ascii="Arial" w:hAnsi="Arial" w:cs="Arial"/>
          <w:color w:val="222222"/>
          <w:sz w:val="24"/>
          <w:szCs w:val="24"/>
          <w:lang w:val="es-ES"/>
        </w:rPr>
      </w:pPr>
      <w:r w:rsidRPr="00C3315C">
        <w:rPr>
          <w:rFonts w:ascii="Arial" w:hAnsi="Arial" w:cs="Arial"/>
          <w:color w:val="222222"/>
          <w:sz w:val="24"/>
          <w:szCs w:val="24"/>
          <w:lang w:val="es-ES"/>
        </w:rPr>
        <w:t xml:space="preserve">Moftakhar et al., por otro lado, describieron la estenosis venosa como la anomalía embriológica a priori en el sistema venoso cerebral necesaria para el desarrollo de MAV cerebral. Sin embargo, la mayoría de los autores lo consideran un desarrollo secundario, ya sea representando una respuesta vasoconstrictora fisiológica local a la sobrecarga de derivación arterial a venosa o un proceso fisiopatológico dentro de la pared del vaso provocado por cambios hemodinámicos o procesos degenerativos. Apoyando esta hipótesis está la asociación reportada entre la estenosis de la vena de drenaje </w:t>
      </w:r>
      <w:r w:rsidR="00F8174A">
        <w:rPr>
          <w:rFonts w:ascii="Arial" w:hAnsi="Arial" w:cs="Arial"/>
          <w:color w:val="222222"/>
          <w:sz w:val="24"/>
          <w:szCs w:val="24"/>
          <w:lang w:val="es-ES"/>
        </w:rPr>
        <w:t>MAVC</w:t>
      </w:r>
      <w:r w:rsidRPr="00C3315C">
        <w:rPr>
          <w:rFonts w:ascii="Arial" w:hAnsi="Arial" w:cs="Arial"/>
          <w:color w:val="222222"/>
          <w:sz w:val="24"/>
          <w:szCs w:val="24"/>
          <w:lang w:val="es-ES"/>
        </w:rPr>
        <w:t xml:space="preserve"> y el aumento de la edad y la aterosclerosis sistémica.</w:t>
      </w:r>
      <w:r w:rsidR="00F77C8A">
        <w:rPr>
          <w:rFonts w:ascii="Arial" w:hAnsi="Arial" w:cs="Arial"/>
          <w:color w:val="222222"/>
          <w:sz w:val="24"/>
          <w:szCs w:val="24"/>
          <w:lang w:val="es-ES"/>
        </w:rPr>
        <w:fldChar w:fldCharType="begin" w:fldLock="1"/>
      </w:r>
      <w:r w:rsidR="0084706C">
        <w:rPr>
          <w:rFonts w:ascii="Arial" w:hAnsi="Arial" w:cs="Arial"/>
          <w:color w:val="222222"/>
          <w:sz w:val="24"/>
          <w:szCs w:val="24"/>
          <w:lang w:val="es-ES"/>
        </w:rPr>
        <w:instrText>ADDIN CSL_CITATION {"citationItems":[{"id":"ITEM-1","itemData":{"DOI":"10.1016/j.wneu.2018.02.116","ISSN":"18788750","author":[{"dropping-particle":"","family":"Shakur","given":"Sophia F.","non-dropping-particle":"","parse-names":false,"suffix":""},{"dropping-particle":"","family":"Brunozzi","given":"Denise","non-dropping-particle":"","parse-names":false,"suffix":""},{"dropping-particle":"","family":"Ismail","given":"Rahim","non-dropping-particle":"","parse-names":false,"suffix":""},{"dropping-particle":"","family":"Pandey","given":"Dilip","non-dropping-particle":"","parse-names":false,"suffix":""},{"dropping-particle":"","family":"Charbel","given":"Fady T.","non-dropping-particle":"","parse-names":false,"suffix":""},{"dropping-particle":"","family":"Alaraj","given":"Ali","non-dropping-particle":"","parse-names":false,"suffix":""}],"container-title":"World Neurosurgery","id":"ITEM-1","issued":{"date-parts":[["2018","5"]]},"page":"e654-e658","title":"Effect of Age on Cerebral Arteriovenous Malformation Draining Vein Stenosis","type":"article-journal","volume":"113"},"uris":["http://www.mendeley.com/documents/?uuid=bd63f02d-2797-338d-9bb6-1f8ae3fbd81c"]}],"mendeley":{"formattedCitation":"&lt;sup&gt;5&lt;/sup&gt;","plainTextFormattedCitation":"5","previouslyFormattedCitation":"&lt;sup&gt;5&lt;/sup&gt;"},"properties":{"noteIndex":0},"schema":"https://github.com/citation-style-language/schema/raw/master/csl-citation.json"}</w:instrText>
      </w:r>
      <w:r w:rsidR="00F77C8A">
        <w:rPr>
          <w:rFonts w:ascii="Arial" w:hAnsi="Arial" w:cs="Arial"/>
          <w:color w:val="222222"/>
          <w:sz w:val="24"/>
          <w:szCs w:val="24"/>
          <w:lang w:val="es-ES"/>
        </w:rPr>
        <w:fldChar w:fldCharType="separate"/>
      </w:r>
      <w:r w:rsidR="0084706C" w:rsidRPr="0084706C">
        <w:rPr>
          <w:rFonts w:ascii="Arial" w:hAnsi="Arial" w:cs="Arial"/>
          <w:noProof/>
          <w:color w:val="222222"/>
          <w:sz w:val="24"/>
          <w:szCs w:val="24"/>
          <w:vertAlign w:val="superscript"/>
          <w:lang w:val="es-ES"/>
        </w:rPr>
        <w:t>5</w:t>
      </w:r>
      <w:r w:rsidR="00F77C8A">
        <w:rPr>
          <w:rFonts w:ascii="Arial" w:hAnsi="Arial" w:cs="Arial"/>
          <w:color w:val="222222"/>
          <w:sz w:val="24"/>
          <w:szCs w:val="24"/>
          <w:lang w:val="es-ES"/>
        </w:rPr>
        <w:fldChar w:fldCharType="end"/>
      </w:r>
    </w:p>
    <w:p w14:paraId="76637A49" w14:textId="77777777" w:rsidR="00C82DE6" w:rsidRPr="00C3315C" w:rsidRDefault="00C82DE6" w:rsidP="002D2A48">
      <w:pPr>
        <w:pStyle w:val="HTMLPreformatted"/>
        <w:spacing w:line="480" w:lineRule="auto"/>
        <w:jc w:val="both"/>
        <w:rPr>
          <w:rFonts w:ascii="Arial" w:hAnsi="Arial" w:cs="Arial"/>
          <w:color w:val="222222"/>
          <w:sz w:val="24"/>
          <w:szCs w:val="24"/>
          <w:lang w:val="es-ES"/>
        </w:rPr>
      </w:pPr>
    </w:p>
    <w:p w14:paraId="0D62CA8D" w14:textId="3737822C" w:rsidR="00C82DE6" w:rsidRPr="00B11173" w:rsidRDefault="00B11173" w:rsidP="002D2A48">
      <w:pPr>
        <w:pStyle w:val="HTMLPreformatted"/>
        <w:spacing w:line="480" w:lineRule="auto"/>
        <w:jc w:val="both"/>
        <w:rPr>
          <w:rFonts w:ascii="Arial" w:hAnsi="Arial" w:cs="Arial"/>
          <w:color w:val="222222"/>
          <w:sz w:val="24"/>
          <w:szCs w:val="24"/>
          <w:shd w:val="clear" w:color="auto" w:fill="F8F9FA"/>
          <w:vertAlign w:val="superscript"/>
        </w:rPr>
      </w:pPr>
      <w:r w:rsidRPr="00B11173">
        <w:rPr>
          <w:rFonts w:ascii="Arial" w:hAnsi="Arial" w:cs="Arial"/>
          <w:sz w:val="24"/>
          <w:szCs w:val="24"/>
        </w:rPr>
        <w:t xml:space="preserve">El principal hallazgo es que el grado de estenosis venosa es mayor cuando la proporción de </w:t>
      </w:r>
      <w:r w:rsidR="00F8174A">
        <w:rPr>
          <w:rFonts w:ascii="Arial" w:hAnsi="Arial" w:cs="Arial"/>
          <w:sz w:val="24"/>
          <w:szCs w:val="24"/>
        </w:rPr>
        <w:t>MAVC</w:t>
      </w:r>
      <w:r w:rsidRPr="00B11173">
        <w:rPr>
          <w:rFonts w:ascii="Arial" w:hAnsi="Arial" w:cs="Arial"/>
          <w:sz w:val="24"/>
          <w:szCs w:val="24"/>
        </w:rPr>
        <w:t xml:space="preserve"> que drena la vena y el diámetro del seno venoso adyacente es mayor. Esto indica que la estenosis venosa se desarrolla como consecuencia de eventos hemodinámicos locales, y no es probable que sean los movimientos primarios de la formación de MAVC</w:t>
      </w:r>
      <w:r>
        <w:rPr>
          <w:rFonts w:ascii="Arial" w:hAnsi="Arial" w:cs="Arial"/>
          <w:sz w:val="24"/>
          <w:szCs w:val="24"/>
        </w:rPr>
        <w:t xml:space="preserve"> </w:t>
      </w:r>
      <w:r>
        <w:rPr>
          <w:rFonts w:ascii="Arial" w:hAnsi="Arial" w:cs="Arial"/>
          <w:sz w:val="24"/>
          <w:szCs w:val="24"/>
          <w:vertAlign w:val="superscript"/>
        </w:rPr>
        <w:t>12</w:t>
      </w:r>
    </w:p>
    <w:p w14:paraId="0B9D7580" w14:textId="77777777" w:rsidR="00C3315C" w:rsidRPr="00C3315C" w:rsidRDefault="00C3315C" w:rsidP="002D2A48">
      <w:pPr>
        <w:pStyle w:val="HTMLPreformatted"/>
        <w:spacing w:line="480" w:lineRule="auto"/>
        <w:jc w:val="both"/>
        <w:rPr>
          <w:rFonts w:ascii="Arial" w:hAnsi="Arial" w:cs="Arial"/>
          <w:color w:val="222222"/>
          <w:sz w:val="24"/>
          <w:szCs w:val="24"/>
          <w:shd w:val="clear" w:color="auto" w:fill="F8F9FA"/>
        </w:rPr>
      </w:pPr>
    </w:p>
    <w:p w14:paraId="29FBDF99" w14:textId="77777777" w:rsidR="00C3315C" w:rsidRPr="00C3315C" w:rsidRDefault="00C3315C" w:rsidP="002D2A48">
      <w:pPr>
        <w:pStyle w:val="HTMLPreformatted"/>
        <w:spacing w:line="480" w:lineRule="auto"/>
        <w:jc w:val="both"/>
        <w:rPr>
          <w:rFonts w:ascii="Arial" w:hAnsi="Arial" w:cs="Arial"/>
          <w:color w:val="222222"/>
          <w:sz w:val="24"/>
          <w:szCs w:val="24"/>
          <w:lang w:val="es-ES"/>
        </w:rPr>
      </w:pPr>
    </w:p>
    <w:p w14:paraId="58DBB1C0" w14:textId="13492461" w:rsidR="00C3315C" w:rsidRPr="00C3315C" w:rsidRDefault="00C82DE6" w:rsidP="002D2A48">
      <w:pPr>
        <w:pStyle w:val="HTMLPreformatted"/>
        <w:spacing w:line="480" w:lineRule="auto"/>
        <w:jc w:val="both"/>
        <w:rPr>
          <w:rFonts w:ascii="Arial" w:hAnsi="Arial" w:cs="Arial"/>
          <w:color w:val="222222"/>
          <w:sz w:val="24"/>
          <w:szCs w:val="24"/>
          <w:lang w:val="es-ES"/>
        </w:rPr>
      </w:pPr>
      <w:r w:rsidRPr="00C3315C">
        <w:rPr>
          <w:rFonts w:ascii="Arial" w:hAnsi="Arial" w:cs="Arial"/>
          <w:color w:val="222222"/>
          <w:sz w:val="24"/>
          <w:szCs w:val="24"/>
          <w:lang w:val="es-ES"/>
        </w:rPr>
        <w:t xml:space="preserve">El análisis de subgrupos demuestra que la relación crítica de drenaje venoso a seno asociada con estenosis venosa es&gt; 0.5, lo que sostiene aún más nuestra teoría de que cuando el diámetro de la vena de drenaje </w:t>
      </w:r>
      <w:r w:rsidR="00F8174A">
        <w:rPr>
          <w:rFonts w:ascii="Arial" w:hAnsi="Arial" w:cs="Arial"/>
          <w:color w:val="222222"/>
          <w:sz w:val="24"/>
          <w:szCs w:val="24"/>
          <w:lang w:val="es-ES"/>
        </w:rPr>
        <w:t>MAVC</w:t>
      </w:r>
      <w:r w:rsidRPr="00C3315C">
        <w:rPr>
          <w:rFonts w:ascii="Arial" w:hAnsi="Arial" w:cs="Arial"/>
          <w:color w:val="222222"/>
          <w:sz w:val="24"/>
          <w:szCs w:val="24"/>
          <w:lang w:val="es-ES"/>
        </w:rPr>
        <w:t xml:space="preserve"> se aproxima al diámetro del seno venoso adyacente, hay una mayor probabilidad de tener un mayor grado de estenosis del flujo venoso La correlación observada entre la ubicación de la estenosis venosa y el calibre relativo de la vena de drenaje en comparación con el seno adyacente podría representar signos indirectos de respuesta local a la turbulencia del flujo que respalda aún más la observación histológica de la remodelación de la MAV</w:t>
      </w:r>
      <w:r w:rsidR="00F8174A">
        <w:rPr>
          <w:rFonts w:ascii="Arial" w:hAnsi="Arial" w:cs="Arial"/>
          <w:color w:val="222222"/>
          <w:sz w:val="24"/>
          <w:szCs w:val="24"/>
          <w:lang w:val="es-ES"/>
        </w:rPr>
        <w:t>C</w:t>
      </w:r>
      <w:r w:rsidRPr="00C3315C">
        <w:rPr>
          <w:rFonts w:ascii="Arial" w:hAnsi="Arial" w:cs="Arial"/>
          <w:color w:val="222222"/>
          <w:sz w:val="24"/>
          <w:szCs w:val="24"/>
          <w:lang w:val="es-ES"/>
        </w:rPr>
        <w:t xml:space="preserve"> bajo estrés hemodinámico. </w:t>
      </w:r>
      <w:r w:rsidR="006D37D4">
        <w:rPr>
          <w:rFonts w:ascii="Arial" w:hAnsi="Arial" w:cs="Arial"/>
          <w:color w:val="222222"/>
          <w:sz w:val="24"/>
          <w:szCs w:val="24"/>
          <w:lang w:val="es-ES"/>
        </w:rPr>
        <w:fldChar w:fldCharType="begin" w:fldLock="1"/>
      </w:r>
      <w:r w:rsidR="000A6628">
        <w:rPr>
          <w:rFonts w:ascii="Arial" w:hAnsi="Arial" w:cs="Arial"/>
          <w:color w:val="222222"/>
          <w:sz w:val="24"/>
          <w:szCs w:val="24"/>
          <w:lang w:val="es-ES"/>
        </w:rPr>
        <w:instrText>ADDIN CSL_CITATION {"citationItems":[{"id":"ITEM-1","itemData":{"DOI":"10.1016/j.wneu.2019.07.100","ISSN":"18788750","author":[{"dropping-particle":"","family":"Brunozzi","given":"Denise","non-dropping-particle":"","parse-names":false,"suffix":""},{"dropping-particle":"","family":"Theiss","given":"Peter","non-dropping-particle":"","parse-names":false,"suffix":""},{"dropping-particle":"","family":"Amin-Hanjani","given":"Sepideh","non-dropping-particle":"","parse-names":false,"suffix":""},{"dropping-particle":"","family":"Charbel","given":"Fady T.","non-dropping-particle":"","parse-names":false,"suffix":""},{"dropping-particle":"","family":"Mohammaden","given":"Mahmoud","non-dropping-particle":"","parse-names":false,"suffix":""},{"dropping-particle":"","family":"Andrews","given":"Amanda","non-dropping-particle":"","parse-names":false,"suffix":""},{"dropping-particle":"","family":"Linninger","given":"Andreas","non-dropping-particle":"","parse-names":false,"suffix":""},{"dropping-particle":"","family":"Alaraj","given":"Ali","non-dropping-particle":"","parse-names":false,"suffix":""}],"container-title":"World Neurosurgery","id":"ITEM-1","issued":{"date-parts":[["2019","10"]]},"page":"e1111-e1115","title":"Ratio of Arteriovenous Malformation Draining Vein to Adjacent Venous Sinus Diameter Is Associated with Increased Risk of Venous Stenosis","type":"article-journal","volume":"130"},"uris":["http://www.mendeley.com/documents/?uuid=ba09a701-4e36-3abd-98ab-4a39aa7df6ed"]}],"mendeley":{"formattedCitation":"&lt;sup&gt;12&lt;/sup&gt;","plainTextFormattedCitation":"12","previouslyFormattedCitation":"&lt;sup&gt;9&lt;/sup&gt;"},"properties":{"noteIndex":0},"schema":"https://github.com/citation-style-language/schema/raw/master/csl-citation.json"}</w:instrText>
      </w:r>
      <w:r w:rsidR="006D37D4">
        <w:rPr>
          <w:rFonts w:ascii="Arial" w:hAnsi="Arial" w:cs="Arial"/>
          <w:color w:val="222222"/>
          <w:sz w:val="24"/>
          <w:szCs w:val="24"/>
          <w:lang w:val="es-ES"/>
        </w:rPr>
        <w:fldChar w:fldCharType="separate"/>
      </w:r>
      <w:r w:rsidR="000A6628" w:rsidRPr="000A6628">
        <w:rPr>
          <w:rFonts w:ascii="Arial" w:hAnsi="Arial" w:cs="Arial"/>
          <w:noProof/>
          <w:color w:val="222222"/>
          <w:sz w:val="24"/>
          <w:szCs w:val="24"/>
          <w:vertAlign w:val="superscript"/>
          <w:lang w:val="es-ES"/>
        </w:rPr>
        <w:t>12</w:t>
      </w:r>
      <w:r w:rsidR="006D37D4">
        <w:rPr>
          <w:rFonts w:ascii="Arial" w:hAnsi="Arial" w:cs="Arial"/>
          <w:color w:val="222222"/>
          <w:sz w:val="24"/>
          <w:szCs w:val="24"/>
          <w:lang w:val="es-ES"/>
        </w:rPr>
        <w:fldChar w:fldCharType="end"/>
      </w:r>
    </w:p>
    <w:p w14:paraId="2FD8828F" w14:textId="77777777" w:rsidR="00C3315C" w:rsidRPr="00C3315C" w:rsidRDefault="00C3315C" w:rsidP="002D2A48">
      <w:pPr>
        <w:pStyle w:val="HTMLPreformatted"/>
        <w:spacing w:line="480" w:lineRule="auto"/>
        <w:jc w:val="both"/>
        <w:rPr>
          <w:rFonts w:ascii="Arial" w:hAnsi="Arial" w:cs="Arial"/>
          <w:color w:val="222222"/>
          <w:sz w:val="24"/>
          <w:szCs w:val="24"/>
          <w:lang w:val="es-ES"/>
        </w:rPr>
      </w:pPr>
    </w:p>
    <w:p w14:paraId="611EB482" w14:textId="1500CF76" w:rsidR="00C82DE6" w:rsidRPr="00C3315C" w:rsidRDefault="00C82DE6" w:rsidP="002D2A48">
      <w:pPr>
        <w:pStyle w:val="HTMLPreformatted"/>
        <w:spacing w:line="480" w:lineRule="auto"/>
        <w:jc w:val="both"/>
        <w:rPr>
          <w:rFonts w:ascii="Arial" w:hAnsi="Arial" w:cs="Arial"/>
          <w:color w:val="222222"/>
          <w:sz w:val="24"/>
          <w:szCs w:val="24"/>
          <w:lang w:val="es-ES"/>
        </w:rPr>
      </w:pPr>
      <w:r w:rsidRPr="00C3315C">
        <w:rPr>
          <w:rFonts w:ascii="Arial" w:hAnsi="Arial" w:cs="Arial"/>
          <w:color w:val="222222"/>
          <w:sz w:val="24"/>
          <w:szCs w:val="24"/>
          <w:lang w:val="es-ES"/>
        </w:rPr>
        <w:t xml:space="preserve">El flujo de salida de </w:t>
      </w:r>
      <w:r w:rsidR="00F8174A">
        <w:rPr>
          <w:rFonts w:ascii="Arial" w:hAnsi="Arial" w:cs="Arial"/>
          <w:color w:val="222222"/>
          <w:sz w:val="24"/>
          <w:szCs w:val="24"/>
          <w:lang w:val="es-ES"/>
        </w:rPr>
        <w:t>MAVC</w:t>
      </w:r>
      <w:r w:rsidRPr="00C3315C">
        <w:rPr>
          <w:rFonts w:ascii="Arial" w:hAnsi="Arial" w:cs="Arial"/>
          <w:color w:val="222222"/>
          <w:sz w:val="24"/>
          <w:szCs w:val="24"/>
          <w:lang w:val="es-ES"/>
        </w:rPr>
        <w:t xml:space="preserve"> deteriorado debido a la estenosis de las venas d</w:t>
      </w:r>
      <w:r w:rsidR="006D37D4">
        <w:rPr>
          <w:rFonts w:ascii="Arial" w:hAnsi="Arial" w:cs="Arial"/>
          <w:color w:val="222222"/>
          <w:sz w:val="24"/>
          <w:szCs w:val="24"/>
          <w:lang w:val="es-ES"/>
        </w:rPr>
        <w:t xml:space="preserve">e drenaje </w:t>
      </w:r>
      <w:r w:rsidRPr="00C3315C">
        <w:rPr>
          <w:rFonts w:ascii="Arial" w:hAnsi="Arial" w:cs="Arial"/>
          <w:color w:val="222222"/>
          <w:sz w:val="24"/>
          <w:szCs w:val="24"/>
          <w:lang w:val="es-ES"/>
        </w:rPr>
        <w:t>se considera un factor de riesgo hemodinámico primario para la ruptura, y la identificación de las características anatómicas que conducen al desarrollo de estenosis venosa podría guiar aún más la selección del manejo apropiado para las MAV de alto riesgo. La evaluación de la relación drenaje venoso AVM a seno podría considerarse una herramienta adicional para reforzar la indicación de tratamiento en presencia de otras características anatómicas preocupantes o un implemento para inclinarse hacia el tratamiento en casos indecisos. Sin embargo, hasta donde sabemos, este es el primer estudio de una gran cohorte de MAV que se centra en la ubicación de la estenosis venosa o en los tamaños relativos de la vena de drenaje y el seno venoso adyacente. Se necesitan más estudios para aclarar la fisiopatología del desarrollo y la remodelación del flujo venoso en las MAV cerebrales</w:t>
      </w:r>
      <w:r w:rsidR="006D37D4">
        <w:rPr>
          <w:rFonts w:ascii="Arial" w:hAnsi="Arial" w:cs="Arial"/>
          <w:color w:val="222222"/>
          <w:sz w:val="24"/>
          <w:szCs w:val="24"/>
          <w:lang w:val="es-ES"/>
        </w:rPr>
        <w:t xml:space="preserve">. </w:t>
      </w:r>
      <w:r w:rsidR="006D37D4">
        <w:rPr>
          <w:rFonts w:ascii="Arial" w:hAnsi="Arial" w:cs="Arial"/>
          <w:color w:val="222222"/>
          <w:sz w:val="24"/>
          <w:szCs w:val="24"/>
          <w:lang w:val="es-ES"/>
        </w:rPr>
        <w:fldChar w:fldCharType="begin" w:fldLock="1"/>
      </w:r>
      <w:r w:rsidR="000A6628">
        <w:rPr>
          <w:rFonts w:ascii="Arial" w:hAnsi="Arial" w:cs="Arial"/>
          <w:color w:val="222222"/>
          <w:sz w:val="24"/>
          <w:szCs w:val="24"/>
          <w:lang w:val="es-ES"/>
        </w:rPr>
        <w:instrText>ADDIN CSL_CITATION {"citationItems":[{"id":"ITEM-1","itemData":{"DOI":"10.1038/nrdp.2015.8","ISSN":"2056676X","PMID":"27188382","abstract":"An arteriovenous malformation is a tangle of dysplastic vessels (nidus) fed by arteries and drained by veins without intervening capillaries, forming a high-flow, low-resistance shunt between the arterial and venous systems. Arteriovenous malformations in the brain have a low estimated prevalence but are an important cause of intracerebral haemorrhage in young adults. For previously unruptured malformations, bleeding rates are approximately 1% per year. Once ruptured, the subsequent risk increases fivefold, depending on associated aneurysms, deep locations, deep drainage and increasing age. Recent findings from novel animal models and genetic studies suggest that arteriovenous malformations, which were long considered congenital, arise from aberrant vasculogenesis, genetic mutations and/or angiogenesis after injury. The phenotypical characteristics of arteriovenous malformations differ among age groups, with fistulous lesions in children and nidal lesions in adults. Diagnosis mainly involves imaging techniques, including CT, MRI and angiography. Management includes observation, microsurgical resection, endovascular embolization and stereotactic radiosurgery, alone or in any combination. There is little consensus on how to manage patients with unruptured malformations; recent studies have shown that patients managed medically fared better than those with intervention at short-term follow-up. By contrast, interventional treatment is preferred following a ruptured malformation to prevent rehaemorrhage. Management continues to evolve as new mechanistic discoveries and reliable animal models raise the possibility of developing drugs that might prevent the formation of arteriovenous malformations, induce obliteration and/or stabilize vessels to reduce rupture risk. For an illustrated summary of this Primer, visit: http://go.nature.com/TMoAdn.","author":[{"dropping-particle":"","family":"Lawton","given":"Michael T.","non-dropping-particle":"","parse-names":false,"suffix":""},{"dropping-particle":"","family":"Rutledge","given":"W. Caleb","non-dropping-particle":"","parse-names":false,"suffix":""},{"dropping-particle":"","family":"Kim","given":"Helen","non-dropping-particle":"","parse-names":false,"suffix":""},{"dropping-particle":"","family":"Stapf","given":"Christian","non-dropping-particle":"","parse-names":false,"suffix":""},{"dropping-particle":"","family":"Whitehead","given":"Kevin J.","non-dropping-particle":"","parse-names":false,"suffix":""},{"dropping-particle":"","family":"Li","given":"Dean Y.","non-dropping-particle":"","parse-names":false,"suffix":""},{"dropping-particle":"","family":"Krings","given":"Timo","non-dropping-particle":"","parse-names":false,"suffix":""},{"dropping-particle":"","family":"TerBrugge","given":"Karel","non-dropping-particle":"","parse-names":false,"suffix":""},{"dropping-particle":"","family":"Kondziolka","given":"Douglas","non-dropping-particle":"","parse-names":false,"suffix":""},{"dropping-particle":"","family":"Morgan","given":"Michael K.","non-dropping-particle":"","parse-names":false,"suffix":""},{"dropping-particle":"","family":"Moon","given":"Karam","non-dropping-particle":"","parse-names":false,"suffix":""},{"dropping-particle":"","family":"Spetzler","given":"Robert F.","non-dropping-particle":"","parse-names":false,"suffix":""}],"container-title":"Nature Reviews Disease Primers","id":"ITEM-1","issue":"Table 1","issued":{"date-parts":[["2015"]]},"title":"Brain arteriovenous malformations","type":"article-journal","volume":"1"},"uris":["http://www.mendeley.com/documents/?uuid=ff23962c-0969-443e-af86-48a164278a3d"]},{"id":"ITEM-2","itemData":{"DOI":"10.1016/j.nec.2011.09.002","ISSN":"10423680","PMID":"22107857","abstract":"The wide variety of arteriovenous malformation (AVM) anatomy, size, location, and clinical presentation makes patient selection for surgery a difficult process. Neurosurgeons have identified key factors that determine the risks of surgery and then devised classification schemes that integrate these factors, predict surgical results, and help select patients for surgery. These classification schemes have value because they transform complex decisions into simpler algorithms. In this review, the important grading schemes that have contributed to management of patients with brain AVMs are described, and our current approach to patient selection is outlined. © 2012 Elsevier Inc.","author":[{"dropping-particle":"","family":"Davies","given":"Jason M.","non-dropping-particle":"","parse-names":false,"suffix":""},{"dropping-particle":"","family":"Kim","given":"Helen","non-dropping-particle":"","parse-names":false,"suffix":""},{"dropping-particle":"","family":"Young","given":"William L.","non-dropping-particle":"","parse-names":false,"suffix":""},{"dropping-particle":"","family":"Lawton","given":"Michael T.","non-dropping-particle":"","parse-names":false,"suffix":""}],"container-title":"Neurosurgery Clinics of North America","id":"ITEM-2","issue":"1","issued":{"date-parts":[["2012"]]},"page":"43-53","publisher":"Elsevier Inc","title":"Classification Schemes for Arteriovenous Malformations","type":"article-journal","volume":"23"},"uris":["http://www.mendeley.com/documents/?uuid=0b265ed4-3f59-4490-b04a-d4c66cff8a47"]},{"id":"ITEM-3","itemData":{"DOI":"10.1227/01.NEU.0000367555.16733.E1","ISBN":"0148-396X","ISSN":"0148396X","PMID":"20190666","abstract":"BACKGROUND Patient age, hemorrhagic presentation, nidal diffuseness, and deep perforating artery supply are important factors when selecting patients with brain arteriovenous malformations (AVMs) for surgery. OBJECTIVE We hypothesized that these factors outside of the Spetzler-Martin grading system could be combined into a simple, supplementary grading system that would accurately predict neurologic outcome and refine patient selection. METHODS A consecutive, single-surgeon series of 300 patients with AVMs treated microsurgically was analyzed in terms of change between preoperative and final postoperative modified Rankin Scale scores. Three different multivariable logistic models (full, Spetzler-Martin, and supplementary models) were constructed to test the association of combined predictor variables with the change in modified Rankin Scale score. A simplified supplementary grading system was developed from the data with points assigned according to each variable and added together for a supplementary AVM grade. RESULTS Predictive accuracy was highest for the full multivariable model (receiver operating characteristic curve area, 0.78), followed by the supplementary model (0.73), and least for the Spetzler-Martin model (0.66). Predictive accuracy of the simplified supplementary grade was significantly better than that of the Spetzler-Martin grade (P = .042), with receiver operating characteristic curve areas of 0.73 and 0.65, respectively. CONCLUSION This new AVM grading system supplements rather than replaces the well-established Spetzler-Martin grading system and is a better predictor of neurologic outcomes after AVM surgery. The supplementary grading scale has high predictive accuracy on its own and stratifies surgical risk more evenly. The supplementary grading system is easily applicable at the bedside, where it is intended to improve preoperative risk prediction and patient selection for surgery.","author":[{"dropping-particle":"","family":"Lawton","given":"Michael T.","non-dropping-particle":"","parse-names":false,"suffix":""},{"dropping-particle":"","family":"Kim","given":"Helen","non-dropping-particle":"","parse-names":false,"suffix":""},{"dropping-particle":"","family":"McCulloch","given":"Charles E.","non-dropping-particle":"","parse-names":false,"suffix":""},{"dropping-particle":"","family":"Mikhak","given":"Bahar","non-dropping-particle":"","parse-names":false,"suffix":""},{"dropping-particle":"","family":"Young","given":"William L.","non-dropping-particle":"","parse-names":false,"suffix":""}],"container-title":"Neurosurgery","id":"ITEM-3","issue":"4","issued":{"date-parts":[["2010"]]},"page":"702-713","title":"A supplementary grading scale for selecting patients with brain arteriovenous malformations for surgery","type":"article-journal","volume":"66"},"uris":["http://www.mendeley.com/documents/?uuid=e729a4be-9bbf-479d-a401-7aba4c9ede71"]}],"mendeley":{"formattedCitation":"&lt;sup&gt;2,3,14&lt;/sup&gt;","plainTextFormattedCitation":"2,3,14","previouslyFormattedCitation":"&lt;sup&gt;2,3,11&lt;/sup&gt;"},"properties":{"noteIndex":0},"schema":"https://github.com/citation-style-language/schema/raw/master/csl-citation.json"}</w:instrText>
      </w:r>
      <w:r w:rsidR="006D37D4">
        <w:rPr>
          <w:rFonts w:ascii="Arial" w:hAnsi="Arial" w:cs="Arial"/>
          <w:color w:val="222222"/>
          <w:sz w:val="24"/>
          <w:szCs w:val="24"/>
          <w:lang w:val="es-ES"/>
        </w:rPr>
        <w:fldChar w:fldCharType="separate"/>
      </w:r>
      <w:r w:rsidR="000A6628" w:rsidRPr="000A6628">
        <w:rPr>
          <w:rFonts w:ascii="Arial" w:hAnsi="Arial" w:cs="Arial"/>
          <w:noProof/>
          <w:color w:val="222222"/>
          <w:sz w:val="24"/>
          <w:szCs w:val="24"/>
          <w:vertAlign w:val="superscript"/>
          <w:lang w:val="es-ES"/>
        </w:rPr>
        <w:t>2,3,14</w:t>
      </w:r>
      <w:r w:rsidR="006D37D4">
        <w:rPr>
          <w:rFonts w:ascii="Arial" w:hAnsi="Arial" w:cs="Arial"/>
          <w:color w:val="222222"/>
          <w:sz w:val="24"/>
          <w:szCs w:val="24"/>
          <w:lang w:val="es-ES"/>
        </w:rPr>
        <w:fldChar w:fldCharType="end"/>
      </w:r>
    </w:p>
    <w:p w14:paraId="544CE82B" w14:textId="5BFB86C6" w:rsidR="00C3315C" w:rsidRPr="00BA38A3" w:rsidRDefault="00BA38A3" w:rsidP="00BA38A3">
      <w:pPr>
        <w:pStyle w:val="HTMLPreformatted"/>
        <w:spacing w:line="480" w:lineRule="auto"/>
        <w:jc w:val="center"/>
        <w:rPr>
          <w:rStyle w:val="Ninguno"/>
          <w:rFonts w:ascii="Arial" w:hAnsi="Arial" w:cs="Arial"/>
          <w:color w:val="222222"/>
          <w:sz w:val="32"/>
          <w:szCs w:val="32"/>
          <w:lang w:val="es-ES"/>
        </w:rPr>
      </w:pPr>
      <w:r w:rsidRPr="00BA38A3">
        <w:rPr>
          <w:rStyle w:val="Ninguno"/>
          <w:rFonts w:ascii="Arial" w:hAnsi="Arial" w:cs="Arial"/>
          <w:color w:val="222222"/>
          <w:sz w:val="32"/>
          <w:szCs w:val="32"/>
          <w:lang w:val="es-ES"/>
        </w:rPr>
        <w:lastRenderedPageBreak/>
        <w:t>CAPÍTULO III</w:t>
      </w:r>
    </w:p>
    <w:p w14:paraId="6A62953A" w14:textId="6303C2E9"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2259539E" w14:textId="57E9883F"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351CCD67" w14:textId="2D00AD34"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0E0173FE" w14:textId="68CB916A"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64968DE9" w14:textId="7ECF0DE4"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6854D365" w14:textId="193EB55E"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15C08B4D" w14:textId="16ACCCA3"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7E333D83" w14:textId="0ECBC28E"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39F36DB8" w14:textId="4AC50528"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0363BD28" w14:textId="245C510B"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049DDE9A" w14:textId="377177FD"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1714E7AD" w14:textId="18088542"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19ECEB4D" w14:textId="310BB6E6"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29746BCD" w14:textId="72584D91"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40A4B96C" w14:textId="5B6E4C58"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3173B3D2" w14:textId="3EC64FB0"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58EBE8F4" w14:textId="6D54C68F"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685247B2" w14:textId="3795594C"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778F8615" w14:textId="5817CCC9"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24183049" w14:textId="4F011E43"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78F2BD96" w14:textId="13602E1D" w:rsidR="00BA38A3" w:rsidRDefault="00BA38A3" w:rsidP="00C3315C">
      <w:pPr>
        <w:pStyle w:val="HTMLPreformatted"/>
        <w:spacing w:line="480" w:lineRule="auto"/>
        <w:jc w:val="both"/>
        <w:rPr>
          <w:rStyle w:val="Ninguno"/>
          <w:rFonts w:ascii="Arial" w:hAnsi="Arial" w:cs="Arial"/>
          <w:color w:val="222222"/>
          <w:sz w:val="24"/>
          <w:szCs w:val="24"/>
          <w:lang w:val="es-ES"/>
        </w:rPr>
      </w:pPr>
    </w:p>
    <w:p w14:paraId="6BD5C382" w14:textId="77777777" w:rsidR="00BA38A3" w:rsidRPr="00C3315C" w:rsidRDefault="00BA38A3" w:rsidP="00C3315C">
      <w:pPr>
        <w:pStyle w:val="HTMLPreformatted"/>
        <w:spacing w:line="480" w:lineRule="auto"/>
        <w:jc w:val="both"/>
        <w:rPr>
          <w:rStyle w:val="Ninguno"/>
          <w:rFonts w:ascii="Arial" w:hAnsi="Arial" w:cs="Arial"/>
          <w:color w:val="222222"/>
          <w:sz w:val="24"/>
          <w:szCs w:val="24"/>
          <w:lang w:val="es-ES"/>
        </w:rPr>
      </w:pPr>
    </w:p>
    <w:p w14:paraId="61F1F93D" w14:textId="516BAAC2" w:rsidR="00C3315C" w:rsidRPr="00C3315C" w:rsidRDefault="00C82DE6" w:rsidP="002D2A48">
      <w:pPr>
        <w:pStyle w:val="Cuerpo"/>
        <w:numPr>
          <w:ilvl w:val="0"/>
          <w:numId w:val="13"/>
        </w:numPr>
        <w:spacing w:line="480" w:lineRule="auto"/>
        <w:jc w:val="center"/>
        <w:rPr>
          <w:rStyle w:val="Ninguno"/>
          <w:rFonts w:ascii="Arial" w:eastAsia="Arial" w:hAnsi="Arial" w:cs="Arial"/>
          <w:b/>
          <w:bCs/>
          <w:i/>
          <w:iCs/>
          <w:sz w:val="32"/>
          <w:szCs w:val="32"/>
        </w:rPr>
      </w:pPr>
      <w:r w:rsidRPr="002D2A48">
        <w:rPr>
          <w:rStyle w:val="Ninguno"/>
          <w:rFonts w:ascii="Arial" w:eastAsia="Arial" w:hAnsi="Arial" w:cs="Arial"/>
          <w:b/>
          <w:bCs/>
          <w:sz w:val="32"/>
          <w:szCs w:val="32"/>
        </w:rPr>
        <w:lastRenderedPageBreak/>
        <w:t>J</w:t>
      </w:r>
      <w:r w:rsidR="00D54F3A" w:rsidRPr="002D2A48">
        <w:rPr>
          <w:rStyle w:val="Ninguno"/>
          <w:rFonts w:ascii="Arial" w:eastAsia="Arial" w:hAnsi="Arial" w:cs="Arial"/>
          <w:b/>
          <w:bCs/>
          <w:sz w:val="32"/>
          <w:szCs w:val="32"/>
        </w:rPr>
        <w:t>USTIFICACIÓN</w:t>
      </w:r>
    </w:p>
    <w:p w14:paraId="2D09A5E2" w14:textId="662DACE9" w:rsidR="00C82DE6" w:rsidRPr="00C3315C" w:rsidRDefault="00C82DE6" w:rsidP="00C3315C">
      <w:pPr>
        <w:pStyle w:val="Cuerpo"/>
        <w:spacing w:line="480" w:lineRule="auto"/>
        <w:jc w:val="both"/>
        <w:rPr>
          <w:rStyle w:val="Ninguno"/>
          <w:rFonts w:ascii="Arial" w:eastAsia="Arial" w:hAnsi="Arial" w:cs="Arial"/>
          <w:b/>
          <w:bCs/>
          <w:i/>
          <w:iCs/>
          <w:sz w:val="32"/>
          <w:szCs w:val="32"/>
        </w:rPr>
      </w:pPr>
    </w:p>
    <w:p w14:paraId="672C241F" w14:textId="77777777" w:rsidR="00C82DE6" w:rsidRPr="00C82DE6" w:rsidRDefault="00C82DE6" w:rsidP="00C3315C">
      <w:pPr>
        <w:pStyle w:val="Cuerpo"/>
        <w:spacing w:line="480" w:lineRule="auto"/>
        <w:jc w:val="both"/>
        <w:rPr>
          <w:rFonts w:ascii="Arial" w:eastAsia="Arial" w:hAnsi="Arial" w:cs="Arial"/>
        </w:rPr>
      </w:pPr>
      <w:r w:rsidRPr="00C82DE6">
        <w:rPr>
          <w:rFonts w:ascii="Arial" w:eastAsia="Arial" w:hAnsi="Arial" w:cs="Arial"/>
        </w:rPr>
        <w:t xml:space="preserve">Se ha demostrado en los estudios de Brunozzi y Shakur el riesgo de ruptura de una MAVC asociado con la estenosis de su vena de drenaje </w:t>
      </w:r>
    </w:p>
    <w:p w14:paraId="014F505F" w14:textId="363650CE" w:rsidR="00C82DE6" w:rsidRPr="00C3315C" w:rsidRDefault="00C82DE6" w:rsidP="00C3315C">
      <w:pPr>
        <w:pStyle w:val="Cuerpo"/>
        <w:spacing w:line="480" w:lineRule="auto"/>
        <w:jc w:val="both"/>
        <w:rPr>
          <w:rStyle w:val="Ninguno"/>
          <w:rFonts w:ascii="Arial" w:eastAsia="Arial" w:hAnsi="Arial" w:cs="Arial"/>
        </w:rPr>
      </w:pPr>
    </w:p>
    <w:p w14:paraId="0150FA82" w14:textId="4C392799" w:rsidR="00C3315C" w:rsidRPr="00C3315C" w:rsidRDefault="00C82DE6" w:rsidP="00C3315C">
      <w:pPr>
        <w:pStyle w:val="Cuerpo"/>
        <w:spacing w:line="480" w:lineRule="auto"/>
        <w:jc w:val="both"/>
        <w:rPr>
          <w:rFonts w:ascii="Arial" w:eastAsia="Arial" w:hAnsi="Arial" w:cs="Arial"/>
        </w:rPr>
      </w:pPr>
      <w:r w:rsidRPr="00C82DE6">
        <w:rPr>
          <w:rFonts w:ascii="Arial" w:eastAsia="Arial" w:hAnsi="Arial" w:cs="Arial"/>
        </w:rPr>
        <w:t xml:space="preserve">Determinar si existe asociación entre factores de </w:t>
      </w:r>
      <w:proofErr w:type="gramStart"/>
      <w:r w:rsidRPr="00C82DE6">
        <w:rPr>
          <w:rFonts w:ascii="Arial" w:eastAsia="Arial" w:hAnsi="Arial" w:cs="Arial"/>
        </w:rPr>
        <w:t>riesgo modificables y no modificables</w:t>
      </w:r>
      <w:proofErr w:type="gramEnd"/>
      <w:r w:rsidRPr="00C82DE6">
        <w:rPr>
          <w:rFonts w:ascii="Arial" w:eastAsia="Arial" w:hAnsi="Arial" w:cs="Arial"/>
        </w:rPr>
        <w:t xml:space="preserve"> con la estenosis de la vena de drenaje</w:t>
      </w:r>
      <w:r w:rsidRPr="00C3315C">
        <w:rPr>
          <w:rFonts w:ascii="Arial" w:eastAsia="Arial" w:hAnsi="Arial" w:cs="Arial"/>
        </w:rPr>
        <w:t>, y asociar con la ruptura de una MAVC.</w:t>
      </w:r>
    </w:p>
    <w:p w14:paraId="59B31340" w14:textId="02BA3C2E" w:rsidR="00C82DE6" w:rsidRDefault="00C82DE6" w:rsidP="00C3315C">
      <w:pPr>
        <w:pStyle w:val="Cuerpo"/>
        <w:spacing w:line="480" w:lineRule="auto"/>
        <w:jc w:val="both"/>
        <w:rPr>
          <w:rFonts w:ascii="Arial" w:eastAsia="Arial" w:hAnsi="Arial" w:cs="Arial"/>
        </w:rPr>
      </w:pPr>
    </w:p>
    <w:p w14:paraId="3DA35E31" w14:textId="3F616175" w:rsidR="00BA38A3" w:rsidRDefault="00BA38A3" w:rsidP="00C3315C">
      <w:pPr>
        <w:pStyle w:val="Cuerpo"/>
        <w:spacing w:line="480" w:lineRule="auto"/>
        <w:jc w:val="both"/>
        <w:rPr>
          <w:rFonts w:ascii="Arial" w:eastAsia="Arial" w:hAnsi="Arial" w:cs="Arial"/>
        </w:rPr>
      </w:pPr>
    </w:p>
    <w:p w14:paraId="15E4A650" w14:textId="7FCD189C" w:rsidR="00BA38A3" w:rsidRDefault="00BA38A3" w:rsidP="00C3315C">
      <w:pPr>
        <w:pStyle w:val="Cuerpo"/>
        <w:spacing w:line="480" w:lineRule="auto"/>
        <w:jc w:val="both"/>
        <w:rPr>
          <w:rFonts w:ascii="Arial" w:eastAsia="Arial" w:hAnsi="Arial" w:cs="Arial"/>
        </w:rPr>
      </w:pPr>
    </w:p>
    <w:p w14:paraId="7A3618CC" w14:textId="08623B54" w:rsidR="00BA38A3" w:rsidRDefault="00BA38A3" w:rsidP="00C3315C">
      <w:pPr>
        <w:pStyle w:val="Cuerpo"/>
        <w:spacing w:line="480" w:lineRule="auto"/>
        <w:jc w:val="both"/>
        <w:rPr>
          <w:rFonts w:ascii="Arial" w:eastAsia="Arial" w:hAnsi="Arial" w:cs="Arial"/>
        </w:rPr>
      </w:pPr>
    </w:p>
    <w:p w14:paraId="3B8ACAAD" w14:textId="568E1B6C" w:rsidR="00BA38A3" w:rsidRDefault="00BA38A3" w:rsidP="00C3315C">
      <w:pPr>
        <w:pStyle w:val="Cuerpo"/>
        <w:spacing w:line="480" w:lineRule="auto"/>
        <w:jc w:val="both"/>
        <w:rPr>
          <w:rFonts w:ascii="Arial" w:eastAsia="Arial" w:hAnsi="Arial" w:cs="Arial"/>
        </w:rPr>
      </w:pPr>
    </w:p>
    <w:p w14:paraId="24BEF081" w14:textId="4C1D386A" w:rsidR="00BA38A3" w:rsidRDefault="00BA38A3" w:rsidP="00C3315C">
      <w:pPr>
        <w:pStyle w:val="Cuerpo"/>
        <w:spacing w:line="480" w:lineRule="auto"/>
        <w:jc w:val="both"/>
        <w:rPr>
          <w:rFonts w:ascii="Arial" w:eastAsia="Arial" w:hAnsi="Arial" w:cs="Arial"/>
        </w:rPr>
      </w:pPr>
    </w:p>
    <w:p w14:paraId="180A1327" w14:textId="558D6E12" w:rsidR="00BA38A3" w:rsidRDefault="00BA38A3" w:rsidP="00C3315C">
      <w:pPr>
        <w:pStyle w:val="Cuerpo"/>
        <w:spacing w:line="480" w:lineRule="auto"/>
        <w:jc w:val="both"/>
        <w:rPr>
          <w:rFonts w:ascii="Arial" w:eastAsia="Arial" w:hAnsi="Arial" w:cs="Arial"/>
        </w:rPr>
      </w:pPr>
    </w:p>
    <w:p w14:paraId="2DC49D81" w14:textId="6ADB2618" w:rsidR="00BA38A3" w:rsidRDefault="00BA38A3" w:rsidP="00C3315C">
      <w:pPr>
        <w:pStyle w:val="Cuerpo"/>
        <w:spacing w:line="480" w:lineRule="auto"/>
        <w:jc w:val="both"/>
        <w:rPr>
          <w:rFonts w:ascii="Arial" w:eastAsia="Arial" w:hAnsi="Arial" w:cs="Arial"/>
        </w:rPr>
      </w:pPr>
    </w:p>
    <w:p w14:paraId="74514474" w14:textId="6CBBF8F8" w:rsidR="00BA38A3" w:rsidRDefault="00BA38A3" w:rsidP="00C3315C">
      <w:pPr>
        <w:pStyle w:val="Cuerpo"/>
        <w:spacing w:line="480" w:lineRule="auto"/>
        <w:jc w:val="both"/>
        <w:rPr>
          <w:rFonts w:ascii="Arial" w:eastAsia="Arial" w:hAnsi="Arial" w:cs="Arial"/>
        </w:rPr>
      </w:pPr>
    </w:p>
    <w:p w14:paraId="024B326A" w14:textId="19D9CAC7" w:rsidR="00BA38A3" w:rsidRDefault="00BA38A3" w:rsidP="00C3315C">
      <w:pPr>
        <w:pStyle w:val="Cuerpo"/>
        <w:spacing w:line="480" w:lineRule="auto"/>
        <w:jc w:val="both"/>
        <w:rPr>
          <w:rFonts w:ascii="Arial" w:eastAsia="Arial" w:hAnsi="Arial" w:cs="Arial"/>
        </w:rPr>
      </w:pPr>
    </w:p>
    <w:p w14:paraId="5344E599" w14:textId="1528FCFF" w:rsidR="00BA38A3" w:rsidRDefault="00BA38A3" w:rsidP="00C3315C">
      <w:pPr>
        <w:pStyle w:val="Cuerpo"/>
        <w:spacing w:line="480" w:lineRule="auto"/>
        <w:jc w:val="both"/>
        <w:rPr>
          <w:rFonts w:ascii="Arial" w:eastAsia="Arial" w:hAnsi="Arial" w:cs="Arial"/>
        </w:rPr>
      </w:pPr>
    </w:p>
    <w:p w14:paraId="607E7104" w14:textId="6DC29100" w:rsidR="00BA38A3" w:rsidRDefault="00BA38A3" w:rsidP="00C3315C">
      <w:pPr>
        <w:pStyle w:val="Cuerpo"/>
        <w:spacing w:line="480" w:lineRule="auto"/>
        <w:jc w:val="both"/>
        <w:rPr>
          <w:rFonts w:ascii="Arial" w:eastAsia="Arial" w:hAnsi="Arial" w:cs="Arial"/>
        </w:rPr>
      </w:pPr>
    </w:p>
    <w:p w14:paraId="5C419214" w14:textId="5A8DE474" w:rsidR="00BA38A3" w:rsidRDefault="00BA38A3" w:rsidP="00C3315C">
      <w:pPr>
        <w:pStyle w:val="Cuerpo"/>
        <w:spacing w:line="480" w:lineRule="auto"/>
        <w:jc w:val="both"/>
        <w:rPr>
          <w:rFonts w:ascii="Arial" w:eastAsia="Arial" w:hAnsi="Arial" w:cs="Arial"/>
        </w:rPr>
      </w:pPr>
    </w:p>
    <w:p w14:paraId="10821228" w14:textId="68FF3E1A" w:rsidR="00BA38A3" w:rsidRDefault="00BA38A3" w:rsidP="00C3315C">
      <w:pPr>
        <w:pStyle w:val="Cuerpo"/>
        <w:spacing w:line="480" w:lineRule="auto"/>
        <w:jc w:val="both"/>
        <w:rPr>
          <w:rFonts w:ascii="Arial" w:eastAsia="Arial" w:hAnsi="Arial" w:cs="Arial"/>
        </w:rPr>
      </w:pPr>
    </w:p>
    <w:p w14:paraId="22FE66C8" w14:textId="14B9B963" w:rsidR="00BA38A3" w:rsidRDefault="00BA38A3" w:rsidP="00C3315C">
      <w:pPr>
        <w:pStyle w:val="Cuerpo"/>
        <w:spacing w:line="480" w:lineRule="auto"/>
        <w:jc w:val="both"/>
        <w:rPr>
          <w:rFonts w:ascii="Arial" w:eastAsia="Arial" w:hAnsi="Arial" w:cs="Arial"/>
        </w:rPr>
      </w:pPr>
    </w:p>
    <w:p w14:paraId="3409BD51" w14:textId="662F90ED" w:rsidR="00BA38A3" w:rsidRDefault="00BA38A3" w:rsidP="00BA38A3">
      <w:pPr>
        <w:pStyle w:val="Cuerpo"/>
        <w:spacing w:line="480" w:lineRule="auto"/>
        <w:jc w:val="center"/>
        <w:rPr>
          <w:rFonts w:ascii="Arial" w:eastAsia="Arial" w:hAnsi="Arial" w:cs="Arial"/>
          <w:sz w:val="32"/>
          <w:szCs w:val="32"/>
        </w:rPr>
      </w:pPr>
      <w:r w:rsidRPr="00BA38A3">
        <w:rPr>
          <w:rFonts w:ascii="Arial" w:eastAsia="Arial" w:hAnsi="Arial" w:cs="Arial"/>
          <w:sz w:val="32"/>
          <w:szCs w:val="32"/>
        </w:rPr>
        <w:lastRenderedPageBreak/>
        <w:t>CAPÍTULO IV</w:t>
      </w:r>
    </w:p>
    <w:p w14:paraId="49D7B9DA" w14:textId="7401AD4B" w:rsidR="00BA38A3" w:rsidRDefault="00BA38A3" w:rsidP="00BA38A3">
      <w:pPr>
        <w:pStyle w:val="Cuerpo"/>
        <w:spacing w:line="480" w:lineRule="auto"/>
        <w:jc w:val="center"/>
        <w:rPr>
          <w:rFonts w:ascii="Arial" w:eastAsia="Arial" w:hAnsi="Arial" w:cs="Arial"/>
          <w:sz w:val="32"/>
          <w:szCs w:val="32"/>
        </w:rPr>
      </w:pPr>
    </w:p>
    <w:p w14:paraId="7F6212EC" w14:textId="707CF186" w:rsidR="00BA38A3" w:rsidRDefault="00BA38A3" w:rsidP="00BA38A3">
      <w:pPr>
        <w:pStyle w:val="Cuerpo"/>
        <w:spacing w:line="480" w:lineRule="auto"/>
        <w:jc w:val="center"/>
        <w:rPr>
          <w:rFonts w:ascii="Arial" w:eastAsia="Arial" w:hAnsi="Arial" w:cs="Arial"/>
          <w:sz w:val="32"/>
          <w:szCs w:val="32"/>
        </w:rPr>
      </w:pPr>
    </w:p>
    <w:p w14:paraId="044AA362" w14:textId="3E6AAA43" w:rsidR="00BA38A3" w:rsidRDefault="00BA38A3" w:rsidP="00BA38A3">
      <w:pPr>
        <w:pStyle w:val="Cuerpo"/>
        <w:spacing w:line="480" w:lineRule="auto"/>
        <w:jc w:val="center"/>
        <w:rPr>
          <w:rFonts w:ascii="Arial" w:eastAsia="Arial" w:hAnsi="Arial" w:cs="Arial"/>
          <w:sz w:val="32"/>
          <w:szCs w:val="32"/>
        </w:rPr>
      </w:pPr>
    </w:p>
    <w:p w14:paraId="1D12A701" w14:textId="6F9DA2F5" w:rsidR="00BA38A3" w:rsidRDefault="00BA38A3" w:rsidP="00BA38A3">
      <w:pPr>
        <w:pStyle w:val="Cuerpo"/>
        <w:spacing w:line="480" w:lineRule="auto"/>
        <w:jc w:val="center"/>
        <w:rPr>
          <w:rFonts w:ascii="Arial" w:eastAsia="Arial" w:hAnsi="Arial" w:cs="Arial"/>
          <w:sz w:val="32"/>
          <w:szCs w:val="32"/>
        </w:rPr>
      </w:pPr>
    </w:p>
    <w:p w14:paraId="0D8189CB" w14:textId="3D8FDCBB" w:rsidR="00BA38A3" w:rsidRDefault="00BA38A3" w:rsidP="00BA38A3">
      <w:pPr>
        <w:pStyle w:val="Cuerpo"/>
        <w:spacing w:line="480" w:lineRule="auto"/>
        <w:jc w:val="center"/>
        <w:rPr>
          <w:rFonts w:ascii="Arial" w:eastAsia="Arial" w:hAnsi="Arial" w:cs="Arial"/>
          <w:sz w:val="32"/>
          <w:szCs w:val="32"/>
        </w:rPr>
      </w:pPr>
    </w:p>
    <w:p w14:paraId="5313BD50" w14:textId="37527590" w:rsidR="00BA38A3" w:rsidRDefault="00BA38A3" w:rsidP="00BA38A3">
      <w:pPr>
        <w:pStyle w:val="Cuerpo"/>
        <w:spacing w:line="480" w:lineRule="auto"/>
        <w:jc w:val="center"/>
        <w:rPr>
          <w:rFonts w:ascii="Arial" w:eastAsia="Arial" w:hAnsi="Arial" w:cs="Arial"/>
          <w:sz w:val="32"/>
          <w:szCs w:val="32"/>
        </w:rPr>
      </w:pPr>
    </w:p>
    <w:p w14:paraId="7174E46F" w14:textId="2C6C6F56" w:rsidR="00BA38A3" w:rsidRDefault="00BA38A3" w:rsidP="00BA38A3">
      <w:pPr>
        <w:pStyle w:val="Cuerpo"/>
        <w:spacing w:line="480" w:lineRule="auto"/>
        <w:jc w:val="center"/>
        <w:rPr>
          <w:rFonts w:ascii="Arial" w:eastAsia="Arial" w:hAnsi="Arial" w:cs="Arial"/>
          <w:sz w:val="32"/>
          <w:szCs w:val="32"/>
        </w:rPr>
      </w:pPr>
    </w:p>
    <w:p w14:paraId="56F7F734" w14:textId="01D3723E" w:rsidR="00BA38A3" w:rsidRDefault="00BA38A3" w:rsidP="00BA38A3">
      <w:pPr>
        <w:pStyle w:val="Cuerpo"/>
        <w:spacing w:line="480" w:lineRule="auto"/>
        <w:jc w:val="center"/>
        <w:rPr>
          <w:rFonts w:ascii="Arial" w:eastAsia="Arial" w:hAnsi="Arial" w:cs="Arial"/>
          <w:sz w:val="32"/>
          <w:szCs w:val="32"/>
        </w:rPr>
      </w:pPr>
    </w:p>
    <w:p w14:paraId="27D25AAA" w14:textId="4BECF0B2" w:rsidR="00BA38A3" w:rsidRDefault="00BA38A3" w:rsidP="00BA38A3">
      <w:pPr>
        <w:pStyle w:val="Cuerpo"/>
        <w:spacing w:line="480" w:lineRule="auto"/>
        <w:jc w:val="center"/>
        <w:rPr>
          <w:rFonts w:ascii="Arial" w:eastAsia="Arial" w:hAnsi="Arial" w:cs="Arial"/>
          <w:sz w:val="32"/>
          <w:szCs w:val="32"/>
        </w:rPr>
      </w:pPr>
    </w:p>
    <w:p w14:paraId="5BDAAB56" w14:textId="6EEBF7CD" w:rsidR="00BA38A3" w:rsidRDefault="00BA38A3" w:rsidP="00BA38A3">
      <w:pPr>
        <w:pStyle w:val="Cuerpo"/>
        <w:spacing w:line="480" w:lineRule="auto"/>
        <w:jc w:val="center"/>
        <w:rPr>
          <w:rFonts w:ascii="Arial" w:eastAsia="Arial" w:hAnsi="Arial" w:cs="Arial"/>
          <w:sz w:val="32"/>
          <w:szCs w:val="32"/>
        </w:rPr>
      </w:pPr>
    </w:p>
    <w:p w14:paraId="6D8E7373" w14:textId="0CEFE5E9" w:rsidR="00BA38A3" w:rsidRDefault="00BA38A3" w:rsidP="00BA38A3">
      <w:pPr>
        <w:pStyle w:val="Cuerpo"/>
        <w:spacing w:line="480" w:lineRule="auto"/>
        <w:jc w:val="center"/>
        <w:rPr>
          <w:rFonts w:ascii="Arial" w:eastAsia="Arial" w:hAnsi="Arial" w:cs="Arial"/>
          <w:sz w:val="32"/>
          <w:szCs w:val="32"/>
        </w:rPr>
      </w:pPr>
    </w:p>
    <w:p w14:paraId="6A53DB1B" w14:textId="2E09953E" w:rsidR="00BA38A3" w:rsidRDefault="00BA38A3" w:rsidP="00BA38A3">
      <w:pPr>
        <w:pStyle w:val="Cuerpo"/>
        <w:spacing w:line="480" w:lineRule="auto"/>
        <w:jc w:val="center"/>
        <w:rPr>
          <w:rFonts w:ascii="Arial" w:eastAsia="Arial" w:hAnsi="Arial" w:cs="Arial"/>
          <w:sz w:val="32"/>
          <w:szCs w:val="32"/>
        </w:rPr>
      </w:pPr>
    </w:p>
    <w:p w14:paraId="40AF3DB8" w14:textId="1DDF9FA7" w:rsidR="00BA38A3" w:rsidRDefault="00BA38A3" w:rsidP="00BA38A3">
      <w:pPr>
        <w:pStyle w:val="Cuerpo"/>
        <w:spacing w:line="480" w:lineRule="auto"/>
        <w:jc w:val="center"/>
        <w:rPr>
          <w:rFonts w:ascii="Arial" w:eastAsia="Arial" w:hAnsi="Arial" w:cs="Arial"/>
          <w:sz w:val="32"/>
          <w:szCs w:val="32"/>
        </w:rPr>
      </w:pPr>
    </w:p>
    <w:p w14:paraId="26FC7B0C" w14:textId="3F0949BC" w:rsidR="00BA38A3" w:rsidRDefault="00BA38A3" w:rsidP="00BA38A3">
      <w:pPr>
        <w:pStyle w:val="Cuerpo"/>
        <w:spacing w:line="480" w:lineRule="auto"/>
        <w:jc w:val="center"/>
        <w:rPr>
          <w:rFonts w:ascii="Arial" w:eastAsia="Arial" w:hAnsi="Arial" w:cs="Arial"/>
          <w:sz w:val="32"/>
          <w:szCs w:val="32"/>
        </w:rPr>
      </w:pPr>
    </w:p>
    <w:p w14:paraId="625E8AFC" w14:textId="6006CFA5" w:rsidR="00BA38A3" w:rsidRDefault="00BA38A3" w:rsidP="00BA38A3">
      <w:pPr>
        <w:pStyle w:val="Cuerpo"/>
        <w:spacing w:line="480" w:lineRule="auto"/>
        <w:jc w:val="center"/>
        <w:rPr>
          <w:rFonts w:ascii="Arial" w:eastAsia="Arial" w:hAnsi="Arial" w:cs="Arial"/>
          <w:sz w:val="32"/>
          <w:szCs w:val="32"/>
        </w:rPr>
      </w:pPr>
    </w:p>
    <w:p w14:paraId="0058CE94" w14:textId="77777777" w:rsidR="00BA38A3" w:rsidRPr="00BA38A3" w:rsidRDefault="00BA38A3" w:rsidP="00BA38A3">
      <w:pPr>
        <w:pStyle w:val="Cuerpo"/>
        <w:spacing w:line="480" w:lineRule="auto"/>
        <w:jc w:val="center"/>
        <w:rPr>
          <w:rFonts w:ascii="Arial" w:eastAsia="Arial" w:hAnsi="Arial" w:cs="Arial"/>
          <w:sz w:val="32"/>
          <w:szCs w:val="32"/>
        </w:rPr>
      </w:pPr>
    </w:p>
    <w:p w14:paraId="3C85703C" w14:textId="77777777" w:rsidR="00BA38A3" w:rsidRPr="00C3315C" w:rsidRDefault="00BA38A3" w:rsidP="00C3315C">
      <w:pPr>
        <w:pStyle w:val="Cuerpo"/>
        <w:spacing w:line="480" w:lineRule="auto"/>
        <w:jc w:val="both"/>
        <w:rPr>
          <w:rFonts w:ascii="Arial" w:eastAsia="Arial" w:hAnsi="Arial" w:cs="Arial"/>
        </w:rPr>
      </w:pPr>
    </w:p>
    <w:p w14:paraId="17E5ED49" w14:textId="3CEC6617" w:rsidR="00C82DE6" w:rsidRPr="00C3315C" w:rsidRDefault="00C82DE6" w:rsidP="00D54F3A">
      <w:pPr>
        <w:pStyle w:val="Cuerpo"/>
        <w:spacing w:line="480" w:lineRule="auto"/>
        <w:jc w:val="center"/>
        <w:rPr>
          <w:rFonts w:ascii="Arial" w:eastAsia="Arial" w:hAnsi="Arial" w:cs="Arial"/>
          <w:b/>
          <w:bCs/>
          <w:sz w:val="32"/>
          <w:szCs w:val="32"/>
        </w:rPr>
      </w:pPr>
      <w:r w:rsidRPr="00C3315C">
        <w:rPr>
          <w:rFonts w:ascii="Arial" w:eastAsia="Arial" w:hAnsi="Arial" w:cs="Arial"/>
          <w:b/>
          <w:bCs/>
          <w:sz w:val="32"/>
          <w:szCs w:val="32"/>
        </w:rPr>
        <w:lastRenderedPageBreak/>
        <w:t>4. H</w:t>
      </w:r>
      <w:r w:rsidR="002D2A48">
        <w:rPr>
          <w:rFonts w:ascii="Arial" w:eastAsia="Arial" w:hAnsi="Arial" w:cs="Arial"/>
          <w:b/>
          <w:bCs/>
          <w:sz w:val="32"/>
          <w:szCs w:val="32"/>
        </w:rPr>
        <w:t>IPÓTESIS</w:t>
      </w:r>
    </w:p>
    <w:p w14:paraId="6926B195" w14:textId="0C7792F3" w:rsidR="00C82DE6" w:rsidRPr="00C3315C" w:rsidRDefault="00C82DE6" w:rsidP="00C3315C">
      <w:pPr>
        <w:pStyle w:val="Cuerpo"/>
        <w:spacing w:line="480" w:lineRule="auto"/>
        <w:jc w:val="both"/>
        <w:rPr>
          <w:rFonts w:ascii="Arial" w:eastAsia="Arial" w:hAnsi="Arial" w:cs="Arial"/>
        </w:rPr>
      </w:pPr>
    </w:p>
    <w:p w14:paraId="624D2461" w14:textId="1290BC98" w:rsidR="00C82DE6" w:rsidRPr="00D54F3A" w:rsidRDefault="00C82DE6" w:rsidP="00C3315C">
      <w:pPr>
        <w:pStyle w:val="Cuerpo"/>
        <w:spacing w:line="480" w:lineRule="auto"/>
        <w:jc w:val="both"/>
        <w:rPr>
          <w:rFonts w:ascii="Arial" w:eastAsia="Arial" w:hAnsi="Arial" w:cs="Arial"/>
          <w:b/>
          <w:bCs/>
          <w:sz w:val="28"/>
          <w:szCs w:val="28"/>
        </w:rPr>
      </w:pPr>
      <w:r w:rsidRPr="00D54F3A">
        <w:rPr>
          <w:rFonts w:ascii="Arial" w:eastAsia="Arial" w:hAnsi="Arial" w:cs="Arial"/>
          <w:b/>
          <w:bCs/>
          <w:sz w:val="28"/>
          <w:szCs w:val="28"/>
        </w:rPr>
        <w:t xml:space="preserve">4.1 </w:t>
      </w:r>
      <w:r w:rsidR="00AB2C4D" w:rsidRPr="00D54F3A">
        <w:rPr>
          <w:rFonts w:ascii="Arial" w:eastAsia="Arial" w:hAnsi="Arial" w:cs="Arial"/>
          <w:b/>
          <w:bCs/>
          <w:sz w:val="28"/>
          <w:szCs w:val="28"/>
        </w:rPr>
        <w:t>HIPÓTESIS VERDADERA</w:t>
      </w:r>
    </w:p>
    <w:p w14:paraId="799650A1" w14:textId="16A02BC0" w:rsidR="00C3315C" w:rsidRPr="00C3315C" w:rsidRDefault="00C3315C" w:rsidP="00C3315C">
      <w:pPr>
        <w:pStyle w:val="Cuerpo"/>
        <w:spacing w:line="480" w:lineRule="auto"/>
        <w:jc w:val="both"/>
        <w:rPr>
          <w:rFonts w:ascii="Arial" w:eastAsia="Arial" w:hAnsi="Arial" w:cs="Arial"/>
        </w:rPr>
      </w:pPr>
    </w:p>
    <w:p w14:paraId="19BB1096" w14:textId="5AEFB3CB" w:rsidR="00C3315C" w:rsidRPr="00C3315C" w:rsidRDefault="00C3315C" w:rsidP="00C3315C">
      <w:pPr>
        <w:pStyle w:val="Cuerpo"/>
        <w:spacing w:line="480" w:lineRule="auto"/>
        <w:jc w:val="both"/>
        <w:rPr>
          <w:rFonts w:ascii="Arial" w:eastAsia="Arial" w:hAnsi="Arial" w:cs="Arial"/>
        </w:rPr>
      </w:pPr>
      <w:r w:rsidRPr="00C3315C">
        <w:rPr>
          <w:rFonts w:ascii="Arial" w:eastAsia="Arial" w:hAnsi="Arial" w:cs="Arial"/>
        </w:rPr>
        <w:t>Existen factores de riesgo modificables y no modificables que se asocian a la incidencia de la estenosis de la vena de drenaje de una m</w:t>
      </w:r>
      <w:r w:rsidR="00FC320C">
        <w:rPr>
          <w:rFonts w:ascii="Arial" w:eastAsia="Arial" w:hAnsi="Arial" w:cs="Arial"/>
        </w:rPr>
        <w:t>al</w:t>
      </w:r>
      <w:r w:rsidRPr="00C3315C">
        <w:rPr>
          <w:rFonts w:ascii="Arial" w:eastAsia="Arial" w:hAnsi="Arial" w:cs="Arial"/>
        </w:rPr>
        <w:t>formación arteriovenosa cerebral</w:t>
      </w:r>
      <w:r w:rsidR="00F8174A">
        <w:rPr>
          <w:rFonts w:ascii="Arial" w:eastAsia="Arial" w:hAnsi="Arial" w:cs="Arial"/>
        </w:rPr>
        <w:t>.</w:t>
      </w:r>
    </w:p>
    <w:p w14:paraId="5BA66846" w14:textId="19FB2797" w:rsidR="00C3315C" w:rsidRPr="00962677" w:rsidRDefault="00C3315C" w:rsidP="00C3315C">
      <w:pPr>
        <w:pStyle w:val="Cuerpo"/>
        <w:spacing w:line="480" w:lineRule="auto"/>
        <w:jc w:val="both"/>
        <w:rPr>
          <w:rFonts w:ascii="Arial" w:eastAsia="Arial" w:hAnsi="Arial" w:cs="Arial"/>
          <w:b/>
          <w:bCs/>
        </w:rPr>
      </w:pPr>
    </w:p>
    <w:p w14:paraId="532A7D62" w14:textId="3F4D7BC4" w:rsidR="00C3315C" w:rsidRPr="00D54F3A" w:rsidRDefault="00C3315C" w:rsidP="00C3315C">
      <w:pPr>
        <w:pStyle w:val="Cuerpo"/>
        <w:spacing w:line="480" w:lineRule="auto"/>
        <w:jc w:val="both"/>
        <w:rPr>
          <w:rFonts w:ascii="Arial" w:eastAsia="Arial" w:hAnsi="Arial" w:cs="Arial"/>
          <w:b/>
          <w:bCs/>
          <w:sz w:val="28"/>
          <w:szCs w:val="28"/>
        </w:rPr>
      </w:pPr>
      <w:r w:rsidRPr="00D54F3A">
        <w:rPr>
          <w:rFonts w:ascii="Arial" w:eastAsia="Arial" w:hAnsi="Arial" w:cs="Arial"/>
          <w:b/>
          <w:bCs/>
          <w:sz w:val="28"/>
          <w:szCs w:val="28"/>
        </w:rPr>
        <w:t xml:space="preserve">4.2 </w:t>
      </w:r>
      <w:r w:rsidR="00AB2C4D" w:rsidRPr="00D54F3A">
        <w:rPr>
          <w:rFonts w:ascii="Arial" w:eastAsia="Arial" w:hAnsi="Arial" w:cs="Arial"/>
          <w:b/>
          <w:bCs/>
          <w:sz w:val="28"/>
          <w:szCs w:val="28"/>
        </w:rPr>
        <w:t>HIPÓTESIS NULA</w:t>
      </w:r>
    </w:p>
    <w:p w14:paraId="30E4DEA4" w14:textId="77777777" w:rsidR="00C3315C" w:rsidRPr="00C3315C" w:rsidRDefault="00C3315C" w:rsidP="00C82DE6">
      <w:pPr>
        <w:pStyle w:val="Cuerpo"/>
        <w:spacing w:line="360" w:lineRule="auto"/>
        <w:jc w:val="both"/>
        <w:rPr>
          <w:rFonts w:ascii="Arial" w:eastAsia="Arial" w:hAnsi="Arial" w:cs="Arial"/>
          <w:b/>
          <w:bCs/>
        </w:rPr>
      </w:pPr>
    </w:p>
    <w:p w14:paraId="4D8A46E9" w14:textId="3ED70BE2" w:rsidR="00C3315C" w:rsidRDefault="00C3315C" w:rsidP="00F8174A">
      <w:pPr>
        <w:pStyle w:val="Cuerpo"/>
        <w:spacing w:line="480" w:lineRule="auto"/>
        <w:jc w:val="both"/>
        <w:rPr>
          <w:rFonts w:ascii="Arial" w:eastAsia="Arial" w:hAnsi="Arial" w:cs="Arial"/>
        </w:rPr>
      </w:pPr>
      <w:r>
        <w:rPr>
          <w:rFonts w:ascii="Arial" w:eastAsia="Arial" w:hAnsi="Arial" w:cs="Arial"/>
        </w:rPr>
        <w:t xml:space="preserve">No </w:t>
      </w:r>
      <w:proofErr w:type="gramStart"/>
      <w:r>
        <w:rPr>
          <w:rFonts w:ascii="Arial" w:eastAsia="Arial" w:hAnsi="Arial" w:cs="Arial"/>
        </w:rPr>
        <w:t>existe</w:t>
      </w:r>
      <w:r w:rsidR="00F8174A">
        <w:rPr>
          <w:rFonts w:ascii="Arial" w:eastAsia="Arial" w:hAnsi="Arial" w:cs="Arial"/>
        </w:rPr>
        <w:t>n</w:t>
      </w:r>
      <w:proofErr w:type="gramEnd"/>
      <w:r>
        <w:rPr>
          <w:rFonts w:ascii="Arial" w:eastAsia="Arial" w:hAnsi="Arial" w:cs="Arial"/>
        </w:rPr>
        <w:t xml:space="preserve"> correlación entre factores de riesgo modificables y no modificables en la incidencia de estenosis de la vena de drenaje de una malformación arteriovenosa cerebral</w:t>
      </w:r>
      <w:r w:rsidR="00F8174A">
        <w:rPr>
          <w:rFonts w:ascii="Arial" w:eastAsia="Arial" w:hAnsi="Arial" w:cs="Arial"/>
        </w:rPr>
        <w:t>.</w:t>
      </w:r>
    </w:p>
    <w:p w14:paraId="2A1D4C8A" w14:textId="410E00FB" w:rsidR="00BA38A3" w:rsidRDefault="00BA38A3" w:rsidP="00C82DE6">
      <w:pPr>
        <w:pStyle w:val="Cuerpo"/>
        <w:spacing w:line="360" w:lineRule="auto"/>
        <w:jc w:val="both"/>
        <w:rPr>
          <w:rFonts w:ascii="Arial" w:eastAsia="Arial" w:hAnsi="Arial" w:cs="Arial"/>
        </w:rPr>
      </w:pPr>
    </w:p>
    <w:p w14:paraId="51487586" w14:textId="63D17570" w:rsidR="00BA38A3" w:rsidRDefault="00BA38A3" w:rsidP="00C82DE6">
      <w:pPr>
        <w:pStyle w:val="Cuerpo"/>
        <w:spacing w:line="360" w:lineRule="auto"/>
        <w:jc w:val="both"/>
        <w:rPr>
          <w:rFonts w:ascii="Arial" w:eastAsia="Arial" w:hAnsi="Arial" w:cs="Arial"/>
        </w:rPr>
      </w:pPr>
    </w:p>
    <w:p w14:paraId="759328C5" w14:textId="298FFAAA" w:rsidR="00BA38A3" w:rsidRDefault="00BA38A3" w:rsidP="00C82DE6">
      <w:pPr>
        <w:pStyle w:val="Cuerpo"/>
        <w:spacing w:line="360" w:lineRule="auto"/>
        <w:jc w:val="both"/>
        <w:rPr>
          <w:rFonts w:ascii="Arial" w:eastAsia="Arial" w:hAnsi="Arial" w:cs="Arial"/>
        </w:rPr>
      </w:pPr>
    </w:p>
    <w:p w14:paraId="13901138" w14:textId="18F1536F" w:rsidR="00BA38A3" w:rsidRDefault="00BA38A3" w:rsidP="00C82DE6">
      <w:pPr>
        <w:pStyle w:val="Cuerpo"/>
        <w:spacing w:line="360" w:lineRule="auto"/>
        <w:jc w:val="both"/>
        <w:rPr>
          <w:rFonts w:ascii="Arial" w:eastAsia="Arial" w:hAnsi="Arial" w:cs="Arial"/>
        </w:rPr>
      </w:pPr>
    </w:p>
    <w:p w14:paraId="7D1A84BD" w14:textId="7D63486F" w:rsidR="00BA38A3" w:rsidRDefault="00BA38A3" w:rsidP="00C82DE6">
      <w:pPr>
        <w:pStyle w:val="Cuerpo"/>
        <w:spacing w:line="360" w:lineRule="auto"/>
        <w:jc w:val="both"/>
        <w:rPr>
          <w:rFonts w:ascii="Arial" w:eastAsia="Arial" w:hAnsi="Arial" w:cs="Arial"/>
        </w:rPr>
      </w:pPr>
    </w:p>
    <w:p w14:paraId="64DEBB3D" w14:textId="4FC2092C" w:rsidR="00BA38A3" w:rsidRDefault="00BA38A3" w:rsidP="00C82DE6">
      <w:pPr>
        <w:pStyle w:val="Cuerpo"/>
        <w:spacing w:line="360" w:lineRule="auto"/>
        <w:jc w:val="both"/>
        <w:rPr>
          <w:rFonts w:ascii="Arial" w:eastAsia="Arial" w:hAnsi="Arial" w:cs="Arial"/>
        </w:rPr>
      </w:pPr>
    </w:p>
    <w:p w14:paraId="61E6BA0B" w14:textId="6B7C28C3" w:rsidR="00BA38A3" w:rsidRDefault="00BA38A3" w:rsidP="00C82DE6">
      <w:pPr>
        <w:pStyle w:val="Cuerpo"/>
        <w:spacing w:line="360" w:lineRule="auto"/>
        <w:jc w:val="both"/>
        <w:rPr>
          <w:rFonts w:ascii="Arial" w:eastAsia="Arial" w:hAnsi="Arial" w:cs="Arial"/>
        </w:rPr>
      </w:pPr>
    </w:p>
    <w:p w14:paraId="1534A8D8" w14:textId="203E1E71" w:rsidR="00BA38A3" w:rsidRDefault="00BA38A3" w:rsidP="00C82DE6">
      <w:pPr>
        <w:pStyle w:val="Cuerpo"/>
        <w:spacing w:line="360" w:lineRule="auto"/>
        <w:jc w:val="both"/>
        <w:rPr>
          <w:rFonts w:ascii="Arial" w:eastAsia="Arial" w:hAnsi="Arial" w:cs="Arial"/>
        </w:rPr>
      </w:pPr>
    </w:p>
    <w:p w14:paraId="0A22A2D4" w14:textId="6DCD6752" w:rsidR="00BA38A3" w:rsidRDefault="00BA38A3" w:rsidP="00C82DE6">
      <w:pPr>
        <w:pStyle w:val="Cuerpo"/>
        <w:spacing w:line="360" w:lineRule="auto"/>
        <w:jc w:val="both"/>
        <w:rPr>
          <w:rFonts w:ascii="Arial" w:eastAsia="Arial" w:hAnsi="Arial" w:cs="Arial"/>
        </w:rPr>
      </w:pPr>
    </w:p>
    <w:p w14:paraId="7C01997D" w14:textId="646A5568" w:rsidR="00BA38A3" w:rsidRDefault="00BA38A3" w:rsidP="00C82DE6">
      <w:pPr>
        <w:pStyle w:val="Cuerpo"/>
        <w:spacing w:line="360" w:lineRule="auto"/>
        <w:jc w:val="both"/>
        <w:rPr>
          <w:rFonts w:ascii="Arial" w:eastAsia="Arial" w:hAnsi="Arial" w:cs="Arial"/>
        </w:rPr>
      </w:pPr>
    </w:p>
    <w:p w14:paraId="5E5B6081" w14:textId="72921A04" w:rsidR="00BA38A3" w:rsidRDefault="00BA38A3" w:rsidP="00C82DE6">
      <w:pPr>
        <w:pStyle w:val="Cuerpo"/>
        <w:spacing w:line="360" w:lineRule="auto"/>
        <w:jc w:val="both"/>
        <w:rPr>
          <w:rFonts w:ascii="Arial" w:eastAsia="Arial" w:hAnsi="Arial" w:cs="Arial"/>
        </w:rPr>
      </w:pPr>
    </w:p>
    <w:p w14:paraId="69FCED88" w14:textId="273171C5" w:rsidR="00BA38A3" w:rsidRDefault="00BA38A3" w:rsidP="00C82DE6">
      <w:pPr>
        <w:pStyle w:val="Cuerpo"/>
        <w:spacing w:line="360" w:lineRule="auto"/>
        <w:jc w:val="both"/>
        <w:rPr>
          <w:rFonts w:ascii="Arial" w:eastAsia="Arial" w:hAnsi="Arial" w:cs="Arial"/>
        </w:rPr>
      </w:pPr>
    </w:p>
    <w:p w14:paraId="237F2111" w14:textId="77777777" w:rsidR="00AA1612" w:rsidRDefault="00AA1612" w:rsidP="00C82DE6">
      <w:pPr>
        <w:pStyle w:val="Cuerpo"/>
        <w:spacing w:line="360" w:lineRule="auto"/>
        <w:jc w:val="both"/>
        <w:rPr>
          <w:rFonts w:ascii="Arial" w:eastAsia="Arial" w:hAnsi="Arial" w:cs="Arial"/>
        </w:rPr>
      </w:pPr>
    </w:p>
    <w:p w14:paraId="069BAB48" w14:textId="4FC8CB00" w:rsidR="00BA38A3" w:rsidRDefault="00BA38A3" w:rsidP="00BA38A3">
      <w:pPr>
        <w:pStyle w:val="Cuerpo"/>
        <w:spacing w:line="360" w:lineRule="auto"/>
        <w:jc w:val="center"/>
        <w:rPr>
          <w:rFonts w:ascii="Arial" w:eastAsia="Arial" w:hAnsi="Arial" w:cs="Arial"/>
          <w:sz w:val="32"/>
          <w:szCs w:val="32"/>
        </w:rPr>
      </w:pPr>
      <w:r w:rsidRPr="00BA38A3">
        <w:rPr>
          <w:rFonts w:ascii="Arial" w:eastAsia="Arial" w:hAnsi="Arial" w:cs="Arial"/>
          <w:sz w:val="32"/>
          <w:szCs w:val="32"/>
        </w:rPr>
        <w:lastRenderedPageBreak/>
        <w:t>CAPÍTULO V</w:t>
      </w:r>
    </w:p>
    <w:p w14:paraId="652098B0" w14:textId="2E8E820A" w:rsidR="00BA38A3" w:rsidRDefault="00BA38A3" w:rsidP="00BA38A3">
      <w:pPr>
        <w:pStyle w:val="Cuerpo"/>
        <w:spacing w:line="360" w:lineRule="auto"/>
        <w:jc w:val="center"/>
        <w:rPr>
          <w:rFonts w:ascii="Arial" w:eastAsia="Arial" w:hAnsi="Arial" w:cs="Arial"/>
          <w:sz w:val="32"/>
          <w:szCs w:val="32"/>
        </w:rPr>
      </w:pPr>
    </w:p>
    <w:p w14:paraId="2C1F74E7" w14:textId="4DD48F65" w:rsidR="00BA38A3" w:rsidRDefault="00BA38A3" w:rsidP="00BA38A3">
      <w:pPr>
        <w:pStyle w:val="Cuerpo"/>
        <w:spacing w:line="360" w:lineRule="auto"/>
        <w:jc w:val="center"/>
        <w:rPr>
          <w:rFonts w:ascii="Arial" w:eastAsia="Arial" w:hAnsi="Arial" w:cs="Arial"/>
          <w:sz w:val="32"/>
          <w:szCs w:val="32"/>
        </w:rPr>
      </w:pPr>
    </w:p>
    <w:p w14:paraId="6E8DE87C" w14:textId="551CD23C" w:rsidR="00BA38A3" w:rsidRDefault="00BA38A3" w:rsidP="00BA38A3">
      <w:pPr>
        <w:pStyle w:val="Cuerpo"/>
        <w:spacing w:line="360" w:lineRule="auto"/>
        <w:jc w:val="center"/>
        <w:rPr>
          <w:rFonts w:ascii="Arial" w:eastAsia="Arial" w:hAnsi="Arial" w:cs="Arial"/>
          <w:sz w:val="32"/>
          <w:szCs w:val="32"/>
        </w:rPr>
      </w:pPr>
    </w:p>
    <w:p w14:paraId="4DBA24EF" w14:textId="7927B631" w:rsidR="00BA38A3" w:rsidRDefault="00BA38A3" w:rsidP="00BA38A3">
      <w:pPr>
        <w:pStyle w:val="Cuerpo"/>
        <w:spacing w:line="360" w:lineRule="auto"/>
        <w:jc w:val="center"/>
        <w:rPr>
          <w:rFonts w:ascii="Arial" w:eastAsia="Arial" w:hAnsi="Arial" w:cs="Arial"/>
          <w:sz w:val="32"/>
          <w:szCs w:val="32"/>
        </w:rPr>
      </w:pPr>
    </w:p>
    <w:p w14:paraId="0385800C" w14:textId="338E04C8" w:rsidR="00BA38A3" w:rsidRDefault="00BA38A3" w:rsidP="00BA38A3">
      <w:pPr>
        <w:pStyle w:val="Cuerpo"/>
        <w:spacing w:line="360" w:lineRule="auto"/>
        <w:jc w:val="center"/>
        <w:rPr>
          <w:rFonts w:ascii="Arial" w:eastAsia="Arial" w:hAnsi="Arial" w:cs="Arial"/>
          <w:sz w:val="32"/>
          <w:szCs w:val="32"/>
        </w:rPr>
      </w:pPr>
    </w:p>
    <w:p w14:paraId="6A5A3DE0" w14:textId="2304B6AF" w:rsidR="00BA38A3" w:rsidRDefault="00BA38A3" w:rsidP="00BA38A3">
      <w:pPr>
        <w:pStyle w:val="Cuerpo"/>
        <w:spacing w:line="360" w:lineRule="auto"/>
        <w:jc w:val="center"/>
        <w:rPr>
          <w:rFonts w:ascii="Arial" w:eastAsia="Arial" w:hAnsi="Arial" w:cs="Arial"/>
          <w:sz w:val="32"/>
          <w:szCs w:val="32"/>
        </w:rPr>
      </w:pPr>
    </w:p>
    <w:p w14:paraId="06E1182B" w14:textId="0468CCC4" w:rsidR="00BA38A3" w:rsidRDefault="00BA38A3" w:rsidP="00BA38A3">
      <w:pPr>
        <w:pStyle w:val="Cuerpo"/>
        <w:spacing w:line="360" w:lineRule="auto"/>
        <w:jc w:val="center"/>
        <w:rPr>
          <w:rFonts w:ascii="Arial" w:eastAsia="Arial" w:hAnsi="Arial" w:cs="Arial"/>
          <w:sz w:val="32"/>
          <w:szCs w:val="32"/>
        </w:rPr>
      </w:pPr>
    </w:p>
    <w:p w14:paraId="438435F2" w14:textId="42166E57" w:rsidR="00BA38A3" w:rsidRDefault="00BA38A3" w:rsidP="00BA38A3">
      <w:pPr>
        <w:pStyle w:val="Cuerpo"/>
        <w:spacing w:line="360" w:lineRule="auto"/>
        <w:jc w:val="center"/>
        <w:rPr>
          <w:rFonts w:ascii="Arial" w:eastAsia="Arial" w:hAnsi="Arial" w:cs="Arial"/>
          <w:sz w:val="32"/>
          <w:szCs w:val="32"/>
        </w:rPr>
      </w:pPr>
    </w:p>
    <w:p w14:paraId="7193C8E2" w14:textId="4D8E78AB" w:rsidR="00BA38A3" w:rsidRDefault="00BA38A3" w:rsidP="00BA38A3">
      <w:pPr>
        <w:pStyle w:val="Cuerpo"/>
        <w:spacing w:line="360" w:lineRule="auto"/>
        <w:jc w:val="center"/>
        <w:rPr>
          <w:rFonts w:ascii="Arial" w:eastAsia="Arial" w:hAnsi="Arial" w:cs="Arial"/>
          <w:sz w:val="32"/>
          <w:szCs w:val="32"/>
        </w:rPr>
      </w:pPr>
    </w:p>
    <w:p w14:paraId="6DB8079E" w14:textId="48092DE3" w:rsidR="00BA38A3" w:rsidRDefault="00BA38A3" w:rsidP="00BA38A3">
      <w:pPr>
        <w:pStyle w:val="Cuerpo"/>
        <w:spacing w:line="360" w:lineRule="auto"/>
        <w:jc w:val="center"/>
        <w:rPr>
          <w:rFonts w:ascii="Arial" w:eastAsia="Arial" w:hAnsi="Arial" w:cs="Arial"/>
          <w:sz w:val="32"/>
          <w:szCs w:val="32"/>
        </w:rPr>
      </w:pPr>
    </w:p>
    <w:p w14:paraId="2332301D" w14:textId="576C896C" w:rsidR="00BA38A3" w:rsidRDefault="00BA38A3" w:rsidP="00BA38A3">
      <w:pPr>
        <w:pStyle w:val="Cuerpo"/>
        <w:spacing w:line="360" w:lineRule="auto"/>
        <w:jc w:val="center"/>
        <w:rPr>
          <w:rFonts w:ascii="Arial" w:eastAsia="Arial" w:hAnsi="Arial" w:cs="Arial"/>
          <w:sz w:val="32"/>
          <w:szCs w:val="32"/>
        </w:rPr>
      </w:pPr>
    </w:p>
    <w:p w14:paraId="79E0D99C" w14:textId="42092CA8" w:rsidR="00BA38A3" w:rsidRDefault="00BA38A3" w:rsidP="00BA38A3">
      <w:pPr>
        <w:pStyle w:val="Cuerpo"/>
        <w:spacing w:line="360" w:lineRule="auto"/>
        <w:jc w:val="center"/>
        <w:rPr>
          <w:rFonts w:ascii="Arial" w:eastAsia="Arial" w:hAnsi="Arial" w:cs="Arial"/>
          <w:sz w:val="32"/>
          <w:szCs w:val="32"/>
        </w:rPr>
      </w:pPr>
    </w:p>
    <w:p w14:paraId="750313F3" w14:textId="12215933" w:rsidR="00BA38A3" w:rsidRDefault="00BA38A3" w:rsidP="00BA38A3">
      <w:pPr>
        <w:pStyle w:val="Cuerpo"/>
        <w:spacing w:line="360" w:lineRule="auto"/>
        <w:jc w:val="center"/>
        <w:rPr>
          <w:rFonts w:ascii="Arial" w:eastAsia="Arial" w:hAnsi="Arial" w:cs="Arial"/>
          <w:sz w:val="32"/>
          <w:szCs w:val="32"/>
        </w:rPr>
      </w:pPr>
    </w:p>
    <w:p w14:paraId="2467C030" w14:textId="3B44AFEE" w:rsidR="00BA38A3" w:rsidRDefault="00BA38A3" w:rsidP="00BA38A3">
      <w:pPr>
        <w:pStyle w:val="Cuerpo"/>
        <w:spacing w:line="360" w:lineRule="auto"/>
        <w:jc w:val="center"/>
        <w:rPr>
          <w:rFonts w:ascii="Arial" w:eastAsia="Arial" w:hAnsi="Arial" w:cs="Arial"/>
          <w:sz w:val="32"/>
          <w:szCs w:val="32"/>
        </w:rPr>
      </w:pPr>
    </w:p>
    <w:p w14:paraId="551E03AB" w14:textId="7B7F9886" w:rsidR="00BA38A3" w:rsidRDefault="00BA38A3" w:rsidP="00BA38A3">
      <w:pPr>
        <w:pStyle w:val="Cuerpo"/>
        <w:spacing w:line="360" w:lineRule="auto"/>
        <w:jc w:val="center"/>
        <w:rPr>
          <w:rFonts w:ascii="Arial" w:eastAsia="Arial" w:hAnsi="Arial" w:cs="Arial"/>
          <w:sz w:val="32"/>
          <w:szCs w:val="32"/>
        </w:rPr>
      </w:pPr>
    </w:p>
    <w:p w14:paraId="690B51FA" w14:textId="7254C30D" w:rsidR="00BA38A3" w:rsidRDefault="00BA38A3" w:rsidP="00BA38A3">
      <w:pPr>
        <w:pStyle w:val="Cuerpo"/>
        <w:spacing w:line="360" w:lineRule="auto"/>
        <w:jc w:val="center"/>
        <w:rPr>
          <w:rFonts w:ascii="Arial" w:eastAsia="Arial" w:hAnsi="Arial" w:cs="Arial"/>
          <w:sz w:val="32"/>
          <w:szCs w:val="32"/>
        </w:rPr>
      </w:pPr>
    </w:p>
    <w:p w14:paraId="38CBC4C1" w14:textId="7C4803D7" w:rsidR="00BA38A3" w:rsidRDefault="00BA38A3" w:rsidP="00BA38A3">
      <w:pPr>
        <w:pStyle w:val="Cuerpo"/>
        <w:spacing w:line="360" w:lineRule="auto"/>
        <w:jc w:val="center"/>
        <w:rPr>
          <w:rFonts w:ascii="Arial" w:eastAsia="Arial" w:hAnsi="Arial" w:cs="Arial"/>
          <w:sz w:val="32"/>
          <w:szCs w:val="32"/>
        </w:rPr>
      </w:pPr>
    </w:p>
    <w:p w14:paraId="71C8463D" w14:textId="2B3B8B2C" w:rsidR="00BA38A3" w:rsidRDefault="00BA38A3" w:rsidP="00BA38A3">
      <w:pPr>
        <w:pStyle w:val="Cuerpo"/>
        <w:spacing w:line="360" w:lineRule="auto"/>
        <w:jc w:val="center"/>
        <w:rPr>
          <w:rFonts w:ascii="Arial" w:eastAsia="Arial" w:hAnsi="Arial" w:cs="Arial"/>
          <w:sz w:val="32"/>
          <w:szCs w:val="32"/>
        </w:rPr>
      </w:pPr>
    </w:p>
    <w:p w14:paraId="2656D7F3" w14:textId="6CA74B42" w:rsidR="00BA38A3" w:rsidRDefault="00BA38A3" w:rsidP="00BA38A3">
      <w:pPr>
        <w:pStyle w:val="Cuerpo"/>
        <w:spacing w:line="360" w:lineRule="auto"/>
        <w:jc w:val="center"/>
        <w:rPr>
          <w:rFonts w:ascii="Arial" w:eastAsia="Arial" w:hAnsi="Arial" w:cs="Arial"/>
          <w:sz w:val="32"/>
          <w:szCs w:val="32"/>
        </w:rPr>
      </w:pPr>
    </w:p>
    <w:p w14:paraId="68FF15D7" w14:textId="3C179689" w:rsidR="00BA38A3" w:rsidRDefault="00BA38A3" w:rsidP="00BA38A3">
      <w:pPr>
        <w:pStyle w:val="Cuerpo"/>
        <w:spacing w:line="360" w:lineRule="auto"/>
        <w:jc w:val="center"/>
        <w:rPr>
          <w:rFonts w:ascii="Arial" w:eastAsia="Arial" w:hAnsi="Arial" w:cs="Arial"/>
          <w:sz w:val="32"/>
          <w:szCs w:val="32"/>
        </w:rPr>
      </w:pPr>
    </w:p>
    <w:p w14:paraId="6FF6E680" w14:textId="77777777" w:rsidR="002D2A48" w:rsidRDefault="002D2A48" w:rsidP="00BA38A3">
      <w:pPr>
        <w:pStyle w:val="Cuerpo"/>
        <w:spacing w:line="360" w:lineRule="auto"/>
        <w:jc w:val="center"/>
        <w:rPr>
          <w:rFonts w:ascii="Arial" w:eastAsia="Arial" w:hAnsi="Arial" w:cs="Arial"/>
          <w:sz w:val="32"/>
          <w:szCs w:val="32"/>
        </w:rPr>
      </w:pPr>
    </w:p>
    <w:p w14:paraId="1B7F6154" w14:textId="00C5814D" w:rsidR="00BA38A3" w:rsidRDefault="00BA38A3" w:rsidP="00BA38A3">
      <w:pPr>
        <w:pStyle w:val="Cuerpo"/>
        <w:spacing w:line="360" w:lineRule="auto"/>
        <w:jc w:val="center"/>
        <w:rPr>
          <w:rFonts w:ascii="Arial" w:eastAsia="Arial" w:hAnsi="Arial" w:cs="Arial"/>
          <w:sz w:val="32"/>
          <w:szCs w:val="32"/>
        </w:rPr>
      </w:pPr>
    </w:p>
    <w:p w14:paraId="4CDF2F3A" w14:textId="2923B4B0" w:rsidR="00AB2C4D" w:rsidRDefault="00AB2C4D" w:rsidP="00C82DE6">
      <w:pPr>
        <w:pStyle w:val="Cuerpo"/>
        <w:spacing w:line="360" w:lineRule="auto"/>
        <w:jc w:val="both"/>
        <w:rPr>
          <w:rFonts w:ascii="Arial" w:eastAsia="Arial" w:hAnsi="Arial" w:cs="Arial"/>
        </w:rPr>
      </w:pPr>
    </w:p>
    <w:p w14:paraId="59D79E00" w14:textId="69683518" w:rsidR="00AB2C4D" w:rsidRDefault="00AB2C4D" w:rsidP="00D54F3A">
      <w:pPr>
        <w:pStyle w:val="Cuerpo"/>
        <w:spacing w:line="360" w:lineRule="auto"/>
        <w:jc w:val="center"/>
        <w:rPr>
          <w:rFonts w:ascii="Arial" w:eastAsia="Arial" w:hAnsi="Arial" w:cs="Arial"/>
          <w:b/>
          <w:bCs/>
          <w:sz w:val="32"/>
          <w:szCs w:val="32"/>
        </w:rPr>
      </w:pPr>
      <w:proofErr w:type="gramStart"/>
      <w:r w:rsidRPr="00035E21">
        <w:rPr>
          <w:rFonts w:ascii="Arial" w:eastAsia="Arial" w:hAnsi="Arial" w:cs="Arial"/>
          <w:b/>
          <w:bCs/>
          <w:sz w:val="32"/>
          <w:szCs w:val="32"/>
        </w:rPr>
        <w:lastRenderedPageBreak/>
        <w:t>5.OBJETIVOS</w:t>
      </w:r>
      <w:proofErr w:type="gramEnd"/>
    </w:p>
    <w:p w14:paraId="5DC9C9CF" w14:textId="77777777" w:rsidR="00FC320C" w:rsidRPr="00035E21" w:rsidRDefault="00FC320C" w:rsidP="00D54F3A">
      <w:pPr>
        <w:pStyle w:val="Cuerpo"/>
        <w:spacing w:line="360" w:lineRule="auto"/>
        <w:jc w:val="center"/>
        <w:rPr>
          <w:rFonts w:ascii="Arial" w:eastAsia="Arial" w:hAnsi="Arial" w:cs="Arial"/>
          <w:b/>
          <w:bCs/>
          <w:sz w:val="32"/>
          <w:szCs w:val="32"/>
        </w:rPr>
      </w:pPr>
    </w:p>
    <w:p w14:paraId="6E00C78C" w14:textId="2EF44696" w:rsidR="00AB2C4D" w:rsidRPr="00D54F3A" w:rsidRDefault="00AB2C4D" w:rsidP="00C82DE6">
      <w:pPr>
        <w:pStyle w:val="Cuerpo"/>
        <w:spacing w:line="360" w:lineRule="auto"/>
        <w:jc w:val="both"/>
        <w:rPr>
          <w:rFonts w:ascii="Arial" w:eastAsia="Arial" w:hAnsi="Arial" w:cs="Arial"/>
        </w:rPr>
      </w:pPr>
    </w:p>
    <w:p w14:paraId="6C44C4BA" w14:textId="39CDA3D1" w:rsidR="00AB2C4D" w:rsidRPr="00D54F3A" w:rsidRDefault="00AB2C4D" w:rsidP="00C82DE6">
      <w:pPr>
        <w:pStyle w:val="Cuerpo"/>
        <w:spacing w:line="360" w:lineRule="auto"/>
        <w:jc w:val="both"/>
        <w:rPr>
          <w:rFonts w:ascii="Arial" w:eastAsia="Arial" w:hAnsi="Arial" w:cs="Arial"/>
          <w:b/>
          <w:bCs/>
          <w:sz w:val="28"/>
          <w:szCs w:val="28"/>
        </w:rPr>
      </w:pPr>
      <w:r w:rsidRPr="00D54F3A">
        <w:rPr>
          <w:rFonts w:ascii="Arial" w:eastAsia="Arial" w:hAnsi="Arial" w:cs="Arial"/>
          <w:b/>
          <w:bCs/>
          <w:sz w:val="28"/>
          <w:szCs w:val="28"/>
        </w:rPr>
        <w:t>5.1 OBJETIVOS GENERALES</w:t>
      </w:r>
    </w:p>
    <w:p w14:paraId="21125727" w14:textId="57A63EEB" w:rsidR="00AB2C4D" w:rsidRDefault="00AB2C4D" w:rsidP="00C82DE6">
      <w:pPr>
        <w:pStyle w:val="Cuerpo"/>
        <w:spacing w:line="360" w:lineRule="auto"/>
        <w:jc w:val="both"/>
        <w:rPr>
          <w:rFonts w:ascii="Arial" w:eastAsia="Arial" w:hAnsi="Arial" w:cs="Arial"/>
        </w:rPr>
      </w:pPr>
    </w:p>
    <w:p w14:paraId="23662DAE" w14:textId="77777777" w:rsidR="00AB2C4D" w:rsidRPr="00AB2C4D" w:rsidRDefault="00AB2C4D" w:rsidP="00AB2C4D">
      <w:pPr>
        <w:pStyle w:val="Cuerpo"/>
        <w:spacing w:line="360" w:lineRule="auto"/>
        <w:jc w:val="both"/>
        <w:rPr>
          <w:rFonts w:ascii="Arial" w:eastAsia="Arial" w:hAnsi="Arial" w:cs="Arial"/>
        </w:rPr>
      </w:pPr>
      <w:r w:rsidRPr="00AB2C4D">
        <w:rPr>
          <w:rFonts w:ascii="Arial" w:eastAsia="Arial" w:hAnsi="Arial" w:cs="Arial"/>
        </w:rPr>
        <w:t>Determinar los factores de riesgo modificables y no modificables relacionados con la estenosis de la vena de drenaje de una MAVC  que conlleve a su riesgo de ruptura.</w:t>
      </w:r>
    </w:p>
    <w:p w14:paraId="1FC8AFB7" w14:textId="4EEB29A7" w:rsidR="00AB2C4D" w:rsidRDefault="00AB2C4D" w:rsidP="00C82DE6">
      <w:pPr>
        <w:pStyle w:val="Cuerpo"/>
        <w:spacing w:line="360" w:lineRule="auto"/>
        <w:jc w:val="both"/>
        <w:rPr>
          <w:rFonts w:ascii="Arial" w:eastAsia="Arial" w:hAnsi="Arial" w:cs="Arial"/>
        </w:rPr>
      </w:pPr>
    </w:p>
    <w:p w14:paraId="2EA9C163" w14:textId="77777777" w:rsidR="002D2A48" w:rsidRDefault="002D2A48" w:rsidP="00C82DE6">
      <w:pPr>
        <w:pStyle w:val="Cuerpo"/>
        <w:spacing w:line="360" w:lineRule="auto"/>
        <w:jc w:val="both"/>
        <w:rPr>
          <w:rFonts w:ascii="Arial" w:eastAsia="Arial" w:hAnsi="Arial" w:cs="Arial"/>
        </w:rPr>
      </w:pPr>
    </w:p>
    <w:p w14:paraId="1CEF35AC" w14:textId="6E852E09" w:rsidR="00AB2C4D" w:rsidRPr="00035E21" w:rsidRDefault="00AB2C4D" w:rsidP="00C82DE6">
      <w:pPr>
        <w:pStyle w:val="Cuerpo"/>
        <w:spacing w:line="360" w:lineRule="auto"/>
        <w:jc w:val="both"/>
        <w:rPr>
          <w:rFonts w:ascii="Arial" w:eastAsia="Arial" w:hAnsi="Arial" w:cs="Arial"/>
          <w:b/>
          <w:bCs/>
          <w:sz w:val="28"/>
          <w:szCs w:val="28"/>
        </w:rPr>
      </w:pPr>
      <w:r w:rsidRPr="00035E21">
        <w:rPr>
          <w:rFonts w:ascii="Arial" w:eastAsia="Arial" w:hAnsi="Arial" w:cs="Arial"/>
          <w:b/>
          <w:bCs/>
          <w:sz w:val="28"/>
          <w:szCs w:val="28"/>
        </w:rPr>
        <w:t>5.2 OBJETIVOS ESPECÍFICOS</w:t>
      </w:r>
    </w:p>
    <w:p w14:paraId="06440CA1" w14:textId="7BA52B9D" w:rsidR="00AB2C4D" w:rsidRDefault="00AB2C4D" w:rsidP="00C82DE6">
      <w:pPr>
        <w:pStyle w:val="Cuerpo"/>
        <w:spacing w:line="360" w:lineRule="auto"/>
        <w:jc w:val="both"/>
        <w:rPr>
          <w:rFonts w:ascii="Arial" w:eastAsia="Arial" w:hAnsi="Arial" w:cs="Arial"/>
        </w:rPr>
      </w:pPr>
    </w:p>
    <w:p w14:paraId="307EFB07" w14:textId="77777777" w:rsidR="00AB2C4D" w:rsidRPr="00AB2C4D" w:rsidRDefault="00AB2C4D" w:rsidP="00AB2C4D">
      <w:pPr>
        <w:pStyle w:val="Cuerpo"/>
        <w:numPr>
          <w:ilvl w:val="0"/>
          <w:numId w:val="16"/>
        </w:numPr>
        <w:spacing w:line="360" w:lineRule="auto"/>
        <w:jc w:val="both"/>
        <w:rPr>
          <w:rFonts w:ascii="Arial" w:eastAsia="Arial" w:hAnsi="Arial" w:cs="Arial"/>
        </w:rPr>
      </w:pPr>
      <w:r w:rsidRPr="00AB2C4D">
        <w:rPr>
          <w:rFonts w:ascii="Arial" w:eastAsia="Arial" w:hAnsi="Arial" w:cs="Arial"/>
        </w:rPr>
        <w:t>Describir los factores de riesgo modificables y no modificables asociados con la presencia de estenosis de la vena de drenaje en una MAVC.</w:t>
      </w:r>
    </w:p>
    <w:p w14:paraId="60D931C4" w14:textId="77777777" w:rsidR="00AB2C4D" w:rsidRDefault="00AB2C4D" w:rsidP="00AB2C4D">
      <w:pPr>
        <w:pStyle w:val="Cuerpo"/>
        <w:spacing w:line="360" w:lineRule="auto"/>
        <w:jc w:val="both"/>
        <w:rPr>
          <w:rFonts w:ascii="Arial" w:eastAsia="Arial" w:hAnsi="Arial" w:cs="Arial"/>
        </w:rPr>
      </w:pPr>
    </w:p>
    <w:p w14:paraId="7414EA7B" w14:textId="5E240C83" w:rsidR="00AB2C4D" w:rsidRDefault="00AB2C4D" w:rsidP="00AB2C4D">
      <w:pPr>
        <w:pStyle w:val="Cuerpo"/>
        <w:numPr>
          <w:ilvl w:val="0"/>
          <w:numId w:val="16"/>
        </w:numPr>
        <w:spacing w:line="360" w:lineRule="auto"/>
        <w:jc w:val="both"/>
        <w:rPr>
          <w:rFonts w:ascii="Arial" w:eastAsia="Arial" w:hAnsi="Arial" w:cs="Arial"/>
        </w:rPr>
      </w:pPr>
      <w:r w:rsidRPr="00AB2C4D">
        <w:rPr>
          <w:rFonts w:ascii="Arial" w:eastAsia="Arial" w:hAnsi="Arial" w:cs="Arial"/>
        </w:rPr>
        <w:t xml:space="preserve">Analizar el diámetro de la vena de drenaje </w:t>
      </w:r>
      <w:r w:rsidR="00B11173">
        <w:rPr>
          <w:rFonts w:ascii="Arial" w:eastAsia="Arial" w:hAnsi="Arial" w:cs="Arial"/>
        </w:rPr>
        <w:t>de las</w:t>
      </w:r>
      <w:r w:rsidRPr="00AB2C4D">
        <w:rPr>
          <w:rFonts w:ascii="Arial" w:eastAsia="Arial" w:hAnsi="Arial" w:cs="Arial"/>
        </w:rPr>
        <w:t xml:space="preserve"> MAVC</w:t>
      </w:r>
      <w:r w:rsidR="00B11173">
        <w:rPr>
          <w:rFonts w:ascii="Arial" w:eastAsia="Arial" w:hAnsi="Arial" w:cs="Arial"/>
        </w:rPr>
        <w:t xml:space="preserve"> comprendidas en el periodo seleccionado. </w:t>
      </w:r>
    </w:p>
    <w:p w14:paraId="49CB356B" w14:textId="77777777" w:rsidR="00AB2C4D" w:rsidRDefault="00AB2C4D" w:rsidP="00AB2C4D">
      <w:pPr>
        <w:pStyle w:val="Cuerpo"/>
        <w:spacing w:line="360" w:lineRule="auto"/>
        <w:jc w:val="both"/>
        <w:rPr>
          <w:rFonts w:ascii="Arial" w:eastAsia="Arial" w:hAnsi="Arial" w:cs="Arial"/>
        </w:rPr>
      </w:pPr>
    </w:p>
    <w:p w14:paraId="1490C1D5" w14:textId="4DF89B6F" w:rsidR="00AB2C4D" w:rsidRDefault="00AB2C4D" w:rsidP="00AB2C4D">
      <w:pPr>
        <w:pStyle w:val="Cuerpo"/>
        <w:numPr>
          <w:ilvl w:val="0"/>
          <w:numId w:val="16"/>
        </w:numPr>
        <w:spacing w:line="360" w:lineRule="auto"/>
        <w:jc w:val="both"/>
        <w:rPr>
          <w:rFonts w:ascii="Arial" w:eastAsia="Arial" w:hAnsi="Arial" w:cs="Arial"/>
        </w:rPr>
      </w:pPr>
      <w:r w:rsidRPr="00AB2C4D">
        <w:rPr>
          <w:rFonts w:ascii="Arial" w:eastAsia="Arial" w:hAnsi="Arial" w:cs="Arial"/>
        </w:rPr>
        <w:t xml:space="preserve">Comparar el diámetro de la estenosis </w:t>
      </w:r>
      <w:r w:rsidR="00B11173">
        <w:rPr>
          <w:rFonts w:ascii="Arial" w:eastAsia="Arial" w:hAnsi="Arial" w:cs="Arial"/>
        </w:rPr>
        <w:t xml:space="preserve">de la vena de drenaje </w:t>
      </w:r>
      <w:r w:rsidRPr="00AB2C4D">
        <w:rPr>
          <w:rFonts w:ascii="Arial" w:eastAsia="Arial" w:hAnsi="Arial" w:cs="Arial"/>
        </w:rPr>
        <w:t>de una MAVC con su diámetro general</w:t>
      </w:r>
      <w:r w:rsidR="00B11173">
        <w:rPr>
          <w:rFonts w:ascii="Arial" w:eastAsia="Arial" w:hAnsi="Arial" w:cs="Arial"/>
        </w:rPr>
        <w:t>.</w:t>
      </w:r>
    </w:p>
    <w:p w14:paraId="3F69F417" w14:textId="416CC503" w:rsidR="00AB2C4D" w:rsidRDefault="00AB2C4D" w:rsidP="00AB2C4D">
      <w:pPr>
        <w:pStyle w:val="Cuerpo"/>
        <w:spacing w:line="360" w:lineRule="auto"/>
        <w:jc w:val="both"/>
        <w:rPr>
          <w:rFonts w:ascii="Arial" w:eastAsia="Arial" w:hAnsi="Arial" w:cs="Arial"/>
        </w:rPr>
      </w:pPr>
    </w:p>
    <w:p w14:paraId="04CED9F6" w14:textId="77777777" w:rsidR="002D2A48" w:rsidRDefault="002D2A48" w:rsidP="00AB2C4D">
      <w:pPr>
        <w:pStyle w:val="Cuerpo"/>
        <w:spacing w:line="360" w:lineRule="auto"/>
        <w:jc w:val="both"/>
        <w:rPr>
          <w:rFonts w:ascii="Arial" w:eastAsia="Arial" w:hAnsi="Arial" w:cs="Arial"/>
        </w:rPr>
      </w:pPr>
    </w:p>
    <w:p w14:paraId="6CDE45D7" w14:textId="54D7CC96" w:rsidR="00AB2C4D" w:rsidRPr="00035E21" w:rsidRDefault="00AB2C4D" w:rsidP="00AB2C4D">
      <w:pPr>
        <w:pStyle w:val="Cuerpo"/>
        <w:spacing w:line="360" w:lineRule="auto"/>
        <w:jc w:val="both"/>
        <w:rPr>
          <w:rFonts w:ascii="Arial" w:eastAsia="Arial" w:hAnsi="Arial" w:cs="Arial"/>
          <w:b/>
          <w:bCs/>
          <w:sz w:val="28"/>
          <w:szCs w:val="28"/>
        </w:rPr>
      </w:pPr>
      <w:r w:rsidRPr="00035E21">
        <w:rPr>
          <w:rFonts w:ascii="Arial" w:eastAsia="Arial" w:hAnsi="Arial" w:cs="Arial"/>
          <w:b/>
          <w:bCs/>
          <w:sz w:val="28"/>
          <w:szCs w:val="28"/>
        </w:rPr>
        <w:t>5.3 OBJETIVOS SECUNDARIOS</w:t>
      </w:r>
    </w:p>
    <w:p w14:paraId="75D0877B" w14:textId="5BEA7696" w:rsidR="00AB2C4D" w:rsidRDefault="00AB2C4D" w:rsidP="00AB2C4D">
      <w:pPr>
        <w:pStyle w:val="Cuerpo"/>
        <w:spacing w:line="360" w:lineRule="auto"/>
        <w:jc w:val="both"/>
        <w:rPr>
          <w:rFonts w:ascii="Arial" w:eastAsia="Arial" w:hAnsi="Arial" w:cs="Arial"/>
        </w:rPr>
      </w:pPr>
    </w:p>
    <w:p w14:paraId="4CD450E7" w14:textId="6F234BDF" w:rsidR="00AB2C4D" w:rsidRDefault="00AB2C4D" w:rsidP="00AB2C4D">
      <w:pPr>
        <w:pStyle w:val="Cuerpo"/>
        <w:spacing w:line="360" w:lineRule="auto"/>
        <w:jc w:val="both"/>
        <w:rPr>
          <w:rFonts w:ascii="Arial" w:eastAsia="Arial" w:hAnsi="Arial" w:cs="Arial"/>
        </w:rPr>
      </w:pPr>
      <w:r>
        <w:rPr>
          <w:rFonts w:ascii="Arial" w:eastAsia="Arial" w:hAnsi="Arial" w:cs="Arial"/>
        </w:rPr>
        <w:t xml:space="preserve">Analizar </w:t>
      </w:r>
      <w:r w:rsidR="00B11173">
        <w:rPr>
          <w:rFonts w:ascii="Arial" w:eastAsia="Arial" w:hAnsi="Arial" w:cs="Arial"/>
        </w:rPr>
        <w:t xml:space="preserve">con la escala </w:t>
      </w:r>
      <w:r>
        <w:rPr>
          <w:rFonts w:ascii="Arial" w:eastAsia="Arial" w:hAnsi="Arial" w:cs="Arial"/>
        </w:rPr>
        <w:t>Rankin Modificado</w:t>
      </w:r>
      <w:r w:rsidR="00B11173">
        <w:rPr>
          <w:rFonts w:ascii="Arial" w:eastAsia="Arial" w:hAnsi="Arial" w:cs="Arial"/>
        </w:rPr>
        <w:t xml:space="preserve"> </w:t>
      </w:r>
      <w:r>
        <w:rPr>
          <w:rFonts w:ascii="Arial" w:eastAsia="Arial" w:hAnsi="Arial" w:cs="Arial"/>
        </w:rPr>
        <w:t>los pacientes con diagnóstico de malformación arteriovenosa</w:t>
      </w:r>
      <w:r w:rsidR="00300F19">
        <w:rPr>
          <w:rFonts w:ascii="Arial" w:eastAsia="Arial" w:hAnsi="Arial" w:cs="Arial"/>
        </w:rPr>
        <w:t xml:space="preserve"> cerebral en relación a sus factores de riesgo</w:t>
      </w:r>
      <w:r w:rsidR="00B11173">
        <w:rPr>
          <w:rFonts w:ascii="Arial" w:eastAsia="Arial" w:hAnsi="Arial" w:cs="Arial"/>
        </w:rPr>
        <w:t>.</w:t>
      </w:r>
    </w:p>
    <w:p w14:paraId="7F52D5C5" w14:textId="27DFD89C" w:rsidR="00323BA0" w:rsidRDefault="00323BA0" w:rsidP="00AB2C4D">
      <w:pPr>
        <w:pStyle w:val="Cuerpo"/>
        <w:spacing w:line="360" w:lineRule="auto"/>
        <w:jc w:val="both"/>
        <w:rPr>
          <w:rFonts w:ascii="Arial" w:eastAsia="Arial" w:hAnsi="Arial" w:cs="Arial"/>
        </w:rPr>
      </w:pPr>
    </w:p>
    <w:p w14:paraId="546FE870" w14:textId="0E8C6BFE" w:rsidR="00300F19" w:rsidRDefault="00323BA0" w:rsidP="00AB2C4D">
      <w:pPr>
        <w:pStyle w:val="Cuerpo"/>
        <w:spacing w:line="360" w:lineRule="auto"/>
        <w:jc w:val="both"/>
        <w:rPr>
          <w:rFonts w:ascii="Arial" w:eastAsia="Arial" w:hAnsi="Arial" w:cs="Arial"/>
        </w:rPr>
      </w:pPr>
      <w:r>
        <w:rPr>
          <w:rFonts w:ascii="Arial" w:eastAsia="Arial" w:hAnsi="Arial" w:cs="Arial"/>
        </w:rPr>
        <w:t>Analizar el Rankin Modificado dependiendo al tratamiento, individualizando a cada paciente</w:t>
      </w:r>
      <w:r w:rsidR="00B11173">
        <w:rPr>
          <w:rFonts w:ascii="Arial" w:eastAsia="Arial" w:hAnsi="Arial" w:cs="Arial"/>
        </w:rPr>
        <w:t xml:space="preserve">. </w:t>
      </w:r>
    </w:p>
    <w:p w14:paraId="60FE61B5" w14:textId="362FA09D" w:rsidR="00300F19" w:rsidRDefault="00300F19" w:rsidP="00AB2C4D">
      <w:pPr>
        <w:pStyle w:val="Cuerpo"/>
        <w:spacing w:line="360" w:lineRule="auto"/>
        <w:jc w:val="both"/>
        <w:rPr>
          <w:rFonts w:ascii="Arial" w:eastAsia="Arial" w:hAnsi="Arial" w:cs="Arial"/>
        </w:rPr>
      </w:pPr>
    </w:p>
    <w:p w14:paraId="5C318AA7" w14:textId="4456F3EC" w:rsidR="00BA38A3" w:rsidRPr="00BA38A3" w:rsidRDefault="00BA38A3" w:rsidP="00BA38A3">
      <w:pPr>
        <w:pStyle w:val="Cuerpo"/>
        <w:spacing w:line="360" w:lineRule="auto"/>
        <w:jc w:val="center"/>
        <w:rPr>
          <w:rFonts w:ascii="Arial" w:eastAsia="Arial" w:hAnsi="Arial" w:cs="Arial"/>
          <w:sz w:val="32"/>
          <w:szCs w:val="32"/>
        </w:rPr>
      </w:pPr>
      <w:r w:rsidRPr="00BA38A3">
        <w:rPr>
          <w:rFonts w:ascii="Arial" w:eastAsia="Arial" w:hAnsi="Arial" w:cs="Arial"/>
          <w:sz w:val="32"/>
          <w:szCs w:val="32"/>
        </w:rPr>
        <w:lastRenderedPageBreak/>
        <w:t>CAPÍTULO VI</w:t>
      </w:r>
    </w:p>
    <w:p w14:paraId="02DBA78D" w14:textId="3FB76D91" w:rsidR="00BA38A3" w:rsidRDefault="00BA38A3" w:rsidP="00AB2C4D">
      <w:pPr>
        <w:pStyle w:val="Cuerpo"/>
        <w:spacing w:line="360" w:lineRule="auto"/>
        <w:jc w:val="both"/>
        <w:rPr>
          <w:rFonts w:ascii="Arial" w:eastAsia="Arial" w:hAnsi="Arial" w:cs="Arial"/>
        </w:rPr>
      </w:pPr>
    </w:p>
    <w:p w14:paraId="7AF326FF" w14:textId="5D2BF4E1" w:rsidR="00BA38A3" w:rsidRDefault="00BA38A3" w:rsidP="00AB2C4D">
      <w:pPr>
        <w:pStyle w:val="Cuerpo"/>
        <w:spacing w:line="360" w:lineRule="auto"/>
        <w:jc w:val="both"/>
        <w:rPr>
          <w:rFonts w:ascii="Arial" w:eastAsia="Arial" w:hAnsi="Arial" w:cs="Arial"/>
        </w:rPr>
      </w:pPr>
    </w:p>
    <w:p w14:paraId="7A5E3978" w14:textId="0BCFB9B7" w:rsidR="00BA38A3" w:rsidRDefault="00BA38A3" w:rsidP="00AB2C4D">
      <w:pPr>
        <w:pStyle w:val="Cuerpo"/>
        <w:spacing w:line="360" w:lineRule="auto"/>
        <w:jc w:val="both"/>
        <w:rPr>
          <w:rFonts w:ascii="Arial" w:eastAsia="Arial" w:hAnsi="Arial" w:cs="Arial"/>
        </w:rPr>
      </w:pPr>
    </w:p>
    <w:p w14:paraId="3B14648B" w14:textId="56D88F35" w:rsidR="00BA38A3" w:rsidRDefault="00BA38A3" w:rsidP="00AB2C4D">
      <w:pPr>
        <w:pStyle w:val="Cuerpo"/>
        <w:spacing w:line="360" w:lineRule="auto"/>
        <w:jc w:val="both"/>
        <w:rPr>
          <w:rFonts w:ascii="Arial" w:eastAsia="Arial" w:hAnsi="Arial" w:cs="Arial"/>
        </w:rPr>
      </w:pPr>
    </w:p>
    <w:p w14:paraId="4CFAC25D" w14:textId="4AFF4905" w:rsidR="00BA38A3" w:rsidRDefault="00BA38A3" w:rsidP="00AB2C4D">
      <w:pPr>
        <w:pStyle w:val="Cuerpo"/>
        <w:spacing w:line="360" w:lineRule="auto"/>
        <w:jc w:val="both"/>
        <w:rPr>
          <w:rFonts w:ascii="Arial" w:eastAsia="Arial" w:hAnsi="Arial" w:cs="Arial"/>
        </w:rPr>
      </w:pPr>
    </w:p>
    <w:p w14:paraId="3EA1197C" w14:textId="455B8DA0" w:rsidR="00BA38A3" w:rsidRDefault="00BA38A3" w:rsidP="00AB2C4D">
      <w:pPr>
        <w:pStyle w:val="Cuerpo"/>
        <w:spacing w:line="360" w:lineRule="auto"/>
        <w:jc w:val="both"/>
        <w:rPr>
          <w:rFonts w:ascii="Arial" w:eastAsia="Arial" w:hAnsi="Arial" w:cs="Arial"/>
        </w:rPr>
      </w:pPr>
    </w:p>
    <w:p w14:paraId="64551C53" w14:textId="302C76E4" w:rsidR="00BA38A3" w:rsidRDefault="00BA38A3" w:rsidP="00AB2C4D">
      <w:pPr>
        <w:pStyle w:val="Cuerpo"/>
        <w:spacing w:line="360" w:lineRule="auto"/>
        <w:jc w:val="both"/>
        <w:rPr>
          <w:rFonts w:ascii="Arial" w:eastAsia="Arial" w:hAnsi="Arial" w:cs="Arial"/>
        </w:rPr>
      </w:pPr>
    </w:p>
    <w:p w14:paraId="34D9E165" w14:textId="25A8ADFE" w:rsidR="00BA38A3" w:rsidRDefault="00BA38A3" w:rsidP="00AB2C4D">
      <w:pPr>
        <w:pStyle w:val="Cuerpo"/>
        <w:spacing w:line="360" w:lineRule="auto"/>
        <w:jc w:val="both"/>
        <w:rPr>
          <w:rFonts w:ascii="Arial" w:eastAsia="Arial" w:hAnsi="Arial" w:cs="Arial"/>
        </w:rPr>
      </w:pPr>
    </w:p>
    <w:p w14:paraId="5327BBFE" w14:textId="3663ED7E" w:rsidR="00BA38A3" w:rsidRDefault="00BA38A3" w:rsidP="00AB2C4D">
      <w:pPr>
        <w:pStyle w:val="Cuerpo"/>
        <w:spacing w:line="360" w:lineRule="auto"/>
        <w:jc w:val="both"/>
        <w:rPr>
          <w:rFonts w:ascii="Arial" w:eastAsia="Arial" w:hAnsi="Arial" w:cs="Arial"/>
        </w:rPr>
      </w:pPr>
    </w:p>
    <w:p w14:paraId="329ADC08" w14:textId="79F7EFE7" w:rsidR="00BA38A3" w:rsidRDefault="00BA38A3" w:rsidP="00AB2C4D">
      <w:pPr>
        <w:pStyle w:val="Cuerpo"/>
        <w:spacing w:line="360" w:lineRule="auto"/>
        <w:jc w:val="both"/>
        <w:rPr>
          <w:rFonts w:ascii="Arial" w:eastAsia="Arial" w:hAnsi="Arial" w:cs="Arial"/>
        </w:rPr>
      </w:pPr>
    </w:p>
    <w:p w14:paraId="37BB5852" w14:textId="29380EBE" w:rsidR="00BA38A3" w:rsidRDefault="00BA38A3" w:rsidP="00AB2C4D">
      <w:pPr>
        <w:pStyle w:val="Cuerpo"/>
        <w:spacing w:line="360" w:lineRule="auto"/>
        <w:jc w:val="both"/>
        <w:rPr>
          <w:rFonts w:ascii="Arial" w:eastAsia="Arial" w:hAnsi="Arial" w:cs="Arial"/>
        </w:rPr>
      </w:pPr>
    </w:p>
    <w:p w14:paraId="669A5767" w14:textId="4A17F617" w:rsidR="00BA38A3" w:rsidRDefault="00BA38A3" w:rsidP="00AB2C4D">
      <w:pPr>
        <w:pStyle w:val="Cuerpo"/>
        <w:spacing w:line="360" w:lineRule="auto"/>
        <w:jc w:val="both"/>
        <w:rPr>
          <w:rFonts w:ascii="Arial" w:eastAsia="Arial" w:hAnsi="Arial" w:cs="Arial"/>
        </w:rPr>
      </w:pPr>
    </w:p>
    <w:p w14:paraId="1448AADF" w14:textId="42CFF0AC" w:rsidR="00BA38A3" w:rsidRDefault="00BA38A3" w:rsidP="00AB2C4D">
      <w:pPr>
        <w:pStyle w:val="Cuerpo"/>
        <w:spacing w:line="360" w:lineRule="auto"/>
        <w:jc w:val="both"/>
        <w:rPr>
          <w:rFonts w:ascii="Arial" w:eastAsia="Arial" w:hAnsi="Arial" w:cs="Arial"/>
        </w:rPr>
      </w:pPr>
    </w:p>
    <w:p w14:paraId="3E50D126" w14:textId="3D747067" w:rsidR="00BA38A3" w:rsidRDefault="00BA38A3" w:rsidP="00AB2C4D">
      <w:pPr>
        <w:pStyle w:val="Cuerpo"/>
        <w:spacing w:line="360" w:lineRule="auto"/>
        <w:jc w:val="both"/>
        <w:rPr>
          <w:rFonts w:ascii="Arial" w:eastAsia="Arial" w:hAnsi="Arial" w:cs="Arial"/>
        </w:rPr>
      </w:pPr>
    </w:p>
    <w:p w14:paraId="3708F1D7" w14:textId="6D329773" w:rsidR="00BA38A3" w:rsidRDefault="00BA38A3" w:rsidP="00AB2C4D">
      <w:pPr>
        <w:pStyle w:val="Cuerpo"/>
        <w:spacing w:line="360" w:lineRule="auto"/>
        <w:jc w:val="both"/>
        <w:rPr>
          <w:rFonts w:ascii="Arial" w:eastAsia="Arial" w:hAnsi="Arial" w:cs="Arial"/>
        </w:rPr>
      </w:pPr>
    </w:p>
    <w:p w14:paraId="48E90885" w14:textId="2EF8A5F7" w:rsidR="00BA38A3" w:rsidRDefault="00BA38A3" w:rsidP="00AB2C4D">
      <w:pPr>
        <w:pStyle w:val="Cuerpo"/>
        <w:spacing w:line="360" w:lineRule="auto"/>
        <w:jc w:val="both"/>
        <w:rPr>
          <w:rFonts w:ascii="Arial" w:eastAsia="Arial" w:hAnsi="Arial" w:cs="Arial"/>
        </w:rPr>
      </w:pPr>
    </w:p>
    <w:p w14:paraId="1403D1CB" w14:textId="71942326" w:rsidR="00BA38A3" w:rsidRDefault="00BA38A3" w:rsidP="00AB2C4D">
      <w:pPr>
        <w:pStyle w:val="Cuerpo"/>
        <w:spacing w:line="360" w:lineRule="auto"/>
        <w:jc w:val="both"/>
        <w:rPr>
          <w:rFonts w:ascii="Arial" w:eastAsia="Arial" w:hAnsi="Arial" w:cs="Arial"/>
        </w:rPr>
      </w:pPr>
    </w:p>
    <w:p w14:paraId="5B1550CE" w14:textId="5BC9CD2B" w:rsidR="00BA38A3" w:rsidRDefault="00BA38A3" w:rsidP="00AB2C4D">
      <w:pPr>
        <w:pStyle w:val="Cuerpo"/>
        <w:spacing w:line="360" w:lineRule="auto"/>
        <w:jc w:val="both"/>
        <w:rPr>
          <w:rFonts w:ascii="Arial" w:eastAsia="Arial" w:hAnsi="Arial" w:cs="Arial"/>
        </w:rPr>
      </w:pPr>
    </w:p>
    <w:p w14:paraId="67D0DEC2" w14:textId="52FEA725" w:rsidR="00BA38A3" w:rsidRDefault="00BA38A3" w:rsidP="00AB2C4D">
      <w:pPr>
        <w:pStyle w:val="Cuerpo"/>
        <w:spacing w:line="360" w:lineRule="auto"/>
        <w:jc w:val="both"/>
        <w:rPr>
          <w:rFonts w:ascii="Arial" w:eastAsia="Arial" w:hAnsi="Arial" w:cs="Arial"/>
        </w:rPr>
      </w:pPr>
    </w:p>
    <w:p w14:paraId="0E5F1B26" w14:textId="71A13913" w:rsidR="00BA38A3" w:rsidRDefault="00BA38A3" w:rsidP="00AB2C4D">
      <w:pPr>
        <w:pStyle w:val="Cuerpo"/>
        <w:spacing w:line="360" w:lineRule="auto"/>
        <w:jc w:val="both"/>
        <w:rPr>
          <w:rFonts w:ascii="Arial" w:eastAsia="Arial" w:hAnsi="Arial" w:cs="Arial"/>
        </w:rPr>
      </w:pPr>
    </w:p>
    <w:p w14:paraId="00852B80" w14:textId="5F243C6D" w:rsidR="00BA38A3" w:rsidRDefault="00BA38A3" w:rsidP="00AB2C4D">
      <w:pPr>
        <w:pStyle w:val="Cuerpo"/>
        <w:spacing w:line="360" w:lineRule="auto"/>
        <w:jc w:val="both"/>
        <w:rPr>
          <w:rFonts w:ascii="Arial" w:eastAsia="Arial" w:hAnsi="Arial" w:cs="Arial"/>
        </w:rPr>
      </w:pPr>
    </w:p>
    <w:p w14:paraId="0C2F04BB" w14:textId="02D53954" w:rsidR="00AA1612" w:rsidRDefault="00AA1612" w:rsidP="00AB2C4D">
      <w:pPr>
        <w:pStyle w:val="Cuerpo"/>
        <w:spacing w:line="360" w:lineRule="auto"/>
        <w:jc w:val="both"/>
        <w:rPr>
          <w:rFonts w:ascii="Arial" w:eastAsia="Arial" w:hAnsi="Arial" w:cs="Arial"/>
        </w:rPr>
      </w:pPr>
    </w:p>
    <w:p w14:paraId="4904F241" w14:textId="5DCE7DEE" w:rsidR="00AA1612" w:rsidRDefault="00AA1612" w:rsidP="00AB2C4D">
      <w:pPr>
        <w:pStyle w:val="Cuerpo"/>
        <w:spacing w:line="360" w:lineRule="auto"/>
        <w:jc w:val="both"/>
        <w:rPr>
          <w:rFonts w:ascii="Arial" w:eastAsia="Arial" w:hAnsi="Arial" w:cs="Arial"/>
        </w:rPr>
      </w:pPr>
    </w:p>
    <w:p w14:paraId="55C20DE5" w14:textId="109BDC64" w:rsidR="00AA1612" w:rsidRDefault="00AA1612" w:rsidP="00AB2C4D">
      <w:pPr>
        <w:pStyle w:val="Cuerpo"/>
        <w:spacing w:line="360" w:lineRule="auto"/>
        <w:jc w:val="both"/>
        <w:rPr>
          <w:rFonts w:ascii="Arial" w:eastAsia="Arial" w:hAnsi="Arial" w:cs="Arial"/>
        </w:rPr>
      </w:pPr>
    </w:p>
    <w:p w14:paraId="4662A5C5" w14:textId="517E4E4F" w:rsidR="00AA1612" w:rsidRDefault="00AA1612" w:rsidP="00AB2C4D">
      <w:pPr>
        <w:pStyle w:val="Cuerpo"/>
        <w:spacing w:line="360" w:lineRule="auto"/>
        <w:jc w:val="both"/>
        <w:rPr>
          <w:rFonts w:ascii="Arial" w:eastAsia="Arial" w:hAnsi="Arial" w:cs="Arial"/>
        </w:rPr>
      </w:pPr>
    </w:p>
    <w:p w14:paraId="758EFB12" w14:textId="0942E198" w:rsidR="00AA1612" w:rsidRDefault="00AA1612" w:rsidP="00AB2C4D">
      <w:pPr>
        <w:pStyle w:val="Cuerpo"/>
        <w:spacing w:line="360" w:lineRule="auto"/>
        <w:jc w:val="both"/>
        <w:rPr>
          <w:rFonts w:ascii="Arial" w:eastAsia="Arial" w:hAnsi="Arial" w:cs="Arial"/>
        </w:rPr>
      </w:pPr>
    </w:p>
    <w:p w14:paraId="65D54807" w14:textId="42391D25" w:rsidR="00AA1612" w:rsidRDefault="00AA1612" w:rsidP="00AB2C4D">
      <w:pPr>
        <w:pStyle w:val="Cuerpo"/>
        <w:spacing w:line="360" w:lineRule="auto"/>
        <w:jc w:val="both"/>
        <w:rPr>
          <w:rFonts w:ascii="Arial" w:eastAsia="Arial" w:hAnsi="Arial" w:cs="Arial"/>
        </w:rPr>
      </w:pPr>
    </w:p>
    <w:p w14:paraId="241FDDCC" w14:textId="2CEF4E36" w:rsidR="00AA1612" w:rsidRDefault="00AA1612" w:rsidP="00AB2C4D">
      <w:pPr>
        <w:pStyle w:val="Cuerpo"/>
        <w:spacing w:line="360" w:lineRule="auto"/>
        <w:jc w:val="both"/>
        <w:rPr>
          <w:rFonts w:ascii="Arial" w:eastAsia="Arial" w:hAnsi="Arial" w:cs="Arial"/>
        </w:rPr>
      </w:pPr>
    </w:p>
    <w:p w14:paraId="3EB1FE70" w14:textId="77777777" w:rsidR="00B95B2A" w:rsidRDefault="00B95B2A" w:rsidP="00AB2C4D">
      <w:pPr>
        <w:pStyle w:val="Cuerpo"/>
        <w:spacing w:line="360" w:lineRule="auto"/>
        <w:jc w:val="both"/>
        <w:rPr>
          <w:rFonts w:ascii="Arial" w:eastAsia="Arial" w:hAnsi="Arial" w:cs="Arial"/>
        </w:rPr>
      </w:pPr>
    </w:p>
    <w:p w14:paraId="7DEB3A77" w14:textId="77777777" w:rsidR="00BA38A3" w:rsidRDefault="00BA38A3" w:rsidP="00AB2C4D">
      <w:pPr>
        <w:pStyle w:val="Cuerpo"/>
        <w:spacing w:line="360" w:lineRule="auto"/>
        <w:jc w:val="both"/>
        <w:rPr>
          <w:rFonts w:ascii="Arial" w:eastAsia="Arial" w:hAnsi="Arial" w:cs="Arial"/>
        </w:rPr>
      </w:pPr>
    </w:p>
    <w:p w14:paraId="3F714ECD" w14:textId="21500037" w:rsidR="00300F19" w:rsidRDefault="00300F19" w:rsidP="00D54F3A">
      <w:pPr>
        <w:pStyle w:val="Cuerpo"/>
        <w:spacing w:line="360" w:lineRule="auto"/>
        <w:jc w:val="center"/>
        <w:rPr>
          <w:rFonts w:ascii="Arial" w:eastAsia="Arial" w:hAnsi="Arial" w:cs="Arial"/>
          <w:b/>
          <w:bCs/>
          <w:sz w:val="32"/>
          <w:szCs w:val="32"/>
        </w:rPr>
      </w:pPr>
      <w:r w:rsidRPr="00035E21">
        <w:rPr>
          <w:rFonts w:ascii="Arial" w:eastAsia="Arial" w:hAnsi="Arial" w:cs="Arial"/>
          <w:b/>
          <w:bCs/>
          <w:sz w:val="32"/>
          <w:szCs w:val="32"/>
        </w:rPr>
        <w:lastRenderedPageBreak/>
        <w:t>6. MATERIALES Y MÉTODOS</w:t>
      </w:r>
    </w:p>
    <w:p w14:paraId="1524F4AE" w14:textId="77777777" w:rsidR="00FC320C" w:rsidRPr="00035E21" w:rsidRDefault="00FC320C" w:rsidP="00D54F3A">
      <w:pPr>
        <w:pStyle w:val="Cuerpo"/>
        <w:spacing w:line="360" w:lineRule="auto"/>
        <w:jc w:val="center"/>
        <w:rPr>
          <w:rFonts w:ascii="Arial" w:eastAsia="Arial" w:hAnsi="Arial" w:cs="Arial"/>
          <w:b/>
          <w:bCs/>
          <w:sz w:val="32"/>
          <w:szCs w:val="32"/>
        </w:rPr>
      </w:pPr>
    </w:p>
    <w:p w14:paraId="56CFF6D3" w14:textId="033CDB4A" w:rsidR="00300F19" w:rsidRPr="00035E21" w:rsidRDefault="00300F19" w:rsidP="00AB2C4D">
      <w:pPr>
        <w:pStyle w:val="Cuerpo"/>
        <w:spacing w:line="360" w:lineRule="auto"/>
        <w:jc w:val="both"/>
        <w:rPr>
          <w:rFonts w:ascii="Arial" w:eastAsia="Arial" w:hAnsi="Arial" w:cs="Arial"/>
          <w:b/>
          <w:bCs/>
          <w:sz w:val="32"/>
          <w:szCs w:val="32"/>
        </w:rPr>
      </w:pPr>
    </w:p>
    <w:p w14:paraId="50B5692B" w14:textId="1391AC8B" w:rsidR="00300F19" w:rsidRPr="00035E21" w:rsidRDefault="00300F19" w:rsidP="00AB2C4D">
      <w:pPr>
        <w:pStyle w:val="Cuerpo"/>
        <w:spacing w:line="360" w:lineRule="auto"/>
        <w:jc w:val="both"/>
        <w:rPr>
          <w:rFonts w:ascii="Arial" w:eastAsia="Arial" w:hAnsi="Arial" w:cs="Arial"/>
          <w:b/>
          <w:bCs/>
          <w:sz w:val="28"/>
          <w:szCs w:val="28"/>
        </w:rPr>
      </w:pPr>
      <w:r w:rsidRPr="00035E21">
        <w:rPr>
          <w:rFonts w:ascii="Arial" w:eastAsia="Arial" w:hAnsi="Arial" w:cs="Arial"/>
          <w:b/>
          <w:bCs/>
          <w:sz w:val="28"/>
          <w:szCs w:val="28"/>
        </w:rPr>
        <w:t>6.1 DISEÑO DE ESTUDIO</w:t>
      </w:r>
    </w:p>
    <w:p w14:paraId="56951F2B" w14:textId="31D9AA2F" w:rsidR="00300F19" w:rsidRDefault="00300F19" w:rsidP="002D2A48">
      <w:pPr>
        <w:pStyle w:val="Cuerpo"/>
        <w:spacing w:line="360" w:lineRule="auto"/>
        <w:jc w:val="both"/>
        <w:rPr>
          <w:rFonts w:ascii="Arial" w:eastAsia="Arial" w:hAnsi="Arial" w:cs="Arial"/>
        </w:rPr>
      </w:pPr>
    </w:p>
    <w:p w14:paraId="1FAD9E87" w14:textId="507D1D77" w:rsidR="00300F19" w:rsidRPr="00300F19" w:rsidRDefault="00300F19" w:rsidP="002D2A48">
      <w:pPr>
        <w:pStyle w:val="Cuerpo"/>
        <w:spacing w:line="480" w:lineRule="auto"/>
        <w:jc w:val="both"/>
        <w:rPr>
          <w:rFonts w:ascii="Arial" w:eastAsia="Arial" w:hAnsi="Arial" w:cs="Arial"/>
        </w:rPr>
      </w:pPr>
      <w:r w:rsidRPr="00300F19">
        <w:rPr>
          <w:rFonts w:ascii="Arial" w:eastAsia="Arial" w:hAnsi="Arial" w:cs="Arial"/>
        </w:rPr>
        <w:t>Se realizó un estudio retrospectiv</w:t>
      </w:r>
      <w:r>
        <w:rPr>
          <w:rFonts w:ascii="Arial" w:eastAsia="Arial" w:hAnsi="Arial" w:cs="Arial"/>
        </w:rPr>
        <w:t>o</w:t>
      </w:r>
      <w:r w:rsidRPr="00300F19">
        <w:rPr>
          <w:rFonts w:ascii="Arial" w:eastAsia="Arial" w:hAnsi="Arial" w:cs="Arial"/>
        </w:rPr>
        <w:t>, observacional y comparativo</w:t>
      </w:r>
      <w:r w:rsidRPr="00300F19">
        <w:rPr>
          <w:rFonts w:ascii="Arial" w:eastAsia="Arial" w:hAnsi="Arial" w:cs="Arial"/>
          <w:b/>
          <w:bCs/>
        </w:rPr>
        <w:t xml:space="preserve"> </w:t>
      </w:r>
      <w:r w:rsidRPr="00300F19">
        <w:rPr>
          <w:rFonts w:ascii="Arial" w:eastAsia="Arial" w:hAnsi="Arial" w:cs="Arial"/>
        </w:rPr>
        <w:t xml:space="preserve">de una cohorte de los pacientes con </w:t>
      </w:r>
      <w:r>
        <w:rPr>
          <w:rFonts w:ascii="Arial" w:eastAsia="Arial" w:hAnsi="Arial" w:cs="Arial"/>
        </w:rPr>
        <w:t>malformación arteriovenosa</w:t>
      </w:r>
      <w:r w:rsidRPr="00300F19">
        <w:rPr>
          <w:rFonts w:ascii="Arial" w:eastAsia="Arial" w:hAnsi="Arial" w:cs="Arial"/>
        </w:rPr>
        <w:t xml:space="preserve"> diagnosticados en el Hospital Universitario “Dr. José Eleuterio González” </w:t>
      </w:r>
      <w:r>
        <w:rPr>
          <w:rFonts w:ascii="Arial" w:eastAsia="Arial" w:hAnsi="Arial" w:cs="Arial"/>
        </w:rPr>
        <w:t xml:space="preserve">de cualquier género y edad, </w:t>
      </w:r>
      <w:r w:rsidRPr="00300F19">
        <w:rPr>
          <w:rFonts w:ascii="Arial" w:eastAsia="Arial" w:hAnsi="Arial" w:cs="Arial"/>
        </w:rPr>
        <w:t>con angiografía cerebral a lo largo de enero de 2017 a diciembre de 2020.</w:t>
      </w:r>
    </w:p>
    <w:p w14:paraId="0662A6B1" w14:textId="77777777" w:rsidR="00300F19" w:rsidRDefault="00300F19" w:rsidP="002D2A48">
      <w:pPr>
        <w:pStyle w:val="Cuerpo"/>
        <w:spacing w:line="360" w:lineRule="auto"/>
        <w:jc w:val="both"/>
        <w:rPr>
          <w:rFonts w:ascii="Arial" w:eastAsia="Arial" w:hAnsi="Arial" w:cs="Arial"/>
        </w:rPr>
      </w:pPr>
    </w:p>
    <w:p w14:paraId="5BB187F8" w14:textId="44BA1CCB" w:rsidR="00AB2C4D" w:rsidRDefault="00AB2C4D" w:rsidP="002D2A48">
      <w:pPr>
        <w:pStyle w:val="Cuerpo"/>
        <w:spacing w:line="360" w:lineRule="auto"/>
        <w:jc w:val="both"/>
        <w:rPr>
          <w:rFonts w:ascii="Arial" w:eastAsia="Arial" w:hAnsi="Arial" w:cs="Arial"/>
        </w:rPr>
      </w:pPr>
    </w:p>
    <w:p w14:paraId="0A872FE8" w14:textId="18D3380A" w:rsidR="00AB2C4D" w:rsidRPr="00035E21" w:rsidRDefault="00300F19" w:rsidP="002D2A48">
      <w:pPr>
        <w:pStyle w:val="Cuerpo"/>
        <w:spacing w:line="360" w:lineRule="auto"/>
        <w:jc w:val="both"/>
        <w:rPr>
          <w:rFonts w:ascii="Arial" w:eastAsia="Arial" w:hAnsi="Arial" w:cs="Arial"/>
          <w:b/>
          <w:bCs/>
          <w:sz w:val="28"/>
          <w:szCs w:val="28"/>
        </w:rPr>
      </w:pPr>
      <w:r w:rsidRPr="00035E21">
        <w:rPr>
          <w:rFonts w:ascii="Arial" w:eastAsia="Arial" w:hAnsi="Arial" w:cs="Arial"/>
          <w:b/>
          <w:bCs/>
          <w:sz w:val="28"/>
          <w:szCs w:val="28"/>
        </w:rPr>
        <w:t>6.2 CONTEXTO</w:t>
      </w:r>
    </w:p>
    <w:p w14:paraId="7A1996CB" w14:textId="42BAEEAB" w:rsidR="00300F19" w:rsidRDefault="00300F19" w:rsidP="002D2A48">
      <w:pPr>
        <w:pStyle w:val="Cuerpo"/>
        <w:spacing w:line="360" w:lineRule="auto"/>
        <w:jc w:val="both"/>
        <w:rPr>
          <w:rFonts w:ascii="Arial" w:eastAsia="Arial" w:hAnsi="Arial" w:cs="Arial"/>
        </w:rPr>
      </w:pPr>
    </w:p>
    <w:p w14:paraId="533B26D4" w14:textId="45CB819D" w:rsidR="00300F19" w:rsidRDefault="00300F19" w:rsidP="002D2A48">
      <w:pPr>
        <w:pStyle w:val="Cuerpo"/>
        <w:spacing w:line="480" w:lineRule="auto"/>
        <w:jc w:val="both"/>
        <w:rPr>
          <w:rFonts w:ascii="Arial" w:eastAsia="Arial" w:hAnsi="Arial" w:cs="Arial"/>
        </w:rPr>
      </w:pPr>
      <w:r>
        <w:rPr>
          <w:rFonts w:ascii="Arial" w:eastAsia="Arial" w:hAnsi="Arial" w:cs="Arial"/>
        </w:rPr>
        <w:t xml:space="preserve">Los </w:t>
      </w:r>
      <w:proofErr w:type="gramStart"/>
      <w:r>
        <w:rPr>
          <w:rFonts w:ascii="Arial" w:eastAsia="Arial" w:hAnsi="Arial" w:cs="Arial"/>
        </w:rPr>
        <w:t>paciente</w:t>
      </w:r>
      <w:proofErr w:type="gramEnd"/>
      <w:r>
        <w:rPr>
          <w:rFonts w:ascii="Arial" w:eastAsia="Arial" w:hAnsi="Arial" w:cs="Arial"/>
        </w:rPr>
        <w:t xml:space="preserve"> incluidos en el estudio comprenden de un periodo de Enero del 2017 a Diciembre del 2020, la información referente a la atención clínica-quirúrgica y radiológica permaneció en el archivo clínico y radiológico del </w:t>
      </w:r>
      <w:r w:rsidRPr="00300F19">
        <w:rPr>
          <w:rFonts w:ascii="Arial" w:eastAsia="Arial" w:hAnsi="Arial" w:cs="Arial"/>
        </w:rPr>
        <w:t>Hospital Universitario “Dr. José Eleuterio González”</w:t>
      </w:r>
      <w:r>
        <w:rPr>
          <w:rFonts w:ascii="Arial" w:eastAsia="Arial" w:hAnsi="Arial" w:cs="Arial"/>
        </w:rPr>
        <w:t>.</w:t>
      </w:r>
      <w:r w:rsidR="00FC320C">
        <w:rPr>
          <w:rFonts w:ascii="Arial" w:eastAsia="Arial" w:hAnsi="Arial" w:cs="Arial"/>
        </w:rPr>
        <w:t xml:space="preserve"> </w:t>
      </w:r>
      <w:r>
        <w:rPr>
          <w:rFonts w:ascii="Arial" w:eastAsia="Arial" w:hAnsi="Arial" w:cs="Arial"/>
        </w:rPr>
        <w:t>Los datos recabados se organizaron en una base de datos en Microsoft Excel.</w:t>
      </w:r>
    </w:p>
    <w:p w14:paraId="0728AEE0" w14:textId="3EC97070" w:rsidR="00300F19" w:rsidRDefault="00300F19" w:rsidP="002D2A48">
      <w:pPr>
        <w:pStyle w:val="Cuerpo"/>
        <w:spacing w:line="480" w:lineRule="auto"/>
        <w:jc w:val="both"/>
        <w:rPr>
          <w:rFonts w:ascii="Arial" w:eastAsia="Arial" w:hAnsi="Arial" w:cs="Arial"/>
        </w:rPr>
      </w:pPr>
    </w:p>
    <w:p w14:paraId="523760FA" w14:textId="3FA8541F" w:rsidR="008B5048" w:rsidRDefault="00300F19" w:rsidP="002D2A48">
      <w:pPr>
        <w:pStyle w:val="Heading1"/>
        <w:spacing w:line="480" w:lineRule="auto"/>
        <w:jc w:val="both"/>
        <w:rPr>
          <w:rFonts w:ascii="Arial" w:hAnsi="Arial" w:cs="Arial"/>
          <w:b w:val="0"/>
          <w:bCs w:val="0"/>
          <w:sz w:val="24"/>
          <w:szCs w:val="24"/>
        </w:rPr>
      </w:pPr>
      <w:r w:rsidRPr="008B5048">
        <w:rPr>
          <w:rFonts w:ascii="Arial" w:eastAsia="Arial" w:hAnsi="Arial" w:cs="Arial"/>
          <w:b w:val="0"/>
          <w:bCs w:val="0"/>
          <w:sz w:val="24"/>
          <w:szCs w:val="24"/>
        </w:rPr>
        <w:t xml:space="preserve">Las variables de los factores de riesgo se obtuvieron </w:t>
      </w:r>
      <w:r w:rsidR="00F8174A" w:rsidRPr="008B5048">
        <w:rPr>
          <w:rFonts w:ascii="Arial" w:eastAsia="Arial" w:hAnsi="Arial" w:cs="Arial"/>
          <w:b w:val="0"/>
          <w:bCs w:val="0"/>
          <w:sz w:val="24"/>
          <w:szCs w:val="24"/>
        </w:rPr>
        <w:t>en relaci</w:t>
      </w:r>
      <w:r w:rsidR="00F8174A">
        <w:rPr>
          <w:rFonts w:ascii="Arial" w:eastAsia="Arial" w:hAnsi="Arial" w:cs="Arial"/>
          <w:b w:val="0"/>
          <w:bCs w:val="0"/>
          <w:sz w:val="24"/>
          <w:szCs w:val="24"/>
        </w:rPr>
        <w:t>ó</w:t>
      </w:r>
      <w:r w:rsidR="00F8174A" w:rsidRPr="008B5048">
        <w:rPr>
          <w:rFonts w:ascii="Arial" w:eastAsia="Arial" w:hAnsi="Arial" w:cs="Arial"/>
          <w:b w:val="0"/>
          <w:bCs w:val="0"/>
          <w:sz w:val="24"/>
          <w:szCs w:val="24"/>
        </w:rPr>
        <w:t>n con</w:t>
      </w:r>
      <w:r w:rsidRPr="008B5048">
        <w:rPr>
          <w:rFonts w:ascii="Arial" w:eastAsia="Arial" w:hAnsi="Arial" w:cs="Arial"/>
          <w:b w:val="0"/>
          <w:bCs w:val="0"/>
          <w:sz w:val="24"/>
          <w:szCs w:val="24"/>
        </w:rPr>
        <w:t xml:space="preserve"> los factores de riesgo cardiovascular (FRCV) basada</w:t>
      </w:r>
      <w:r w:rsidR="008B5048" w:rsidRPr="008B5048">
        <w:rPr>
          <w:rFonts w:ascii="Arial" w:eastAsia="Arial" w:hAnsi="Arial" w:cs="Arial"/>
          <w:b w:val="0"/>
          <w:bCs w:val="0"/>
          <w:sz w:val="24"/>
          <w:szCs w:val="24"/>
        </w:rPr>
        <w:t xml:space="preserve">s en las guías de la </w:t>
      </w:r>
      <w:r w:rsidR="008B5048" w:rsidRPr="008B5048">
        <w:rPr>
          <w:rFonts w:ascii="Arial" w:hAnsi="Arial" w:cs="Arial"/>
          <w:b w:val="0"/>
          <w:bCs w:val="0"/>
          <w:sz w:val="24"/>
          <w:szCs w:val="24"/>
        </w:rPr>
        <w:t>ESC/ESA del 2014</w:t>
      </w:r>
      <w:r w:rsidR="008B5048">
        <w:rPr>
          <w:rFonts w:ascii="Arial" w:hAnsi="Arial" w:cs="Arial"/>
          <w:b w:val="0"/>
          <w:bCs w:val="0"/>
          <w:sz w:val="24"/>
          <w:szCs w:val="24"/>
        </w:rPr>
        <w:t>.</w:t>
      </w:r>
    </w:p>
    <w:p w14:paraId="5421C00D" w14:textId="49C1CA75" w:rsidR="008B5048" w:rsidRDefault="008B5048" w:rsidP="002D2A48">
      <w:pPr>
        <w:pStyle w:val="Heading1"/>
        <w:spacing w:line="480" w:lineRule="auto"/>
        <w:jc w:val="both"/>
        <w:rPr>
          <w:rFonts w:ascii="Arial" w:hAnsi="Arial" w:cs="Arial"/>
          <w:b w:val="0"/>
          <w:bCs w:val="0"/>
          <w:sz w:val="24"/>
          <w:szCs w:val="24"/>
        </w:rPr>
      </w:pPr>
      <w:r>
        <w:rPr>
          <w:rFonts w:ascii="Arial" w:hAnsi="Arial" w:cs="Arial"/>
          <w:b w:val="0"/>
          <w:bCs w:val="0"/>
          <w:sz w:val="24"/>
          <w:szCs w:val="24"/>
        </w:rPr>
        <w:t xml:space="preserve">Para el análisis estadístico se utilizó el paquete estadístico SPSS de IBM, se realizó el análisis descriptivo con los factores de riesgo modificables y no modificables basados en los antecedentes de los pacientes, como medición en la </w:t>
      </w:r>
      <w:r>
        <w:rPr>
          <w:rFonts w:ascii="Arial" w:hAnsi="Arial" w:cs="Arial"/>
          <w:b w:val="0"/>
          <w:bCs w:val="0"/>
          <w:sz w:val="24"/>
          <w:szCs w:val="24"/>
        </w:rPr>
        <w:lastRenderedPageBreak/>
        <w:t xml:space="preserve">angiografía cerebral para medir el diámetro de la vena de drenaje y de su estenosis en caso de que presentara. </w:t>
      </w:r>
    </w:p>
    <w:p w14:paraId="70D02F6F" w14:textId="2C4A5E6F" w:rsidR="008B5048" w:rsidRDefault="008B5048" w:rsidP="002D2A48">
      <w:pPr>
        <w:pStyle w:val="Heading1"/>
        <w:spacing w:line="480" w:lineRule="auto"/>
        <w:jc w:val="both"/>
        <w:rPr>
          <w:rFonts w:ascii="Arial" w:hAnsi="Arial" w:cs="Arial"/>
          <w:b w:val="0"/>
          <w:bCs w:val="0"/>
          <w:sz w:val="24"/>
          <w:szCs w:val="24"/>
        </w:rPr>
      </w:pPr>
      <w:r>
        <w:rPr>
          <w:rFonts w:ascii="Arial" w:hAnsi="Arial" w:cs="Arial"/>
          <w:b w:val="0"/>
          <w:bCs w:val="0"/>
          <w:sz w:val="24"/>
          <w:szCs w:val="24"/>
        </w:rPr>
        <w:t xml:space="preserve">Se evaluó el grado de correlación de las variables de los factores de </w:t>
      </w:r>
      <w:proofErr w:type="gramStart"/>
      <w:r>
        <w:rPr>
          <w:rFonts w:ascii="Arial" w:hAnsi="Arial" w:cs="Arial"/>
          <w:b w:val="0"/>
          <w:bCs w:val="0"/>
          <w:sz w:val="24"/>
          <w:szCs w:val="24"/>
        </w:rPr>
        <w:t>riesgo modificables y no modificables</w:t>
      </w:r>
      <w:proofErr w:type="gramEnd"/>
      <w:r>
        <w:rPr>
          <w:rFonts w:ascii="Arial" w:hAnsi="Arial" w:cs="Arial"/>
          <w:b w:val="0"/>
          <w:bCs w:val="0"/>
          <w:sz w:val="24"/>
          <w:szCs w:val="24"/>
        </w:rPr>
        <w:t xml:space="preserve"> con su asociación con estenosis de la vena de drenaje y su relación con el riesgo de ruptura de la misma, calculando el índice de correlación de Pearson y la prueba </w:t>
      </w:r>
      <w:r w:rsidR="004E2430">
        <w:rPr>
          <w:rFonts w:ascii="Arial" w:hAnsi="Arial" w:cs="Arial"/>
          <w:b w:val="0"/>
          <w:bCs w:val="0"/>
          <w:sz w:val="24"/>
          <w:szCs w:val="24"/>
        </w:rPr>
        <w:t>exacta de</w:t>
      </w:r>
      <w:r>
        <w:rPr>
          <w:rFonts w:ascii="Arial" w:hAnsi="Arial" w:cs="Arial"/>
          <w:b w:val="0"/>
          <w:bCs w:val="0"/>
          <w:sz w:val="24"/>
          <w:szCs w:val="24"/>
        </w:rPr>
        <w:t xml:space="preserve"> Fisher. Se tomó en cuenta como valores significativos en los que el valor de P sea &lt;0.05</w:t>
      </w:r>
      <w:r w:rsidR="004E2430">
        <w:rPr>
          <w:rFonts w:ascii="Arial" w:hAnsi="Arial" w:cs="Arial"/>
          <w:b w:val="0"/>
          <w:bCs w:val="0"/>
          <w:sz w:val="24"/>
          <w:szCs w:val="24"/>
        </w:rPr>
        <w:t>.</w:t>
      </w:r>
    </w:p>
    <w:p w14:paraId="3C15883D" w14:textId="211863AE" w:rsidR="004E2430" w:rsidRDefault="004E2430" w:rsidP="002D2A48">
      <w:pPr>
        <w:pStyle w:val="Heading1"/>
        <w:spacing w:line="480" w:lineRule="auto"/>
        <w:jc w:val="both"/>
        <w:rPr>
          <w:rFonts w:ascii="Arial" w:hAnsi="Arial" w:cs="Arial"/>
          <w:b w:val="0"/>
          <w:bCs w:val="0"/>
          <w:sz w:val="24"/>
          <w:szCs w:val="24"/>
        </w:rPr>
      </w:pPr>
    </w:p>
    <w:p w14:paraId="3FB4C3AE" w14:textId="7D4C48D7" w:rsidR="004E2430" w:rsidRPr="004E2430" w:rsidRDefault="004E2430" w:rsidP="002D2A48">
      <w:pPr>
        <w:pStyle w:val="Heading1"/>
        <w:spacing w:line="480" w:lineRule="auto"/>
        <w:jc w:val="both"/>
        <w:rPr>
          <w:rFonts w:ascii="Arial" w:hAnsi="Arial" w:cs="Arial"/>
          <w:sz w:val="32"/>
          <w:szCs w:val="32"/>
        </w:rPr>
      </w:pPr>
      <w:r w:rsidRPr="004E2430">
        <w:rPr>
          <w:rFonts w:ascii="Arial" w:hAnsi="Arial" w:cs="Arial"/>
          <w:sz w:val="32"/>
          <w:szCs w:val="32"/>
        </w:rPr>
        <w:t>6.3 CRITERIOS DE SELECCIÓN DE PACIENTES</w:t>
      </w:r>
    </w:p>
    <w:p w14:paraId="7293536B" w14:textId="77777777" w:rsidR="004E2430" w:rsidRDefault="004E2430" w:rsidP="002D2A48">
      <w:pPr>
        <w:pStyle w:val="Heading1"/>
        <w:spacing w:line="480" w:lineRule="auto"/>
        <w:jc w:val="both"/>
        <w:rPr>
          <w:rFonts w:ascii="Arial" w:hAnsi="Arial" w:cs="Arial"/>
          <w:b w:val="0"/>
          <w:bCs w:val="0"/>
          <w:sz w:val="24"/>
          <w:szCs w:val="24"/>
        </w:rPr>
      </w:pPr>
    </w:p>
    <w:p w14:paraId="1C828CB0" w14:textId="1390844F" w:rsidR="004E2430" w:rsidRPr="00D54F3A" w:rsidRDefault="004E2430" w:rsidP="002D2A48">
      <w:pPr>
        <w:pStyle w:val="Heading1"/>
        <w:spacing w:line="480" w:lineRule="auto"/>
        <w:jc w:val="both"/>
        <w:rPr>
          <w:rFonts w:ascii="Arial" w:hAnsi="Arial" w:cs="Arial"/>
          <w:sz w:val="28"/>
          <w:szCs w:val="28"/>
        </w:rPr>
      </w:pPr>
      <w:r w:rsidRPr="00D54F3A">
        <w:rPr>
          <w:rFonts w:ascii="Arial" w:hAnsi="Arial" w:cs="Arial"/>
          <w:sz w:val="28"/>
          <w:szCs w:val="28"/>
        </w:rPr>
        <w:t>6.3.1 CRITERIOS DE INCLUSIÓN</w:t>
      </w:r>
    </w:p>
    <w:p w14:paraId="2A308D89" w14:textId="77777777" w:rsidR="00521E8B" w:rsidRPr="004E2430" w:rsidRDefault="00521E8B" w:rsidP="002D2A48">
      <w:pPr>
        <w:pStyle w:val="Heading1"/>
        <w:spacing w:line="480" w:lineRule="auto"/>
        <w:jc w:val="both"/>
        <w:rPr>
          <w:rFonts w:ascii="Arial" w:hAnsi="Arial" w:cs="Arial"/>
          <w:sz w:val="24"/>
          <w:szCs w:val="24"/>
        </w:rPr>
      </w:pPr>
    </w:p>
    <w:p w14:paraId="71A95EA0" w14:textId="69695295" w:rsidR="004E2430" w:rsidRPr="004E2430" w:rsidRDefault="004E2430" w:rsidP="002D2A48">
      <w:pPr>
        <w:pStyle w:val="Heading1"/>
        <w:spacing w:line="480" w:lineRule="auto"/>
        <w:jc w:val="both"/>
        <w:rPr>
          <w:rFonts w:ascii="Arial" w:hAnsi="Arial" w:cs="Arial"/>
          <w:b w:val="0"/>
          <w:bCs w:val="0"/>
          <w:sz w:val="24"/>
          <w:szCs w:val="24"/>
          <w:lang w:val="es-MX"/>
        </w:rPr>
      </w:pPr>
      <w:r w:rsidRPr="004E2430">
        <w:rPr>
          <w:rFonts w:ascii="Arial" w:hAnsi="Arial" w:cs="Arial"/>
          <w:b w:val="0"/>
          <w:bCs w:val="0"/>
          <w:sz w:val="24"/>
          <w:szCs w:val="24"/>
          <w:lang w:val="es-MX"/>
        </w:rPr>
        <w:t>Diagnóstico de MAVC con angiografía cerebral diagnóstica</w:t>
      </w:r>
      <w:r w:rsidR="00F55778">
        <w:rPr>
          <w:rFonts w:ascii="Arial" w:hAnsi="Arial" w:cs="Arial"/>
          <w:b w:val="0"/>
          <w:bCs w:val="0"/>
          <w:sz w:val="24"/>
          <w:szCs w:val="24"/>
          <w:lang w:val="es-MX"/>
        </w:rPr>
        <w:t>.</w:t>
      </w:r>
    </w:p>
    <w:p w14:paraId="33CEDD3B" w14:textId="09A02726" w:rsidR="004E2430" w:rsidRDefault="004E2430" w:rsidP="002D2A48">
      <w:pPr>
        <w:pStyle w:val="Heading1"/>
        <w:spacing w:line="480" w:lineRule="auto"/>
        <w:jc w:val="both"/>
        <w:rPr>
          <w:rFonts w:ascii="Arial" w:hAnsi="Arial" w:cs="Arial"/>
          <w:b w:val="0"/>
          <w:bCs w:val="0"/>
          <w:sz w:val="24"/>
          <w:szCs w:val="24"/>
          <w:lang w:val="es-MX"/>
        </w:rPr>
      </w:pPr>
      <w:r w:rsidRPr="004E2430">
        <w:rPr>
          <w:rFonts w:ascii="Arial" w:hAnsi="Arial" w:cs="Arial"/>
          <w:b w:val="0"/>
          <w:bCs w:val="0"/>
          <w:sz w:val="24"/>
          <w:szCs w:val="24"/>
          <w:lang w:val="es-MX"/>
        </w:rPr>
        <w:t>Pacientes de cualquier sexo y edad.</w:t>
      </w:r>
    </w:p>
    <w:p w14:paraId="600A9C91" w14:textId="1225569F" w:rsidR="004E2430" w:rsidRPr="00D54F3A" w:rsidRDefault="004E2430" w:rsidP="004E2430">
      <w:pPr>
        <w:pStyle w:val="Heading1"/>
        <w:spacing w:line="480" w:lineRule="auto"/>
        <w:rPr>
          <w:rFonts w:ascii="Arial" w:hAnsi="Arial" w:cs="Arial"/>
          <w:b w:val="0"/>
          <w:bCs w:val="0"/>
          <w:sz w:val="28"/>
          <w:szCs w:val="28"/>
          <w:lang w:val="es-MX"/>
        </w:rPr>
      </w:pPr>
    </w:p>
    <w:p w14:paraId="3D78D379" w14:textId="651C4942" w:rsidR="004E2430" w:rsidRPr="00D54F3A" w:rsidRDefault="004E2430" w:rsidP="004E2430">
      <w:pPr>
        <w:pStyle w:val="Heading1"/>
        <w:spacing w:line="480" w:lineRule="auto"/>
        <w:rPr>
          <w:rFonts w:ascii="Arial" w:hAnsi="Arial" w:cs="Arial"/>
          <w:sz w:val="28"/>
          <w:szCs w:val="28"/>
          <w:lang w:val="es-MX"/>
        </w:rPr>
      </w:pPr>
      <w:r w:rsidRPr="00D54F3A">
        <w:rPr>
          <w:rFonts w:ascii="Arial" w:hAnsi="Arial" w:cs="Arial"/>
          <w:sz w:val="28"/>
          <w:szCs w:val="28"/>
          <w:lang w:val="es-MX"/>
        </w:rPr>
        <w:t>6.3.2 CRITERIOS DE EXCLUSIÓN</w:t>
      </w:r>
    </w:p>
    <w:p w14:paraId="09336403" w14:textId="77777777" w:rsidR="00521E8B" w:rsidRPr="004E2430" w:rsidRDefault="00521E8B" w:rsidP="002D2A48">
      <w:pPr>
        <w:pStyle w:val="Heading1"/>
        <w:spacing w:line="480" w:lineRule="auto"/>
        <w:jc w:val="both"/>
        <w:rPr>
          <w:rFonts w:ascii="Arial" w:hAnsi="Arial" w:cs="Arial"/>
          <w:sz w:val="24"/>
          <w:szCs w:val="24"/>
          <w:lang w:val="es-MX"/>
        </w:rPr>
      </w:pPr>
    </w:p>
    <w:p w14:paraId="20E18071" w14:textId="77777777" w:rsidR="004E2430" w:rsidRPr="004E2430" w:rsidRDefault="004E2430" w:rsidP="002D2A48">
      <w:pPr>
        <w:pStyle w:val="Heading1"/>
        <w:spacing w:line="480" w:lineRule="auto"/>
        <w:jc w:val="both"/>
        <w:rPr>
          <w:rFonts w:ascii="Arial" w:hAnsi="Arial" w:cs="Arial"/>
          <w:b w:val="0"/>
          <w:bCs w:val="0"/>
          <w:sz w:val="24"/>
          <w:szCs w:val="24"/>
          <w:lang w:val="es-MX"/>
        </w:rPr>
      </w:pPr>
      <w:r w:rsidRPr="004E2430">
        <w:rPr>
          <w:rFonts w:ascii="Arial" w:hAnsi="Arial" w:cs="Arial"/>
          <w:b w:val="0"/>
          <w:bCs w:val="0"/>
          <w:sz w:val="24"/>
          <w:szCs w:val="24"/>
          <w:lang w:val="es-MX"/>
        </w:rPr>
        <w:t>Contraindicación para el contraste, TFG &lt;60 ml/min, alergia al contraste.</w:t>
      </w:r>
    </w:p>
    <w:p w14:paraId="779BE314" w14:textId="3850D03F" w:rsidR="00521E8B" w:rsidRDefault="004E2430" w:rsidP="002D2A48">
      <w:pPr>
        <w:pStyle w:val="Heading1"/>
        <w:spacing w:line="480" w:lineRule="auto"/>
        <w:jc w:val="both"/>
        <w:rPr>
          <w:rFonts w:ascii="Arial" w:hAnsi="Arial" w:cs="Arial"/>
          <w:b w:val="0"/>
          <w:bCs w:val="0"/>
          <w:sz w:val="24"/>
          <w:szCs w:val="24"/>
          <w:lang w:val="es-MX"/>
        </w:rPr>
      </w:pPr>
      <w:r w:rsidRPr="004E2430">
        <w:rPr>
          <w:rFonts w:ascii="Arial" w:hAnsi="Arial" w:cs="Arial"/>
          <w:b w:val="0"/>
          <w:bCs w:val="0"/>
          <w:sz w:val="24"/>
          <w:szCs w:val="24"/>
          <w:lang w:val="es-MX"/>
        </w:rPr>
        <w:t>Pacientes a quienes no se les haya realizado angiografía cerebral diagnóstica</w:t>
      </w:r>
      <w:r w:rsidR="00F55778">
        <w:rPr>
          <w:rFonts w:ascii="Arial" w:hAnsi="Arial" w:cs="Arial"/>
          <w:b w:val="0"/>
          <w:bCs w:val="0"/>
          <w:sz w:val="24"/>
          <w:szCs w:val="24"/>
          <w:lang w:val="es-MX"/>
        </w:rPr>
        <w:t>.</w:t>
      </w:r>
    </w:p>
    <w:p w14:paraId="0F51C47A" w14:textId="77777777" w:rsidR="002D2A48" w:rsidRDefault="002D2A48" w:rsidP="002D2A48">
      <w:pPr>
        <w:pStyle w:val="Heading1"/>
        <w:spacing w:line="480" w:lineRule="auto"/>
        <w:jc w:val="both"/>
        <w:rPr>
          <w:rFonts w:ascii="Arial" w:hAnsi="Arial" w:cs="Arial"/>
          <w:b w:val="0"/>
          <w:bCs w:val="0"/>
          <w:sz w:val="24"/>
          <w:szCs w:val="24"/>
          <w:lang w:val="es-MX"/>
        </w:rPr>
      </w:pPr>
    </w:p>
    <w:p w14:paraId="1C8B2513" w14:textId="7FE8E393" w:rsidR="00521E8B" w:rsidRPr="00D54F3A" w:rsidRDefault="004E2430" w:rsidP="004E2430">
      <w:pPr>
        <w:pStyle w:val="Heading1"/>
        <w:spacing w:line="480" w:lineRule="auto"/>
        <w:rPr>
          <w:rFonts w:ascii="Arial" w:hAnsi="Arial" w:cs="Arial"/>
          <w:sz w:val="28"/>
          <w:szCs w:val="28"/>
          <w:lang w:val="es-MX"/>
        </w:rPr>
      </w:pPr>
      <w:r w:rsidRPr="00D54F3A">
        <w:rPr>
          <w:rFonts w:ascii="Arial" w:hAnsi="Arial" w:cs="Arial"/>
          <w:sz w:val="28"/>
          <w:szCs w:val="28"/>
          <w:lang w:val="es-MX"/>
        </w:rPr>
        <w:lastRenderedPageBreak/>
        <w:t>6.3.3 CRITERIOS DE ELIMINACIÓN</w:t>
      </w:r>
    </w:p>
    <w:p w14:paraId="246F83B4" w14:textId="77777777" w:rsidR="00521E8B" w:rsidRPr="004E2430" w:rsidRDefault="00521E8B" w:rsidP="00B95B2A">
      <w:pPr>
        <w:pStyle w:val="Heading1"/>
        <w:spacing w:line="480" w:lineRule="auto"/>
        <w:jc w:val="both"/>
        <w:rPr>
          <w:rFonts w:ascii="Arial" w:hAnsi="Arial" w:cs="Arial"/>
          <w:sz w:val="24"/>
          <w:szCs w:val="24"/>
          <w:lang w:val="es-MX"/>
        </w:rPr>
      </w:pPr>
    </w:p>
    <w:p w14:paraId="3D8A4D94" w14:textId="245DAA09" w:rsidR="004E2430" w:rsidRPr="004E2430" w:rsidRDefault="004E2430" w:rsidP="00B95B2A">
      <w:pPr>
        <w:pStyle w:val="Heading1"/>
        <w:spacing w:line="480" w:lineRule="auto"/>
        <w:jc w:val="both"/>
        <w:rPr>
          <w:rFonts w:ascii="Arial" w:hAnsi="Arial" w:cs="Arial"/>
          <w:b w:val="0"/>
          <w:bCs w:val="0"/>
          <w:sz w:val="24"/>
          <w:szCs w:val="24"/>
          <w:lang w:val="es-MX"/>
        </w:rPr>
      </w:pPr>
      <w:r>
        <w:rPr>
          <w:rFonts w:ascii="Arial" w:hAnsi="Arial" w:cs="Arial"/>
          <w:b w:val="0"/>
          <w:bCs w:val="0"/>
          <w:sz w:val="24"/>
          <w:szCs w:val="24"/>
          <w:lang w:val="es-MX"/>
        </w:rPr>
        <w:t>No aplica ya que es un estudio retrospectivo y la información se obte</w:t>
      </w:r>
      <w:r w:rsidR="00F55778">
        <w:rPr>
          <w:rFonts w:ascii="Arial" w:hAnsi="Arial" w:cs="Arial"/>
          <w:b w:val="0"/>
          <w:bCs w:val="0"/>
          <w:sz w:val="24"/>
          <w:szCs w:val="24"/>
          <w:lang w:val="es-MX"/>
        </w:rPr>
        <w:t>n</w:t>
      </w:r>
      <w:r>
        <w:rPr>
          <w:rFonts w:ascii="Arial" w:hAnsi="Arial" w:cs="Arial"/>
          <w:b w:val="0"/>
          <w:bCs w:val="0"/>
          <w:sz w:val="24"/>
          <w:szCs w:val="24"/>
          <w:lang w:val="es-MX"/>
        </w:rPr>
        <w:t>drá de los expedientes clínicos de los pacientes ya conocido con el diagnóstico establecido</w:t>
      </w:r>
      <w:r w:rsidR="002D2A48">
        <w:rPr>
          <w:rFonts w:ascii="Arial" w:hAnsi="Arial" w:cs="Arial"/>
          <w:b w:val="0"/>
          <w:bCs w:val="0"/>
          <w:sz w:val="24"/>
          <w:szCs w:val="24"/>
          <w:lang w:val="es-MX"/>
        </w:rPr>
        <w:t>.</w:t>
      </w:r>
    </w:p>
    <w:p w14:paraId="17FDC929" w14:textId="66830AED" w:rsidR="004E2430" w:rsidRDefault="004E2430" w:rsidP="00B95B2A">
      <w:pPr>
        <w:pStyle w:val="Heading1"/>
        <w:spacing w:line="480" w:lineRule="auto"/>
        <w:jc w:val="both"/>
        <w:rPr>
          <w:rFonts w:ascii="Arial" w:hAnsi="Arial" w:cs="Arial"/>
          <w:b w:val="0"/>
          <w:bCs w:val="0"/>
          <w:sz w:val="24"/>
          <w:szCs w:val="24"/>
          <w:lang w:val="es-MX"/>
        </w:rPr>
      </w:pPr>
    </w:p>
    <w:p w14:paraId="4C470542" w14:textId="77777777" w:rsidR="00BA38A3" w:rsidRPr="004E2430" w:rsidRDefault="00BA38A3" w:rsidP="00B95B2A">
      <w:pPr>
        <w:pStyle w:val="Heading1"/>
        <w:spacing w:line="480" w:lineRule="auto"/>
        <w:jc w:val="both"/>
        <w:rPr>
          <w:rFonts w:ascii="Arial" w:hAnsi="Arial" w:cs="Arial"/>
          <w:b w:val="0"/>
          <w:bCs w:val="0"/>
          <w:sz w:val="24"/>
          <w:szCs w:val="24"/>
          <w:lang w:val="es-MX"/>
        </w:rPr>
      </w:pPr>
    </w:p>
    <w:p w14:paraId="684A38A7" w14:textId="79AE2783" w:rsidR="004E2430" w:rsidRPr="00D54F3A" w:rsidRDefault="003171CC" w:rsidP="00B95B2A">
      <w:pPr>
        <w:pStyle w:val="Heading1"/>
        <w:spacing w:line="480" w:lineRule="auto"/>
        <w:jc w:val="both"/>
        <w:rPr>
          <w:rFonts w:ascii="Arial" w:hAnsi="Arial" w:cs="Arial"/>
          <w:sz w:val="28"/>
          <w:szCs w:val="28"/>
          <w:lang w:val="es-MX"/>
        </w:rPr>
      </w:pPr>
      <w:r w:rsidRPr="00D54F3A">
        <w:rPr>
          <w:rFonts w:ascii="Arial" w:hAnsi="Arial" w:cs="Arial"/>
          <w:sz w:val="28"/>
          <w:szCs w:val="28"/>
          <w:lang w:val="es-MX"/>
        </w:rPr>
        <w:t>6.4 VARIABLES</w:t>
      </w:r>
    </w:p>
    <w:p w14:paraId="292ED3B0" w14:textId="77777777" w:rsidR="00521E8B" w:rsidRPr="00521E8B" w:rsidRDefault="00521E8B" w:rsidP="00B95B2A">
      <w:pPr>
        <w:pStyle w:val="Heading1"/>
        <w:spacing w:line="480" w:lineRule="auto"/>
        <w:jc w:val="both"/>
        <w:rPr>
          <w:rFonts w:ascii="Arial" w:hAnsi="Arial" w:cs="Arial"/>
          <w:sz w:val="24"/>
          <w:szCs w:val="24"/>
          <w:lang w:val="es-MX"/>
        </w:rPr>
      </w:pPr>
    </w:p>
    <w:p w14:paraId="28A98EE8" w14:textId="18362309" w:rsidR="00B7720D" w:rsidRDefault="003171CC" w:rsidP="00B95B2A">
      <w:pPr>
        <w:pStyle w:val="Heading1"/>
        <w:spacing w:line="480" w:lineRule="auto"/>
        <w:jc w:val="both"/>
        <w:rPr>
          <w:rFonts w:ascii="Arial" w:hAnsi="Arial" w:cs="Arial"/>
          <w:b w:val="0"/>
          <w:bCs w:val="0"/>
          <w:sz w:val="24"/>
          <w:szCs w:val="24"/>
          <w:lang w:val="es-MX"/>
        </w:rPr>
      </w:pPr>
      <w:r>
        <w:rPr>
          <w:rFonts w:ascii="Arial" w:hAnsi="Arial" w:cs="Arial"/>
          <w:b w:val="0"/>
          <w:bCs w:val="0"/>
          <w:sz w:val="24"/>
          <w:szCs w:val="24"/>
          <w:lang w:val="es-MX"/>
        </w:rPr>
        <w:t>Las variables que se analizaron fueron los factores de riesgo no modificables: edad y género, y los factores de riesgo no modificables: hipertensión, diabete</w:t>
      </w:r>
      <w:r w:rsidR="00F55778">
        <w:rPr>
          <w:rFonts w:ascii="Arial" w:hAnsi="Arial" w:cs="Arial"/>
          <w:b w:val="0"/>
          <w:bCs w:val="0"/>
          <w:sz w:val="24"/>
          <w:szCs w:val="24"/>
          <w:lang w:val="es-MX"/>
        </w:rPr>
        <w:t>s</w:t>
      </w:r>
      <w:r>
        <w:rPr>
          <w:rFonts w:ascii="Arial" w:hAnsi="Arial" w:cs="Arial"/>
          <w:b w:val="0"/>
          <w:bCs w:val="0"/>
          <w:sz w:val="24"/>
          <w:szCs w:val="24"/>
          <w:lang w:val="es-MX"/>
        </w:rPr>
        <w:t xml:space="preserve"> mellitus, tabaquismo, enfermedad renal crónica, insuficiencia cardiaca, hipercolesterolemia y alcoholismo, además del di</w:t>
      </w:r>
      <w:r w:rsidR="00951FF5">
        <w:rPr>
          <w:rFonts w:ascii="Arial" w:hAnsi="Arial" w:cs="Arial"/>
          <w:b w:val="0"/>
          <w:bCs w:val="0"/>
          <w:sz w:val="24"/>
          <w:szCs w:val="24"/>
          <w:lang w:val="es-MX"/>
        </w:rPr>
        <w:t>á</w:t>
      </w:r>
      <w:r>
        <w:rPr>
          <w:rFonts w:ascii="Arial" w:hAnsi="Arial" w:cs="Arial"/>
          <w:b w:val="0"/>
          <w:bCs w:val="0"/>
          <w:sz w:val="24"/>
          <w:szCs w:val="24"/>
          <w:lang w:val="es-MX"/>
        </w:rPr>
        <w:t>metro de la vena de drenaje  de su malformación arteriovenosa</w:t>
      </w:r>
      <w:r w:rsidR="00F55778">
        <w:rPr>
          <w:rFonts w:ascii="Arial" w:hAnsi="Arial" w:cs="Arial"/>
          <w:b w:val="0"/>
          <w:bCs w:val="0"/>
          <w:sz w:val="24"/>
          <w:szCs w:val="24"/>
          <w:lang w:val="es-MX"/>
        </w:rPr>
        <w:t>,</w:t>
      </w:r>
      <w:r w:rsidR="00951FF5">
        <w:rPr>
          <w:rFonts w:ascii="Arial" w:hAnsi="Arial" w:cs="Arial"/>
          <w:b w:val="0"/>
          <w:bCs w:val="0"/>
          <w:sz w:val="24"/>
          <w:szCs w:val="24"/>
          <w:lang w:val="es-MX"/>
        </w:rPr>
        <w:t xml:space="preserve"> </w:t>
      </w:r>
      <w:r>
        <w:rPr>
          <w:rFonts w:ascii="Arial" w:hAnsi="Arial" w:cs="Arial"/>
          <w:b w:val="0"/>
          <w:bCs w:val="0"/>
          <w:sz w:val="24"/>
          <w:szCs w:val="24"/>
          <w:lang w:val="es-MX"/>
        </w:rPr>
        <w:t xml:space="preserve">y el diámetro </w:t>
      </w:r>
      <w:r w:rsidR="00951FF5">
        <w:rPr>
          <w:rFonts w:ascii="Arial" w:hAnsi="Arial" w:cs="Arial"/>
          <w:b w:val="0"/>
          <w:bCs w:val="0"/>
          <w:sz w:val="24"/>
          <w:szCs w:val="24"/>
          <w:lang w:val="es-MX"/>
        </w:rPr>
        <w:t>su estenosis en caso que presentara</w:t>
      </w:r>
      <w:r w:rsidR="00B7720D">
        <w:rPr>
          <w:rFonts w:ascii="Arial" w:hAnsi="Arial" w:cs="Arial"/>
          <w:b w:val="0"/>
          <w:bCs w:val="0"/>
          <w:sz w:val="24"/>
          <w:szCs w:val="24"/>
          <w:lang w:val="es-MX"/>
        </w:rPr>
        <w:t>.</w:t>
      </w:r>
    </w:p>
    <w:p w14:paraId="5E5C6A92" w14:textId="5C420D78" w:rsidR="00951FF5" w:rsidRDefault="00951FF5" w:rsidP="00B95B2A">
      <w:pPr>
        <w:pStyle w:val="Heading1"/>
        <w:spacing w:line="480" w:lineRule="auto"/>
        <w:jc w:val="both"/>
        <w:rPr>
          <w:rFonts w:ascii="Arial" w:hAnsi="Arial" w:cs="Arial"/>
          <w:b w:val="0"/>
          <w:bCs w:val="0"/>
          <w:sz w:val="24"/>
          <w:szCs w:val="24"/>
          <w:lang w:val="es-MX"/>
        </w:rPr>
      </w:pPr>
      <w:r>
        <w:rPr>
          <w:rFonts w:ascii="Arial" w:hAnsi="Arial" w:cs="Arial"/>
          <w:b w:val="0"/>
          <w:bCs w:val="0"/>
          <w:sz w:val="24"/>
          <w:szCs w:val="24"/>
          <w:lang w:val="es-MX"/>
        </w:rPr>
        <w:t>Las variables recabadas en el estudio y s</w:t>
      </w:r>
      <w:r w:rsidR="00B7720D">
        <w:rPr>
          <w:rFonts w:ascii="Arial" w:hAnsi="Arial" w:cs="Arial"/>
          <w:b w:val="0"/>
          <w:bCs w:val="0"/>
          <w:sz w:val="24"/>
          <w:szCs w:val="24"/>
          <w:lang w:val="es-MX"/>
        </w:rPr>
        <w:t>u</w:t>
      </w:r>
      <w:r>
        <w:rPr>
          <w:rFonts w:ascii="Arial" w:hAnsi="Arial" w:cs="Arial"/>
          <w:b w:val="0"/>
          <w:bCs w:val="0"/>
          <w:sz w:val="24"/>
          <w:szCs w:val="24"/>
          <w:lang w:val="es-MX"/>
        </w:rPr>
        <w:t xml:space="preserve"> descripción se enlistan en la tabla 1.</w:t>
      </w:r>
    </w:p>
    <w:p w14:paraId="363DC36A" w14:textId="57A1E4D0" w:rsidR="00521E8B" w:rsidRDefault="00521E8B" w:rsidP="008B5048">
      <w:pPr>
        <w:pStyle w:val="Heading1"/>
        <w:spacing w:line="480" w:lineRule="auto"/>
        <w:rPr>
          <w:rFonts w:ascii="Arial" w:hAnsi="Arial" w:cs="Arial"/>
          <w:b w:val="0"/>
          <w:bCs w:val="0"/>
          <w:sz w:val="24"/>
          <w:szCs w:val="24"/>
          <w:lang w:val="es-MX"/>
        </w:rPr>
      </w:pPr>
    </w:p>
    <w:p w14:paraId="78D3E4B6" w14:textId="0F0640D0" w:rsidR="00B7720D" w:rsidRDefault="00B7720D" w:rsidP="008B5048">
      <w:pPr>
        <w:pStyle w:val="Heading1"/>
        <w:spacing w:line="480" w:lineRule="auto"/>
        <w:rPr>
          <w:rFonts w:ascii="Arial" w:hAnsi="Arial" w:cs="Arial"/>
          <w:b w:val="0"/>
          <w:bCs w:val="0"/>
          <w:sz w:val="24"/>
          <w:szCs w:val="24"/>
          <w:lang w:val="es-MX"/>
        </w:rPr>
      </w:pPr>
    </w:p>
    <w:p w14:paraId="7DF11272" w14:textId="77777777" w:rsidR="002D2A48" w:rsidRDefault="002D2A48" w:rsidP="008B5048">
      <w:pPr>
        <w:pStyle w:val="Heading1"/>
        <w:spacing w:line="480" w:lineRule="auto"/>
        <w:rPr>
          <w:rFonts w:ascii="Arial" w:hAnsi="Arial" w:cs="Arial"/>
          <w:b w:val="0"/>
          <w:bCs w:val="0"/>
          <w:sz w:val="24"/>
          <w:szCs w:val="24"/>
          <w:lang w:val="es-MX"/>
        </w:rPr>
      </w:pPr>
    </w:p>
    <w:p w14:paraId="61498F44" w14:textId="5E0A0E53" w:rsidR="00B7720D" w:rsidRDefault="00B7720D" w:rsidP="008B5048">
      <w:pPr>
        <w:pStyle w:val="Heading1"/>
        <w:spacing w:line="480" w:lineRule="auto"/>
        <w:rPr>
          <w:rFonts w:ascii="Arial" w:hAnsi="Arial" w:cs="Arial"/>
          <w:b w:val="0"/>
          <w:bCs w:val="0"/>
          <w:sz w:val="24"/>
          <w:szCs w:val="24"/>
          <w:lang w:val="es-MX"/>
        </w:rPr>
      </w:pPr>
    </w:p>
    <w:p w14:paraId="42D47233" w14:textId="77777777" w:rsidR="00B7720D" w:rsidRDefault="00B7720D" w:rsidP="008B5048">
      <w:pPr>
        <w:pStyle w:val="Heading1"/>
        <w:spacing w:line="480" w:lineRule="auto"/>
        <w:rPr>
          <w:rFonts w:ascii="Arial" w:hAnsi="Arial" w:cs="Arial"/>
          <w:b w:val="0"/>
          <w:bCs w:val="0"/>
          <w:sz w:val="24"/>
          <w:szCs w:val="24"/>
          <w:lang w:val="es-MX"/>
        </w:rPr>
      </w:pPr>
    </w:p>
    <w:p w14:paraId="14CB1F84" w14:textId="77777777" w:rsidR="001B17D9" w:rsidRDefault="001B17D9" w:rsidP="008B5048">
      <w:pPr>
        <w:pStyle w:val="Heading1"/>
        <w:spacing w:line="480" w:lineRule="auto"/>
        <w:rPr>
          <w:rFonts w:ascii="Arial" w:hAnsi="Arial" w:cs="Arial"/>
          <w:b w:val="0"/>
          <w:bCs w:val="0"/>
          <w:sz w:val="24"/>
          <w:szCs w:val="24"/>
          <w:lang w:val="es-MX"/>
        </w:rPr>
      </w:pPr>
    </w:p>
    <w:tbl>
      <w:tblPr>
        <w:tblStyle w:val="GridTable4"/>
        <w:tblW w:w="9070" w:type="dxa"/>
        <w:tblLook w:val="04A0" w:firstRow="1" w:lastRow="0" w:firstColumn="1" w:lastColumn="0" w:noHBand="0" w:noVBand="1"/>
      </w:tblPr>
      <w:tblGrid>
        <w:gridCol w:w="4535"/>
        <w:gridCol w:w="4535"/>
      </w:tblGrid>
      <w:tr w:rsidR="00951FF5" w14:paraId="1009D643" w14:textId="77777777" w:rsidTr="00F8174A">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4535" w:type="dxa"/>
          </w:tcPr>
          <w:p w14:paraId="26AD7291" w14:textId="5432B52A"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b/>
                <w:bCs/>
                <w:sz w:val="24"/>
                <w:szCs w:val="24"/>
                <w:u w:val="single"/>
                <w:lang w:val="es-MX"/>
              </w:rPr>
            </w:pPr>
            <w:r w:rsidRPr="00AA1612">
              <w:rPr>
                <w:rFonts w:ascii="Arial" w:hAnsi="Arial" w:cs="Arial"/>
                <w:b/>
                <w:bCs/>
                <w:color w:val="FFFFFF" w:themeColor="background1"/>
                <w:sz w:val="24"/>
                <w:szCs w:val="24"/>
                <w:u w:val="single"/>
                <w:lang w:val="es-MX"/>
              </w:rPr>
              <w:lastRenderedPageBreak/>
              <w:t>Variable</w:t>
            </w:r>
            <w:r w:rsidR="00D54F3A" w:rsidRPr="00AA1612">
              <w:rPr>
                <w:rFonts w:ascii="Arial" w:hAnsi="Arial" w:cs="Arial"/>
                <w:b/>
                <w:bCs/>
                <w:color w:val="FFFFFF" w:themeColor="background1"/>
                <w:sz w:val="24"/>
                <w:szCs w:val="24"/>
                <w:u w:val="single"/>
                <w:lang w:val="es-MX"/>
              </w:rPr>
              <w:t>s</w:t>
            </w:r>
          </w:p>
        </w:tc>
        <w:tc>
          <w:tcPr>
            <w:tcW w:w="4535" w:type="dxa"/>
          </w:tcPr>
          <w:p w14:paraId="6710F166" w14:textId="77777777" w:rsidR="00951FF5"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100000000000" w:firstRow="1" w:lastRow="0" w:firstColumn="0" w:lastColumn="0" w:oddVBand="0" w:evenVBand="0" w:oddHBand="0" w:evenHBand="0" w:firstRowFirstColumn="0" w:firstRowLastColumn="0" w:lastRowFirstColumn="0" w:lastRowLastColumn="0"/>
              <w:rPr>
                <w:rFonts w:ascii="Arial" w:hAnsi="Arial" w:cs="Arial"/>
                <w:b/>
                <w:bCs/>
                <w:sz w:val="24"/>
                <w:szCs w:val="24"/>
                <w:lang w:val="es-MX"/>
              </w:rPr>
            </w:pPr>
          </w:p>
        </w:tc>
      </w:tr>
      <w:tr w:rsidR="00951FF5" w14:paraId="0627FAE5" w14:textId="77777777" w:rsidTr="00F8174A">
        <w:trPr>
          <w:cnfStyle w:val="000000100000" w:firstRow="0" w:lastRow="0" w:firstColumn="0" w:lastColumn="0" w:oddVBand="0" w:evenVBand="0" w:oddHBand="1" w:evenHBand="0" w:firstRowFirstColumn="0" w:firstRowLastColumn="0" w:lastRowFirstColumn="0" w:lastRowLastColumn="0"/>
          <w:trHeight w:val="789"/>
        </w:trPr>
        <w:tc>
          <w:tcPr>
            <w:cnfStyle w:val="001000000000" w:firstRow="0" w:lastRow="0" w:firstColumn="1" w:lastColumn="0" w:oddVBand="0" w:evenVBand="0" w:oddHBand="0" w:evenHBand="0" w:firstRowFirstColumn="0" w:firstRowLastColumn="0" w:lastRowFirstColumn="0" w:lastRowLastColumn="0"/>
            <w:tcW w:w="4535" w:type="dxa"/>
          </w:tcPr>
          <w:p w14:paraId="646D73A6" w14:textId="200B58EB"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b/>
                <w:bCs/>
                <w:sz w:val="20"/>
                <w:szCs w:val="20"/>
                <w:lang w:val="es-MX"/>
              </w:rPr>
            </w:pPr>
            <w:r w:rsidRPr="00AA1612">
              <w:rPr>
                <w:rFonts w:ascii="Arial" w:hAnsi="Arial" w:cs="Arial"/>
                <w:b/>
                <w:bCs/>
                <w:sz w:val="20"/>
                <w:szCs w:val="20"/>
                <w:lang w:val="es-MX"/>
              </w:rPr>
              <w:t>Factores de riesgo modificables</w:t>
            </w:r>
          </w:p>
        </w:tc>
        <w:tc>
          <w:tcPr>
            <w:tcW w:w="4535" w:type="dxa"/>
          </w:tcPr>
          <w:p w14:paraId="55FA80B1" w14:textId="77777777"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0"/>
                <w:szCs w:val="20"/>
                <w:lang w:val="es-MX"/>
              </w:rPr>
            </w:pPr>
          </w:p>
        </w:tc>
      </w:tr>
      <w:tr w:rsidR="00951FF5" w:rsidRPr="001E0A47" w14:paraId="232894B1" w14:textId="77777777" w:rsidTr="00F8174A">
        <w:trPr>
          <w:trHeight w:val="1297"/>
        </w:trPr>
        <w:tc>
          <w:tcPr>
            <w:cnfStyle w:val="001000000000" w:firstRow="0" w:lastRow="0" w:firstColumn="1" w:lastColumn="0" w:oddVBand="0" w:evenVBand="0" w:oddHBand="0" w:evenHBand="0" w:firstRowFirstColumn="0" w:firstRowLastColumn="0" w:lastRowFirstColumn="0" w:lastRowLastColumn="0"/>
            <w:tcW w:w="4535" w:type="dxa"/>
          </w:tcPr>
          <w:p w14:paraId="46D0C895" w14:textId="7C052C7D"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sz w:val="20"/>
                <w:szCs w:val="20"/>
                <w:lang w:val="es-MX"/>
              </w:rPr>
            </w:pPr>
            <w:r w:rsidRPr="00AA1612">
              <w:rPr>
                <w:rFonts w:ascii="Arial" w:hAnsi="Arial" w:cs="Arial"/>
                <w:sz w:val="20"/>
                <w:szCs w:val="20"/>
                <w:lang w:val="es-MX"/>
              </w:rPr>
              <w:t>Edad</w:t>
            </w:r>
          </w:p>
        </w:tc>
        <w:tc>
          <w:tcPr>
            <w:tcW w:w="4535" w:type="dxa"/>
          </w:tcPr>
          <w:p w14:paraId="52ABC81B" w14:textId="2CBE91CC"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0"/>
                <w:szCs w:val="20"/>
                <w:lang w:val="es-MX"/>
              </w:rPr>
            </w:pPr>
            <w:r w:rsidRPr="00AA1612">
              <w:rPr>
                <w:rFonts w:ascii="Arial" w:hAnsi="Arial" w:cs="Arial"/>
                <w:b w:val="0"/>
                <w:bCs w:val="0"/>
                <w:sz w:val="20"/>
                <w:szCs w:val="20"/>
                <w:lang w:val="es-MX"/>
              </w:rPr>
              <w:t>Edad de los participante registrada en años cumplidos</w:t>
            </w:r>
          </w:p>
        </w:tc>
      </w:tr>
      <w:tr w:rsidR="00951FF5" w14:paraId="727922E6" w14:textId="77777777" w:rsidTr="00F8174A">
        <w:trPr>
          <w:cnfStyle w:val="000000100000" w:firstRow="0" w:lastRow="0" w:firstColumn="0" w:lastColumn="0" w:oddVBand="0" w:evenVBand="0" w:oddHBand="1"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4535" w:type="dxa"/>
          </w:tcPr>
          <w:p w14:paraId="66DD1ED1" w14:textId="20F82716"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sz w:val="20"/>
                <w:szCs w:val="20"/>
                <w:lang w:val="es-MX"/>
              </w:rPr>
            </w:pPr>
            <w:r w:rsidRPr="00AA1612">
              <w:rPr>
                <w:rFonts w:ascii="Arial" w:hAnsi="Arial" w:cs="Arial"/>
                <w:sz w:val="20"/>
                <w:szCs w:val="20"/>
                <w:lang w:val="es-MX"/>
              </w:rPr>
              <w:t>Género</w:t>
            </w:r>
          </w:p>
        </w:tc>
        <w:tc>
          <w:tcPr>
            <w:tcW w:w="4535" w:type="dxa"/>
          </w:tcPr>
          <w:p w14:paraId="4BF433EF" w14:textId="1A305E17"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0"/>
                <w:szCs w:val="20"/>
                <w:lang w:val="es-MX"/>
              </w:rPr>
            </w:pPr>
            <w:r w:rsidRPr="00AA1612">
              <w:rPr>
                <w:rFonts w:ascii="Arial" w:hAnsi="Arial" w:cs="Arial"/>
                <w:b w:val="0"/>
                <w:bCs w:val="0"/>
                <w:sz w:val="20"/>
                <w:szCs w:val="20"/>
                <w:lang w:val="es-MX"/>
              </w:rPr>
              <w:t>Masculino/Femenino</w:t>
            </w:r>
          </w:p>
        </w:tc>
      </w:tr>
      <w:tr w:rsidR="00951FF5" w:rsidRPr="001E0A47" w14:paraId="1EBF2BD9" w14:textId="77777777" w:rsidTr="00F8174A">
        <w:trPr>
          <w:trHeight w:val="763"/>
        </w:trPr>
        <w:tc>
          <w:tcPr>
            <w:cnfStyle w:val="001000000000" w:firstRow="0" w:lastRow="0" w:firstColumn="1" w:lastColumn="0" w:oddVBand="0" w:evenVBand="0" w:oddHBand="0" w:evenHBand="0" w:firstRowFirstColumn="0" w:firstRowLastColumn="0" w:lastRowFirstColumn="0" w:lastRowLastColumn="0"/>
            <w:tcW w:w="4535" w:type="dxa"/>
          </w:tcPr>
          <w:p w14:paraId="2C3CD1E9" w14:textId="51C84DC0"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b/>
                <w:bCs/>
                <w:sz w:val="20"/>
                <w:szCs w:val="20"/>
                <w:lang w:val="es-MX"/>
              </w:rPr>
            </w:pPr>
            <w:r w:rsidRPr="00AA1612">
              <w:rPr>
                <w:rFonts w:ascii="Arial" w:hAnsi="Arial" w:cs="Arial"/>
                <w:b/>
                <w:bCs/>
                <w:sz w:val="20"/>
                <w:szCs w:val="20"/>
                <w:lang w:val="es-MX"/>
              </w:rPr>
              <w:t>Factores de riesgo no modificables</w:t>
            </w:r>
          </w:p>
        </w:tc>
        <w:tc>
          <w:tcPr>
            <w:tcW w:w="4535" w:type="dxa"/>
          </w:tcPr>
          <w:p w14:paraId="344D90F7" w14:textId="77777777"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0"/>
                <w:szCs w:val="20"/>
                <w:lang w:val="es-MX"/>
              </w:rPr>
            </w:pPr>
          </w:p>
        </w:tc>
      </w:tr>
      <w:tr w:rsidR="00951FF5" w14:paraId="66FDFAC9" w14:textId="77777777" w:rsidTr="00F8174A">
        <w:trPr>
          <w:cnfStyle w:val="000000100000" w:firstRow="0" w:lastRow="0" w:firstColumn="0" w:lastColumn="0" w:oddVBand="0" w:evenVBand="0" w:oddHBand="1"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4535" w:type="dxa"/>
          </w:tcPr>
          <w:p w14:paraId="2701EEB0" w14:textId="60B906B2"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sz w:val="20"/>
                <w:szCs w:val="20"/>
                <w:lang w:val="es-MX"/>
              </w:rPr>
            </w:pPr>
            <w:r w:rsidRPr="00AA1612">
              <w:rPr>
                <w:rFonts w:ascii="Arial" w:hAnsi="Arial" w:cs="Arial"/>
                <w:sz w:val="20"/>
                <w:szCs w:val="20"/>
                <w:lang w:val="es-MX"/>
              </w:rPr>
              <w:t>Hipertensión arterial sistémica</w:t>
            </w:r>
          </w:p>
        </w:tc>
        <w:tc>
          <w:tcPr>
            <w:tcW w:w="4535" w:type="dxa"/>
          </w:tcPr>
          <w:p w14:paraId="102E9B06" w14:textId="5528CD1E"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0"/>
                <w:szCs w:val="20"/>
                <w:lang w:val="es-MX"/>
              </w:rPr>
            </w:pPr>
            <w:r w:rsidRPr="00AA1612">
              <w:rPr>
                <w:rFonts w:ascii="Arial" w:hAnsi="Arial" w:cs="Arial"/>
                <w:b w:val="0"/>
                <w:bCs w:val="0"/>
                <w:sz w:val="20"/>
                <w:szCs w:val="20"/>
                <w:lang w:val="es-MX"/>
              </w:rPr>
              <w:t>Presenta / No presenta</w:t>
            </w:r>
          </w:p>
        </w:tc>
      </w:tr>
      <w:tr w:rsidR="00951FF5" w14:paraId="7781D7F3" w14:textId="77777777" w:rsidTr="00F8174A">
        <w:trPr>
          <w:trHeight w:val="789"/>
        </w:trPr>
        <w:tc>
          <w:tcPr>
            <w:cnfStyle w:val="001000000000" w:firstRow="0" w:lastRow="0" w:firstColumn="1" w:lastColumn="0" w:oddVBand="0" w:evenVBand="0" w:oddHBand="0" w:evenHBand="0" w:firstRowFirstColumn="0" w:firstRowLastColumn="0" w:lastRowFirstColumn="0" w:lastRowLastColumn="0"/>
            <w:tcW w:w="4535" w:type="dxa"/>
          </w:tcPr>
          <w:p w14:paraId="388AE768" w14:textId="7B78BE73"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sz w:val="20"/>
                <w:szCs w:val="20"/>
                <w:lang w:val="es-MX"/>
              </w:rPr>
            </w:pPr>
            <w:r w:rsidRPr="00AA1612">
              <w:rPr>
                <w:rFonts w:ascii="Arial" w:hAnsi="Arial" w:cs="Arial"/>
                <w:sz w:val="20"/>
                <w:szCs w:val="20"/>
                <w:lang w:val="es-MX"/>
              </w:rPr>
              <w:t>Diabetes Mellitus</w:t>
            </w:r>
          </w:p>
        </w:tc>
        <w:tc>
          <w:tcPr>
            <w:tcW w:w="4535" w:type="dxa"/>
          </w:tcPr>
          <w:p w14:paraId="43DC5A52" w14:textId="2DA40561" w:rsidR="00951FF5" w:rsidRPr="00AA1612" w:rsidRDefault="00937B06"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0"/>
                <w:szCs w:val="20"/>
                <w:lang w:val="es-MX"/>
              </w:rPr>
            </w:pPr>
            <w:r w:rsidRPr="00AA1612">
              <w:rPr>
                <w:rFonts w:ascii="Arial" w:hAnsi="Arial" w:cs="Arial"/>
                <w:b w:val="0"/>
                <w:bCs w:val="0"/>
                <w:sz w:val="20"/>
                <w:szCs w:val="20"/>
                <w:lang w:val="es-MX"/>
              </w:rPr>
              <w:t>Presenta / No presenta</w:t>
            </w:r>
          </w:p>
        </w:tc>
      </w:tr>
      <w:tr w:rsidR="00951FF5" w14:paraId="208FC5E7" w14:textId="77777777" w:rsidTr="00F8174A">
        <w:trPr>
          <w:cnfStyle w:val="000000100000" w:firstRow="0" w:lastRow="0" w:firstColumn="0" w:lastColumn="0" w:oddVBand="0" w:evenVBand="0" w:oddHBand="1"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4535" w:type="dxa"/>
          </w:tcPr>
          <w:p w14:paraId="4B466F27" w14:textId="170E0567"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sz w:val="20"/>
                <w:szCs w:val="20"/>
                <w:lang w:val="es-MX"/>
              </w:rPr>
            </w:pPr>
            <w:r w:rsidRPr="00AA1612">
              <w:rPr>
                <w:rFonts w:ascii="Arial" w:hAnsi="Arial" w:cs="Arial"/>
                <w:sz w:val="20"/>
                <w:szCs w:val="20"/>
                <w:lang w:val="es-MX"/>
              </w:rPr>
              <w:t>Enfermedad renal crónica</w:t>
            </w:r>
          </w:p>
        </w:tc>
        <w:tc>
          <w:tcPr>
            <w:tcW w:w="4535" w:type="dxa"/>
          </w:tcPr>
          <w:p w14:paraId="6822F7F8" w14:textId="2C7E5CD4" w:rsidR="00951FF5" w:rsidRPr="00AA1612" w:rsidRDefault="00937B06"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0"/>
                <w:szCs w:val="20"/>
                <w:lang w:val="es-MX"/>
              </w:rPr>
            </w:pPr>
            <w:r w:rsidRPr="00AA1612">
              <w:rPr>
                <w:rFonts w:ascii="Arial" w:hAnsi="Arial" w:cs="Arial"/>
                <w:b w:val="0"/>
                <w:bCs w:val="0"/>
                <w:sz w:val="20"/>
                <w:szCs w:val="20"/>
                <w:lang w:val="es-MX"/>
              </w:rPr>
              <w:t>Presenta / No presenta</w:t>
            </w:r>
          </w:p>
        </w:tc>
      </w:tr>
      <w:tr w:rsidR="00951FF5" w14:paraId="4E390827" w14:textId="77777777" w:rsidTr="00F8174A">
        <w:trPr>
          <w:trHeight w:val="763"/>
        </w:trPr>
        <w:tc>
          <w:tcPr>
            <w:cnfStyle w:val="001000000000" w:firstRow="0" w:lastRow="0" w:firstColumn="1" w:lastColumn="0" w:oddVBand="0" w:evenVBand="0" w:oddHBand="0" w:evenHBand="0" w:firstRowFirstColumn="0" w:firstRowLastColumn="0" w:lastRowFirstColumn="0" w:lastRowLastColumn="0"/>
            <w:tcW w:w="4535" w:type="dxa"/>
          </w:tcPr>
          <w:p w14:paraId="01A11EC3" w14:textId="396C7FC5"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sz w:val="20"/>
                <w:szCs w:val="20"/>
                <w:lang w:val="es-MX"/>
              </w:rPr>
            </w:pPr>
            <w:r w:rsidRPr="00AA1612">
              <w:rPr>
                <w:rFonts w:ascii="Arial" w:hAnsi="Arial" w:cs="Arial"/>
                <w:sz w:val="20"/>
                <w:szCs w:val="20"/>
                <w:lang w:val="es-MX"/>
              </w:rPr>
              <w:t>Insuficiencia cardiaca</w:t>
            </w:r>
          </w:p>
        </w:tc>
        <w:tc>
          <w:tcPr>
            <w:tcW w:w="4535" w:type="dxa"/>
          </w:tcPr>
          <w:p w14:paraId="1D25CD13" w14:textId="7455C39F" w:rsidR="00951FF5" w:rsidRPr="00AA1612" w:rsidRDefault="00937B06"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0"/>
                <w:szCs w:val="20"/>
                <w:lang w:val="es-MX"/>
              </w:rPr>
            </w:pPr>
            <w:r w:rsidRPr="00AA1612">
              <w:rPr>
                <w:rFonts w:ascii="Arial" w:hAnsi="Arial" w:cs="Arial"/>
                <w:b w:val="0"/>
                <w:bCs w:val="0"/>
                <w:sz w:val="20"/>
                <w:szCs w:val="20"/>
                <w:lang w:val="es-MX"/>
              </w:rPr>
              <w:t>Presenta / No presenta</w:t>
            </w:r>
          </w:p>
        </w:tc>
      </w:tr>
      <w:tr w:rsidR="00951FF5" w14:paraId="7F72F683" w14:textId="77777777" w:rsidTr="00F8174A">
        <w:trPr>
          <w:cnfStyle w:val="000000100000" w:firstRow="0" w:lastRow="0" w:firstColumn="0" w:lastColumn="0" w:oddVBand="0" w:evenVBand="0" w:oddHBand="1"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4535" w:type="dxa"/>
          </w:tcPr>
          <w:p w14:paraId="7DB2A44C" w14:textId="27A1953F"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sz w:val="20"/>
                <w:szCs w:val="20"/>
                <w:lang w:val="es-MX"/>
              </w:rPr>
            </w:pPr>
            <w:r w:rsidRPr="00AA1612">
              <w:rPr>
                <w:rFonts w:ascii="Arial" w:hAnsi="Arial" w:cs="Arial"/>
                <w:sz w:val="20"/>
                <w:szCs w:val="20"/>
                <w:lang w:val="es-MX"/>
              </w:rPr>
              <w:t>Tabaquismo</w:t>
            </w:r>
          </w:p>
        </w:tc>
        <w:tc>
          <w:tcPr>
            <w:tcW w:w="4535" w:type="dxa"/>
          </w:tcPr>
          <w:p w14:paraId="4955E65A" w14:textId="0FC7EA61" w:rsidR="00951FF5" w:rsidRPr="00AA1612" w:rsidRDefault="00937B06"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0"/>
                <w:szCs w:val="20"/>
                <w:lang w:val="es-MX"/>
              </w:rPr>
            </w:pPr>
            <w:r w:rsidRPr="00AA1612">
              <w:rPr>
                <w:rFonts w:ascii="Arial" w:hAnsi="Arial" w:cs="Arial"/>
                <w:b w:val="0"/>
                <w:bCs w:val="0"/>
                <w:sz w:val="20"/>
                <w:szCs w:val="20"/>
                <w:lang w:val="es-MX"/>
              </w:rPr>
              <w:t>Presenta / No presenta</w:t>
            </w:r>
          </w:p>
        </w:tc>
      </w:tr>
      <w:tr w:rsidR="00951FF5" w14:paraId="2D69E7D4" w14:textId="77777777" w:rsidTr="00F8174A">
        <w:trPr>
          <w:trHeight w:val="789"/>
        </w:trPr>
        <w:tc>
          <w:tcPr>
            <w:cnfStyle w:val="001000000000" w:firstRow="0" w:lastRow="0" w:firstColumn="1" w:lastColumn="0" w:oddVBand="0" w:evenVBand="0" w:oddHBand="0" w:evenHBand="0" w:firstRowFirstColumn="0" w:firstRowLastColumn="0" w:lastRowFirstColumn="0" w:lastRowLastColumn="0"/>
            <w:tcW w:w="4535" w:type="dxa"/>
          </w:tcPr>
          <w:p w14:paraId="7672AAC1" w14:textId="1875F0FD"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sz w:val="20"/>
                <w:szCs w:val="20"/>
                <w:lang w:val="es-MX"/>
              </w:rPr>
            </w:pPr>
            <w:r w:rsidRPr="00AA1612">
              <w:rPr>
                <w:rFonts w:ascii="Arial" w:hAnsi="Arial" w:cs="Arial"/>
                <w:sz w:val="20"/>
                <w:szCs w:val="20"/>
                <w:lang w:val="es-MX"/>
              </w:rPr>
              <w:t>Hipercolesterolemia</w:t>
            </w:r>
          </w:p>
        </w:tc>
        <w:tc>
          <w:tcPr>
            <w:tcW w:w="4535" w:type="dxa"/>
          </w:tcPr>
          <w:p w14:paraId="280D9DC2" w14:textId="13F23E86" w:rsidR="00951FF5" w:rsidRPr="00AA1612" w:rsidRDefault="00937B06"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0"/>
                <w:szCs w:val="20"/>
                <w:lang w:val="es-MX"/>
              </w:rPr>
            </w:pPr>
            <w:r w:rsidRPr="00AA1612">
              <w:rPr>
                <w:rFonts w:ascii="Arial" w:hAnsi="Arial" w:cs="Arial"/>
                <w:b w:val="0"/>
                <w:bCs w:val="0"/>
                <w:sz w:val="20"/>
                <w:szCs w:val="20"/>
                <w:lang w:val="es-MX"/>
              </w:rPr>
              <w:t>Presenta / No presenta</w:t>
            </w:r>
          </w:p>
        </w:tc>
      </w:tr>
      <w:tr w:rsidR="00951FF5" w14:paraId="1EC281D6" w14:textId="77777777" w:rsidTr="00F8174A">
        <w:trPr>
          <w:cnfStyle w:val="000000100000" w:firstRow="0" w:lastRow="0" w:firstColumn="0" w:lastColumn="0" w:oddVBand="0" w:evenVBand="0" w:oddHBand="1"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4535" w:type="dxa"/>
          </w:tcPr>
          <w:p w14:paraId="2D00E9B0" w14:textId="09C2A497"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sz w:val="20"/>
                <w:szCs w:val="20"/>
                <w:lang w:val="es-MX"/>
              </w:rPr>
            </w:pPr>
            <w:r w:rsidRPr="00AA1612">
              <w:rPr>
                <w:rFonts w:ascii="Arial" w:hAnsi="Arial" w:cs="Arial"/>
                <w:sz w:val="20"/>
                <w:szCs w:val="20"/>
                <w:lang w:val="es-MX"/>
              </w:rPr>
              <w:t>Alcoholismo</w:t>
            </w:r>
          </w:p>
        </w:tc>
        <w:tc>
          <w:tcPr>
            <w:tcW w:w="4535" w:type="dxa"/>
          </w:tcPr>
          <w:p w14:paraId="1711BE69" w14:textId="1514982F" w:rsidR="00951FF5" w:rsidRPr="00AA1612" w:rsidRDefault="00937B06"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0"/>
                <w:szCs w:val="20"/>
                <w:lang w:val="es-MX"/>
              </w:rPr>
            </w:pPr>
            <w:r w:rsidRPr="00AA1612">
              <w:rPr>
                <w:rFonts w:ascii="Arial" w:hAnsi="Arial" w:cs="Arial"/>
                <w:b w:val="0"/>
                <w:bCs w:val="0"/>
                <w:sz w:val="20"/>
                <w:szCs w:val="20"/>
                <w:lang w:val="es-MX"/>
              </w:rPr>
              <w:t>Presenta / No presenta</w:t>
            </w:r>
          </w:p>
        </w:tc>
      </w:tr>
      <w:tr w:rsidR="00951FF5" w14:paraId="030BFB3D" w14:textId="77777777" w:rsidTr="00F8174A">
        <w:trPr>
          <w:trHeight w:val="763"/>
        </w:trPr>
        <w:tc>
          <w:tcPr>
            <w:cnfStyle w:val="001000000000" w:firstRow="0" w:lastRow="0" w:firstColumn="1" w:lastColumn="0" w:oddVBand="0" w:evenVBand="0" w:oddHBand="0" w:evenHBand="0" w:firstRowFirstColumn="0" w:firstRowLastColumn="0" w:lastRowFirstColumn="0" w:lastRowLastColumn="0"/>
            <w:tcW w:w="4535" w:type="dxa"/>
          </w:tcPr>
          <w:p w14:paraId="211CE39C" w14:textId="3D1ADE94" w:rsidR="00951FF5" w:rsidRPr="00AA1612" w:rsidRDefault="00937B06"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b/>
                <w:bCs/>
                <w:sz w:val="20"/>
                <w:szCs w:val="20"/>
                <w:lang w:val="es-MX"/>
              </w:rPr>
            </w:pPr>
            <w:r w:rsidRPr="00AA1612">
              <w:rPr>
                <w:rFonts w:ascii="Arial" w:hAnsi="Arial" w:cs="Arial"/>
                <w:b/>
                <w:bCs/>
                <w:sz w:val="20"/>
                <w:szCs w:val="20"/>
                <w:lang w:val="es-MX"/>
              </w:rPr>
              <w:t xml:space="preserve">Factores </w:t>
            </w:r>
            <w:r w:rsidR="00951FF5" w:rsidRPr="00AA1612">
              <w:rPr>
                <w:rFonts w:ascii="Arial" w:hAnsi="Arial" w:cs="Arial"/>
                <w:b/>
                <w:bCs/>
                <w:sz w:val="20"/>
                <w:szCs w:val="20"/>
                <w:lang w:val="es-MX"/>
              </w:rPr>
              <w:t>Angiográficos</w:t>
            </w:r>
          </w:p>
        </w:tc>
        <w:tc>
          <w:tcPr>
            <w:tcW w:w="4535" w:type="dxa"/>
          </w:tcPr>
          <w:p w14:paraId="6C548F57" w14:textId="77777777" w:rsidR="00951FF5" w:rsidRPr="00AA1612" w:rsidRDefault="00951FF5"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0"/>
                <w:szCs w:val="20"/>
                <w:lang w:val="es-MX"/>
              </w:rPr>
            </w:pPr>
          </w:p>
        </w:tc>
      </w:tr>
      <w:tr w:rsidR="00951FF5" w14:paraId="5F123AC4" w14:textId="77777777" w:rsidTr="00F8174A">
        <w:trPr>
          <w:cnfStyle w:val="000000100000" w:firstRow="0" w:lastRow="0" w:firstColumn="0" w:lastColumn="0" w:oddVBand="0" w:evenVBand="0" w:oddHBand="1"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4535" w:type="dxa"/>
          </w:tcPr>
          <w:p w14:paraId="1C6369F6" w14:textId="76E2A42D" w:rsidR="00951FF5" w:rsidRPr="00AA1612" w:rsidRDefault="00937B06"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sz w:val="20"/>
                <w:szCs w:val="20"/>
                <w:lang w:val="es-MX"/>
              </w:rPr>
            </w:pPr>
            <w:r w:rsidRPr="00AA1612">
              <w:rPr>
                <w:rFonts w:ascii="Arial" w:hAnsi="Arial" w:cs="Arial"/>
                <w:sz w:val="20"/>
                <w:szCs w:val="20"/>
                <w:lang w:val="es-MX"/>
              </w:rPr>
              <w:t>Estenosis de la vena de drenaje</w:t>
            </w:r>
          </w:p>
        </w:tc>
        <w:tc>
          <w:tcPr>
            <w:tcW w:w="4535" w:type="dxa"/>
          </w:tcPr>
          <w:p w14:paraId="2CE4C2CF" w14:textId="086F7633" w:rsidR="00951FF5" w:rsidRPr="00AA1612" w:rsidRDefault="00937B06"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0"/>
                <w:szCs w:val="20"/>
                <w:lang w:val="es-MX"/>
              </w:rPr>
            </w:pPr>
            <w:r w:rsidRPr="00AA1612">
              <w:rPr>
                <w:rFonts w:ascii="Arial" w:hAnsi="Arial" w:cs="Arial"/>
                <w:b w:val="0"/>
                <w:bCs w:val="0"/>
                <w:sz w:val="20"/>
                <w:szCs w:val="20"/>
                <w:lang w:val="es-MX"/>
              </w:rPr>
              <w:t>Presenta / No presenta</w:t>
            </w:r>
          </w:p>
        </w:tc>
      </w:tr>
      <w:tr w:rsidR="00951FF5" w14:paraId="2A649CAC" w14:textId="77777777" w:rsidTr="00F8174A">
        <w:trPr>
          <w:trHeight w:val="789"/>
        </w:trPr>
        <w:tc>
          <w:tcPr>
            <w:cnfStyle w:val="001000000000" w:firstRow="0" w:lastRow="0" w:firstColumn="1" w:lastColumn="0" w:oddVBand="0" w:evenVBand="0" w:oddHBand="0" w:evenHBand="0" w:firstRowFirstColumn="0" w:firstRowLastColumn="0" w:lastRowFirstColumn="0" w:lastRowLastColumn="0"/>
            <w:tcW w:w="4535" w:type="dxa"/>
          </w:tcPr>
          <w:p w14:paraId="6CD23A3E" w14:textId="297B9133" w:rsidR="00951FF5" w:rsidRPr="00AA1612" w:rsidRDefault="00937B06"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rPr>
                <w:rFonts w:ascii="Arial" w:hAnsi="Arial" w:cs="Arial"/>
                <w:sz w:val="20"/>
                <w:szCs w:val="20"/>
                <w:lang w:val="es-MX"/>
              </w:rPr>
            </w:pPr>
            <w:r w:rsidRPr="00AA1612">
              <w:rPr>
                <w:rFonts w:ascii="Arial" w:hAnsi="Arial" w:cs="Arial"/>
                <w:sz w:val="20"/>
                <w:szCs w:val="20"/>
                <w:lang w:val="es-MX"/>
              </w:rPr>
              <w:t>Ruptura de la vena de drenaje</w:t>
            </w:r>
          </w:p>
        </w:tc>
        <w:tc>
          <w:tcPr>
            <w:tcW w:w="4535" w:type="dxa"/>
          </w:tcPr>
          <w:p w14:paraId="58114A84" w14:textId="6C645C0A" w:rsidR="00951FF5" w:rsidRPr="00AA1612" w:rsidRDefault="00937B06" w:rsidP="008B5048">
            <w:pPr>
              <w:pStyle w:val="Heading1"/>
              <w:pBdr>
                <w:top w:val="none" w:sz="0" w:space="0" w:color="auto"/>
                <w:left w:val="none" w:sz="0" w:space="0" w:color="auto"/>
                <w:bottom w:val="none" w:sz="0" w:space="0" w:color="auto"/>
                <w:right w:val="none" w:sz="0" w:space="0" w:color="auto"/>
                <w:between w:val="none" w:sz="0" w:space="0" w:color="auto"/>
                <w:bar w:val="none" w:sz="0" w:color="auto"/>
              </w:pBdr>
              <w:spacing w:line="480" w:lineRule="auto"/>
              <w:outlineLvl w:val="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0"/>
                <w:szCs w:val="20"/>
                <w:lang w:val="es-MX"/>
              </w:rPr>
            </w:pPr>
            <w:r w:rsidRPr="00AA1612">
              <w:rPr>
                <w:rFonts w:ascii="Arial" w:hAnsi="Arial" w:cs="Arial"/>
                <w:b w:val="0"/>
                <w:bCs w:val="0"/>
                <w:sz w:val="20"/>
                <w:szCs w:val="20"/>
                <w:lang w:val="es-MX"/>
              </w:rPr>
              <w:t>Presenta / No presenta</w:t>
            </w:r>
          </w:p>
        </w:tc>
      </w:tr>
    </w:tbl>
    <w:p w14:paraId="3BC24DBB" w14:textId="511F9A1F" w:rsidR="00B7720D" w:rsidRDefault="00937B06" w:rsidP="00F8174A">
      <w:pPr>
        <w:pStyle w:val="Heading1"/>
        <w:spacing w:line="480" w:lineRule="auto"/>
        <w:jc w:val="center"/>
        <w:rPr>
          <w:rFonts w:ascii="Arial" w:hAnsi="Arial" w:cs="Arial"/>
          <w:sz w:val="24"/>
          <w:szCs w:val="24"/>
        </w:rPr>
      </w:pPr>
      <w:r w:rsidRPr="00937B06">
        <w:rPr>
          <w:rFonts w:ascii="Arial" w:hAnsi="Arial" w:cs="Arial"/>
          <w:sz w:val="24"/>
          <w:szCs w:val="24"/>
        </w:rPr>
        <w:t>Tabla 1. Listado de Variables</w:t>
      </w:r>
    </w:p>
    <w:p w14:paraId="642E2CCD" w14:textId="764457F1" w:rsidR="00B7720D" w:rsidRDefault="00B7720D" w:rsidP="002D2A48">
      <w:pPr>
        <w:pStyle w:val="Heading1"/>
        <w:spacing w:line="480" w:lineRule="auto"/>
        <w:jc w:val="both"/>
        <w:rPr>
          <w:rFonts w:ascii="Arial" w:hAnsi="Arial" w:cs="Arial"/>
          <w:b w:val="0"/>
          <w:bCs w:val="0"/>
          <w:sz w:val="24"/>
          <w:szCs w:val="24"/>
        </w:rPr>
      </w:pPr>
      <w:r w:rsidRPr="00B7720D">
        <w:rPr>
          <w:rFonts w:ascii="Arial" w:hAnsi="Arial" w:cs="Arial"/>
          <w:b w:val="0"/>
          <w:bCs w:val="0"/>
          <w:sz w:val="24"/>
          <w:szCs w:val="24"/>
        </w:rPr>
        <w:lastRenderedPageBreak/>
        <w:t xml:space="preserve">La medición de la vena de drenaje y su estenosis se realizó en la angiografía cerebral diagnóstica, tomando en cuenta una disminución </w:t>
      </w:r>
      <w:r w:rsidR="00903285">
        <w:rPr>
          <w:rFonts w:ascii="Arial" w:hAnsi="Arial" w:cs="Arial"/>
          <w:b w:val="0"/>
          <w:bCs w:val="0"/>
          <w:sz w:val="24"/>
          <w:szCs w:val="24"/>
        </w:rPr>
        <w:t>mayor</w:t>
      </w:r>
      <w:r w:rsidRPr="00B7720D">
        <w:rPr>
          <w:rFonts w:ascii="Arial" w:hAnsi="Arial" w:cs="Arial"/>
          <w:b w:val="0"/>
          <w:bCs w:val="0"/>
          <w:sz w:val="24"/>
          <w:szCs w:val="24"/>
        </w:rPr>
        <w:t xml:space="preserve"> al 40%</w:t>
      </w:r>
      <w:r>
        <w:rPr>
          <w:rFonts w:ascii="Arial" w:hAnsi="Arial" w:cs="Arial"/>
          <w:b w:val="0"/>
          <w:bCs w:val="0"/>
          <w:sz w:val="24"/>
          <w:szCs w:val="24"/>
        </w:rPr>
        <w:t xml:space="preserve">. </w:t>
      </w:r>
    </w:p>
    <w:p w14:paraId="29C0D6CD" w14:textId="2F86DF38" w:rsidR="00AA1612" w:rsidRDefault="00B7720D" w:rsidP="002D2A48">
      <w:pPr>
        <w:pStyle w:val="Heading1"/>
        <w:spacing w:line="480" w:lineRule="auto"/>
        <w:jc w:val="both"/>
        <w:rPr>
          <w:rFonts w:ascii="Arial" w:hAnsi="Arial" w:cs="Arial"/>
          <w:b w:val="0"/>
          <w:bCs w:val="0"/>
          <w:sz w:val="24"/>
          <w:szCs w:val="24"/>
        </w:rPr>
      </w:pPr>
      <w:r>
        <w:rPr>
          <w:rFonts w:ascii="Arial" w:hAnsi="Arial" w:cs="Arial"/>
          <w:b w:val="0"/>
          <w:bCs w:val="0"/>
          <w:sz w:val="24"/>
          <w:szCs w:val="24"/>
        </w:rPr>
        <w:t>(Imagen 1)</w:t>
      </w:r>
    </w:p>
    <w:p w14:paraId="00BDD9FF" w14:textId="77777777" w:rsidR="00B7720D" w:rsidRDefault="00B7720D" w:rsidP="00B7720D">
      <w:pPr>
        <w:pStyle w:val="Heading1"/>
        <w:spacing w:line="480" w:lineRule="auto"/>
        <w:rPr>
          <w:rFonts w:ascii="Arial" w:hAnsi="Arial" w:cs="Arial"/>
          <w:b w:val="0"/>
          <w:bCs w:val="0"/>
          <w:sz w:val="24"/>
          <w:szCs w:val="24"/>
        </w:rPr>
      </w:pPr>
    </w:p>
    <w:p w14:paraId="20B04AA2" w14:textId="025D7954" w:rsidR="00B7720D" w:rsidRPr="00B7720D" w:rsidRDefault="00B7720D" w:rsidP="00B7720D">
      <w:pPr>
        <w:pStyle w:val="Heading1"/>
        <w:spacing w:line="480" w:lineRule="auto"/>
        <w:jc w:val="center"/>
        <w:rPr>
          <w:rFonts w:ascii="Arial" w:hAnsi="Arial" w:cs="Arial"/>
          <w:b w:val="0"/>
          <w:bCs w:val="0"/>
          <w:sz w:val="24"/>
          <w:szCs w:val="24"/>
        </w:rPr>
      </w:pPr>
      <w:r w:rsidRPr="00B43592">
        <w:rPr>
          <w:b w:val="0"/>
          <w:bCs w:val="0"/>
          <w:noProof/>
          <w:lang w:val="es-MX"/>
        </w:rPr>
        <w:drawing>
          <wp:inline distT="0" distB="0" distL="0" distR="0" wp14:anchorId="570431CE" wp14:editId="56F77EB5">
            <wp:extent cx="5143500" cy="4893330"/>
            <wp:effectExtent l="0" t="0" r="0" b="2540"/>
            <wp:docPr id="238" name="Imagen 238" descr="Un dibujo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Imagen 238" descr="Un dibujo de una persona&#10;&#10;Descripción generada automáticamente con confianza baja"/>
                    <pic:cNvPicPr/>
                  </pic:nvPicPr>
                  <pic:blipFill>
                    <a:blip r:embed="rId10"/>
                    <a:stretch>
                      <a:fillRect/>
                    </a:stretch>
                  </pic:blipFill>
                  <pic:spPr>
                    <a:xfrm>
                      <a:off x="0" y="0"/>
                      <a:ext cx="5153141" cy="4902502"/>
                    </a:xfrm>
                    <a:prstGeom prst="rect">
                      <a:avLst/>
                    </a:prstGeom>
                  </pic:spPr>
                </pic:pic>
              </a:graphicData>
            </a:graphic>
          </wp:inline>
        </w:drawing>
      </w:r>
    </w:p>
    <w:p w14:paraId="404FB222" w14:textId="4C7EE7C4" w:rsidR="00AA1612" w:rsidRDefault="00B7720D" w:rsidP="00BA38A3">
      <w:pPr>
        <w:pStyle w:val="Heading1"/>
        <w:spacing w:line="480" w:lineRule="auto"/>
        <w:jc w:val="center"/>
        <w:rPr>
          <w:rFonts w:ascii="Arial" w:hAnsi="Arial" w:cs="Arial"/>
          <w:sz w:val="24"/>
          <w:szCs w:val="24"/>
        </w:rPr>
      </w:pPr>
      <w:r>
        <w:rPr>
          <w:rFonts w:ascii="Arial" w:hAnsi="Arial" w:cs="Arial"/>
          <w:sz w:val="24"/>
          <w:szCs w:val="24"/>
        </w:rPr>
        <w:t>Imagen 1</w:t>
      </w:r>
    </w:p>
    <w:p w14:paraId="3B8E2804" w14:textId="77777777" w:rsidR="00B7720D" w:rsidRDefault="00B7720D" w:rsidP="00BA38A3">
      <w:pPr>
        <w:pStyle w:val="Heading1"/>
        <w:spacing w:line="480" w:lineRule="auto"/>
        <w:jc w:val="center"/>
        <w:rPr>
          <w:rFonts w:ascii="Arial" w:hAnsi="Arial" w:cs="Arial"/>
          <w:sz w:val="24"/>
          <w:szCs w:val="24"/>
        </w:rPr>
      </w:pPr>
    </w:p>
    <w:p w14:paraId="130FF5D9" w14:textId="77777777" w:rsidR="00F8174A" w:rsidRDefault="00F8174A" w:rsidP="008B5048">
      <w:pPr>
        <w:pStyle w:val="Heading1"/>
        <w:spacing w:line="480" w:lineRule="auto"/>
        <w:rPr>
          <w:rFonts w:ascii="Arial" w:hAnsi="Arial" w:cs="Arial"/>
          <w:sz w:val="28"/>
          <w:szCs w:val="28"/>
        </w:rPr>
      </w:pPr>
    </w:p>
    <w:p w14:paraId="1CE414D3" w14:textId="12F9C53A" w:rsidR="00937B06" w:rsidRDefault="00937B06" w:rsidP="008B5048">
      <w:pPr>
        <w:pStyle w:val="Heading1"/>
        <w:spacing w:line="480" w:lineRule="auto"/>
        <w:rPr>
          <w:rFonts w:ascii="Arial" w:hAnsi="Arial" w:cs="Arial"/>
          <w:sz w:val="28"/>
          <w:szCs w:val="28"/>
        </w:rPr>
      </w:pPr>
      <w:r w:rsidRPr="00937B06">
        <w:rPr>
          <w:rFonts w:ascii="Arial" w:hAnsi="Arial" w:cs="Arial"/>
          <w:sz w:val="28"/>
          <w:szCs w:val="28"/>
        </w:rPr>
        <w:t>6.5 OBTENCIÓN DEL CONSETIMIENTO INFORMADO</w:t>
      </w:r>
    </w:p>
    <w:p w14:paraId="79963846" w14:textId="77777777" w:rsidR="00F8174A" w:rsidRPr="00937B06" w:rsidRDefault="00F8174A" w:rsidP="002D2A48">
      <w:pPr>
        <w:pStyle w:val="Heading1"/>
        <w:spacing w:line="480" w:lineRule="auto"/>
        <w:jc w:val="both"/>
        <w:rPr>
          <w:rFonts w:ascii="Arial" w:hAnsi="Arial" w:cs="Arial"/>
          <w:sz w:val="28"/>
          <w:szCs w:val="28"/>
        </w:rPr>
      </w:pPr>
    </w:p>
    <w:p w14:paraId="09D698D6" w14:textId="7639B8D5" w:rsidR="00937B06" w:rsidRDefault="00937B06" w:rsidP="002D2A48">
      <w:pPr>
        <w:pStyle w:val="Heading1"/>
        <w:spacing w:line="480" w:lineRule="auto"/>
        <w:jc w:val="both"/>
        <w:rPr>
          <w:rFonts w:ascii="Arial" w:hAnsi="Arial" w:cs="Arial"/>
          <w:b w:val="0"/>
          <w:bCs w:val="0"/>
          <w:sz w:val="24"/>
          <w:szCs w:val="24"/>
        </w:rPr>
      </w:pPr>
      <w:r>
        <w:rPr>
          <w:rFonts w:ascii="Arial" w:hAnsi="Arial" w:cs="Arial"/>
          <w:b w:val="0"/>
          <w:bCs w:val="0"/>
          <w:sz w:val="24"/>
          <w:szCs w:val="24"/>
        </w:rPr>
        <w:t>No se requiere de consentimiento informado ya que es un estudio retrospectivo y la información se obtendrá del expediente clínico</w:t>
      </w:r>
      <w:r w:rsidR="00294B49">
        <w:rPr>
          <w:rFonts w:ascii="Arial" w:hAnsi="Arial" w:cs="Arial"/>
          <w:b w:val="0"/>
          <w:bCs w:val="0"/>
          <w:sz w:val="24"/>
          <w:szCs w:val="24"/>
        </w:rPr>
        <w:t>.</w:t>
      </w:r>
    </w:p>
    <w:p w14:paraId="7BA58635" w14:textId="181A9E7C" w:rsidR="000C0433" w:rsidRDefault="000C0433" w:rsidP="008B5048">
      <w:pPr>
        <w:pStyle w:val="Heading1"/>
        <w:spacing w:line="480" w:lineRule="auto"/>
        <w:rPr>
          <w:rFonts w:ascii="Arial" w:hAnsi="Arial" w:cs="Arial"/>
          <w:b w:val="0"/>
          <w:bCs w:val="0"/>
          <w:sz w:val="24"/>
          <w:szCs w:val="24"/>
        </w:rPr>
      </w:pPr>
    </w:p>
    <w:p w14:paraId="503EBF02" w14:textId="12327FE7" w:rsidR="000C0433" w:rsidRDefault="000C0433" w:rsidP="008B5048">
      <w:pPr>
        <w:pStyle w:val="Heading1"/>
        <w:spacing w:line="480" w:lineRule="auto"/>
        <w:rPr>
          <w:rFonts w:ascii="Arial" w:hAnsi="Arial" w:cs="Arial"/>
          <w:b w:val="0"/>
          <w:bCs w:val="0"/>
          <w:sz w:val="24"/>
          <w:szCs w:val="24"/>
        </w:rPr>
      </w:pPr>
    </w:p>
    <w:p w14:paraId="36618208" w14:textId="1646C9CE" w:rsidR="000C0433" w:rsidRDefault="00D97796" w:rsidP="008B5048">
      <w:pPr>
        <w:pStyle w:val="Heading1"/>
        <w:spacing w:line="480" w:lineRule="auto"/>
        <w:rPr>
          <w:rFonts w:ascii="Arial" w:hAnsi="Arial" w:cs="Arial"/>
          <w:sz w:val="28"/>
          <w:szCs w:val="28"/>
        </w:rPr>
      </w:pPr>
      <w:r w:rsidRPr="00AE34B1">
        <w:rPr>
          <w:rFonts w:ascii="Arial" w:hAnsi="Arial" w:cs="Arial"/>
          <w:sz w:val="28"/>
          <w:szCs w:val="28"/>
        </w:rPr>
        <w:t>6.6 ANALISIS ESTADÍSTICO</w:t>
      </w:r>
    </w:p>
    <w:p w14:paraId="34B899EF" w14:textId="77777777" w:rsidR="00AE34B1" w:rsidRPr="00AE34B1" w:rsidRDefault="00AE34B1" w:rsidP="00F8174A">
      <w:pPr>
        <w:pStyle w:val="Heading1"/>
        <w:spacing w:line="480" w:lineRule="auto"/>
        <w:jc w:val="both"/>
        <w:rPr>
          <w:rFonts w:ascii="Arial" w:hAnsi="Arial" w:cs="Arial"/>
          <w:sz w:val="28"/>
          <w:szCs w:val="28"/>
        </w:rPr>
      </w:pPr>
    </w:p>
    <w:p w14:paraId="54A18888" w14:textId="50304948" w:rsidR="00D97796" w:rsidRDefault="00D97796" w:rsidP="00F8174A">
      <w:pPr>
        <w:pStyle w:val="Heading1"/>
        <w:spacing w:line="480" w:lineRule="auto"/>
        <w:jc w:val="both"/>
        <w:rPr>
          <w:rFonts w:ascii="Arial" w:hAnsi="Arial" w:cs="Arial"/>
          <w:b w:val="0"/>
          <w:bCs w:val="0"/>
          <w:sz w:val="24"/>
          <w:szCs w:val="24"/>
        </w:rPr>
      </w:pPr>
      <w:r>
        <w:rPr>
          <w:rFonts w:ascii="Arial" w:hAnsi="Arial" w:cs="Arial"/>
          <w:b w:val="0"/>
          <w:bCs w:val="0"/>
          <w:sz w:val="24"/>
          <w:szCs w:val="24"/>
        </w:rPr>
        <w:t>Para realizar el análisis estadístico se utilizó el paquete estadístico SPSS de IBM,</w:t>
      </w:r>
      <w:r w:rsidR="00AE34B1">
        <w:rPr>
          <w:rFonts w:ascii="Arial" w:hAnsi="Arial" w:cs="Arial"/>
          <w:b w:val="0"/>
          <w:bCs w:val="0"/>
          <w:sz w:val="24"/>
          <w:szCs w:val="24"/>
        </w:rPr>
        <w:t xml:space="preserve"> </w:t>
      </w:r>
      <w:r w:rsidR="00F8174A">
        <w:rPr>
          <w:rFonts w:ascii="Arial" w:hAnsi="Arial" w:cs="Arial"/>
          <w:b w:val="0"/>
          <w:bCs w:val="0"/>
          <w:sz w:val="24"/>
          <w:szCs w:val="24"/>
        </w:rPr>
        <w:t>las variables</w:t>
      </w:r>
      <w:r w:rsidR="00AE34B1">
        <w:rPr>
          <w:rFonts w:ascii="Arial" w:hAnsi="Arial" w:cs="Arial"/>
          <w:b w:val="0"/>
          <w:bCs w:val="0"/>
          <w:sz w:val="24"/>
          <w:szCs w:val="24"/>
        </w:rPr>
        <w:t xml:space="preserve"> de los FRCV modificables y no modificables, además de los datos de estenosis de la vena de drenaje de una MAVC y su ruptura, se </w:t>
      </w:r>
      <w:r>
        <w:rPr>
          <w:rFonts w:ascii="Arial" w:hAnsi="Arial" w:cs="Arial"/>
          <w:b w:val="0"/>
          <w:bCs w:val="0"/>
          <w:sz w:val="24"/>
          <w:szCs w:val="24"/>
        </w:rPr>
        <w:t>calcul</w:t>
      </w:r>
      <w:r w:rsidR="00AE34B1">
        <w:rPr>
          <w:rFonts w:ascii="Arial" w:hAnsi="Arial" w:cs="Arial"/>
          <w:b w:val="0"/>
          <w:bCs w:val="0"/>
          <w:sz w:val="24"/>
          <w:szCs w:val="24"/>
        </w:rPr>
        <w:t xml:space="preserve">aron con </w:t>
      </w:r>
      <w:r>
        <w:rPr>
          <w:rFonts w:ascii="Arial" w:hAnsi="Arial" w:cs="Arial"/>
          <w:b w:val="0"/>
          <w:bCs w:val="0"/>
          <w:sz w:val="24"/>
          <w:szCs w:val="24"/>
        </w:rPr>
        <w:t>el índice de correlación de Pearson y la prueba exacta de Fisher. Se tomó en cuenta como valores significativos en los que el valor de P sea &lt;0.05.</w:t>
      </w:r>
    </w:p>
    <w:p w14:paraId="3F9195B0" w14:textId="77777777" w:rsidR="00AE34B1" w:rsidRDefault="00AE34B1" w:rsidP="00F8174A">
      <w:pPr>
        <w:pStyle w:val="Heading1"/>
        <w:spacing w:line="480" w:lineRule="auto"/>
        <w:jc w:val="both"/>
        <w:rPr>
          <w:rFonts w:ascii="Arial" w:hAnsi="Arial" w:cs="Arial"/>
          <w:b w:val="0"/>
          <w:bCs w:val="0"/>
          <w:sz w:val="24"/>
          <w:szCs w:val="24"/>
        </w:rPr>
      </w:pPr>
    </w:p>
    <w:p w14:paraId="5DE425CF" w14:textId="4B86C873" w:rsidR="00AE34B1" w:rsidRDefault="00AE34B1" w:rsidP="00F8174A">
      <w:pPr>
        <w:pStyle w:val="Heading1"/>
        <w:spacing w:line="480" w:lineRule="auto"/>
        <w:jc w:val="both"/>
        <w:rPr>
          <w:rFonts w:ascii="Arial" w:hAnsi="Arial" w:cs="Arial"/>
          <w:b w:val="0"/>
          <w:bCs w:val="0"/>
          <w:sz w:val="24"/>
          <w:szCs w:val="24"/>
        </w:rPr>
      </w:pPr>
      <w:r>
        <w:rPr>
          <w:rFonts w:ascii="Arial" w:hAnsi="Arial" w:cs="Arial"/>
          <w:b w:val="0"/>
          <w:bCs w:val="0"/>
          <w:sz w:val="24"/>
          <w:szCs w:val="24"/>
        </w:rPr>
        <w:t>Se compararon las variables de los factores de riesgo individualmente con asociación con estenosis de la vena de drenaje para demostrar significancia de su correlación, y cada paciente con su asociación a ruptura.</w:t>
      </w:r>
    </w:p>
    <w:p w14:paraId="2CE7A826" w14:textId="2C9630F6" w:rsidR="00F8174A" w:rsidRDefault="00AE34B1" w:rsidP="002D2A48">
      <w:pPr>
        <w:pStyle w:val="Heading1"/>
        <w:spacing w:line="480" w:lineRule="auto"/>
        <w:jc w:val="both"/>
        <w:rPr>
          <w:rFonts w:ascii="Arial" w:hAnsi="Arial" w:cs="Arial"/>
          <w:b w:val="0"/>
          <w:bCs w:val="0"/>
          <w:sz w:val="24"/>
          <w:szCs w:val="24"/>
        </w:rPr>
      </w:pPr>
      <w:r>
        <w:rPr>
          <w:rFonts w:ascii="Arial" w:hAnsi="Arial" w:cs="Arial"/>
          <w:b w:val="0"/>
          <w:bCs w:val="0"/>
          <w:sz w:val="24"/>
          <w:szCs w:val="24"/>
        </w:rPr>
        <w:t>Se valor</w:t>
      </w:r>
      <w:r w:rsidR="00294B49">
        <w:rPr>
          <w:rFonts w:ascii="Arial" w:hAnsi="Arial" w:cs="Arial"/>
          <w:b w:val="0"/>
          <w:bCs w:val="0"/>
          <w:sz w:val="24"/>
          <w:szCs w:val="24"/>
        </w:rPr>
        <w:t>ó</w:t>
      </w:r>
      <w:r>
        <w:rPr>
          <w:rFonts w:ascii="Arial" w:hAnsi="Arial" w:cs="Arial"/>
          <w:b w:val="0"/>
          <w:bCs w:val="0"/>
          <w:sz w:val="24"/>
          <w:szCs w:val="24"/>
        </w:rPr>
        <w:t xml:space="preserve"> el pronóstico de cada paciente usando la escala de Rankin Modificada </w:t>
      </w:r>
      <w:r w:rsidR="00F8174A">
        <w:rPr>
          <w:rFonts w:ascii="Arial" w:hAnsi="Arial" w:cs="Arial"/>
          <w:b w:val="0"/>
          <w:bCs w:val="0"/>
          <w:sz w:val="24"/>
          <w:szCs w:val="24"/>
        </w:rPr>
        <w:t>en relación con</w:t>
      </w:r>
      <w:r>
        <w:rPr>
          <w:rFonts w:ascii="Arial" w:hAnsi="Arial" w:cs="Arial"/>
          <w:b w:val="0"/>
          <w:bCs w:val="0"/>
          <w:sz w:val="24"/>
          <w:szCs w:val="24"/>
        </w:rPr>
        <w:t xml:space="preserve"> las variables de la clasificación de Spetzler-Martin y si presentaba estenosis o ruptura de la misma</w:t>
      </w:r>
      <w:r w:rsidR="00294B49">
        <w:rPr>
          <w:rFonts w:ascii="Arial" w:hAnsi="Arial" w:cs="Arial"/>
          <w:b w:val="0"/>
          <w:bCs w:val="0"/>
          <w:sz w:val="24"/>
          <w:szCs w:val="24"/>
        </w:rPr>
        <w:t>.</w:t>
      </w:r>
    </w:p>
    <w:p w14:paraId="18E11C45" w14:textId="77777777" w:rsidR="002D2A48" w:rsidRDefault="002D2A48" w:rsidP="002D2A48">
      <w:pPr>
        <w:pStyle w:val="Heading1"/>
        <w:spacing w:line="480" w:lineRule="auto"/>
        <w:jc w:val="both"/>
        <w:rPr>
          <w:rFonts w:ascii="Arial" w:hAnsi="Arial" w:cs="Arial"/>
          <w:b w:val="0"/>
          <w:bCs w:val="0"/>
          <w:sz w:val="24"/>
          <w:szCs w:val="24"/>
        </w:rPr>
      </w:pPr>
    </w:p>
    <w:p w14:paraId="0AC9E4DD" w14:textId="228E569B" w:rsidR="00AE34B1" w:rsidRDefault="00AE34B1" w:rsidP="008B5048">
      <w:pPr>
        <w:pStyle w:val="Heading1"/>
        <w:spacing w:line="480" w:lineRule="auto"/>
        <w:rPr>
          <w:rFonts w:ascii="Arial" w:hAnsi="Arial" w:cs="Arial"/>
          <w:sz w:val="28"/>
          <w:szCs w:val="28"/>
        </w:rPr>
      </w:pPr>
      <w:r w:rsidRPr="002862A1">
        <w:rPr>
          <w:rFonts w:ascii="Arial" w:hAnsi="Arial" w:cs="Arial"/>
          <w:sz w:val="28"/>
          <w:szCs w:val="28"/>
        </w:rPr>
        <w:t>6.7 MECANISMO DE CONFIDENCIALIDAD</w:t>
      </w:r>
    </w:p>
    <w:p w14:paraId="499D2E42" w14:textId="77777777" w:rsidR="002862A1" w:rsidRPr="002862A1" w:rsidRDefault="002862A1" w:rsidP="00F8174A">
      <w:pPr>
        <w:pStyle w:val="Heading1"/>
        <w:spacing w:line="480" w:lineRule="auto"/>
        <w:jc w:val="both"/>
        <w:rPr>
          <w:rFonts w:ascii="Arial" w:hAnsi="Arial" w:cs="Arial"/>
          <w:sz w:val="28"/>
          <w:szCs w:val="28"/>
        </w:rPr>
      </w:pPr>
    </w:p>
    <w:p w14:paraId="6B0536B8" w14:textId="2486CF8E" w:rsidR="00AE34B1" w:rsidRPr="00AE34B1" w:rsidRDefault="00AE34B1" w:rsidP="00F8174A">
      <w:pPr>
        <w:pStyle w:val="Heading1"/>
        <w:spacing w:line="480" w:lineRule="auto"/>
        <w:jc w:val="both"/>
        <w:rPr>
          <w:rFonts w:ascii="Arial" w:hAnsi="Arial" w:cs="Arial"/>
          <w:lang w:val="es-MX"/>
        </w:rPr>
      </w:pPr>
      <w:r>
        <w:rPr>
          <w:rFonts w:ascii="Arial" w:hAnsi="Arial" w:cs="Arial"/>
          <w:b w:val="0"/>
          <w:bCs w:val="0"/>
          <w:sz w:val="24"/>
          <w:szCs w:val="24"/>
        </w:rPr>
        <w:t xml:space="preserve">El estudio de investigación </w:t>
      </w:r>
      <w:r w:rsidR="002862A1">
        <w:rPr>
          <w:rFonts w:ascii="Arial" w:hAnsi="Arial" w:cs="Arial"/>
          <w:b w:val="0"/>
          <w:bCs w:val="0"/>
          <w:sz w:val="24"/>
          <w:szCs w:val="24"/>
        </w:rPr>
        <w:t>se</w:t>
      </w:r>
      <w:r>
        <w:rPr>
          <w:rFonts w:ascii="Arial" w:hAnsi="Arial" w:cs="Arial"/>
          <w:b w:val="0"/>
          <w:bCs w:val="0"/>
          <w:sz w:val="24"/>
          <w:szCs w:val="24"/>
        </w:rPr>
        <w:t xml:space="preserve"> someti</w:t>
      </w:r>
      <w:r w:rsidR="002862A1">
        <w:rPr>
          <w:rFonts w:ascii="Arial" w:hAnsi="Arial" w:cs="Arial"/>
          <w:b w:val="0"/>
          <w:bCs w:val="0"/>
          <w:sz w:val="24"/>
          <w:szCs w:val="24"/>
        </w:rPr>
        <w:t>ó</w:t>
      </w:r>
      <w:r>
        <w:rPr>
          <w:rFonts w:ascii="Arial" w:hAnsi="Arial" w:cs="Arial"/>
          <w:b w:val="0"/>
          <w:bCs w:val="0"/>
          <w:sz w:val="24"/>
          <w:szCs w:val="24"/>
        </w:rPr>
        <w:t xml:space="preserve"> ante el Comité de Ética en Investigación y al Comité de Investigación del Hospital Universitario “Dr. José Eleuterio González” con clave de registro </w:t>
      </w:r>
      <w:r w:rsidRPr="00AE34B1">
        <w:rPr>
          <w:rFonts w:ascii="Arial" w:hAnsi="Arial" w:cs="Arial"/>
          <w:b w:val="0"/>
          <w:bCs w:val="0"/>
          <w:sz w:val="24"/>
          <w:szCs w:val="24"/>
          <w:lang w:val="es-MX"/>
        </w:rPr>
        <w:t>NC20-00004</w:t>
      </w:r>
      <w:r w:rsidR="002D2A48">
        <w:rPr>
          <w:rFonts w:ascii="Arial" w:hAnsi="Arial" w:cs="Arial"/>
          <w:b w:val="0"/>
          <w:bCs w:val="0"/>
          <w:sz w:val="24"/>
          <w:szCs w:val="24"/>
          <w:lang w:val="es-MX"/>
        </w:rPr>
        <w:t>.</w:t>
      </w:r>
    </w:p>
    <w:p w14:paraId="5CC0FE34" w14:textId="3A4A1700" w:rsidR="000C0433" w:rsidRDefault="002862A1" w:rsidP="00F8174A">
      <w:pPr>
        <w:pStyle w:val="Heading1"/>
        <w:spacing w:line="480" w:lineRule="auto"/>
        <w:jc w:val="both"/>
        <w:rPr>
          <w:rFonts w:ascii="Arial" w:hAnsi="Arial" w:cs="Arial"/>
          <w:b w:val="0"/>
          <w:bCs w:val="0"/>
          <w:sz w:val="24"/>
          <w:szCs w:val="24"/>
          <w:lang w:val="es-MX"/>
        </w:rPr>
      </w:pPr>
      <w:r>
        <w:rPr>
          <w:rFonts w:ascii="Arial" w:hAnsi="Arial" w:cs="Arial"/>
          <w:b w:val="0"/>
          <w:bCs w:val="0"/>
          <w:sz w:val="24"/>
          <w:szCs w:val="24"/>
          <w:lang w:val="es-MX"/>
        </w:rPr>
        <w:t>La información se recabo se obtuvó de manera confidencial y solamente con fines de investigación.</w:t>
      </w:r>
    </w:p>
    <w:p w14:paraId="47613CEE" w14:textId="6CD01299" w:rsidR="002862A1" w:rsidRDefault="002862A1" w:rsidP="00F8174A">
      <w:pPr>
        <w:pStyle w:val="Heading1"/>
        <w:spacing w:line="480" w:lineRule="auto"/>
        <w:jc w:val="both"/>
        <w:rPr>
          <w:rFonts w:ascii="Arial" w:hAnsi="Arial" w:cs="Arial"/>
          <w:b w:val="0"/>
          <w:bCs w:val="0"/>
          <w:sz w:val="24"/>
          <w:szCs w:val="24"/>
          <w:lang w:val="es-MX"/>
        </w:rPr>
      </w:pPr>
      <w:r>
        <w:rPr>
          <w:rFonts w:ascii="Arial" w:hAnsi="Arial" w:cs="Arial"/>
          <w:b w:val="0"/>
          <w:bCs w:val="0"/>
          <w:sz w:val="24"/>
          <w:szCs w:val="24"/>
          <w:lang w:val="es-MX"/>
        </w:rPr>
        <w:t xml:space="preserve">Se </w:t>
      </w:r>
      <w:r w:rsidR="00F8174A">
        <w:rPr>
          <w:rFonts w:ascii="Arial" w:hAnsi="Arial" w:cs="Arial"/>
          <w:b w:val="0"/>
          <w:bCs w:val="0"/>
          <w:sz w:val="24"/>
          <w:szCs w:val="24"/>
          <w:lang w:val="es-MX"/>
        </w:rPr>
        <w:t>llevaron a cabo</w:t>
      </w:r>
      <w:r>
        <w:rPr>
          <w:rFonts w:ascii="Arial" w:hAnsi="Arial" w:cs="Arial"/>
          <w:b w:val="0"/>
          <w:bCs w:val="0"/>
          <w:sz w:val="24"/>
          <w:szCs w:val="24"/>
          <w:lang w:val="es-MX"/>
        </w:rPr>
        <w:t xml:space="preserve"> las buenas prácticas clínicas y se siguieron los lineamientos de confidencialidad </w:t>
      </w:r>
      <w:r w:rsidR="00F8174A">
        <w:rPr>
          <w:rFonts w:ascii="Arial" w:hAnsi="Arial" w:cs="Arial"/>
          <w:b w:val="0"/>
          <w:bCs w:val="0"/>
          <w:sz w:val="24"/>
          <w:szCs w:val="24"/>
          <w:lang w:val="es-MX"/>
        </w:rPr>
        <w:t xml:space="preserve">en el expediente clínico </w:t>
      </w:r>
      <w:r>
        <w:rPr>
          <w:rFonts w:ascii="Arial" w:hAnsi="Arial" w:cs="Arial"/>
          <w:b w:val="0"/>
          <w:bCs w:val="0"/>
          <w:sz w:val="24"/>
          <w:szCs w:val="24"/>
          <w:lang w:val="es-MX"/>
        </w:rPr>
        <w:t>para llevar un estudio de una forma adecuada</w:t>
      </w:r>
      <w:r w:rsidR="00F8174A">
        <w:rPr>
          <w:rFonts w:ascii="Arial" w:hAnsi="Arial" w:cs="Arial"/>
          <w:b w:val="0"/>
          <w:bCs w:val="0"/>
          <w:sz w:val="24"/>
          <w:szCs w:val="24"/>
          <w:lang w:val="es-MX"/>
        </w:rPr>
        <w:t>.</w:t>
      </w:r>
    </w:p>
    <w:p w14:paraId="7A99F914" w14:textId="18897868" w:rsidR="002862A1" w:rsidRDefault="002862A1" w:rsidP="00F8174A">
      <w:pPr>
        <w:pStyle w:val="Heading1"/>
        <w:spacing w:line="480" w:lineRule="auto"/>
        <w:jc w:val="both"/>
        <w:rPr>
          <w:rFonts w:ascii="Arial" w:hAnsi="Arial" w:cs="Arial"/>
          <w:b w:val="0"/>
          <w:bCs w:val="0"/>
          <w:sz w:val="24"/>
          <w:szCs w:val="24"/>
          <w:lang w:val="es-MX"/>
        </w:rPr>
      </w:pPr>
      <w:r>
        <w:rPr>
          <w:rFonts w:ascii="Arial" w:hAnsi="Arial" w:cs="Arial"/>
          <w:b w:val="0"/>
          <w:bCs w:val="0"/>
          <w:sz w:val="24"/>
          <w:szCs w:val="24"/>
          <w:lang w:val="es-MX"/>
        </w:rPr>
        <w:t>La información recabada solo fue valorada por las personas que se encontraban dentro de la investigación</w:t>
      </w:r>
      <w:r w:rsidR="00F8174A">
        <w:rPr>
          <w:rFonts w:ascii="Arial" w:hAnsi="Arial" w:cs="Arial"/>
          <w:b w:val="0"/>
          <w:bCs w:val="0"/>
          <w:sz w:val="24"/>
          <w:szCs w:val="24"/>
          <w:lang w:val="es-MX"/>
        </w:rPr>
        <w:t>, siendo estos el investigador principal y el tesista,</w:t>
      </w:r>
      <w:r>
        <w:rPr>
          <w:rFonts w:ascii="Arial" w:hAnsi="Arial" w:cs="Arial"/>
          <w:b w:val="0"/>
          <w:bCs w:val="0"/>
          <w:sz w:val="24"/>
          <w:szCs w:val="24"/>
          <w:lang w:val="es-MX"/>
        </w:rPr>
        <w:t xml:space="preserve"> </w:t>
      </w:r>
      <w:r w:rsidR="00F8174A">
        <w:rPr>
          <w:rFonts w:ascii="Arial" w:hAnsi="Arial" w:cs="Arial"/>
          <w:b w:val="0"/>
          <w:bCs w:val="0"/>
          <w:sz w:val="24"/>
          <w:szCs w:val="24"/>
          <w:lang w:val="es-MX"/>
        </w:rPr>
        <w:t>misma que quedó</w:t>
      </w:r>
      <w:r>
        <w:rPr>
          <w:rFonts w:ascii="Arial" w:hAnsi="Arial" w:cs="Arial"/>
          <w:b w:val="0"/>
          <w:bCs w:val="0"/>
          <w:sz w:val="24"/>
          <w:szCs w:val="24"/>
          <w:lang w:val="es-MX"/>
        </w:rPr>
        <w:t xml:space="preserve"> resguardada en una base de datos con clave.</w:t>
      </w:r>
    </w:p>
    <w:p w14:paraId="212A279C" w14:textId="308D6241" w:rsidR="002862A1" w:rsidRDefault="00F8174A" w:rsidP="00F8174A">
      <w:pPr>
        <w:pStyle w:val="Heading1"/>
        <w:spacing w:line="480" w:lineRule="auto"/>
        <w:jc w:val="both"/>
        <w:rPr>
          <w:rFonts w:ascii="Arial" w:hAnsi="Arial" w:cs="Arial"/>
          <w:b w:val="0"/>
          <w:bCs w:val="0"/>
          <w:sz w:val="24"/>
          <w:szCs w:val="24"/>
          <w:lang w:val="es-MX"/>
        </w:rPr>
      </w:pPr>
      <w:r>
        <w:rPr>
          <w:rFonts w:ascii="Arial" w:hAnsi="Arial" w:cs="Arial"/>
          <w:b w:val="0"/>
          <w:bCs w:val="0"/>
          <w:sz w:val="24"/>
          <w:szCs w:val="24"/>
          <w:lang w:val="es-MX"/>
        </w:rPr>
        <w:t>D</w:t>
      </w:r>
      <w:r w:rsidR="002862A1">
        <w:rPr>
          <w:rFonts w:ascii="Arial" w:hAnsi="Arial" w:cs="Arial"/>
          <w:b w:val="0"/>
          <w:bCs w:val="0"/>
          <w:sz w:val="24"/>
          <w:szCs w:val="24"/>
          <w:lang w:val="es-MX"/>
        </w:rPr>
        <w:t>urante la investigación</w:t>
      </w:r>
      <w:r>
        <w:rPr>
          <w:rFonts w:ascii="Arial" w:hAnsi="Arial" w:cs="Arial"/>
          <w:b w:val="0"/>
          <w:bCs w:val="0"/>
          <w:sz w:val="24"/>
          <w:szCs w:val="24"/>
          <w:lang w:val="es-MX"/>
        </w:rPr>
        <w:t xml:space="preserve"> no hubo</w:t>
      </w:r>
      <w:r w:rsidR="002862A1">
        <w:rPr>
          <w:rFonts w:ascii="Arial" w:hAnsi="Arial" w:cs="Arial"/>
          <w:b w:val="0"/>
          <w:bCs w:val="0"/>
          <w:sz w:val="24"/>
          <w:szCs w:val="24"/>
          <w:lang w:val="es-MX"/>
        </w:rPr>
        <w:t xml:space="preserve"> conflicto de intéreses relacionados a la elaboración del estudio.</w:t>
      </w:r>
    </w:p>
    <w:p w14:paraId="7EB82B2C" w14:textId="4BD383AD" w:rsidR="002862A1" w:rsidRDefault="002862A1" w:rsidP="00F8174A">
      <w:pPr>
        <w:pStyle w:val="Heading1"/>
        <w:spacing w:line="480" w:lineRule="auto"/>
        <w:jc w:val="both"/>
        <w:rPr>
          <w:rFonts w:ascii="Arial" w:hAnsi="Arial" w:cs="Arial"/>
          <w:b w:val="0"/>
          <w:bCs w:val="0"/>
          <w:sz w:val="24"/>
          <w:szCs w:val="24"/>
          <w:lang w:val="es-MX"/>
        </w:rPr>
      </w:pPr>
      <w:r>
        <w:rPr>
          <w:rFonts w:ascii="Arial" w:hAnsi="Arial" w:cs="Arial"/>
          <w:b w:val="0"/>
          <w:bCs w:val="0"/>
          <w:sz w:val="24"/>
          <w:szCs w:val="24"/>
          <w:lang w:val="es-MX"/>
        </w:rPr>
        <w:t>No se requirió consentimiento informado debido a que es un estudio restrospectivo y observacional</w:t>
      </w:r>
      <w:r w:rsidR="00294B49">
        <w:rPr>
          <w:rFonts w:ascii="Arial" w:hAnsi="Arial" w:cs="Arial"/>
          <w:b w:val="0"/>
          <w:bCs w:val="0"/>
          <w:sz w:val="24"/>
          <w:szCs w:val="24"/>
          <w:lang w:val="es-MX"/>
        </w:rPr>
        <w:t>.</w:t>
      </w:r>
    </w:p>
    <w:p w14:paraId="4BC64754" w14:textId="7FF57537" w:rsidR="002862A1" w:rsidRDefault="002862A1" w:rsidP="008B5048">
      <w:pPr>
        <w:pStyle w:val="Heading1"/>
        <w:spacing w:line="480" w:lineRule="auto"/>
        <w:rPr>
          <w:rFonts w:ascii="Arial" w:hAnsi="Arial" w:cs="Arial"/>
          <w:b w:val="0"/>
          <w:bCs w:val="0"/>
          <w:sz w:val="24"/>
          <w:szCs w:val="24"/>
        </w:rPr>
      </w:pPr>
    </w:p>
    <w:p w14:paraId="069EB00D" w14:textId="10D499F3" w:rsidR="002862A1" w:rsidRDefault="002862A1" w:rsidP="008B5048">
      <w:pPr>
        <w:pStyle w:val="Heading1"/>
        <w:spacing w:line="480" w:lineRule="auto"/>
        <w:rPr>
          <w:rFonts w:ascii="Arial" w:hAnsi="Arial" w:cs="Arial"/>
          <w:b w:val="0"/>
          <w:bCs w:val="0"/>
          <w:sz w:val="24"/>
          <w:szCs w:val="24"/>
        </w:rPr>
      </w:pPr>
    </w:p>
    <w:p w14:paraId="44E4E4D3" w14:textId="77777777" w:rsidR="00AA6F8B" w:rsidRDefault="00AA6F8B" w:rsidP="008B5048">
      <w:pPr>
        <w:pStyle w:val="Heading1"/>
        <w:spacing w:line="480" w:lineRule="auto"/>
        <w:rPr>
          <w:rFonts w:ascii="Arial" w:hAnsi="Arial" w:cs="Arial"/>
          <w:b w:val="0"/>
          <w:bCs w:val="0"/>
          <w:sz w:val="24"/>
          <w:szCs w:val="24"/>
        </w:rPr>
      </w:pPr>
      <w:bookmarkStart w:id="0" w:name="_GoBack"/>
      <w:bookmarkEnd w:id="0"/>
    </w:p>
    <w:p w14:paraId="4722ADBC" w14:textId="186FD074" w:rsidR="002862A1" w:rsidRDefault="002862A1" w:rsidP="008B5048">
      <w:pPr>
        <w:pStyle w:val="Heading1"/>
        <w:spacing w:line="480" w:lineRule="auto"/>
        <w:rPr>
          <w:rFonts w:ascii="Arial" w:hAnsi="Arial" w:cs="Arial"/>
          <w:b w:val="0"/>
          <w:bCs w:val="0"/>
          <w:sz w:val="24"/>
          <w:szCs w:val="24"/>
        </w:rPr>
      </w:pPr>
    </w:p>
    <w:p w14:paraId="149CACBD" w14:textId="5BA182AD" w:rsidR="002862A1" w:rsidRDefault="002862A1" w:rsidP="008B5048">
      <w:pPr>
        <w:pStyle w:val="Heading1"/>
        <w:spacing w:line="480" w:lineRule="auto"/>
        <w:rPr>
          <w:rFonts w:ascii="Arial" w:hAnsi="Arial" w:cs="Arial"/>
          <w:b w:val="0"/>
          <w:bCs w:val="0"/>
          <w:sz w:val="24"/>
          <w:szCs w:val="24"/>
        </w:rPr>
      </w:pPr>
    </w:p>
    <w:p w14:paraId="5E1F0E8C" w14:textId="3E560842" w:rsidR="00BA38A3" w:rsidRDefault="00BA38A3" w:rsidP="00BA38A3">
      <w:pPr>
        <w:pStyle w:val="Heading1"/>
        <w:spacing w:line="480" w:lineRule="auto"/>
        <w:jc w:val="center"/>
        <w:rPr>
          <w:rFonts w:ascii="Arial" w:hAnsi="Arial" w:cs="Arial"/>
          <w:b w:val="0"/>
          <w:bCs w:val="0"/>
          <w:sz w:val="32"/>
          <w:szCs w:val="32"/>
        </w:rPr>
      </w:pPr>
      <w:r w:rsidRPr="00BA38A3">
        <w:rPr>
          <w:rFonts w:ascii="Arial" w:hAnsi="Arial" w:cs="Arial"/>
          <w:b w:val="0"/>
          <w:bCs w:val="0"/>
          <w:sz w:val="32"/>
          <w:szCs w:val="32"/>
        </w:rPr>
        <w:lastRenderedPageBreak/>
        <w:t>CAPÍTULO VII</w:t>
      </w:r>
    </w:p>
    <w:p w14:paraId="0587B1E2" w14:textId="41BFDFC7" w:rsidR="00BA38A3" w:rsidRDefault="00BA38A3" w:rsidP="00BA38A3">
      <w:pPr>
        <w:pStyle w:val="Heading1"/>
        <w:spacing w:line="480" w:lineRule="auto"/>
        <w:jc w:val="center"/>
        <w:rPr>
          <w:rFonts w:ascii="Arial" w:hAnsi="Arial" w:cs="Arial"/>
          <w:b w:val="0"/>
          <w:bCs w:val="0"/>
          <w:sz w:val="32"/>
          <w:szCs w:val="32"/>
        </w:rPr>
      </w:pPr>
    </w:p>
    <w:p w14:paraId="78F8A35D" w14:textId="75A03153" w:rsidR="00BA38A3" w:rsidRDefault="00BA38A3" w:rsidP="00BA38A3">
      <w:pPr>
        <w:pStyle w:val="Heading1"/>
        <w:spacing w:line="480" w:lineRule="auto"/>
        <w:jc w:val="center"/>
        <w:rPr>
          <w:rFonts w:ascii="Arial" w:hAnsi="Arial" w:cs="Arial"/>
          <w:b w:val="0"/>
          <w:bCs w:val="0"/>
          <w:sz w:val="32"/>
          <w:szCs w:val="32"/>
        </w:rPr>
      </w:pPr>
    </w:p>
    <w:p w14:paraId="1D9137D0" w14:textId="6716E760" w:rsidR="00BA38A3" w:rsidRDefault="00BA38A3" w:rsidP="00BA38A3">
      <w:pPr>
        <w:pStyle w:val="Heading1"/>
        <w:spacing w:line="480" w:lineRule="auto"/>
        <w:jc w:val="center"/>
        <w:rPr>
          <w:rFonts w:ascii="Arial" w:hAnsi="Arial" w:cs="Arial"/>
          <w:b w:val="0"/>
          <w:bCs w:val="0"/>
          <w:sz w:val="32"/>
          <w:szCs w:val="32"/>
        </w:rPr>
      </w:pPr>
    </w:p>
    <w:p w14:paraId="74B72C48" w14:textId="322AC144" w:rsidR="00BA38A3" w:rsidRDefault="00BA38A3" w:rsidP="00BA38A3">
      <w:pPr>
        <w:pStyle w:val="Heading1"/>
        <w:spacing w:line="480" w:lineRule="auto"/>
        <w:jc w:val="center"/>
        <w:rPr>
          <w:rFonts w:ascii="Arial" w:hAnsi="Arial" w:cs="Arial"/>
          <w:b w:val="0"/>
          <w:bCs w:val="0"/>
          <w:sz w:val="32"/>
          <w:szCs w:val="32"/>
        </w:rPr>
      </w:pPr>
    </w:p>
    <w:p w14:paraId="2D4511F7" w14:textId="4DCEF66A" w:rsidR="00BA38A3" w:rsidRDefault="00BA38A3" w:rsidP="00BA38A3">
      <w:pPr>
        <w:pStyle w:val="Heading1"/>
        <w:spacing w:line="480" w:lineRule="auto"/>
        <w:jc w:val="center"/>
        <w:rPr>
          <w:rFonts w:ascii="Arial" w:hAnsi="Arial" w:cs="Arial"/>
          <w:b w:val="0"/>
          <w:bCs w:val="0"/>
          <w:sz w:val="32"/>
          <w:szCs w:val="32"/>
        </w:rPr>
      </w:pPr>
    </w:p>
    <w:p w14:paraId="17D01781" w14:textId="25225EEC" w:rsidR="00BA38A3" w:rsidRDefault="00BA38A3" w:rsidP="00BA38A3">
      <w:pPr>
        <w:pStyle w:val="Heading1"/>
        <w:spacing w:line="480" w:lineRule="auto"/>
        <w:jc w:val="center"/>
        <w:rPr>
          <w:rFonts w:ascii="Arial" w:hAnsi="Arial" w:cs="Arial"/>
          <w:b w:val="0"/>
          <w:bCs w:val="0"/>
          <w:sz w:val="32"/>
          <w:szCs w:val="32"/>
        </w:rPr>
      </w:pPr>
    </w:p>
    <w:p w14:paraId="32A039E9" w14:textId="47DA5FA2" w:rsidR="00BA38A3" w:rsidRDefault="00BA38A3" w:rsidP="00BA38A3">
      <w:pPr>
        <w:pStyle w:val="Heading1"/>
        <w:spacing w:line="480" w:lineRule="auto"/>
        <w:jc w:val="center"/>
        <w:rPr>
          <w:rFonts w:ascii="Arial" w:hAnsi="Arial" w:cs="Arial"/>
          <w:b w:val="0"/>
          <w:bCs w:val="0"/>
          <w:sz w:val="32"/>
          <w:szCs w:val="32"/>
        </w:rPr>
      </w:pPr>
    </w:p>
    <w:p w14:paraId="1F93A857" w14:textId="7EADC6F3" w:rsidR="00BA38A3" w:rsidRDefault="00BA38A3" w:rsidP="00BA38A3">
      <w:pPr>
        <w:pStyle w:val="Heading1"/>
        <w:spacing w:line="480" w:lineRule="auto"/>
        <w:jc w:val="center"/>
        <w:rPr>
          <w:rFonts w:ascii="Arial" w:hAnsi="Arial" w:cs="Arial"/>
          <w:b w:val="0"/>
          <w:bCs w:val="0"/>
          <w:sz w:val="32"/>
          <w:szCs w:val="32"/>
        </w:rPr>
      </w:pPr>
    </w:p>
    <w:p w14:paraId="6BB66511" w14:textId="4F5022B4" w:rsidR="00BA38A3" w:rsidRDefault="00BA38A3" w:rsidP="00BA38A3">
      <w:pPr>
        <w:pStyle w:val="Heading1"/>
        <w:spacing w:line="480" w:lineRule="auto"/>
        <w:jc w:val="center"/>
        <w:rPr>
          <w:rFonts w:ascii="Arial" w:hAnsi="Arial" w:cs="Arial"/>
          <w:b w:val="0"/>
          <w:bCs w:val="0"/>
          <w:sz w:val="32"/>
          <w:szCs w:val="32"/>
        </w:rPr>
      </w:pPr>
    </w:p>
    <w:p w14:paraId="50503206" w14:textId="2F9BF9D4" w:rsidR="00BA38A3" w:rsidRDefault="00BA38A3" w:rsidP="00BA38A3">
      <w:pPr>
        <w:pStyle w:val="Heading1"/>
        <w:spacing w:line="480" w:lineRule="auto"/>
        <w:jc w:val="center"/>
        <w:rPr>
          <w:rFonts w:ascii="Arial" w:hAnsi="Arial" w:cs="Arial"/>
          <w:b w:val="0"/>
          <w:bCs w:val="0"/>
          <w:sz w:val="32"/>
          <w:szCs w:val="32"/>
        </w:rPr>
      </w:pPr>
    </w:p>
    <w:p w14:paraId="0DCC1834" w14:textId="69C942BA" w:rsidR="00BA38A3" w:rsidRDefault="00BA38A3" w:rsidP="00BA38A3">
      <w:pPr>
        <w:pStyle w:val="Heading1"/>
        <w:spacing w:line="480" w:lineRule="auto"/>
        <w:jc w:val="center"/>
        <w:rPr>
          <w:rFonts w:ascii="Arial" w:hAnsi="Arial" w:cs="Arial"/>
          <w:b w:val="0"/>
          <w:bCs w:val="0"/>
          <w:sz w:val="32"/>
          <w:szCs w:val="32"/>
        </w:rPr>
      </w:pPr>
    </w:p>
    <w:p w14:paraId="6911D07B" w14:textId="6B77E2A3" w:rsidR="00BA38A3" w:rsidRDefault="00BA38A3" w:rsidP="00BA38A3">
      <w:pPr>
        <w:pStyle w:val="Heading1"/>
        <w:spacing w:line="480" w:lineRule="auto"/>
        <w:jc w:val="center"/>
        <w:rPr>
          <w:rFonts w:ascii="Arial" w:hAnsi="Arial" w:cs="Arial"/>
          <w:b w:val="0"/>
          <w:bCs w:val="0"/>
          <w:sz w:val="32"/>
          <w:szCs w:val="32"/>
        </w:rPr>
      </w:pPr>
    </w:p>
    <w:p w14:paraId="713E6CE4" w14:textId="02E45367" w:rsidR="00BA38A3" w:rsidRDefault="00BA38A3" w:rsidP="00BA38A3">
      <w:pPr>
        <w:pStyle w:val="Heading1"/>
        <w:spacing w:line="480" w:lineRule="auto"/>
        <w:jc w:val="center"/>
        <w:rPr>
          <w:rFonts w:ascii="Arial" w:hAnsi="Arial" w:cs="Arial"/>
          <w:b w:val="0"/>
          <w:bCs w:val="0"/>
          <w:sz w:val="32"/>
          <w:szCs w:val="32"/>
        </w:rPr>
      </w:pPr>
    </w:p>
    <w:p w14:paraId="13544FD1" w14:textId="4D7AE7DA" w:rsidR="002D2A48" w:rsidRDefault="002D2A48" w:rsidP="00BA38A3">
      <w:pPr>
        <w:pStyle w:val="Heading1"/>
        <w:spacing w:line="480" w:lineRule="auto"/>
        <w:jc w:val="center"/>
        <w:rPr>
          <w:rFonts w:ascii="Arial" w:hAnsi="Arial" w:cs="Arial"/>
          <w:b w:val="0"/>
          <w:bCs w:val="0"/>
          <w:sz w:val="32"/>
          <w:szCs w:val="32"/>
        </w:rPr>
      </w:pPr>
    </w:p>
    <w:p w14:paraId="7F1D75E0" w14:textId="77777777" w:rsidR="00B95B2A" w:rsidRPr="00BA38A3" w:rsidRDefault="00B95B2A" w:rsidP="00BA38A3">
      <w:pPr>
        <w:pStyle w:val="Heading1"/>
        <w:spacing w:line="480" w:lineRule="auto"/>
        <w:jc w:val="center"/>
        <w:rPr>
          <w:rFonts w:ascii="Arial" w:hAnsi="Arial" w:cs="Arial"/>
          <w:b w:val="0"/>
          <w:bCs w:val="0"/>
          <w:sz w:val="32"/>
          <w:szCs w:val="32"/>
        </w:rPr>
      </w:pPr>
    </w:p>
    <w:p w14:paraId="3E1B878B" w14:textId="14341989" w:rsidR="002862A1" w:rsidRDefault="002862A1" w:rsidP="00D54F3A">
      <w:pPr>
        <w:pStyle w:val="Heading1"/>
        <w:spacing w:line="480" w:lineRule="auto"/>
        <w:jc w:val="center"/>
        <w:rPr>
          <w:rFonts w:ascii="Arial" w:hAnsi="Arial" w:cs="Arial"/>
          <w:sz w:val="32"/>
          <w:szCs w:val="32"/>
        </w:rPr>
      </w:pPr>
      <w:proofErr w:type="gramStart"/>
      <w:r w:rsidRPr="002862A1">
        <w:rPr>
          <w:rFonts w:ascii="Arial" w:hAnsi="Arial" w:cs="Arial"/>
          <w:sz w:val="32"/>
          <w:szCs w:val="32"/>
        </w:rPr>
        <w:lastRenderedPageBreak/>
        <w:t>7.R</w:t>
      </w:r>
      <w:r w:rsidR="00D54F3A">
        <w:rPr>
          <w:rFonts w:ascii="Arial" w:hAnsi="Arial" w:cs="Arial"/>
          <w:sz w:val="32"/>
          <w:szCs w:val="32"/>
        </w:rPr>
        <w:t>ESULTADOS</w:t>
      </w:r>
      <w:proofErr w:type="gramEnd"/>
    </w:p>
    <w:p w14:paraId="6246F879" w14:textId="77777777" w:rsidR="00D54F3A" w:rsidRDefault="00D54F3A" w:rsidP="00D54F3A">
      <w:pPr>
        <w:pStyle w:val="Heading1"/>
        <w:spacing w:line="480" w:lineRule="auto"/>
        <w:jc w:val="center"/>
        <w:rPr>
          <w:rFonts w:ascii="Arial" w:hAnsi="Arial" w:cs="Arial"/>
          <w:sz w:val="32"/>
          <w:szCs w:val="32"/>
        </w:rPr>
      </w:pPr>
    </w:p>
    <w:p w14:paraId="41B32E55" w14:textId="68D402A0" w:rsidR="002862A1" w:rsidRDefault="002862A1" w:rsidP="00B95B2A">
      <w:pPr>
        <w:pStyle w:val="Heading1"/>
        <w:spacing w:line="480" w:lineRule="auto"/>
        <w:jc w:val="both"/>
        <w:rPr>
          <w:rFonts w:ascii="Arial" w:hAnsi="Arial" w:cs="Arial"/>
          <w:b w:val="0"/>
          <w:bCs w:val="0"/>
          <w:sz w:val="24"/>
          <w:szCs w:val="24"/>
        </w:rPr>
      </w:pPr>
      <w:r>
        <w:rPr>
          <w:rFonts w:ascii="Arial" w:hAnsi="Arial" w:cs="Arial"/>
          <w:b w:val="0"/>
          <w:bCs w:val="0"/>
          <w:sz w:val="24"/>
          <w:szCs w:val="24"/>
        </w:rPr>
        <w:t xml:space="preserve">Se </w:t>
      </w:r>
      <w:r w:rsidR="00182AE4">
        <w:rPr>
          <w:rFonts w:ascii="Arial" w:hAnsi="Arial" w:cs="Arial"/>
          <w:b w:val="0"/>
          <w:bCs w:val="0"/>
          <w:sz w:val="24"/>
          <w:szCs w:val="24"/>
        </w:rPr>
        <w:t>obtuvo</w:t>
      </w:r>
      <w:r>
        <w:rPr>
          <w:rFonts w:ascii="Arial" w:hAnsi="Arial" w:cs="Arial"/>
          <w:b w:val="0"/>
          <w:bCs w:val="0"/>
          <w:sz w:val="24"/>
          <w:szCs w:val="24"/>
        </w:rPr>
        <w:t xml:space="preserve"> un total de 1</w:t>
      </w:r>
      <w:r w:rsidR="00921723">
        <w:rPr>
          <w:rFonts w:ascii="Arial" w:hAnsi="Arial" w:cs="Arial"/>
          <w:b w:val="0"/>
          <w:bCs w:val="0"/>
          <w:sz w:val="24"/>
          <w:szCs w:val="24"/>
        </w:rPr>
        <w:t>8 pacientes (</w:t>
      </w:r>
      <w:r w:rsidR="002B5B50">
        <w:rPr>
          <w:rFonts w:ascii="Arial" w:hAnsi="Arial" w:cs="Arial"/>
          <w:b w:val="0"/>
          <w:bCs w:val="0"/>
          <w:sz w:val="24"/>
          <w:szCs w:val="24"/>
        </w:rPr>
        <w:t xml:space="preserve">11 </w:t>
      </w:r>
      <w:r w:rsidR="00D82239">
        <w:rPr>
          <w:rFonts w:ascii="Arial" w:hAnsi="Arial" w:cs="Arial"/>
          <w:b w:val="0"/>
          <w:bCs w:val="0"/>
          <w:sz w:val="24"/>
          <w:szCs w:val="24"/>
        </w:rPr>
        <w:t>masculinos</w:t>
      </w:r>
      <w:r w:rsidR="002B5B50">
        <w:rPr>
          <w:rFonts w:ascii="Arial" w:hAnsi="Arial" w:cs="Arial"/>
          <w:b w:val="0"/>
          <w:bCs w:val="0"/>
          <w:sz w:val="24"/>
          <w:szCs w:val="24"/>
        </w:rPr>
        <w:t xml:space="preserve">, 61%; 7 </w:t>
      </w:r>
      <w:r w:rsidR="00D82239">
        <w:rPr>
          <w:rFonts w:ascii="Arial" w:hAnsi="Arial" w:cs="Arial"/>
          <w:b w:val="0"/>
          <w:bCs w:val="0"/>
          <w:sz w:val="24"/>
          <w:szCs w:val="24"/>
        </w:rPr>
        <w:t>femeninos</w:t>
      </w:r>
      <w:r w:rsidR="002B5B50">
        <w:rPr>
          <w:rFonts w:ascii="Arial" w:hAnsi="Arial" w:cs="Arial"/>
          <w:b w:val="0"/>
          <w:bCs w:val="0"/>
          <w:sz w:val="24"/>
          <w:szCs w:val="24"/>
        </w:rPr>
        <w:t>, 39%), con diagnóstico de malformación arteriovenosa cerebral, la relación de género por hombr</w:t>
      </w:r>
      <w:r w:rsidR="00F8174A">
        <w:rPr>
          <w:rFonts w:ascii="Arial" w:hAnsi="Arial" w:cs="Arial"/>
          <w:b w:val="0"/>
          <w:bCs w:val="0"/>
          <w:sz w:val="24"/>
          <w:szCs w:val="24"/>
        </w:rPr>
        <w:t>e</w:t>
      </w:r>
      <w:r w:rsidR="002B5B50">
        <w:rPr>
          <w:rFonts w:ascii="Arial" w:hAnsi="Arial" w:cs="Arial"/>
          <w:b w:val="0"/>
          <w:bCs w:val="0"/>
          <w:sz w:val="24"/>
          <w:szCs w:val="24"/>
        </w:rPr>
        <w:t>: mujer fue de 1.5:1, en la literatura se describe una mayor incidencia en el género femenino. La edad promedio de l</w:t>
      </w:r>
      <w:r w:rsidR="00F8174A">
        <w:rPr>
          <w:rFonts w:ascii="Arial" w:hAnsi="Arial" w:cs="Arial"/>
          <w:b w:val="0"/>
          <w:bCs w:val="0"/>
          <w:sz w:val="24"/>
          <w:szCs w:val="24"/>
        </w:rPr>
        <w:t xml:space="preserve">os </w:t>
      </w:r>
      <w:r w:rsidR="002B5B50">
        <w:rPr>
          <w:rFonts w:ascii="Arial" w:hAnsi="Arial" w:cs="Arial"/>
          <w:b w:val="0"/>
          <w:bCs w:val="0"/>
          <w:sz w:val="24"/>
          <w:szCs w:val="24"/>
        </w:rPr>
        <w:t>pacientes fue de 30 años.</w:t>
      </w:r>
    </w:p>
    <w:p w14:paraId="4A160219" w14:textId="581DA668" w:rsidR="002B5B50" w:rsidRDefault="002B5B50" w:rsidP="00B95B2A">
      <w:pPr>
        <w:pStyle w:val="Heading1"/>
        <w:spacing w:line="480" w:lineRule="auto"/>
        <w:jc w:val="both"/>
        <w:rPr>
          <w:rFonts w:ascii="Arial" w:hAnsi="Arial" w:cs="Arial"/>
          <w:b w:val="0"/>
          <w:bCs w:val="0"/>
          <w:sz w:val="24"/>
          <w:szCs w:val="24"/>
        </w:rPr>
      </w:pPr>
      <w:r>
        <w:rPr>
          <w:rFonts w:ascii="Arial" w:hAnsi="Arial" w:cs="Arial"/>
          <w:b w:val="0"/>
          <w:bCs w:val="0"/>
          <w:sz w:val="24"/>
          <w:szCs w:val="24"/>
        </w:rPr>
        <w:t>De los 18 pacientes se descartaron 3, debido a que no tenían una angiografía cerebral y su diagnóstico se había realizado mediante una angio</w:t>
      </w:r>
      <w:r w:rsidR="009E65C3">
        <w:rPr>
          <w:rFonts w:ascii="Arial" w:hAnsi="Arial" w:cs="Arial"/>
          <w:b w:val="0"/>
          <w:bCs w:val="0"/>
          <w:sz w:val="24"/>
          <w:szCs w:val="24"/>
        </w:rPr>
        <w:t>-</w:t>
      </w:r>
      <w:r>
        <w:rPr>
          <w:rFonts w:ascii="Arial" w:hAnsi="Arial" w:cs="Arial"/>
          <w:b w:val="0"/>
          <w:bCs w:val="0"/>
          <w:sz w:val="24"/>
          <w:szCs w:val="24"/>
        </w:rPr>
        <w:t>tomografía de cráneo o una resonancia de cerebro.</w:t>
      </w:r>
    </w:p>
    <w:p w14:paraId="0485DAFF" w14:textId="77777777" w:rsidR="00396E07" w:rsidRDefault="00396E07" w:rsidP="00B95B2A">
      <w:pPr>
        <w:pStyle w:val="Heading1"/>
        <w:spacing w:line="480" w:lineRule="auto"/>
        <w:jc w:val="both"/>
        <w:rPr>
          <w:rFonts w:ascii="Arial" w:hAnsi="Arial" w:cs="Arial"/>
          <w:b w:val="0"/>
          <w:bCs w:val="0"/>
          <w:sz w:val="24"/>
          <w:szCs w:val="24"/>
        </w:rPr>
      </w:pPr>
    </w:p>
    <w:p w14:paraId="4FFDF625" w14:textId="6EC8D24F" w:rsidR="002B5B50" w:rsidRDefault="002B5B50" w:rsidP="00B95B2A">
      <w:pPr>
        <w:pStyle w:val="Heading1"/>
        <w:spacing w:line="480" w:lineRule="auto"/>
        <w:jc w:val="both"/>
        <w:rPr>
          <w:rFonts w:ascii="Arial" w:hAnsi="Arial" w:cs="Arial"/>
          <w:b w:val="0"/>
          <w:bCs w:val="0"/>
          <w:sz w:val="24"/>
          <w:szCs w:val="24"/>
        </w:rPr>
      </w:pPr>
      <w:r>
        <w:rPr>
          <w:rFonts w:ascii="Arial" w:hAnsi="Arial" w:cs="Arial"/>
          <w:b w:val="0"/>
          <w:bCs w:val="0"/>
          <w:sz w:val="24"/>
          <w:szCs w:val="24"/>
        </w:rPr>
        <w:t xml:space="preserve">De los 15 pacientes (9 </w:t>
      </w:r>
      <w:r w:rsidR="00D82239">
        <w:rPr>
          <w:rFonts w:ascii="Arial" w:hAnsi="Arial" w:cs="Arial"/>
          <w:b w:val="0"/>
          <w:bCs w:val="0"/>
          <w:sz w:val="24"/>
          <w:szCs w:val="24"/>
        </w:rPr>
        <w:t xml:space="preserve">masculinos, 60%; 6 femeninos, 30%), </w:t>
      </w:r>
      <w:r w:rsidR="009E65C3">
        <w:rPr>
          <w:rFonts w:ascii="Arial" w:hAnsi="Arial" w:cs="Arial"/>
          <w:b w:val="0"/>
          <w:bCs w:val="0"/>
          <w:sz w:val="24"/>
          <w:szCs w:val="24"/>
        </w:rPr>
        <w:t>por edad de 1 – 10 años (1 paciente, 6.6%), 11 – 20 años (5 pacientes, 33.3%), 21 – 40 años (5 pacientes, 33.3%), &gt; 40 años (4 pacientes, 26.6%).</w:t>
      </w:r>
      <w:r w:rsidR="00881E49">
        <w:rPr>
          <w:rFonts w:ascii="Arial" w:hAnsi="Arial" w:cs="Arial"/>
          <w:b w:val="0"/>
          <w:bCs w:val="0"/>
          <w:sz w:val="24"/>
          <w:szCs w:val="24"/>
        </w:rPr>
        <w:t xml:space="preserve"> (Gráfica 1)</w:t>
      </w:r>
    </w:p>
    <w:p w14:paraId="70318B5F" w14:textId="77777777" w:rsidR="00AD21AA" w:rsidRDefault="00AD21AA" w:rsidP="008B5048">
      <w:pPr>
        <w:pStyle w:val="Heading1"/>
        <w:spacing w:line="480" w:lineRule="auto"/>
        <w:rPr>
          <w:rFonts w:ascii="Arial" w:hAnsi="Arial" w:cs="Arial"/>
          <w:b w:val="0"/>
          <w:bCs w:val="0"/>
          <w:sz w:val="24"/>
          <w:szCs w:val="24"/>
        </w:rPr>
      </w:pPr>
    </w:p>
    <w:p w14:paraId="3046DEEC" w14:textId="3F6504D8" w:rsidR="00AD21AA" w:rsidRDefault="00AD21AA" w:rsidP="00AD21AA">
      <w:pPr>
        <w:pStyle w:val="Heading1"/>
        <w:spacing w:line="480" w:lineRule="auto"/>
        <w:jc w:val="center"/>
        <w:rPr>
          <w:rFonts w:ascii="Arial" w:hAnsi="Arial" w:cs="Arial"/>
          <w:b w:val="0"/>
          <w:bCs w:val="0"/>
          <w:sz w:val="24"/>
          <w:szCs w:val="24"/>
        </w:rPr>
      </w:pPr>
      <w:r w:rsidRPr="00AD21AA">
        <w:rPr>
          <w:rFonts w:ascii="Arial" w:hAnsi="Arial" w:cs="Arial"/>
          <w:b w:val="0"/>
          <w:bCs w:val="0"/>
          <w:noProof/>
          <w:sz w:val="24"/>
          <w:szCs w:val="24"/>
          <w:lang w:val="es-MX"/>
        </w:rPr>
        <w:lastRenderedPageBreak/>
        <w:drawing>
          <wp:inline distT="0" distB="0" distL="0" distR="0" wp14:anchorId="12D7ED94" wp14:editId="00C1F8BF">
            <wp:extent cx="4762500" cy="28702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2500" cy="2870200"/>
                    </a:xfrm>
                    <a:prstGeom prst="rect">
                      <a:avLst/>
                    </a:prstGeom>
                  </pic:spPr>
                </pic:pic>
              </a:graphicData>
            </a:graphic>
          </wp:inline>
        </w:drawing>
      </w:r>
    </w:p>
    <w:p w14:paraId="2177AF02" w14:textId="5077902D" w:rsidR="00881E49" w:rsidRDefault="00881E49" w:rsidP="00AD21AA">
      <w:pPr>
        <w:pStyle w:val="Heading1"/>
        <w:spacing w:line="480" w:lineRule="auto"/>
        <w:jc w:val="center"/>
        <w:rPr>
          <w:rFonts w:ascii="Arial" w:hAnsi="Arial" w:cs="Arial"/>
          <w:sz w:val="24"/>
          <w:szCs w:val="24"/>
        </w:rPr>
      </w:pPr>
      <w:r w:rsidRPr="00F16394">
        <w:rPr>
          <w:rFonts w:ascii="Arial" w:hAnsi="Arial" w:cs="Arial"/>
          <w:sz w:val="24"/>
          <w:szCs w:val="24"/>
        </w:rPr>
        <w:t>Gráfica 1</w:t>
      </w:r>
    </w:p>
    <w:p w14:paraId="15E2E62B" w14:textId="77777777" w:rsidR="001B17D9" w:rsidRPr="00F16394" w:rsidRDefault="001B17D9" w:rsidP="00AD21AA">
      <w:pPr>
        <w:pStyle w:val="Heading1"/>
        <w:spacing w:line="480" w:lineRule="auto"/>
        <w:jc w:val="center"/>
        <w:rPr>
          <w:rFonts w:ascii="Arial" w:hAnsi="Arial" w:cs="Arial"/>
          <w:sz w:val="24"/>
          <w:szCs w:val="24"/>
        </w:rPr>
      </w:pPr>
    </w:p>
    <w:p w14:paraId="78450A83" w14:textId="252D5B30" w:rsidR="009E65C3" w:rsidRDefault="009E65C3" w:rsidP="00B95B2A">
      <w:pPr>
        <w:pStyle w:val="Heading1"/>
        <w:spacing w:line="480" w:lineRule="auto"/>
        <w:jc w:val="both"/>
        <w:rPr>
          <w:rFonts w:ascii="Arial" w:hAnsi="Arial" w:cs="Arial"/>
          <w:b w:val="0"/>
          <w:bCs w:val="0"/>
          <w:sz w:val="24"/>
          <w:szCs w:val="24"/>
        </w:rPr>
      </w:pPr>
      <w:r>
        <w:rPr>
          <w:rFonts w:ascii="Arial" w:hAnsi="Arial" w:cs="Arial"/>
          <w:b w:val="0"/>
          <w:bCs w:val="0"/>
          <w:sz w:val="24"/>
          <w:szCs w:val="24"/>
        </w:rPr>
        <w:t xml:space="preserve">Los pacientes </w:t>
      </w:r>
      <w:r w:rsidR="00F8174A">
        <w:rPr>
          <w:rFonts w:ascii="Arial" w:hAnsi="Arial" w:cs="Arial"/>
          <w:b w:val="0"/>
          <w:bCs w:val="0"/>
          <w:sz w:val="24"/>
          <w:szCs w:val="24"/>
        </w:rPr>
        <w:t>en relación con</w:t>
      </w:r>
      <w:r>
        <w:rPr>
          <w:rFonts w:ascii="Arial" w:hAnsi="Arial" w:cs="Arial"/>
          <w:b w:val="0"/>
          <w:bCs w:val="0"/>
          <w:sz w:val="24"/>
          <w:szCs w:val="24"/>
        </w:rPr>
        <w:t xml:space="preserve"> los factores de riesgo modificables, pacientes con hipertensión arterial sistémica (2 pacientes, 13.3%), diabetes mellitus (3 pacientes, 20%), tabaquismo (5 pacientes, 33.3%), alcoholismo (4 pacientes, 26.6%), enfermedad renal crónica e insuficiencia cardiaca (0 pacientes, 0%)</w:t>
      </w:r>
      <w:r w:rsidR="00881E49">
        <w:rPr>
          <w:rFonts w:ascii="Arial" w:hAnsi="Arial" w:cs="Arial"/>
          <w:b w:val="0"/>
          <w:bCs w:val="0"/>
          <w:sz w:val="24"/>
          <w:szCs w:val="24"/>
        </w:rPr>
        <w:t>. (Gráfica 2)</w:t>
      </w:r>
    </w:p>
    <w:p w14:paraId="439E4A96" w14:textId="77777777" w:rsidR="00F8174A" w:rsidRDefault="00F8174A" w:rsidP="00B95B2A">
      <w:pPr>
        <w:pStyle w:val="Heading1"/>
        <w:spacing w:line="480" w:lineRule="auto"/>
        <w:jc w:val="both"/>
        <w:rPr>
          <w:rFonts w:ascii="Arial" w:hAnsi="Arial" w:cs="Arial"/>
          <w:b w:val="0"/>
          <w:bCs w:val="0"/>
          <w:sz w:val="24"/>
          <w:szCs w:val="24"/>
        </w:rPr>
      </w:pPr>
    </w:p>
    <w:p w14:paraId="2AA03F40" w14:textId="77777777" w:rsidR="00F8174A" w:rsidRDefault="00F8174A" w:rsidP="00B95B2A">
      <w:pPr>
        <w:pStyle w:val="Heading1"/>
        <w:spacing w:line="480" w:lineRule="auto"/>
        <w:jc w:val="both"/>
        <w:rPr>
          <w:rFonts w:ascii="Arial" w:hAnsi="Arial" w:cs="Arial"/>
          <w:b w:val="0"/>
          <w:bCs w:val="0"/>
          <w:sz w:val="24"/>
          <w:szCs w:val="24"/>
        </w:rPr>
      </w:pPr>
      <w:r>
        <w:rPr>
          <w:rFonts w:ascii="Arial" w:hAnsi="Arial" w:cs="Arial"/>
          <w:b w:val="0"/>
          <w:bCs w:val="0"/>
          <w:sz w:val="24"/>
          <w:szCs w:val="24"/>
        </w:rPr>
        <w:t>Pacientes que presentaron estenosis de la vena de drenaje fueron, 40%; (5 pacientes son masculinos 83.3% y 1 es femenino, 16.7%), y pacientes sin estenosis (9 pacientes, 60%; de los cuales 4 son masculinos, 44.4% y 5 son femeninos, 55.5%). (Gráfica 3)</w:t>
      </w:r>
    </w:p>
    <w:p w14:paraId="6F237C50" w14:textId="77777777" w:rsidR="00881E49" w:rsidRDefault="00881E49" w:rsidP="008B5048">
      <w:pPr>
        <w:pStyle w:val="Heading1"/>
        <w:spacing w:line="480" w:lineRule="auto"/>
        <w:rPr>
          <w:rFonts w:ascii="Arial" w:hAnsi="Arial" w:cs="Arial"/>
          <w:b w:val="0"/>
          <w:bCs w:val="0"/>
          <w:sz w:val="24"/>
          <w:szCs w:val="24"/>
        </w:rPr>
      </w:pPr>
    </w:p>
    <w:p w14:paraId="4CC81E4F" w14:textId="6ADCA85A" w:rsidR="00881E49" w:rsidRDefault="00881E49" w:rsidP="00881E49">
      <w:pPr>
        <w:pStyle w:val="Heading1"/>
        <w:spacing w:line="480" w:lineRule="auto"/>
        <w:jc w:val="center"/>
        <w:rPr>
          <w:rFonts w:ascii="Arial" w:hAnsi="Arial" w:cs="Arial"/>
          <w:b w:val="0"/>
          <w:bCs w:val="0"/>
          <w:sz w:val="24"/>
          <w:szCs w:val="24"/>
        </w:rPr>
      </w:pPr>
      <w:r w:rsidRPr="00881E49">
        <w:rPr>
          <w:rFonts w:ascii="Arial" w:hAnsi="Arial" w:cs="Arial"/>
          <w:b w:val="0"/>
          <w:bCs w:val="0"/>
          <w:noProof/>
          <w:sz w:val="24"/>
          <w:szCs w:val="24"/>
          <w:lang w:val="es-MX"/>
        </w:rPr>
        <w:lastRenderedPageBreak/>
        <w:drawing>
          <wp:inline distT="0" distB="0" distL="0" distR="0" wp14:anchorId="2E3380A1" wp14:editId="7754CB15">
            <wp:extent cx="5126355" cy="3081267"/>
            <wp:effectExtent l="0" t="0" r="4445"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36343" cy="3087270"/>
                    </a:xfrm>
                    <a:prstGeom prst="rect">
                      <a:avLst/>
                    </a:prstGeom>
                  </pic:spPr>
                </pic:pic>
              </a:graphicData>
            </a:graphic>
          </wp:inline>
        </w:drawing>
      </w:r>
    </w:p>
    <w:p w14:paraId="70A387BD" w14:textId="14E03847" w:rsidR="00AD21AA" w:rsidRDefault="00881E49" w:rsidP="00F16394">
      <w:pPr>
        <w:pStyle w:val="Heading1"/>
        <w:spacing w:line="480" w:lineRule="auto"/>
        <w:jc w:val="center"/>
        <w:rPr>
          <w:rFonts w:ascii="Arial" w:hAnsi="Arial" w:cs="Arial"/>
          <w:sz w:val="24"/>
          <w:szCs w:val="24"/>
        </w:rPr>
      </w:pPr>
      <w:r w:rsidRPr="00F16394">
        <w:rPr>
          <w:rFonts w:ascii="Arial" w:hAnsi="Arial" w:cs="Arial"/>
          <w:sz w:val="24"/>
          <w:szCs w:val="24"/>
        </w:rPr>
        <w:t>G</w:t>
      </w:r>
      <w:r w:rsidR="00F16394" w:rsidRPr="00F16394">
        <w:rPr>
          <w:rFonts w:ascii="Arial" w:hAnsi="Arial" w:cs="Arial"/>
          <w:sz w:val="24"/>
          <w:szCs w:val="24"/>
        </w:rPr>
        <w:t>ráfica 2</w:t>
      </w:r>
    </w:p>
    <w:p w14:paraId="78DBA706" w14:textId="77777777" w:rsidR="00B95B2A" w:rsidRPr="00F16394" w:rsidRDefault="00B95B2A" w:rsidP="00F16394">
      <w:pPr>
        <w:pStyle w:val="Heading1"/>
        <w:spacing w:line="480" w:lineRule="auto"/>
        <w:jc w:val="center"/>
        <w:rPr>
          <w:rFonts w:ascii="Arial" w:hAnsi="Arial" w:cs="Arial"/>
          <w:sz w:val="24"/>
          <w:szCs w:val="24"/>
        </w:rPr>
      </w:pPr>
    </w:p>
    <w:p w14:paraId="55F24394" w14:textId="14A83D14" w:rsidR="00F16394" w:rsidRDefault="00F16394" w:rsidP="00F16394">
      <w:pPr>
        <w:pStyle w:val="Heading1"/>
        <w:spacing w:line="480" w:lineRule="auto"/>
        <w:jc w:val="center"/>
        <w:rPr>
          <w:rFonts w:ascii="Arial" w:hAnsi="Arial" w:cs="Arial"/>
          <w:b w:val="0"/>
          <w:bCs w:val="0"/>
          <w:sz w:val="24"/>
          <w:szCs w:val="24"/>
        </w:rPr>
      </w:pPr>
      <w:r w:rsidRPr="00F16394">
        <w:rPr>
          <w:rFonts w:ascii="Arial" w:hAnsi="Arial" w:cs="Arial"/>
          <w:b w:val="0"/>
          <w:bCs w:val="0"/>
          <w:noProof/>
          <w:sz w:val="24"/>
          <w:szCs w:val="24"/>
          <w:lang w:val="es-MX"/>
        </w:rPr>
        <w:drawing>
          <wp:inline distT="0" distB="0" distL="0" distR="0" wp14:anchorId="153BEBDB" wp14:editId="6934424B">
            <wp:extent cx="5105742" cy="3068877"/>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12142" cy="3072724"/>
                    </a:xfrm>
                    <a:prstGeom prst="rect">
                      <a:avLst/>
                    </a:prstGeom>
                  </pic:spPr>
                </pic:pic>
              </a:graphicData>
            </a:graphic>
          </wp:inline>
        </w:drawing>
      </w:r>
    </w:p>
    <w:p w14:paraId="23789C50" w14:textId="20B04684" w:rsidR="00323BA0" w:rsidRDefault="0094628C" w:rsidP="0094628C">
      <w:pPr>
        <w:pStyle w:val="Heading1"/>
        <w:spacing w:line="480" w:lineRule="auto"/>
        <w:jc w:val="center"/>
        <w:rPr>
          <w:rFonts w:ascii="Arial" w:hAnsi="Arial" w:cs="Arial"/>
          <w:sz w:val="24"/>
          <w:szCs w:val="24"/>
        </w:rPr>
      </w:pPr>
      <w:r w:rsidRPr="0094628C">
        <w:rPr>
          <w:rFonts w:ascii="Arial" w:hAnsi="Arial" w:cs="Arial"/>
          <w:sz w:val="24"/>
          <w:szCs w:val="24"/>
        </w:rPr>
        <w:t>Gráfica 3</w:t>
      </w:r>
    </w:p>
    <w:p w14:paraId="64E0FA00" w14:textId="77777777" w:rsidR="00F8174A" w:rsidRPr="0094628C" w:rsidRDefault="00F8174A" w:rsidP="00B95B2A">
      <w:pPr>
        <w:pStyle w:val="Heading1"/>
        <w:spacing w:line="480" w:lineRule="auto"/>
        <w:rPr>
          <w:rFonts w:ascii="Arial" w:hAnsi="Arial" w:cs="Arial"/>
          <w:sz w:val="24"/>
          <w:szCs w:val="24"/>
        </w:rPr>
      </w:pPr>
    </w:p>
    <w:p w14:paraId="40F489BC" w14:textId="25E68881" w:rsidR="000C0433" w:rsidRDefault="00F82303" w:rsidP="00F8174A">
      <w:pPr>
        <w:pStyle w:val="Heading1"/>
        <w:spacing w:line="480" w:lineRule="auto"/>
        <w:jc w:val="both"/>
        <w:rPr>
          <w:rFonts w:ascii="Arial" w:hAnsi="Arial" w:cs="Arial"/>
          <w:b w:val="0"/>
          <w:bCs w:val="0"/>
          <w:sz w:val="24"/>
          <w:szCs w:val="24"/>
        </w:rPr>
      </w:pPr>
      <w:r>
        <w:rPr>
          <w:rFonts w:ascii="Arial" w:hAnsi="Arial" w:cs="Arial"/>
          <w:b w:val="0"/>
          <w:bCs w:val="0"/>
          <w:sz w:val="24"/>
          <w:szCs w:val="24"/>
        </w:rPr>
        <w:lastRenderedPageBreak/>
        <w:t>De los 6 pacientes con estenosis de la vena de drenaje se asociaron a factores de riesgo modificables. Hipertensión arterial (2 pacientes, 33.3%), diabetes mellitus (1 paciente, 16.6%), tabaquismo (4 pacientes, 66.6%), alcoholismo (3 pacientes, 50%).</w:t>
      </w:r>
      <w:r w:rsidR="0094628C">
        <w:rPr>
          <w:rFonts w:ascii="Arial" w:hAnsi="Arial" w:cs="Arial"/>
          <w:b w:val="0"/>
          <w:bCs w:val="0"/>
          <w:sz w:val="24"/>
          <w:szCs w:val="24"/>
        </w:rPr>
        <w:t xml:space="preserve"> (Gráfica 4)</w:t>
      </w:r>
    </w:p>
    <w:p w14:paraId="1F19E066" w14:textId="7777317A" w:rsidR="0094628C" w:rsidRDefault="0094628C" w:rsidP="0094628C">
      <w:pPr>
        <w:pStyle w:val="Heading1"/>
        <w:spacing w:line="480" w:lineRule="auto"/>
        <w:jc w:val="center"/>
        <w:rPr>
          <w:rFonts w:ascii="Arial" w:hAnsi="Arial" w:cs="Arial"/>
          <w:b w:val="0"/>
          <w:bCs w:val="0"/>
          <w:sz w:val="24"/>
          <w:szCs w:val="24"/>
        </w:rPr>
      </w:pPr>
      <w:r w:rsidRPr="0094628C">
        <w:rPr>
          <w:rFonts w:ascii="Arial" w:hAnsi="Arial" w:cs="Arial"/>
          <w:b w:val="0"/>
          <w:bCs w:val="0"/>
          <w:noProof/>
          <w:sz w:val="24"/>
          <w:szCs w:val="24"/>
          <w:lang w:val="es-MX"/>
        </w:rPr>
        <w:drawing>
          <wp:inline distT="0" distB="0" distL="0" distR="0" wp14:anchorId="32B1FBAC" wp14:editId="05839E8B">
            <wp:extent cx="5892800" cy="1879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4943"/>
                    <a:stretch/>
                  </pic:blipFill>
                  <pic:spPr bwMode="auto">
                    <a:xfrm>
                      <a:off x="0" y="0"/>
                      <a:ext cx="5892800" cy="1879600"/>
                    </a:xfrm>
                    <a:prstGeom prst="rect">
                      <a:avLst/>
                    </a:prstGeom>
                    <a:ln>
                      <a:noFill/>
                    </a:ln>
                    <a:extLst>
                      <a:ext uri="{53640926-AAD7-44D8-BBD7-CCE9431645EC}">
                        <a14:shadowObscured xmlns:a14="http://schemas.microsoft.com/office/drawing/2010/main"/>
                      </a:ext>
                    </a:extLst>
                  </pic:spPr>
                </pic:pic>
              </a:graphicData>
            </a:graphic>
          </wp:inline>
        </w:drawing>
      </w:r>
    </w:p>
    <w:p w14:paraId="6756FD73" w14:textId="35EDED0B" w:rsidR="00323BA0" w:rsidRDefault="0094628C" w:rsidP="0094628C">
      <w:pPr>
        <w:pStyle w:val="Heading1"/>
        <w:spacing w:line="480" w:lineRule="auto"/>
        <w:jc w:val="center"/>
        <w:rPr>
          <w:rFonts w:ascii="Arial" w:hAnsi="Arial" w:cs="Arial"/>
          <w:sz w:val="24"/>
          <w:szCs w:val="24"/>
        </w:rPr>
      </w:pPr>
      <w:r w:rsidRPr="0094628C">
        <w:rPr>
          <w:rFonts w:ascii="Arial" w:hAnsi="Arial" w:cs="Arial"/>
          <w:sz w:val="24"/>
          <w:szCs w:val="24"/>
        </w:rPr>
        <w:t>Gráfica 4</w:t>
      </w:r>
    </w:p>
    <w:p w14:paraId="03AB96E4" w14:textId="77777777" w:rsidR="002D2A48" w:rsidRPr="0094628C" w:rsidRDefault="002D2A48" w:rsidP="0094628C">
      <w:pPr>
        <w:pStyle w:val="Heading1"/>
        <w:spacing w:line="480" w:lineRule="auto"/>
        <w:jc w:val="center"/>
        <w:rPr>
          <w:rFonts w:ascii="Arial" w:hAnsi="Arial" w:cs="Arial"/>
          <w:sz w:val="24"/>
          <w:szCs w:val="24"/>
        </w:rPr>
      </w:pPr>
    </w:p>
    <w:p w14:paraId="29D3D408" w14:textId="5355FBE2" w:rsidR="00F82303" w:rsidRDefault="00F82303" w:rsidP="00F8174A">
      <w:pPr>
        <w:pStyle w:val="Heading1"/>
        <w:spacing w:line="480" w:lineRule="auto"/>
        <w:jc w:val="both"/>
        <w:rPr>
          <w:rFonts w:ascii="Arial" w:hAnsi="Arial" w:cs="Arial"/>
          <w:b w:val="0"/>
          <w:bCs w:val="0"/>
          <w:sz w:val="24"/>
          <w:szCs w:val="24"/>
        </w:rPr>
      </w:pPr>
      <w:r>
        <w:rPr>
          <w:rFonts w:ascii="Arial" w:hAnsi="Arial" w:cs="Arial"/>
          <w:b w:val="0"/>
          <w:bCs w:val="0"/>
          <w:sz w:val="24"/>
          <w:szCs w:val="24"/>
        </w:rPr>
        <w:t>Fueron 9 pacientes que presentaron ruptura de la MAVC, (6 pacientes masculinos, 66.6%, 3 pacientes femeninos 33.3%), y los paciente</w:t>
      </w:r>
      <w:r w:rsidR="00DF5CCA">
        <w:rPr>
          <w:rFonts w:ascii="Arial" w:hAnsi="Arial" w:cs="Arial"/>
          <w:b w:val="0"/>
          <w:bCs w:val="0"/>
          <w:sz w:val="24"/>
          <w:szCs w:val="24"/>
        </w:rPr>
        <w:t xml:space="preserve">s </w:t>
      </w:r>
      <w:r>
        <w:rPr>
          <w:rFonts w:ascii="Arial" w:hAnsi="Arial" w:cs="Arial"/>
          <w:b w:val="0"/>
          <w:bCs w:val="0"/>
          <w:sz w:val="24"/>
          <w:szCs w:val="24"/>
        </w:rPr>
        <w:t xml:space="preserve">que no presentaron ruptura fueron 6 (3 pacientes masculinos, 50%, y 3 pacientes femeninos, 50%) </w:t>
      </w:r>
    </w:p>
    <w:p w14:paraId="3C622696" w14:textId="1C509F4D" w:rsidR="00F82303" w:rsidRDefault="00843198" w:rsidP="00F8174A">
      <w:pPr>
        <w:pStyle w:val="Heading1"/>
        <w:spacing w:line="480" w:lineRule="auto"/>
        <w:jc w:val="both"/>
        <w:rPr>
          <w:rFonts w:ascii="Arial" w:hAnsi="Arial" w:cs="Arial"/>
          <w:b w:val="0"/>
          <w:bCs w:val="0"/>
          <w:sz w:val="24"/>
          <w:szCs w:val="24"/>
        </w:rPr>
      </w:pPr>
      <w:r>
        <w:rPr>
          <w:rFonts w:ascii="Arial" w:hAnsi="Arial" w:cs="Arial"/>
          <w:b w:val="0"/>
          <w:bCs w:val="0"/>
          <w:sz w:val="24"/>
          <w:szCs w:val="24"/>
        </w:rPr>
        <w:t>De los 9 pacientes con rupturas 6 presentaron estenosis de la vena de drenaje (66.6%) y de los 6 pacientes con estenosis los 6 presentaron ruptura (100%).</w:t>
      </w:r>
      <w:r w:rsidR="0094628C">
        <w:rPr>
          <w:rFonts w:ascii="Arial" w:hAnsi="Arial" w:cs="Arial"/>
          <w:b w:val="0"/>
          <w:bCs w:val="0"/>
          <w:sz w:val="24"/>
          <w:szCs w:val="24"/>
        </w:rPr>
        <w:t xml:space="preserve"> (Gráfica 5)</w:t>
      </w:r>
    </w:p>
    <w:p w14:paraId="4EB651E8" w14:textId="7D328F51" w:rsidR="00F16394" w:rsidRDefault="00F16394" w:rsidP="00F16394">
      <w:pPr>
        <w:pStyle w:val="Heading1"/>
        <w:spacing w:line="480" w:lineRule="auto"/>
        <w:jc w:val="center"/>
        <w:rPr>
          <w:rFonts w:ascii="Arial" w:hAnsi="Arial" w:cs="Arial"/>
          <w:b w:val="0"/>
          <w:bCs w:val="0"/>
          <w:sz w:val="24"/>
          <w:szCs w:val="24"/>
        </w:rPr>
      </w:pPr>
      <w:r w:rsidRPr="00F16394">
        <w:rPr>
          <w:rFonts w:ascii="Arial" w:hAnsi="Arial" w:cs="Arial"/>
          <w:b w:val="0"/>
          <w:bCs w:val="0"/>
          <w:noProof/>
          <w:sz w:val="24"/>
          <w:szCs w:val="24"/>
          <w:lang w:val="es-MX"/>
        </w:rPr>
        <w:lastRenderedPageBreak/>
        <w:drawing>
          <wp:inline distT="0" distB="0" distL="0" distR="0" wp14:anchorId="17B11F06" wp14:editId="00FFE1C1">
            <wp:extent cx="4775200" cy="28702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75200" cy="2870200"/>
                    </a:xfrm>
                    <a:prstGeom prst="rect">
                      <a:avLst/>
                    </a:prstGeom>
                  </pic:spPr>
                </pic:pic>
              </a:graphicData>
            </a:graphic>
          </wp:inline>
        </w:drawing>
      </w:r>
    </w:p>
    <w:p w14:paraId="44AC0769" w14:textId="2A25555B" w:rsidR="00843198" w:rsidRDefault="0094628C" w:rsidP="0094628C">
      <w:pPr>
        <w:pStyle w:val="Heading1"/>
        <w:spacing w:line="480" w:lineRule="auto"/>
        <w:jc w:val="center"/>
        <w:rPr>
          <w:rFonts w:ascii="Arial" w:hAnsi="Arial" w:cs="Arial"/>
          <w:sz w:val="24"/>
          <w:szCs w:val="24"/>
        </w:rPr>
      </w:pPr>
      <w:r w:rsidRPr="0094628C">
        <w:rPr>
          <w:rFonts w:ascii="Arial" w:hAnsi="Arial" w:cs="Arial"/>
          <w:sz w:val="24"/>
          <w:szCs w:val="24"/>
        </w:rPr>
        <w:t>Gráfica 5</w:t>
      </w:r>
    </w:p>
    <w:p w14:paraId="75484851" w14:textId="77777777" w:rsidR="001B17D9" w:rsidRPr="0094628C" w:rsidRDefault="001B17D9" w:rsidP="0094628C">
      <w:pPr>
        <w:pStyle w:val="Heading1"/>
        <w:spacing w:line="480" w:lineRule="auto"/>
        <w:jc w:val="center"/>
        <w:rPr>
          <w:rFonts w:ascii="Arial" w:hAnsi="Arial" w:cs="Arial"/>
          <w:sz w:val="24"/>
          <w:szCs w:val="24"/>
        </w:rPr>
      </w:pPr>
    </w:p>
    <w:p w14:paraId="5956850D" w14:textId="58101448" w:rsidR="00843198" w:rsidRDefault="00843198" w:rsidP="00F8174A">
      <w:pPr>
        <w:pStyle w:val="Heading1"/>
        <w:spacing w:line="480" w:lineRule="auto"/>
        <w:jc w:val="both"/>
        <w:rPr>
          <w:rFonts w:ascii="Arial" w:hAnsi="Arial" w:cs="Arial"/>
          <w:b w:val="0"/>
          <w:bCs w:val="0"/>
          <w:sz w:val="24"/>
          <w:szCs w:val="24"/>
        </w:rPr>
      </w:pPr>
      <w:r>
        <w:rPr>
          <w:rFonts w:ascii="Arial" w:hAnsi="Arial" w:cs="Arial"/>
          <w:b w:val="0"/>
          <w:bCs w:val="0"/>
          <w:sz w:val="24"/>
          <w:szCs w:val="24"/>
        </w:rPr>
        <w:t>De los 9 pacientes con ruptura de MAVC se asociaron a factores de riesgo modificables. Hipertensión arterial sistémica (</w:t>
      </w:r>
      <w:r w:rsidR="005F2F4A">
        <w:rPr>
          <w:rFonts w:ascii="Arial" w:hAnsi="Arial" w:cs="Arial"/>
          <w:b w:val="0"/>
          <w:bCs w:val="0"/>
          <w:sz w:val="24"/>
          <w:szCs w:val="24"/>
        </w:rPr>
        <w:t>2</w:t>
      </w:r>
      <w:r>
        <w:rPr>
          <w:rFonts w:ascii="Arial" w:hAnsi="Arial" w:cs="Arial"/>
          <w:b w:val="0"/>
          <w:bCs w:val="0"/>
          <w:sz w:val="24"/>
          <w:szCs w:val="24"/>
        </w:rPr>
        <w:t xml:space="preserve"> paciente</w:t>
      </w:r>
      <w:r w:rsidR="005F2F4A">
        <w:rPr>
          <w:rFonts w:ascii="Arial" w:hAnsi="Arial" w:cs="Arial"/>
          <w:b w:val="0"/>
          <w:bCs w:val="0"/>
          <w:sz w:val="24"/>
          <w:szCs w:val="24"/>
        </w:rPr>
        <w:t>s</w:t>
      </w:r>
      <w:r>
        <w:rPr>
          <w:rFonts w:ascii="Arial" w:hAnsi="Arial" w:cs="Arial"/>
          <w:b w:val="0"/>
          <w:bCs w:val="0"/>
          <w:sz w:val="24"/>
          <w:szCs w:val="24"/>
        </w:rPr>
        <w:t xml:space="preserve">, </w:t>
      </w:r>
      <w:r w:rsidR="005F2F4A">
        <w:rPr>
          <w:rFonts w:ascii="Arial" w:hAnsi="Arial" w:cs="Arial"/>
          <w:b w:val="0"/>
          <w:bCs w:val="0"/>
          <w:sz w:val="24"/>
          <w:szCs w:val="24"/>
        </w:rPr>
        <w:t>22.2%), diabetes mellitus (1 paciente, 11.1%), tabaquismo (5 pacientes, 55.5%), alcoholismo (4 pacientes, 44.4%)</w:t>
      </w:r>
      <w:r w:rsidR="0094628C">
        <w:rPr>
          <w:rFonts w:ascii="Arial" w:hAnsi="Arial" w:cs="Arial"/>
          <w:b w:val="0"/>
          <w:bCs w:val="0"/>
          <w:sz w:val="24"/>
          <w:szCs w:val="24"/>
        </w:rPr>
        <w:t>. (Gráfica 6)</w:t>
      </w:r>
    </w:p>
    <w:p w14:paraId="60996858" w14:textId="0BD3F46D" w:rsidR="0094628C" w:rsidRDefault="0094628C" w:rsidP="0094628C">
      <w:pPr>
        <w:pStyle w:val="Heading1"/>
        <w:spacing w:line="480" w:lineRule="auto"/>
        <w:rPr>
          <w:rFonts w:ascii="Arial" w:hAnsi="Arial" w:cs="Arial"/>
          <w:b w:val="0"/>
          <w:bCs w:val="0"/>
          <w:sz w:val="24"/>
          <w:szCs w:val="24"/>
        </w:rPr>
      </w:pPr>
      <w:r w:rsidRPr="0094628C">
        <w:rPr>
          <w:rFonts w:ascii="Arial" w:hAnsi="Arial" w:cs="Arial"/>
          <w:b w:val="0"/>
          <w:bCs w:val="0"/>
          <w:noProof/>
          <w:sz w:val="24"/>
          <w:szCs w:val="24"/>
          <w:lang w:val="es-MX"/>
        </w:rPr>
        <w:drawing>
          <wp:inline distT="0" distB="0" distL="0" distR="0" wp14:anchorId="5D54A953" wp14:editId="3CE5EF20">
            <wp:extent cx="5943600" cy="19939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4894"/>
                    <a:stretch/>
                  </pic:blipFill>
                  <pic:spPr bwMode="auto">
                    <a:xfrm>
                      <a:off x="0" y="0"/>
                      <a:ext cx="5943600" cy="1993900"/>
                    </a:xfrm>
                    <a:prstGeom prst="rect">
                      <a:avLst/>
                    </a:prstGeom>
                    <a:ln>
                      <a:noFill/>
                    </a:ln>
                    <a:extLst>
                      <a:ext uri="{53640926-AAD7-44D8-BBD7-CCE9431645EC}">
                        <a14:shadowObscured xmlns:a14="http://schemas.microsoft.com/office/drawing/2010/main"/>
                      </a:ext>
                    </a:extLst>
                  </pic:spPr>
                </pic:pic>
              </a:graphicData>
            </a:graphic>
          </wp:inline>
        </w:drawing>
      </w:r>
    </w:p>
    <w:p w14:paraId="54981E33" w14:textId="710B3778" w:rsidR="001A4CB8" w:rsidRDefault="0094628C" w:rsidP="0094628C">
      <w:pPr>
        <w:pStyle w:val="Heading1"/>
        <w:spacing w:line="480" w:lineRule="auto"/>
        <w:jc w:val="center"/>
        <w:rPr>
          <w:rFonts w:ascii="Arial" w:hAnsi="Arial" w:cs="Arial"/>
          <w:sz w:val="24"/>
          <w:szCs w:val="24"/>
        </w:rPr>
      </w:pPr>
      <w:r w:rsidRPr="0094628C">
        <w:rPr>
          <w:rFonts w:ascii="Arial" w:hAnsi="Arial" w:cs="Arial"/>
          <w:sz w:val="24"/>
          <w:szCs w:val="24"/>
        </w:rPr>
        <w:t>Gráfica 6</w:t>
      </w:r>
    </w:p>
    <w:p w14:paraId="565BF419" w14:textId="77777777" w:rsidR="001B17D9" w:rsidRPr="0094628C" w:rsidRDefault="001B17D9" w:rsidP="0094628C">
      <w:pPr>
        <w:pStyle w:val="Heading1"/>
        <w:spacing w:line="480" w:lineRule="auto"/>
        <w:jc w:val="center"/>
        <w:rPr>
          <w:rFonts w:ascii="Arial" w:hAnsi="Arial" w:cs="Arial"/>
          <w:sz w:val="24"/>
          <w:szCs w:val="24"/>
        </w:rPr>
      </w:pPr>
    </w:p>
    <w:p w14:paraId="06DC9181" w14:textId="4BBFEA0A" w:rsidR="001A4CB8" w:rsidRDefault="001A4CB8" w:rsidP="00F8174A">
      <w:pPr>
        <w:pStyle w:val="Heading1"/>
        <w:spacing w:line="480" w:lineRule="auto"/>
        <w:jc w:val="both"/>
        <w:rPr>
          <w:rFonts w:ascii="Arial" w:hAnsi="Arial" w:cs="Arial"/>
          <w:b w:val="0"/>
          <w:bCs w:val="0"/>
          <w:sz w:val="24"/>
          <w:szCs w:val="24"/>
        </w:rPr>
      </w:pPr>
      <w:r>
        <w:rPr>
          <w:rFonts w:ascii="Arial" w:hAnsi="Arial" w:cs="Arial"/>
          <w:b w:val="0"/>
          <w:bCs w:val="0"/>
          <w:sz w:val="24"/>
          <w:szCs w:val="24"/>
        </w:rPr>
        <w:lastRenderedPageBreak/>
        <w:t>De los 15 pacientes hubo 4 tipos de medidas terapéuticas: 6 pacientes por microcirugía (40%), 4 paciente por angioembolización (26.6%), 3 pacientes por radiocirugía (20%), y 4 pacientes se vigilaron (26.6%).</w:t>
      </w:r>
    </w:p>
    <w:p w14:paraId="1C825CC0" w14:textId="5BA34AB6" w:rsidR="00CA2275" w:rsidRDefault="00CA2275" w:rsidP="00CA2275">
      <w:pPr>
        <w:pStyle w:val="Heading1"/>
        <w:spacing w:line="480" w:lineRule="auto"/>
        <w:jc w:val="center"/>
        <w:rPr>
          <w:rFonts w:ascii="Arial" w:hAnsi="Arial" w:cs="Arial"/>
          <w:b w:val="0"/>
          <w:bCs w:val="0"/>
          <w:sz w:val="24"/>
          <w:szCs w:val="24"/>
        </w:rPr>
      </w:pPr>
      <w:r w:rsidRPr="00CA2275">
        <w:rPr>
          <w:rFonts w:ascii="Arial" w:hAnsi="Arial" w:cs="Arial"/>
          <w:b w:val="0"/>
          <w:bCs w:val="0"/>
          <w:noProof/>
          <w:sz w:val="24"/>
          <w:szCs w:val="24"/>
          <w:lang w:val="es-MX"/>
        </w:rPr>
        <w:drawing>
          <wp:inline distT="0" distB="0" distL="0" distR="0" wp14:anchorId="04668107" wp14:editId="6B70A628">
            <wp:extent cx="4775200" cy="28702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75200" cy="2870200"/>
                    </a:xfrm>
                    <a:prstGeom prst="rect">
                      <a:avLst/>
                    </a:prstGeom>
                  </pic:spPr>
                </pic:pic>
              </a:graphicData>
            </a:graphic>
          </wp:inline>
        </w:drawing>
      </w:r>
    </w:p>
    <w:p w14:paraId="2275FD76" w14:textId="68517687" w:rsidR="00CA2275" w:rsidRPr="00CA2275" w:rsidRDefault="00CA2275" w:rsidP="00CA2275">
      <w:pPr>
        <w:pStyle w:val="Heading1"/>
        <w:spacing w:line="480" w:lineRule="auto"/>
        <w:jc w:val="center"/>
        <w:rPr>
          <w:rFonts w:ascii="Arial" w:hAnsi="Arial" w:cs="Arial"/>
          <w:sz w:val="24"/>
          <w:szCs w:val="24"/>
        </w:rPr>
      </w:pPr>
      <w:r w:rsidRPr="00CA2275">
        <w:rPr>
          <w:rFonts w:ascii="Arial" w:hAnsi="Arial" w:cs="Arial"/>
          <w:sz w:val="24"/>
          <w:szCs w:val="24"/>
        </w:rPr>
        <w:t>Gráfica 7</w:t>
      </w:r>
    </w:p>
    <w:p w14:paraId="4EBCE6B2" w14:textId="77777777" w:rsidR="001A4CB8" w:rsidRDefault="001A4CB8" w:rsidP="008B5048">
      <w:pPr>
        <w:pStyle w:val="Heading1"/>
        <w:spacing w:line="480" w:lineRule="auto"/>
        <w:rPr>
          <w:rFonts w:ascii="Arial" w:hAnsi="Arial" w:cs="Arial"/>
          <w:b w:val="0"/>
          <w:bCs w:val="0"/>
          <w:sz w:val="24"/>
          <w:szCs w:val="24"/>
        </w:rPr>
      </w:pPr>
    </w:p>
    <w:p w14:paraId="65F56E22" w14:textId="1DA389F7" w:rsidR="001A4CB8" w:rsidRDefault="001A4CB8" w:rsidP="00F8174A">
      <w:pPr>
        <w:pStyle w:val="Heading1"/>
        <w:spacing w:line="480" w:lineRule="auto"/>
        <w:jc w:val="both"/>
        <w:rPr>
          <w:rFonts w:ascii="Arial" w:hAnsi="Arial" w:cs="Arial"/>
          <w:b w:val="0"/>
          <w:bCs w:val="0"/>
          <w:sz w:val="24"/>
          <w:szCs w:val="24"/>
        </w:rPr>
      </w:pPr>
      <w:r>
        <w:rPr>
          <w:rFonts w:ascii="Arial" w:hAnsi="Arial" w:cs="Arial"/>
          <w:b w:val="0"/>
          <w:bCs w:val="0"/>
          <w:sz w:val="24"/>
          <w:szCs w:val="24"/>
        </w:rPr>
        <w:t>Se valoraron los riesgos de factores de riesgo con asociación a estenosis de la vena de drenaje de una malformación arteriovenosa, se observo una significancia estadística de paciente con alcoholismo con riesgo a presentar estenosis, además se observa una significancia descriptiva de tabaquismo con riesgo a estenosis.</w:t>
      </w:r>
      <w:r w:rsidR="006A17AA">
        <w:rPr>
          <w:rFonts w:ascii="Arial" w:hAnsi="Arial" w:cs="Arial"/>
          <w:b w:val="0"/>
          <w:bCs w:val="0"/>
          <w:sz w:val="24"/>
          <w:szCs w:val="24"/>
        </w:rPr>
        <w:t xml:space="preserve"> (Tabla 2)</w:t>
      </w:r>
    </w:p>
    <w:p w14:paraId="25F09B14" w14:textId="1A7A19A5" w:rsidR="00B95B2A" w:rsidRDefault="00B95B2A" w:rsidP="00F8174A">
      <w:pPr>
        <w:pStyle w:val="Heading1"/>
        <w:spacing w:line="480" w:lineRule="auto"/>
        <w:jc w:val="both"/>
        <w:rPr>
          <w:rFonts w:ascii="Arial" w:hAnsi="Arial" w:cs="Arial"/>
          <w:b w:val="0"/>
          <w:bCs w:val="0"/>
          <w:sz w:val="24"/>
          <w:szCs w:val="24"/>
        </w:rPr>
      </w:pPr>
    </w:p>
    <w:p w14:paraId="59369E70" w14:textId="77777777" w:rsidR="00B95B2A" w:rsidRDefault="00B95B2A" w:rsidP="00F8174A">
      <w:pPr>
        <w:pStyle w:val="Heading1"/>
        <w:spacing w:line="480" w:lineRule="auto"/>
        <w:jc w:val="both"/>
        <w:rPr>
          <w:rFonts w:ascii="Arial" w:hAnsi="Arial" w:cs="Arial"/>
          <w:b w:val="0"/>
          <w:bCs w:val="0"/>
          <w:sz w:val="24"/>
          <w:szCs w:val="24"/>
        </w:rPr>
      </w:pPr>
    </w:p>
    <w:p w14:paraId="088CCC6C" w14:textId="77777777" w:rsidR="001B17D9" w:rsidRPr="002976FD" w:rsidRDefault="001B17D9" w:rsidP="008B5048">
      <w:pPr>
        <w:pStyle w:val="Heading1"/>
        <w:spacing w:line="480" w:lineRule="auto"/>
        <w:rPr>
          <w:rFonts w:ascii="Arial" w:hAnsi="Arial" w:cs="Arial"/>
          <w:b w:val="0"/>
          <w:bCs w:val="0"/>
          <w:sz w:val="24"/>
          <w:szCs w:val="24"/>
        </w:rPr>
      </w:pPr>
    </w:p>
    <w:tbl>
      <w:tblPr>
        <w:tblStyle w:val="GridTable4"/>
        <w:tblW w:w="9204" w:type="dxa"/>
        <w:tblLook w:val="04A0" w:firstRow="1" w:lastRow="0" w:firstColumn="1" w:lastColumn="0" w:noHBand="0" w:noVBand="1"/>
      </w:tblPr>
      <w:tblGrid>
        <w:gridCol w:w="3295"/>
        <w:gridCol w:w="2156"/>
        <w:gridCol w:w="874"/>
        <w:gridCol w:w="1649"/>
        <w:gridCol w:w="1230"/>
      </w:tblGrid>
      <w:tr w:rsidR="001A4CB8" w:rsidRPr="001E0A47" w14:paraId="6323A52B" w14:textId="77777777" w:rsidTr="00F8174A">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9204" w:type="dxa"/>
            <w:gridSpan w:val="5"/>
          </w:tcPr>
          <w:p w14:paraId="71C66528" w14:textId="77777777" w:rsidR="001A4CB8" w:rsidRPr="00AA1612" w:rsidRDefault="001A4CB8" w:rsidP="005E3E8D">
            <w:pPr>
              <w:rPr>
                <w:rFonts w:ascii="Arial" w:hAnsi="Arial" w:cs="Arial"/>
                <w:b w:val="0"/>
                <w:lang w:val="es-MX"/>
              </w:rPr>
            </w:pPr>
            <w:r w:rsidRPr="00AA1612">
              <w:rPr>
                <w:rFonts w:ascii="Arial" w:hAnsi="Arial" w:cs="Arial"/>
                <w:lang w:val="es-MX"/>
              </w:rPr>
              <w:lastRenderedPageBreak/>
              <w:t>Estimación de riesgo asociación con estenosis</w:t>
            </w:r>
          </w:p>
        </w:tc>
      </w:tr>
      <w:tr w:rsidR="001A4CB8" w:rsidRPr="002976FD" w14:paraId="3C22A1A4" w14:textId="77777777" w:rsidTr="00F8174A">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3295" w:type="dxa"/>
          </w:tcPr>
          <w:p w14:paraId="6984435A" w14:textId="77777777" w:rsidR="001A4CB8" w:rsidRPr="00AA1612" w:rsidRDefault="001A4CB8" w:rsidP="005E3E8D">
            <w:pPr>
              <w:rPr>
                <w:rFonts w:ascii="Arial" w:hAnsi="Arial" w:cs="Arial"/>
                <w:b w:val="0"/>
                <w:sz w:val="20"/>
                <w:szCs w:val="20"/>
                <w:lang w:val="es-MX"/>
              </w:rPr>
            </w:pPr>
          </w:p>
        </w:tc>
        <w:tc>
          <w:tcPr>
            <w:tcW w:w="2156" w:type="dxa"/>
          </w:tcPr>
          <w:p w14:paraId="1218C0A5"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AA1612">
              <w:rPr>
                <w:rFonts w:ascii="Arial" w:hAnsi="Arial" w:cs="Arial"/>
                <w:b/>
                <w:sz w:val="20"/>
                <w:szCs w:val="20"/>
              </w:rPr>
              <w:t>Estenosis</w:t>
            </w:r>
            <w:proofErr w:type="spellEnd"/>
            <w:r w:rsidRPr="00AA1612">
              <w:rPr>
                <w:rFonts w:ascii="Arial" w:hAnsi="Arial" w:cs="Arial"/>
                <w:b/>
                <w:sz w:val="20"/>
                <w:szCs w:val="20"/>
              </w:rPr>
              <w:t xml:space="preserve"> (n, %)</w:t>
            </w:r>
          </w:p>
        </w:tc>
        <w:tc>
          <w:tcPr>
            <w:tcW w:w="874" w:type="dxa"/>
          </w:tcPr>
          <w:p w14:paraId="5AA33176"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AA1612">
              <w:rPr>
                <w:rFonts w:ascii="Arial" w:hAnsi="Arial" w:cs="Arial"/>
                <w:b/>
                <w:sz w:val="20"/>
                <w:szCs w:val="20"/>
              </w:rPr>
              <w:t>OR</w:t>
            </w:r>
          </w:p>
        </w:tc>
        <w:tc>
          <w:tcPr>
            <w:tcW w:w="1649" w:type="dxa"/>
          </w:tcPr>
          <w:p w14:paraId="41AD6C8F"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AA1612">
              <w:rPr>
                <w:rFonts w:ascii="Arial" w:hAnsi="Arial" w:cs="Arial"/>
                <w:b/>
                <w:sz w:val="20"/>
                <w:szCs w:val="20"/>
              </w:rPr>
              <w:t>I.C. 95%</w:t>
            </w:r>
          </w:p>
        </w:tc>
        <w:tc>
          <w:tcPr>
            <w:tcW w:w="1228" w:type="dxa"/>
          </w:tcPr>
          <w:p w14:paraId="352A8AFB" w14:textId="77777777" w:rsidR="001A4CB8" w:rsidRPr="002976FD"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2976FD">
              <w:rPr>
                <w:rFonts w:ascii="Arial" w:hAnsi="Arial" w:cs="Arial"/>
                <w:b/>
              </w:rPr>
              <w:t>Valor de p</w:t>
            </w:r>
          </w:p>
        </w:tc>
      </w:tr>
      <w:tr w:rsidR="001A4CB8" w:rsidRPr="002976FD" w14:paraId="69C95F78" w14:textId="77777777" w:rsidTr="00F8174A">
        <w:trPr>
          <w:trHeight w:val="857"/>
        </w:trPr>
        <w:tc>
          <w:tcPr>
            <w:cnfStyle w:val="001000000000" w:firstRow="0" w:lastRow="0" w:firstColumn="1" w:lastColumn="0" w:oddVBand="0" w:evenVBand="0" w:oddHBand="0" w:evenHBand="0" w:firstRowFirstColumn="0" w:firstRowLastColumn="0" w:lastRowFirstColumn="0" w:lastRowLastColumn="0"/>
            <w:tcW w:w="3295" w:type="dxa"/>
          </w:tcPr>
          <w:p w14:paraId="179FDDFB" w14:textId="77777777" w:rsidR="001A4CB8" w:rsidRPr="00AA1612" w:rsidRDefault="001A4CB8" w:rsidP="005E3E8D">
            <w:pPr>
              <w:rPr>
                <w:rFonts w:ascii="Arial" w:hAnsi="Arial" w:cs="Arial"/>
                <w:sz w:val="20"/>
                <w:szCs w:val="20"/>
              </w:rPr>
            </w:pPr>
            <w:proofErr w:type="spellStart"/>
            <w:r w:rsidRPr="00AA1612">
              <w:rPr>
                <w:rFonts w:ascii="Arial" w:hAnsi="Arial" w:cs="Arial"/>
                <w:sz w:val="20"/>
                <w:szCs w:val="20"/>
              </w:rPr>
              <w:t>Masculino</w:t>
            </w:r>
            <w:proofErr w:type="spellEnd"/>
            <w:r w:rsidRPr="00AA1612">
              <w:rPr>
                <w:rFonts w:ascii="Arial" w:hAnsi="Arial" w:cs="Arial"/>
                <w:sz w:val="20"/>
                <w:szCs w:val="20"/>
              </w:rPr>
              <w:t xml:space="preserve"> (vs.  </w:t>
            </w:r>
            <w:proofErr w:type="spellStart"/>
            <w:r w:rsidRPr="00AA1612">
              <w:rPr>
                <w:rFonts w:ascii="Arial" w:hAnsi="Arial" w:cs="Arial"/>
                <w:sz w:val="20"/>
                <w:szCs w:val="20"/>
              </w:rPr>
              <w:t>femenino</w:t>
            </w:r>
            <w:proofErr w:type="spellEnd"/>
            <w:r w:rsidRPr="00AA1612">
              <w:rPr>
                <w:rFonts w:ascii="Arial" w:hAnsi="Arial" w:cs="Arial"/>
                <w:sz w:val="20"/>
                <w:szCs w:val="20"/>
              </w:rPr>
              <w:t>)</w:t>
            </w:r>
          </w:p>
        </w:tc>
        <w:tc>
          <w:tcPr>
            <w:tcW w:w="2156" w:type="dxa"/>
          </w:tcPr>
          <w:p w14:paraId="6B13B202"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DA0F008"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5 (83.3%)</w:t>
            </w:r>
          </w:p>
        </w:tc>
        <w:tc>
          <w:tcPr>
            <w:tcW w:w="874" w:type="dxa"/>
          </w:tcPr>
          <w:p w14:paraId="5225661B"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FCAF5BE"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6.25</w:t>
            </w:r>
          </w:p>
        </w:tc>
        <w:tc>
          <w:tcPr>
            <w:tcW w:w="1649" w:type="dxa"/>
          </w:tcPr>
          <w:p w14:paraId="2842755B"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89CFD4D"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50 – 77</w:t>
            </w:r>
          </w:p>
        </w:tc>
        <w:tc>
          <w:tcPr>
            <w:tcW w:w="1228" w:type="dxa"/>
          </w:tcPr>
          <w:p w14:paraId="59AE3343" w14:textId="77777777" w:rsidR="001A4CB8" w:rsidRPr="002976FD"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AF16557" w14:textId="77777777" w:rsidR="001A4CB8" w:rsidRPr="002976FD"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976FD">
              <w:rPr>
                <w:rFonts w:ascii="Arial" w:hAnsi="Arial" w:cs="Arial"/>
              </w:rPr>
              <w:t>.28</w:t>
            </w:r>
          </w:p>
        </w:tc>
      </w:tr>
      <w:tr w:rsidR="001A4CB8" w:rsidRPr="002976FD" w14:paraId="5CA8DA53" w14:textId="77777777" w:rsidTr="00F8174A">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3295" w:type="dxa"/>
          </w:tcPr>
          <w:p w14:paraId="6D606684" w14:textId="77777777" w:rsidR="001A4CB8" w:rsidRPr="00AA1612" w:rsidRDefault="001A4CB8" w:rsidP="005E3E8D">
            <w:pPr>
              <w:rPr>
                <w:rFonts w:ascii="Arial" w:hAnsi="Arial" w:cs="Arial"/>
                <w:sz w:val="20"/>
                <w:szCs w:val="20"/>
              </w:rPr>
            </w:pPr>
            <w:r w:rsidRPr="00AA1612">
              <w:rPr>
                <w:rFonts w:ascii="Arial" w:hAnsi="Arial" w:cs="Arial"/>
                <w:sz w:val="20"/>
                <w:szCs w:val="20"/>
              </w:rPr>
              <w:t xml:space="preserve">DM  (vs. </w:t>
            </w:r>
            <w:proofErr w:type="spellStart"/>
            <w:r w:rsidRPr="00AA1612">
              <w:rPr>
                <w:rFonts w:ascii="Arial" w:hAnsi="Arial" w:cs="Arial"/>
                <w:sz w:val="20"/>
                <w:szCs w:val="20"/>
              </w:rPr>
              <w:t>menor</w:t>
            </w:r>
            <w:proofErr w:type="spellEnd"/>
            <w:r w:rsidRPr="00AA1612">
              <w:rPr>
                <w:rFonts w:ascii="Arial" w:hAnsi="Arial" w:cs="Arial"/>
                <w:sz w:val="20"/>
                <w:szCs w:val="20"/>
              </w:rPr>
              <w:t xml:space="preserve"> a 48)</w:t>
            </w:r>
          </w:p>
        </w:tc>
        <w:tc>
          <w:tcPr>
            <w:tcW w:w="2156" w:type="dxa"/>
          </w:tcPr>
          <w:p w14:paraId="2649D3AF"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2 (33%)</w:t>
            </w:r>
          </w:p>
        </w:tc>
        <w:tc>
          <w:tcPr>
            <w:tcW w:w="874" w:type="dxa"/>
          </w:tcPr>
          <w:p w14:paraId="794AB29E"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4</w:t>
            </w:r>
          </w:p>
        </w:tc>
        <w:tc>
          <w:tcPr>
            <w:tcW w:w="1649" w:type="dxa"/>
          </w:tcPr>
          <w:p w14:paraId="41B353A1"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27 – 58.56</w:t>
            </w:r>
          </w:p>
        </w:tc>
        <w:tc>
          <w:tcPr>
            <w:tcW w:w="1228" w:type="dxa"/>
          </w:tcPr>
          <w:p w14:paraId="179C27A0" w14:textId="77777777" w:rsidR="001A4CB8" w:rsidRPr="002976FD"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976FD">
              <w:rPr>
                <w:rFonts w:ascii="Arial" w:hAnsi="Arial" w:cs="Arial"/>
              </w:rPr>
              <w:t>.52</w:t>
            </w:r>
          </w:p>
        </w:tc>
      </w:tr>
      <w:tr w:rsidR="001A4CB8" w:rsidRPr="002976FD" w14:paraId="372C92D7" w14:textId="77777777" w:rsidTr="00F8174A">
        <w:trPr>
          <w:trHeight w:val="628"/>
        </w:trPr>
        <w:tc>
          <w:tcPr>
            <w:cnfStyle w:val="001000000000" w:firstRow="0" w:lastRow="0" w:firstColumn="1" w:lastColumn="0" w:oddVBand="0" w:evenVBand="0" w:oddHBand="0" w:evenHBand="0" w:firstRowFirstColumn="0" w:firstRowLastColumn="0" w:lastRowFirstColumn="0" w:lastRowLastColumn="0"/>
            <w:tcW w:w="3295" w:type="dxa"/>
          </w:tcPr>
          <w:p w14:paraId="54CC7AA4" w14:textId="77777777" w:rsidR="001A4CB8" w:rsidRPr="00AA1612" w:rsidRDefault="001A4CB8" w:rsidP="005E3E8D">
            <w:pPr>
              <w:rPr>
                <w:rFonts w:ascii="Arial" w:hAnsi="Arial" w:cs="Arial"/>
                <w:sz w:val="20"/>
                <w:szCs w:val="20"/>
              </w:rPr>
            </w:pPr>
            <w:r w:rsidRPr="00AA1612">
              <w:rPr>
                <w:rFonts w:ascii="Arial" w:hAnsi="Arial" w:cs="Arial"/>
                <w:sz w:val="20"/>
                <w:szCs w:val="20"/>
              </w:rPr>
              <w:t xml:space="preserve">HTA (vs. </w:t>
            </w:r>
            <w:proofErr w:type="spellStart"/>
            <w:r w:rsidRPr="00AA1612">
              <w:rPr>
                <w:rFonts w:ascii="Arial" w:hAnsi="Arial" w:cs="Arial"/>
                <w:sz w:val="20"/>
                <w:szCs w:val="20"/>
              </w:rPr>
              <w:t>menor</w:t>
            </w:r>
            <w:proofErr w:type="spellEnd"/>
            <w:r w:rsidRPr="00AA1612">
              <w:rPr>
                <w:rFonts w:ascii="Arial" w:hAnsi="Arial" w:cs="Arial"/>
                <w:sz w:val="20"/>
                <w:szCs w:val="20"/>
              </w:rPr>
              <w:t xml:space="preserve"> a 200)</w:t>
            </w:r>
          </w:p>
        </w:tc>
        <w:tc>
          <w:tcPr>
            <w:tcW w:w="2156" w:type="dxa"/>
          </w:tcPr>
          <w:p w14:paraId="4389D346"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0 (0%)</w:t>
            </w:r>
          </w:p>
        </w:tc>
        <w:tc>
          <w:tcPr>
            <w:tcW w:w="874" w:type="dxa"/>
          </w:tcPr>
          <w:p w14:paraId="197AFB46"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649" w:type="dxa"/>
          </w:tcPr>
          <w:p w14:paraId="1E0673EA"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28" w:type="dxa"/>
          </w:tcPr>
          <w:p w14:paraId="7899966C" w14:textId="77777777" w:rsidR="001A4CB8" w:rsidRPr="002976FD" w:rsidRDefault="001A4CB8" w:rsidP="005E3E8D">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1A4CB8" w:rsidRPr="002976FD" w14:paraId="0984815B" w14:textId="77777777" w:rsidTr="00F8174A">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3295" w:type="dxa"/>
          </w:tcPr>
          <w:p w14:paraId="440A0145" w14:textId="77777777" w:rsidR="001A4CB8" w:rsidRPr="00AA1612" w:rsidRDefault="001A4CB8" w:rsidP="005E3E8D">
            <w:pPr>
              <w:rPr>
                <w:rFonts w:ascii="Arial" w:hAnsi="Arial" w:cs="Arial"/>
                <w:sz w:val="20"/>
                <w:szCs w:val="20"/>
              </w:rPr>
            </w:pPr>
            <w:proofErr w:type="spellStart"/>
            <w:r w:rsidRPr="00AA1612">
              <w:rPr>
                <w:rFonts w:ascii="Arial" w:hAnsi="Arial" w:cs="Arial"/>
                <w:sz w:val="20"/>
                <w:szCs w:val="20"/>
              </w:rPr>
              <w:t>Hipercolesterolemia</w:t>
            </w:r>
            <w:proofErr w:type="spellEnd"/>
            <w:r w:rsidRPr="00AA1612">
              <w:rPr>
                <w:rFonts w:ascii="Arial" w:hAnsi="Arial" w:cs="Arial"/>
                <w:sz w:val="20"/>
                <w:szCs w:val="20"/>
              </w:rPr>
              <w:t xml:space="preserve"> (vs </w:t>
            </w:r>
            <w:proofErr w:type="spellStart"/>
            <w:r w:rsidRPr="00AA1612">
              <w:rPr>
                <w:rFonts w:ascii="Arial" w:hAnsi="Arial" w:cs="Arial"/>
                <w:sz w:val="20"/>
                <w:szCs w:val="20"/>
              </w:rPr>
              <w:t>menor</w:t>
            </w:r>
            <w:proofErr w:type="spellEnd"/>
            <w:r w:rsidRPr="00AA1612">
              <w:rPr>
                <w:rFonts w:ascii="Arial" w:hAnsi="Arial" w:cs="Arial"/>
                <w:sz w:val="20"/>
                <w:szCs w:val="20"/>
              </w:rPr>
              <w:t xml:space="preserve"> a 150)</w:t>
            </w:r>
          </w:p>
        </w:tc>
        <w:tc>
          <w:tcPr>
            <w:tcW w:w="2156" w:type="dxa"/>
          </w:tcPr>
          <w:p w14:paraId="4EDF92A0"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0 (0%)</w:t>
            </w:r>
          </w:p>
        </w:tc>
        <w:tc>
          <w:tcPr>
            <w:tcW w:w="874" w:type="dxa"/>
          </w:tcPr>
          <w:p w14:paraId="7208E6CE"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649" w:type="dxa"/>
          </w:tcPr>
          <w:p w14:paraId="5A8B4F24"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28" w:type="dxa"/>
          </w:tcPr>
          <w:p w14:paraId="2D67FDE8" w14:textId="77777777" w:rsidR="001A4CB8" w:rsidRPr="002976FD"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1A4CB8" w:rsidRPr="002976FD" w14:paraId="296A9E62" w14:textId="77777777" w:rsidTr="00F8174A">
        <w:trPr>
          <w:trHeight w:val="588"/>
        </w:trPr>
        <w:tc>
          <w:tcPr>
            <w:cnfStyle w:val="001000000000" w:firstRow="0" w:lastRow="0" w:firstColumn="1" w:lastColumn="0" w:oddVBand="0" w:evenVBand="0" w:oddHBand="0" w:evenHBand="0" w:firstRowFirstColumn="0" w:firstRowLastColumn="0" w:lastRowFirstColumn="0" w:lastRowLastColumn="0"/>
            <w:tcW w:w="3295" w:type="dxa"/>
          </w:tcPr>
          <w:p w14:paraId="3B632BE4" w14:textId="77777777" w:rsidR="001A4CB8" w:rsidRPr="00AA1612" w:rsidRDefault="001A4CB8" w:rsidP="005E3E8D">
            <w:pPr>
              <w:rPr>
                <w:rFonts w:ascii="Arial" w:hAnsi="Arial" w:cs="Arial"/>
                <w:sz w:val="20"/>
                <w:szCs w:val="20"/>
              </w:rPr>
            </w:pPr>
            <w:r w:rsidRPr="00AA1612">
              <w:rPr>
                <w:rFonts w:ascii="Arial" w:hAnsi="Arial" w:cs="Arial"/>
                <w:sz w:val="20"/>
                <w:szCs w:val="20"/>
              </w:rPr>
              <w:t>ERC</w:t>
            </w:r>
          </w:p>
        </w:tc>
        <w:tc>
          <w:tcPr>
            <w:tcW w:w="2156" w:type="dxa"/>
          </w:tcPr>
          <w:p w14:paraId="6697ADA1"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0 (0%)</w:t>
            </w:r>
          </w:p>
        </w:tc>
        <w:tc>
          <w:tcPr>
            <w:tcW w:w="874" w:type="dxa"/>
          </w:tcPr>
          <w:p w14:paraId="63ECF797"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649" w:type="dxa"/>
          </w:tcPr>
          <w:p w14:paraId="14E35099"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28" w:type="dxa"/>
          </w:tcPr>
          <w:p w14:paraId="6F97B0E8" w14:textId="77777777" w:rsidR="001A4CB8" w:rsidRPr="002976FD"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976FD">
              <w:rPr>
                <w:rFonts w:ascii="Arial" w:hAnsi="Arial" w:cs="Arial"/>
              </w:rPr>
              <w:t>.53</w:t>
            </w:r>
          </w:p>
        </w:tc>
      </w:tr>
      <w:tr w:rsidR="001A4CB8" w:rsidRPr="002976FD" w14:paraId="2FFE9B32" w14:textId="77777777" w:rsidTr="00F8174A">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3295" w:type="dxa"/>
          </w:tcPr>
          <w:p w14:paraId="7A4AD0DE" w14:textId="77777777" w:rsidR="001A4CB8" w:rsidRPr="00AA1612" w:rsidRDefault="001A4CB8" w:rsidP="005E3E8D">
            <w:pPr>
              <w:rPr>
                <w:rFonts w:ascii="Arial" w:hAnsi="Arial" w:cs="Arial"/>
                <w:sz w:val="20"/>
                <w:szCs w:val="20"/>
              </w:rPr>
            </w:pPr>
            <w:proofErr w:type="spellStart"/>
            <w:r w:rsidRPr="00AA1612">
              <w:rPr>
                <w:rFonts w:ascii="Arial" w:hAnsi="Arial" w:cs="Arial"/>
                <w:sz w:val="20"/>
                <w:szCs w:val="20"/>
              </w:rPr>
              <w:t>Etilismo</w:t>
            </w:r>
            <w:proofErr w:type="spellEnd"/>
            <w:r w:rsidRPr="00AA1612">
              <w:rPr>
                <w:rFonts w:ascii="Arial" w:hAnsi="Arial" w:cs="Arial"/>
                <w:sz w:val="20"/>
                <w:szCs w:val="20"/>
              </w:rPr>
              <w:t xml:space="preserve"> (vs no </w:t>
            </w:r>
            <w:proofErr w:type="spellStart"/>
            <w:r w:rsidRPr="00AA1612">
              <w:rPr>
                <w:rFonts w:ascii="Arial" w:hAnsi="Arial" w:cs="Arial"/>
                <w:sz w:val="20"/>
                <w:szCs w:val="20"/>
              </w:rPr>
              <w:t>Etilismo</w:t>
            </w:r>
            <w:proofErr w:type="spellEnd"/>
            <w:r w:rsidRPr="00AA1612">
              <w:rPr>
                <w:rFonts w:ascii="Arial" w:hAnsi="Arial" w:cs="Arial"/>
                <w:sz w:val="20"/>
                <w:szCs w:val="20"/>
              </w:rPr>
              <w:t>)</w:t>
            </w:r>
          </w:p>
        </w:tc>
        <w:tc>
          <w:tcPr>
            <w:tcW w:w="2156" w:type="dxa"/>
          </w:tcPr>
          <w:p w14:paraId="233BC87D"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4 (66.7%)</w:t>
            </w:r>
          </w:p>
        </w:tc>
        <w:tc>
          <w:tcPr>
            <w:tcW w:w="874" w:type="dxa"/>
          </w:tcPr>
          <w:p w14:paraId="4787365B"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5.50</w:t>
            </w:r>
          </w:p>
        </w:tc>
        <w:tc>
          <w:tcPr>
            <w:tcW w:w="1649" w:type="dxa"/>
          </w:tcPr>
          <w:p w14:paraId="293D1DD2"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1.5 – 19.26</w:t>
            </w:r>
          </w:p>
        </w:tc>
        <w:tc>
          <w:tcPr>
            <w:tcW w:w="1228" w:type="dxa"/>
          </w:tcPr>
          <w:p w14:paraId="28ADD62F" w14:textId="77777777" w:rsidR="001A4CB8" w:rsidRPr="002976FD"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976FD">
              <w:rPr>
                <w:rFonts w:ascii="Arial" w:hAnsi="Arial" w:cs="Arial"/>
              </w:rPr>
              <w:t>.01</w:t>
            </w:r>
          </w:p>
        </w:tc>
      </w:tr>
      <w:tr w:rsidR="001A4CB8" w:rsidRPr="002976FD" w14:paraId="5647C130" w14:textId="77777777" w:rsidTr="00F8174A">
        <w:trPr>
          <w:trHeight w:val="635"/>
        </w:trPr>
        <w:tc>
          <w:tcPr>
            <w:cnfStyle w:val="001000000000" w:firstRow="0" w:lastRow="0" w:firstColumn="1" w:lastColumn="0" w:oddVBand="0" w:evenVBand="0" w:oddHBand="0" w:evenHBand="0" w:firstRowFirstColumn="0" w:firstRowLastColumn="0" w:lastRowFirstColumn="0" w:lastRowLastColumn="0"/>
            <w:tcW w:w="3295" w:type="dxa"/>
          </w:tcPr>
          <w:p w14:paraId="5594AA00" w14:textId="77777777" w:rsidR="001A4CB8" w:rsidRPr="00AA1612" w:rsidRDefault="001A4CB8" w:rsidP="005E3E8D">
            <w:pPr>
              <w:rPr>
                <w:rFonts w:ascii="Arial" w:hAnsi="Arial" w:cs="Arial"/>
                <w:sz w:val="20"/>
                <w:szCs w:val="20"/>
              </w:rPr>
            </w:pPr>
            <w:r w:rsidRPr="00AA1612">
              <w:rPr>
                <w:rFonts w:ascii="Arial" w:hAnsi="Arial" w:cs="Arial"/>
                <w:sz w:val="20"/>
                <w:szCs w:val="20"/>
              </w:rPr>
              <w:t>Tabaco (vs no Tabaco)</w:t>
            </w:r>
          </w:p>
        </w:tc>
        <w:tc>
          <w:tcPr>
            <w:tcW w:w="2156" w:type="dxa"/>
          </w:tcPr>
          <w:p w14:paraId="434A9DDD"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4 (66.7%)</w:t>
            </w:r>
          </w:p>
        </w:tc>
        <w:tc>
          <w:tcPr>
            <w:tcW w:w="874" w:type="dxa"/>
          </w:tcPr>
          <w:p w14:paraId="2096F54A"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16</w:t>
            </w:r>
          </w:p>
        </w:tc>
        <w:tc>
          <w:tcPr>
            <w:tcW w:w="1649" w:type="dxa"/>
          </w:tcPr>
          <w:p w14:paraId="5A4CCEBB"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1.09 – 234</w:t>
            </w:r>
          </w:p>
        </w:tc>
        <w:tc>
          <w:tcPr>
            <w:tcW w:w="1228" w:type="dxa"/>
          </w:tcPr>
          <w:p w14:paraId="4FA3B446" w14:textId="77777777" w:rsidR="001A4CB8" w:rsidRPr="002976FD"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976FD">
              <w:rPr>
                <w:rFonts w:ascii="Arial" w:hAnsi="Arial" w:cs="Arial"/>
              </w:rPr>
              <w:t>.089</w:t>
            </w:r>
          </w:p>
        </w:tc>
      </w:tr>
      <w:tr w:rsidR="001A4CB8" w:rsidRPr="002976FD" w14:paraId="233CAE43" w14:textId="77777777" w:rsidTr="00F8174A">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3295" w:type="dxa"/>
          </w:tcPr>
          <w:p w14:paraId="19CB2D86" w14:textId="77777777" w:rsidR="001A4CB8" w:rsidRPr="00AA1612" w:rsidRDefault="001A4CB8" w:rsidP="005E3E8D">
            <w:pPr>
              <w:rPr>
                <w:rFonts w:ascii="Arial" w:hAnsi="Arial" w:cs="Arial"/>
                <w:sz w:val="20"/>
                <w:szCs w:val="20"/>
                <w:lang w:val="es-MX"/>
              </w:rPr>
            </w:pPr>
            <w:r w:rsidRPr="00AA1612">
              <w:rPr>
                <w:rFonts w:ascii="Arial" w:hAnsi="Arial" w:cs="Arial"/>
                <w:sz w:val="20"/>
                <w:szCs w:val="20"/>
                <w:lang w:val="es-MX"/>
              </w:rPr>
              <w:t>Enfermedad coronaria (vs no Cardiopatía)</w:t>
            </w:r>
          </w:p>
        </w:tc>
        <w:tc>
          <w:tcPr>
            <w:tcW w:w="2156" w:type="dxa"/>
          </w:tcPr>
          <w:p w14:paraId="229E346A"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0 (0%)</w:t>
            </w:r>
          </w:p>
        </w:tc>
        <w:tc>
          <w:tcPr>
            <w:tcW w:w="874" w:type="dxa"/>
          </w:tcPr>
          <w:p w14:paraId="2A4D8BF8"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w:t>
            </w:r>
          </w:p>
        </w:tc>
        <w:tc>
          <w:tcPr>
            <w:tcW w:w="1649" w:type="dxa"/>
          </w:tcPr>
          <w:p w14:paraId="7BFF6B2D" w14:textId="77777777" w:rsidR="001A4CB8" w:rsidRPr="00AA1612"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28" w:type="dxa"/>
          </w:tcPr>
          <w:p w14:paraId="10BFA57F" w14:textId="77777777" w:rsidR="001A4CB8" w:rsidRPr="002976FD" w:rsidRDefault="001A4CB8"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1A4CB8" w:rsidRPr="002976FD" w14:paraId="4658F6FA" w14:textId="77777777" w:rsidTr="00F8174A">
        <w:trPr>
          <w:trHeight w:val="955"/>
        </w:trPr>
        <w:tc>
          <w:tcPr>
            <w:cnfStyle w:val="001000000000" w:firstRow="0" w:lastRow="0" w:firstColumn="1" w:lastColumn="0" w:oddVBand="0" w:evenVBand="0" w:oddHBand="0" w:evenHBand="0" w:firstRowFirstColumn="0" w:firstRowLastColumn="0" w:lastRowFirstColumn="0" w:lastRowLastColumn="0"/>
            <w:tcW w:w="3295" w:type="dxa"/>
          </w:tcPr>
          <w:p w14:paraId="69F611DC" w14:textId="77777777" w:rsidR="001A4CB8" w:rsidRPr="00AA1612" w:rsidRDefault="001A4CB8" w:rsidP="005E3E8D">
            <w:pPr>
              <w:rPr>
                <w:rFonts w:ascii="Arial" w:hAnsi="Arial" w:cs="Arial"/>
                <w:sz w:val="20"/>
                <w:szCs w:val="20"/>
              </w:rPr>
            </w:pPr>
            <w:r w:rsidRPr="00AA1612">
              <w:rPr>
                <w:rFonts w:ascii="Arial" w:hAnsi="Arial" w:cs="Arial"/>
                <w:sz w:val="20"/>
                <w:szCs w:val="20"/>
              </w:rPr>
              <w:t>Drenaje Superficial (vs Profundo)</w:t>
            </w:r>
          </w:p>
        </w:tc>
        <w:tc>
          <w:tcPr>
            <w:tcW w:w="2156" w:type="dxa"/>
          </w:tcPr>
          <w:p w14:paraId="201816BD"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2 (33.3%)</w:t>
            </w:r>
          </w:p>
        </w:tc>
        <w:tc>
          <w:tcPr>
            <w:tcW w:w="874" w:type="dxa"/>
          </w:tcPr>
          <w:p w14:paraId="572D2720"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62</w:t>
            </w:r>
          </w:p>
        </w:tc>
        <w:tc>
          <w:tcPr>
            <w:tcW w:w="1649" w:type="dxa"/>
          </w:tcPr>
          <w:p w14:paraId="7A42E7FD" w14:textId="77777777" w:rsidR="001A4CB8" w:rsidRPr="00AA1612"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07 – 5.35</w:t>
            </w:r>
          </w:p>
        </w:tc>
        <w:tc>
          <w:tcPr>
            <w:tcW w:w="1228" w:type="dxa"/>
          </w:tcPr>
          <w:p w14:paraId="73CACE4B" w14:textId="77777777" w:rsidR="001A4CB8" w:rsidRPr="002976FD" w:rsidRDefault="001A4CB8"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976FD">
              <w:rPr>
                <w:rFonts w:ascii="Arial" w:hAnsi="Arial" w:cs="Arial"/>
              </w:rPr>
              <w:t>1</w:t>
            </w:r>
          </w:p>
        </w:tc>
      </w:tr>
      <w:tr w:rsidR="001A4CB8" w:rsidRPr="001E0A47" w14:paraId="666B6A95" w14:textId="77777777" w:rsidTr="00F8174A">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9204" w:type="dxa"/>
            <w:gridSpan w:val="5"/>
          </w:tcPr>
          <w:p w14:paraId="5E07A5AB" w14:textId="77777777" w:rsidR="001A4CB8" w:rsidRPr="00AA1612" w:rsidRDefault="001A4CB8" w:rsidP="005E3E8D">
            <w:pPr>
              <w:rPr>
                <w:rFonts w:ascii="Arial" w:hAnsi="Arial" w:cs="Arial"/>
                <w:sz w:val="20"/>
                <w:szCs w:val="20"/>
                <w:lang w:val="es-MX"/>
              </w:rPr>
            </w:pPr>
            <w:r w:rsidRPr="00AA1612">
              <w:rPr>
                <w:rFonts w:ascii="Arial" w:hAnsi="Arial" w:cs="Arial"/>
                <w:sz w:val="20"/>
                <w:szCs w:val="20"/>
                <w:lang w:val="es-MX"/>
              </w:rPr>
              <w:t>OR: Odds Ratio; I.C.: Intervalo de confianza</w:t>
            </w:r>
          </w:p>
        </w:tc>
      </w:tr>
    </w:tbl>
    <w:p w14:paraId="0286FB62" w14:textId="18614353" w:rsidR="00323BA0" w:rsidRDefault="002976FD" w:rsidP="002976FD">
      <w:pPr>
        <w:pStyle w:val="Heading1"/>
        <w:spacing w:line="480" w:lineRule="auto"/>
        <w:jc w:val="center"/>
        <w:rPr>
          <w:rFonts w:ascii="Arial" w:hAnsi="Arial" w:cs="Arial"/>
          <w:sz w:val="24"/>
          <w:szCs w:val="24"/>
          <w:lang w:val="es-MX"/>
        </w:rPr>
      </w:pPr>
      <w:r w:rsidRPr="002976FD">
        <w:rPr>
          <w:rFonts w:ascii="Arial" w:hAnsi="Arial" w:cs="Arial"/>
          <w:sz w:val="24"/>
          <w:szCs w:val="24"/>
          <w:lang w:val="es-MX"/>
        </w:rPr>
        <w:t>Tabla 2</w:t>
      </w:r>
    </w:p>
    <w:p w14:paraId="66608B1C" w14:textId="77777777" w:rsidR="001B17D9" w:rsidRPr="002976FD" w:rsidRDefault="001B17D9" w:rsidP="002976FD">
      <w:pPr>
        <w:pStyle w:val="Heading1"/>
        <w:spacing w:line="480" w:lineRule="auto"/>
        <w:jc w:val="center"/>
        <w:rPr>
          <w:rFonts w:ascii="Arial" w:hAnsi="Arial" w:cs="Arial"/>
          <w:sz w:val="24"/>
          <w:szCs w:val="24"/>
          <w:lang w:val="es-MX"/>
        </w:rPr>
      </w:pPr>
    </w:p>
    <w:p w14:paraId="432FB35C" w14:textId="1F69242D" w:rsidR="001B17D9" w:rsidRDefault="006A17AA" w:rsidP="00F8174A">
      <w:pPr>
        <w:pStyle w:val="Heading1"/>
        <w:spacing w:line="480" w:lineRule="auto"/>
        <w:jc w:val="both"/>
        <w:rPr>
          <w:rFonts w:ascii="Arial" w:hAnsi="Arial" w:cs="Arial"/>
          <w:b w:val="0"/>
          <w:bCs w:val="0"/>
          <w:sz w:val="24"/>
          <w:szCs w:val="24"/>
          <w:lang w:val="es-MX"/>
        </w:rPr>
      </w:pPr>
      <w:r w:rsidRPr="002976FD">
        <w:rPr>
          <w:rFonts w:ascii="Arial" w:hAnsi="Arial" w:cs="Arial"/>
          <w:b w:val="0"/>
          <w:bCs w:val="0"/>
          <w:sz w:val="24"/>
          <w:szCs w:val="24"/>
          <w:lang w:val="es-MX"/>
        </w:rPr>
        <w:t>Se observ</w:t>
      </w:r>
      <w:r w:rsidR="00294B49">
        <w:rPr>
          <w:rFonts w:ascii="Arial" w:hAnsi="Arial" w:cs="Arial"/>
          <w:b w:val="0"/>
          <w:bCs w:val="0"/>
          <w:sz w:val="24"/>
          <w:szCs w:val="24"/>
          <w:lang w:val="es-MX"/>
        </w:rPr>
        <w:t>ó</w:t>
      </w:r>
      <w:r w:rsidRPr="002976FD">
        <w:rPr>
          <w:rFonts w:ascii="Arial" w:hAnsi="Arial" w:cs="Arial"/>
          <w:b w:val="0"/>
          <w:bCs w:val="0"/>
          <w:sz w:val="24"/>
          <w:szCs w:val="24"/>
          <w:lang w:val="es-MX"/>
        </w:rPr>
        <w:t xml:space="preserve"> una significancia estadística entre la estenosis de vena de drenaje de una malf</w:t>
      </w:r>
      <w:r w:rsidR="00294B49">
        <w:rPr>
          <w:rFonts w:ascii="Arial" w:hAnsi="Arial" w:cs="Arial"/>
          <w:b w:val="0"/>
          <w:bCs w:val="0"/>
          <w:sz w:val="24"/>
          <w:szCs w:val="24"/>
          <w:lang w:val="es-MX"/>
        </w:rPr>
        <w:t>or</w:t>
      </w:r>
      <w:r w:rsidRPr="002976FD">
        <w:rPr>
          <w:rFonts w:ascii="Arial" w:hAnsi="Arial" w:cs="Arial"/>
          <w:b w:val="0"/>
          <w:bCs w:val="0"/>
          <w:sz w:val="24"/>
          <w:szCs w:val="24"/>
          <w:lang w:val="es-MX"/>
        </w:rPr>
        <w:t>mación arteriovenosa en re</w:t>
      </w:r>
      <w:r w:rsidR="00294B49">
        <w:rPr>
          <w:rFonts w:ascii="Arial" w:hAnsi="Arial" w:cs="Arial"/>
          <w:b w:val="0"/>
          <w:bCs w:val="0"/>
          <w:sz w:val="24"/>
          <w:szCs w:val="24"/>
          <w:lang w:val="es-MX"/>
        </w:rPr>
        <w:t>la</w:t>
      </w:r>
      <w:r w:rsidRPr="002976FD">
        <w:rPr>
          <w:rFonts w:ascii="Arial" w:hAnsi="Arial" w:cs="Arial"/>
          <w:b w:val="0"/>
          <w:bCs w:val="0"/>
          <w:sz w:val="24"/>
          <w:szCs w:val="24"/>
          <w:lang w:val="es-MX"/>
        </w:rPr>
        <w:t>ción a su ruptura, adem</w:t>
      </w:r>
      <w:r w:rsidR="00294B49">
        <w:rPr>
          <w:rFonts w:ascii="Arial" w:hAnsi="Arial" w:cs="Arial"/>
          <w:b w:val="0"/>
          <w:bCs w:val="0"/>
          <w:sz w:val="24"/>
          <w:szCs w:val="24"/>
          <w:lang w:val="es-MX"/>
        </w:rPr>
        <w:t>á</w:t>
      </w:r>
      <w:r w:rsidRPr="002976FD">
        <w:rPr>
          <w:rFonts w:ascii="Arial" w:hAnsi="Arial" w:cs="Arial"/>
          <w:b w:val="0"/>
          <w:bCs w:val="0"/>
          <w:sz w:val="24"/>
          <w:szCs w:val="24"/>
          <w:lang w:val="es-MX"/>
        </w:rPr>
        <w:t>s de observ</w:t>
      </w:r>
      <w:r w:rsidR="00294B49">
        <w:rPr>
          <w:rFonts w:ascii="Arial" w:hAnsi="Arial" w:cs="Arial"/>
          <w:b w:val="0"/>
          <w:bCs w:val="0"/>
          <w:sz w:val="24"/>
          <w:szCs w:val="24"/>
          <w:lang w:val="es-MX"/>
        </w:rPr>
        <w:t>ar</w:t>
      </w:r>
      <w:r w:rsidRPr="002976FD">
        <w:rPr>
          <w:rFonts w:ascii="Arial" w:hAnsi="Arial" w:cs="Arial"/>
          <w:b w:val="0"/>
          <w:bCs w:val="0"/>
          <w:sz w:val="24"/>
          <w:szCs w:val="24"/>
          <w:lang w:val="es-MX"/>
        </w:rPr>
        <w:t xml:space="preserve"> una significancia moderada entre el tabaquismo y la ruptura.</w:t>
      </w:r>
      <w:r w:rsidR="002976FD">
        <w:rPr>
          <w:rFonts w:ascii="Arial" w:hAnsi="Arial" w:cs="Arial"/>
          <w:b w:val="0"/>
          <w:bCs w:val="0"/>
          <w:sz w:val="24"/>
          <w:szCs w:val="24"/>
          <w:lang w:val="es-MX"/>
        </w:rPr>
        <w:t xml:space="preserve"> (Tabla 3)</w:t>
      </w:r>
    </w:p>
    <w:p w14:paraId="1F9DA4FF" w14:textId="7DCF8B85" w:rsidR="00B95B2A" w:rsidRDefault="00B95B2A" w:rsidP="00F8174A">
      <w:pPr>
        <w:pStyle w:val="Heading1"/>
        <w:spacing w:line="480" w:lineRule="auto"/>
        <w:jc w:val="both"/>
        <w:rPr>
          <w:rFonts w:ascii="Arial" w:hAnsi="Arial" w:cs="Arial"/>
          <w:b w:val="0"/>
          <w:bCs w:val="0"/>
          <w:sz w:val="24"/>
          <w:szCs w:val="24"/>
          <w:lang w:val="es-MX"/>
        </w:rPr>
      </w:pPr>
    </w:p>
    <w:p w14:paraId="1E28790F" w14:textId="77777777" w:rsidR="00B95B2A" w:rsidRPr="002976FD" w:rsidRDefault="00B95B2A" w:rsidP="00F8174A">
      <w:pPr>
        <w:pStyle w:val="Heading1"/>
        <w:spacing w:line="480" w:lineRule="auto"/>
        <w:jc w:val="both"/>
        <w:rPr>
          <w:rFonts w:ascii="Arial" w:hAnsi="Arial" w:cs="Arial"/>
          <w:b w:val="0"/>
          <w:bCs w:val="0"/>
          <w:sz w:val="24"/>
          <w:szCs w:val="24"/>
          <w:lang w:val="es-MX"/>
        </w:rPr>
      </w:pPr>
    </w:p>
    <w:tbl>
      <w:tblPr>
        <w:tblStyle w:val="GridTable4"/>
        <w:tblW w:w="9209" w:type="dxa"/>
        <w:tblLook w:val="04A0" w:firstRow="1" w:lastRow="0" w:firstColumn="1" w:lastColumn="0" w:noHBand="0" w:noVBand="1"/>
      </w:tblPr>
      <w:tblGrid>
        <w:gridCol w:w="3135"/>
        <w:gridCol w:w="2070"/>
        <w:gridCol w:w="842"/>
        <w:gridCol w:w="1745"/>
        <w:gridCol w:w="1417"/>
      </w:tblGrid>
      <w:tr w:rsidR="006A17AA" w:rsidRPr="001E0A47" w14:paraId="1C1A297F" w14:textId="77777777" w:rsidTr="00AA16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gridSpan w:val="5"/>
          </w:tcPr>
          <w:p w14:paraId="0CC92842" w14:textId="77777777" w:rsidR="006A17AA" w:rsidRPr="00AA1612" w:rsidRDefault="006A17AA" w:rsidP="005E3E8D">
            <w:pPr>
              <w:rPr>
                <w:rFonts w:ascii="Arial" w:hAnsi="Arial" w:cs="Arial"/>
                <w:bCs w:val="0"/>
                <w:lang w:val="es-MX"/>
              </w:rPr>
            </w:pPr>
            <w:r w:rsidRPr="00AA1612">
              <w:rPr>
                <w:rFonts w:ascii="Arial" w:hAnsi="Arial" w:cs="Arial"/>
                <w:bCs w:val="0"/>
                <w:lang w:val="es-MX"/>
              </w:rPr>
              <w:lastRenderedPageBreak/>
              <w:t>Estimación de riesgo asociación con ruptura</w:t>
            </w:r>
          </w:p>
        </w:tc>
      </w:tr>
      <w:tr w:rsidR="006A17AA" w:rsidRPr="002976FD" w14:paraId="580EEF45" w14:textId="77777777" w:rsidTr="00AA16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5" w:type="dxa"/>
          </w:tcPr>
          <w:p w14:paraId="32B6A57C" w14:textId="77777777" w:rsidR="006A17AA" w:rsidRPr="00AA1612" w:rsidRDefault="006A17AA" w:rsidP="005E3E8D">
            <w:pPr>
              <w:rPr>
                <w:rFonts w:ascii="Arial" w:hAnsi="Arial" w:cs="Arial"/>
                <w:b w:val="0"/>
                <w:sz w:val="20"/>
                <w:szCs w:val="20"/>
                <w:lang w:val="es-MX"/>
              </w:rPr>
            </w:pPr>
          </w:p>
        </w:tc>
        <w:tc>
          <w:tcPr>
            <w:tcW w:w="2070" w:type="dxa"/>
          </w:tcPr>
          <w:p w14:paraId="23F7504E" w14:textId="77777777" w:rsidR="006A17AA" w:rsidRPr="00AA1612" w:rsidRDefault="006A17AA"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AA1612">
              <w:rPr>
                <w:rFonts w:ascii="Arial" w:hAnsi="Arial" w:cs="Arial"/>
                <w:b/>
                <w:sz w:val="20"/>
                <w:szCs w:val="20"/>
              </w:rPr>
              <w:t>Ruptura</w:t>
            </w:r>
            <w:proofErr w:type="spellEnd"/>
            <w:r w:rsidRPr="00AA1612">
              <w:rPr>
                <w:rFonts w:ascii="Arial" w:hAnsi="Arial" w:cs="Arial"/>
                <w:b/>
                <w:sz w:val="20"/>
                <w:szCs w:val="20"/>
              </w:rPr>
              <w:t xml:space="preserve"> (n, %)</w:t>
            </w:r>
          </w:p>
        </w:tc>
        <w:tc>
          <w:tcPr>
            <w:tcW w:w="842" w:type="dxa"/>
          </w:tcPr>
          <w:p w14:paraId="61D07409" w14:textId="77777777" w:rsidR="006A17AA" w:rsidRPr="00AA1612" w:rsidRDefault="006A17AA"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AA1612">
              <w:rPr>
                <w:rFonts w:ascii="Arial" w:hAnsi="Arial" w:cs="Arial"/>
                <w:b/>
                <w:sz w:val="20"/>
                <w:szCs w:val="20"/>
              </w:rPr>
              <w:t>OR</w:t>
            </w:r>
          </w:p>
        </w:tc>
        <w:tc>
          <w:tcPr>
            <w:tcW w:w="1745" w:type="dxa"/>
          </w:tcPr>
          <w:p w14:paraId="150063D9" w14:textId="77777777" w:rsidR="006A17AA" w:rsidRPr="00AA1612" w:rsidRDefault="006A17AA"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AA1612">
              <w:rPr>
                <w:rFonts w:ascii="Arial" w:hAnsi="Arial" w:cs="Arial"/>
                <w:b/>
                <w:sz w:val="20"/>
                <w:szCs w:val="20"/>
              </w:rPr>
              <w:t>I.C. 95%</w:t>
            </w:r>
          </w:p>
        </w:tc>
        <w:tc>
          <w:tcPr>
            <w:tcW w:w="1417" w:type="dxa"/>
          </w:tcPr>
          <w:p w14:paraId="4B0348DC" w14:textId="77777777" w:rsidR="006A17AA" w:rsidRPr="00AA1612" w:rsidRDefault="006A17AA"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AA1612">
              <w:rPr>
                <w:rFonts w:ascii="Arial" w:hAnsi="Arial" w:cs="Arial"/>
                <w:b/>
                <w:sz w:val="20"/>
                <w:szCs w:val="20"/>
              </w:rPr>
              <w:t>Valor de p</w:t>
            </w:r>
          </w:p>
        </w:tc>
      </w:tr>
      <w:tr w:rsidR="006A17AA" w:rsidRPr="002976FD" w14:paraId="3AF56ADD" w14:textId="77777777" w:rsidTr="00AA1612">
        <w:trPr>
          <w:trHeight w:val="975"/>
        </w:trPr>
        <w:tc>
          <w:tcPr>
            <w:cnfStyle w:val="001000000000" w:firstRow="0" w:lastRow="0" w:firstColumn="1" w:lastColumn="0" w:oddVBand="0" w:evenVBand="0" w:oddHBand="0" w:evenHBand="0" w:firstRowFirstColumn="0" w:firstRowLastColumn="0" w:lastRowFirstColumn="0" w:lastRowLastColumn="0"/>
            <w:tcW w:w="3135" w:type="dxa"/>
          </w:tcPr>
          <w:p w14:paraId="4FFE119E" w14:textId="77777777" w:rsidR="006A17AA" w:rsidRPr="00AA1612" w:rsidRDefault="006A17AA" w:rsidP="005E3E8D">
            <w:pPr>
              <w:rPr>
                <w:rFonts w:ascii="Arial" w:hAnsi="Arial" w:cs="Arial"/>
                <w:sz w:val="20"/>
                <w:szCs w:val="20"/>
                <w:lang w:val="es-MX"/>
              </w:rPr>
            </w:pPr>
            <w:r w:rsidRPr="00AA1612">
              <w:rPr>
                <w:rFonts w:ascii="Arial" w:hAnsi="Arial" w:cs="Arial"/>
                <w:sz w:val="20"/>
                <w:szCs w:val="20"/>
                <w:lang w:val="es-MX"/>
              </w:rPr>
              <w:t>Estenosis de vena de drenaje (vs.  No estenosis)</w:t>
            </w:r>
          </w:p>
        </w:tc>
        <w:tc>
          <w:tcPr>
            <w:tcW w:w="2070" w:type="dxa"/>
          </w:tcPr>
          <w:p w14:paraId="60F6B549"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MX"/>
              </w:rPr>
            </w:pPr>
          </w:p>
          <w:p w14:paraId="73959805"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6 (66.7%)</w:t>
            </w:r>
          </w:p>
        </w:tc>
        <w:tc>
          <w:tcPr>
            <w:tcW w:w="842" w:type="dxa"/>
          </w:tcPr>
          <w:p w14:paraId="4CF5E43D"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041CBB5"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3</w:t>
            </w:r>
          </w:p>
        </w:tc>
        <w:tc>
          <w:tcPr>
            <w:tcW w:w="1745" w:type="dxa"/>
          </w:tcPr>
          <w:p w14:paraId="4730A689"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071B00F"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1.19 – 7.55</w:t>
            </w:r>
          </w:p>
        </w:tc>
        <w:tc>
          <w:tcPr>
            <w:tcW w:w="1417" w:type="dxa"/>
          </w:tcPr>
          <w:p w14:paraId="147C0492"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4C815B3"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028</w:t>
            </w:r>
          </w:p>
        </w:tc>
      </w:tr>
      <w:tr w:rsidR="006A17AA" w:rsidRPr="002976FD" w14:paraId="4125A4FE" w14:textId="77777777" w:rsidTr="00AA1612">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3135" w:type="dxa"/>
          </w:tcPr>
          <w:p w14:paraId="74117D6B" w14:textId="77777777" w:rsidR="006A17AA" w:rsidRPr="00AA1612" w:rsidRDefault="006A17AA" w:rsidP="005E3E8D">
            <w:pPr>
              <w:rPr>
                <w:rFonts w:ascii="Arial" w:hAnsi="Arial" w:cs="Arial"/>
                <w:sz w:val="20"/>
                <w:szCs w:val="20"/>
              </w:rPr>
            </w:pPr>
            <w:proofErr w:type="spellStart"/>
            <w:r w:rsidRPr="00AA1612">
              <w:rPr>
                <w:rFonts w:ascii="Arial" w:hAnsi="Arial" w:cs="Arial"/>
                <w:sz w:val="20"/>
                <w:szCs w:val="20"/>
              </w:rPr>
              <w:t>Femenino</w:t>
            </w:r>
            <w:proofErr w:type="spellEnd"/>
            <w:r w:rsidRPr="00AA1612">
              <w:rPr>
                <w:rFonts w:ascii="Arial" w:hAnsi="Arial" w:cs="Arial"/>
                <w:sz w:val="20"/>
                <w:szCs w:val="20"/>
              </w:rPr>
              <w:t xml:space="preserve"> (vs. </w:t>
            </w:r>
            <w:proofErr w:type="spellStart"/>
            <w:r w:rsidRPr="00AA1612">
              <w:rPr>
                <w:rFonts w:ascii="Arial" w:hAnsi="Arial" w:cs="Arial"/>
                <w:sz w:val="20"/>
                <w:szCs w:val="20"/>
              </w:rPr>
              <w:t>Masculino</w:t>
            </w:r>
            <w:proofErr w:type="spellEnd"/>
            <w:r w:rsidRPr="00AA1612">
              <w:rPr>
                <w:rFonts w:ascii="Arial" w:hAnsi="Arial" w:cs="Arial"/>
                <w:sz w:val="20"/>
                <w:szCs w:val="20"/>
              </w:rPr>
              <w:t>)</w:t>
            </w:r>
          </w:p>
        </w:tc>
        <w:tc>
          <w:tcPr>
            <w:tcW w:w="2070" w:type="dxa"/>
          </w:tcPr>
          <w:p w14:paraId="5E05699B" w14:textId="77777777" w:rsidR="006A17AA" w:rsidRPr="00AA1612" w:rsidRDefault="006A17AA"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7 (31.8)</w:t>
            </w:r>
          </w:p>
        </w:tc>
        <w:tc>
          <w:tcPr>
            <w:tcW w:w="842" w:type="dxa"/>
          </w:tcPr>
          <w:p w14:paraId="10B14357" w14:textId="77777777" w:rsidR="006A17AA" w:rsidRPr="00AA1612" w:rsidRDefault="006A17AA"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50</w:t>
            </w:r>
          </w:p>
        </w:tc>
        <w:tc>
          <w:tcPr>
            <w:tcW w:w="1745" w:type="dxa"/>
          </w:tcPr>
          <w:p w14:paraId="7B7126E3" w14:textId="77777777" w:rsidR="006A17AA" w:rsidRPr="00AA1612" w:rsidRDefault="006A17AA"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06 – 4.15</w:t>
            </w:r>
          </w:p>
        </w:tc>
        <w:tc>
          <w:tcPr>
            <w:tcW w:w="1417" w:type="dxa"/>
          </w:tcPr>
          <w:p w14:paraId="3EEDBAD7" w14:textId="77777777" w:rsidR="006A17AA" w:rsidRPr="00AA1612" w:rsidRDefault="006A17AA"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62</w:t>
            </w:r>
          </w:p>
        </w:tc>
      </w:tr>
      <w:tr w:rsidR="006A17AA" w:rsidRPr="002976FD" w14:paraId="5D912D0A" w14:textId="77777777" w:rsidTr="00AA1612">
        <w:trPr>
          <w:trHeight w:val="713"/>
        </w:trPr>
        <w:tc>
          <w:tcPr>
            <w:cnfStyle w:val="001000000000" w:firstRow="0" w:lastRow="0" w:firstColumn="1" w:lastColumn="0" w:oddVBand="0" w:evenVBand="0" w:oddHBand="0" w:evenHBand="0" w:firstRowFirstColumn="0" w:firstRowLastColumn="0" w:lastRowFirstColumn="0" w:lastRowLastColumn="0"/>
            <w:tcW w:w="3135" w:type="dxa"/>
          </w:tcPr>
          <w:p w14:paraId="5C378AC6" w14:textId="77777777" w:rsidR="006A17AA" w:rsidRPr="00AA1612" w:rsidRDefault="006A17AA" w:rsidP="005E3E8D">
            <w:pPr>
              <w:rPr>
                <w:rFonts w:ascii="Arial" w:hAnsi="Arial" w:cs="Arial"/>
                <w:sz w:val="20"/>
                <w:szCs w:val="20"/>
              </w:rPr>
            </w:pPr>
            <w:r w:rsidRPr="00AA1612">
              <w:rPr>
                <w:rFonts w:ascii="Arial" w:hAnsi="Arial" w:cs="Arial"/>
                <w:sz w:val="20"/>
                <w:szCs w:val="20"/>
              </w:rPr>
              <w:t>DM (vs. No DM)</w:t>
            </w:r>
          </w:p>
        </w:tc>
        <w:tc>
          <w:tcPr>
            <w:tcW w:w="2070" w:type="dxa"/>
          </w:tcPr>
          <w:p w14:paraId="59D3BA5A"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2 (22.2)</w:t>
            </w:r>
          </w:p>
        </w:tc>
        <w:tc>
          <w:tcPr>
            <w:tcW w:w="842" w:type="dxa"/>
          </w:tcPr>
          <w:p w14:paraId="2AA0E22B"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1.42</w:t>
            </w:r>
          </w:p>
        </w:tc>
        <w:tc>
          <w:tcPr>
            <w:tcW w:w="1745" w:type="dxa"/>
          </w:tcPr>
          <w:p w14:paraId="79114C6E"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10 – 20.43</w:t>
            </w:r>
          </w:p>
        </w:tc>
        <w:tc>
          <w:tcPr>
            <w:tcW w:w="1417" w:type="dxa"/>
          </w:tcPr>
          <w:p w14:paraId="27AE1CBC"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1</w:t>
            </w:r>
          </w:p>
        </w:tc>
      </w:tr>
      <w:tr w:rsidR="006A17AA" w:rsidRPr="002976FD" w14:paraId="0669532A" w14:textId="77777777" w:rsidTr="00AA1612">
        <w:trPr>
          <w:cnfStyle w:val="000000100000" w:firstRow="0" w:lastRow="0" w:firstColumn="0" w:lastColumn="0" w:oddVBand="0" w:evenVBand="0" w:oddHBand="1" w:evenHBand="0" w:firstRowFirstColumn="0" w:firstRowLastColumn="0" w:lastRowFirstColumn="0" w:lastRowLastColumn="0"/>
          <w:trHeight w:val="823"/>
        </w:trPr>
        <w:tc>
          <w:tcPr>
            <w:cnfStyle w:val="001000000000" w:firstRow="0" w:lastRow="0" w:firstColumn="1" w:lastColumn="0" w:oddVBand="0" w:evenVBand="0" w:oddHBand="0" w:evenHBand="0" w:firstRowFirstColumn="0" w:firstRowLastColumn="0" w:lastRowFirstColumn="0" w:lastRowLastColumn="0"/>
            <w:tcW w:w="3135" w:type="dxa"/>
          </w:tcPr>
          <w:p w14:paraId="2579C32F" w14:textId="77777777" w:rsidR="006A17AA" w:rsidRPr="00AA1612" w:rsidRDefault="006A17AA" w:rsidP="005E3E8D">
            <w:pPr>
              <w:rPr>
                <w:rFonts w:ascii="Arial" w:hAnsi="Arial" w:cs="Arial"/>
                <w:sz w:val="20"/>
                <w:szCs w:val="20"/>
              </w:rPr>
            </w:pPr>
            <w:proofErr w:type="spellStart"/>
            <w:r w:rsidRPr="00AA1612">
              <w:rPr>
                <w:rFonts w:ascii="Arial" w:hAnsi="Arial" w:cs="Arial"/>
                <w:sz w:val="20"/>
                <w:szCs w:val="20"/>
              </w:rPr>
              <w:t>Tabaquismo</w:t>
            </w:r>
            <w:proofErr w:type="spellEnd"/>
            <w:r w:rsidRPr="00AA1612">
              <w:rPr>
                <w:rFonts w:ascii="Arial" w:hAnsi="Arial" w:cs="Arial"/>
                <w:sz w:val="20"/>
                <w:szCs w:val="20"/>
              </w:rPr>
              <w:t xml:space="preserve"> (vs no </w:t>
            </w:r>
            <w:proofErr w:type="spellStart"/>
            <w:r w:rsidRPr="00AA1612">
              <w:rPr>
                <w:rFonts w:ascii="Arial" w:hAnsi="Arial" w:cs="Arial"/>
                <w:sz w:val="20"/>
                <w:szCs w:val="20"/>
              </w:rPr>
              <w:t>Tabaquismo</w:t>
            </w:r>
            <w:proofErr w:type="spellEnd"/>
            <w:r w:rsidRPr="00AA1612">
              <w:rPr>
                <w:rFonts w:ascii="Arial" w:hAnsi="Arial" w:cs="Arial"/>
                <w:sz w:val="20"/>
                <w:szCs w:val="20"/>
              </w:rPr>
              <w:t>)</w:t>
            </w:r>
          </w:p>
        </w:tc>
        <w:tc>
          <w:tcPr>
            <w:tcW w:w="2070" w:type="dxa"/>
          </w:tcPr>
          <w:p w14:paraId="4B41A0CA" w14:textId="77777777" w:rsidR="006A17AA" w:rsidRPr="00AA1612" w:rsidRDefault="006A17AA"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4 (44.4%)</w:t>
            </w:r>
          </w:p>
        </w:tc>
        <w:tc>
          <w:tcPr>
            <w:tcW w:w="842" w:type="dxa"/>
          </w:tcPr>
          <w:p w14:paraId="2FC2407F" w14:textId="77777777" w:rsidR="006A17AA" w:rsidRPr="00AA1612" w:rsidRDefault="006A17AA"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2.88</w:t>
            </w:r>
          </w:p>
        </w:tc>
        <w:tc>
          <w:tcPr>
            <w:tcW w:w="1745" w:type="dxa"/>
          </w:tcPr>
          <w:p w14:paraId="4A311D2E" w14:textId="77777777" w:rsidR="006A17AA" w:rsidRPr="00AA1612" w:rsidRDefault="006A17AA"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32 – 49.59</w:t>
            </w:r>
          </w:p>
        </w:tc>
        <w:tc>
          <w:tcPr>
            <w:tcW w:w="1417" w:type="dxa"/>
          </w:tcPr>
          <w:p w14:paraId="59394DC5" w14:textId="77777777" w:rsidR="006A17AA" w:rsidRPr="00AA1612" w:rsidRDefault="006A17AA" w:rsidP="005E3E8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4</w:t>
            </w:r>
          </w:p>
        </w:tc>
      </w:tr>
      <w:tr w:rsidR="006A17AA" w:rsidRPr="001E0A47" w14:paraId="66D97385" w14:textId="77777777" w:rsidTr="00AA1612">
        <w:tc>
          <w:tcPr>
            <w:cnfStyle w:val="001000000000" w:firstRow="0" w:lastRow="0" w:firstColumn="1" w:lastColumn="0" w:oddVBand="0" w:evenVBand="0" w:oddHBand="0" w:evenHBand="0" w:firstRowFirstColumn="0" w:firstRowLastColumn="0" w:lastRowFirstColumn="0" w:lastRowLastColumn="0"/>
            <w:tcW w:w="3135" w:type="dxa"/>
          </w:tcPr>
          <w:p w14:paraId="11A82882" w14:textId="77777777" w:rsidR="006A17AA" w:rsidRPr="00AA1612" w:rsidRDefault="006A17AA" w:rsidP="005E3E8D">
            <w:pPr>
              <w:rPr>
                <w:rFonts w:ascii="Arial" w:hAnsi="Arial" w:cs="Arial"/>
                <w:sz w:val="20"/>
                <w:szCs w:val="20"/>
                <w:lang w:val="es-MX"/>
              </w:rPr>
            </w:pPr>
            <w:r w:rsidRPr="00AA1612">
              <w:rPr>
                <w:rFonts w:ascii="Arial" w:hAnsi="Arial" w:cs="Arial"/>
                <w:sz w:val="20"/>
                <w:szCs w:val="20"/>
                <w:lang w:val="es-MX"/>
              </w:rPr>
              <w:t>OR: Odds Ratio; I.C.: Intervalo de confianza</w:t>
            </w:r>
          </w:p>
        </w:tc>
        <w:tc>
          <w:tcPr>
            <w:tcW w:w="2070" w:type="dxa"/>
          </w:tcPr>
          <w:p w14:paraId="7B26CA2E"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MX"/>
              </w:rPr>
            </w:pPr>
          </w:p>
        </w:tc>
        <w:tc>
          <w:tcPr>
            <w:tcW w:w="842" w:type="dxa"/>
          </w:tcPr>
          <w:p w14:paraId="1A274771"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MX"/>
              </w:rPr>
            </w:pPr>
          </w:p>
        </w:tc>
        <w:tc>
          <w:tcPr>
            <w:tcW w:w="1745" w:type="dxa"/>
          </w:tcPr>
          <w:p w14:paraId="6FEC6FEC"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MX"/>
              </w:rPr>
            </w:pPr>
          </w:p>
        </w:tc>
        <w:tc>
          <w:tcPr>
            <w:tcW w:w="1417" w:type="dxa"/>
          </w:tcPr>
          <w:p w14:paraId="5C8EA193" w14:textId="77777777" w:rsidR="006A17AA" w:rsidRPr="00AA1612" w:rsidRDefault="006A17AA" w:rsidP="005E3E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MX"/>
              </w:rPr>
            </w:pPr>
          </w:p>
        </w:tc>
      </w:tr>
    </w:tbl>
    <w:p w14:paraId="10445BC9" w14:textId="20C5A7B6" w:rsidR="001A4CB8" w:rsidRDefault="002976FD" w:rsidP="002976FD">
      <w:pPr>
        <w:pStyle w:val="Heading1"/>
        <w:spacing w:line="480" w:lineRule="auto"/>
        <w:jc w:val="center"/>
        <w:rPr>
          <w:rFonts w:ascii="Arial" w:hAnsi="Arial" w:cs="Arial"/>
          <w:sz w:val="24"/>
          <w:szCs w:val="24"/>
          <w:lang w:val="es-MX"/>
        </w:rPr>
      </w:pPr>
      <w:r w:rsidRPr="002976FD">
        <w:rPr>
          <w:rFonts w:ascii="Arial" w:hAnsi="Arial" w:cs="Arial"/>
          <w:sz w:val="24"/>
          <w:szCs w:val="24"/>
          <w:lang w:val="es-MX"/>
        </w:rPr>
        <w:t>Tabla 3</w:t>
      </w:r>
    </w:p>
    <w:p w14:paraId="0064768C" w14:textId="11B90526" w:rsidR="006A17AA" w:rsidRDefault="006A17AA" w:rsidP="00F8174A">
      <w:pPr>
        <w:pStyle w:val="Heading1"/>
        <w:spacing w:line="480" w:lineRule="auto"/>
        <w:jc w:val="both"/>
        <w:rPr>
          <w:rFonts w:ascii="Arial" w:hAnsi="Arial" w:cs="Arial"/>
          <w:b w:val="0"/>
          <w:bCs w:val="0"/>
          <w:sz w:val="24"/>
          <w:szCs w:val="24"/>
          <w:lang w:val="es-MX"/>
        </w:rPr>
      </w:pPr>
      <w:r w:rsidRPr="002976FD">
        <w:rPr>
          <w:rFonts w:ascii="Arial" w:hAnsi="Arial" w:cs="Arial"/>
          <w:b w:val="0"/>
          <w:bCs w:val="0"/>
          <w:sz w:val="24"/>
          <w:szCs w:val="24"/>
          <w:lang w:val="es-MX"/>
        </w:rPr>
        <w:t>Se valor</w:t>
      </w:r>
      <w:r w:rsidR="00BA38A3">
        <w:rPr>
          <w:rFonts w:ascii="Arial" w:hAnsi="Arial" w:cs="Arial"/>
          <w:b w:val="0"/>
          <w:bCs w:val="0"/>
          <w:sz w:val="24"/>
          <w:szCs w:val="24"/>
          <w:lang w:val="es-MX"/>
        </w:rPr>
        <w:t>ó</w:t>
      </w:r>
      <w:r w:rsidRPr="002976FD">
        <w:rPr>
          <w:rFonts w:ascii="Arial" w:hAnsi="Arial" w:cs="Arial"/>
          <w:b w:val="0"/>
          <w:bCs w:val="0"/>
          <w:sz w:val="24"/>
          <w:szCs w:val="24"/>
          <w:lang w:val="es-MX"/>
        </w:rPr>
        <w:t xml:space="preserve"> el tipo de tratamiento quirurgico en relaci</w:t>
      </w:r>
      <w:r w:rsidR="00294B49">
        <w:rPr>
          <w:rFonts w:ascii="Arial" w:hAnsi="Arial" w:cs="Arial"/>
          <w:b w:val="0"/>
          <w:bCs w:val="0"/>
          <w:sz w:val="24"/>
          <w:szCs w:val="24"/>
          <w:lang w:val="es-MX"/>
        </w:rPr>
        <w:t>ó</w:t>
      </w:r>
      <w:r w:rsidRPr="002976FD">
        <w:rPr>
          <w:rFonts w:ascii="Arial" w:hAnsi="Arial" w:cs="Arial"/>
          <w:b w:val="0"/>
          <w:bCs w:val="0"/>
          <w:sz w:val="24"/>
          <w:szCs w:val="24"/>
          <w:lang w:val="es-MX"/>
        </w:rPr>
        <w:t>n al pronóstico tomando en cuenta la escala de Rankin Modificado</w:t>
      </w:r>
      <w:r w:rsidR="00294B49">
        <w:rPr>
          <w:rFonts w:ascii="Arial" w:hAnsi="Arial" w:cs="Arial"/>
          <w:b w:val="0"/>
          <w:bCs w:val="0"/>
          <w:sz w:val="24"/>
          <w:szCs w:val="24"/>
          <w:lang w:val="es-MX"/>
        </w:rPr>
        <w:t>,</w:t>
      </w:r>
      <w:r w:rsidRPr="002976FD">
        <w:rPr>
          <w:rFonts w:ascii="Arial" w:hAnsi="Arial" w:cs="Arial"/>
          <w:b w:val="0"/>
          <w:bCs w:val="0"/>
          <w:sz w:val="24"/>
          <w:szCs w:val="24"/>
          <w:lang w:val="es-MX"/>
        </w:rPr>
        <w:t xml:space="preserve"> no </w:t>
      </w:r>
      <w:r w:rsidR="00294B49">
        <w:rPr>
          <w:rFonts w:ascii="Arial" w:hAnsi="Arial" w:cs="Arial"/>
          <w:b w:val="0"/>
          <w:bCs w:val="0"/>
          <w:sz w:val="24"/>
          <w:szCs w:val="24"/>
          <w:lang w:val="es-MX"/>
        </w:rPr>
        <w:t>observandose</w:t>
      </w:r>
      <w:r w:rsidRPr="002976FD">
        <w:rPr>
          <w:rFonts w:ascii="Arial" w:hAnsi="Arial" w:cs="Arial"/>
          <w:b w:val="0"/>
          <w:bCs w:val="0"/>
          <w:sz w:val="24"/>
          <w:szCs w:val="24"/>
          <w:lang w:val="es-MX"/>
        </w:rPr>
        <w:t xml:space="preserve"> significancia estadística.</w:t>
      </w:r>
      <w:r w:rsidR="002976FD">
        <w:rPr>
          <w:rFonts w:ascii="Arial" w:hAnsi="Arial" w:cs="Arial"/>
          <w:b w:val="0"/>
          <w:bCs w:val="0"/>
          <w:sz w:val="24"/>
          <w:szCs w:val="24"/>
          <w:lang w:val="es-MX"/>
        </w:rPr>
        <w:t xml:space="preserve"> (Tabla 4)</w:t>
      </w:r>
    </w:p>
    <w:p w14:paraId="02074E56" w14:textId="77777777" w:rsidR="00B95B2A" w:rsidRPr="002976FD" w:rsidRDefault="00B95B2A" w:rsidP="00F8174A">
      <w:pPr>
        <w:pStyle w:val="Heading1"/>
        <w:spacing w:line="480" w:lineRule="auto"/>
        <w:jc w:val="both"/>
        <w:rPr>
          <w:rFonts w:ascii="Arial" w:hAnsi="Arial" w:cs="Arial"/>
          <w:b w:val="0"/>
          <w:bCs w:val="0"/>
          <w:sz w:val="24"/>
          <w:szCs w:val="24"/>
          <w:lang w:val="es-MX"/>
        </w:rPr>
      </w:pPr>
    </w:p>
    <w:tbl>
      <w:tblPr>
        <w:tblStyle w:val="GridTable4"/>
        <w:tblpPr w:leftFromText="141" w:rightFromText="141" w:vertAnchor="text" w:horzAnchor="margin" w:tblpXSpec="center" w:tblpY="-103"/>
        <w:tblW w:w="7133" w:type="dxa"/>
        <w:tblLook w:val="04A0" w:firstRow="1" w:lastRow="0" w:firstColumn="1" w:lastColumn="0" w:noHBand="0" w:noVBand="1"/>
      </w:tblPr>
      <w:tblGrid>
        <w:gridCol w:w="1764"/>
        <w:gridCol w:w="2037"/>
        <w:gridCol w:w="872"/>
        <w:gridCol w:w="1776"/>
        <w:gridCol w:w="684"/>
      </w:tblGrid>
      <w:tr w:rsidR="00AA1612" w:rsidRPr="002976FD" w14:paraId="16F88636" w14:textId="77777777" w:rsidTr="00AA1612">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764" w:type="dxa"/>
          </w:tcPr>
          <w:p w14:paraId="301CBFF1" w14:textId="1773468A" w:rsidR="00AA1612" w:rsidRPr="002976FD" w:rsidRDefault="00AA1612" w:rsidP="006A17AA">
            <w:pPr>
              <w:rPr>
                <w:rFonts w:ascii="Arial" w:hAnsi="Arial" w:cs="Arial"/>
              </w:rPr>
            </w:pPr>
            <w:proofErr w:type="spellStart"/>
            <w:r>
              <w:rPr>
                <w:rFonts w:ascii="Arial" w:hAnsi="Arial" w:cs="Arial"/>
              </w:rPr>
              <w:t>Pronóstico</w:t>
            </w:r>
            <w:proofErr w:type="spellEnd"/>
          </w:p>
        </w:tc>
        <w:tc>
          <w:tcPr>
            <w:tcW w:w="2037" w:type="dxa"/>
          </w:tcPr>
          <w:p w14:paraId="59FC494E" w14:textId="77777777" w:rsidR="00AA1612" w:rsidRDefault="00AA1612" w:rsidP="006A17AA">
            <w:pPr>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872" w:type="dxa"/>
          </w:tcPr>
          <w:p w14:paraId="3E951D7D" w14:textId="77777777" w:rsidR="00AA1612" w:rsidRPr="002976FD" w:rsidRDefault="00AA1612" w:rsidP="006A17AA">
            <w:pPr>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1776" w:type="dxa"/>
          </w:tcPr>
          <w:p w14:paraId="79990A51" w14:textId="77777777" w:rsidR="00AA1612" w:rsidRPr="002976FD" w:rsidRDefault="00AA1612" w:rsidP="006A17AA">
            <w:pPr>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684" w:type="dxa"/>
          </w:tcPr>
          <w:p w14:paraId="7F2DB152" w14:textId="77777777" w:rsidR="00AA1612" w:rsidRPr="002976FD" w:rsidRDefault="00AA1612" w:rsidP="006A17AA">
            <w:pPr>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AA1612" w:rsidRPr="002976FD" w14:paraId="370F5740" w14:textId="77777777" w:rsidTr="00AA1612">
        <w:trPr>
          <w:cnfStyle w:val="000000100000" w:firstRow="0" w:lastRow="0" w:firstColumn="0" w:lastColumn="0" w:oddVBand="0" w:evenVBand="0" w:oddHBand="1" w:evenHBand="0" w:firstRowFirstColumn="0" w:firstRowLastColumn="0" w:lastRowFirstColumn="0" w:lastRowLastColumn="0"/>
          <w:trHeight w:val="903"/>
        </w:trPr>
        <w:tc>
          <w:tcPr>
            <w:cnfStyle w:val="001000000000" w:firstRow="0" w:lastRow="0" w:firstColumn="1" w:lastColumn="0" w:oddVBand="0" w:evenVBand="0" w:oddHBand="0" w:evenHBand="0" w:firstRowFirstColumn="0" w:firstRowLastColumn="0" w:lastRowFirstColumn="0" w:lastRowLastColumn="0"/>
            <w:tcW w:w="1764" w:type="dxa"/>
          </w:tcPr>
          <w:p w14:paraId="684B1776" w14:textId="77777777" w:rsidR="006A17AA" w:rsidRPr="002976FD" w:rsidRDefault="006A17AA" w:rsidP="006A17AA">
            <w:pPr>
              <w:rPr>
                <w:rFonts w:ascii="Arial" w:hAnsi="Arial" w:cs="Arial"/>
              </w:rPr>
            </w:pPr>
            <w:proofErr w:type="spellStart"/>
            <w:r w:rsidRPr="002976FD">
              <w:rPr>
                <w:rFonts w:ascii="Arial" w:hAnsi="Arial" w:cs="Arial"/>
              </w:rPr>
              <w:t>Intervención</w:t>
            </w:r>
            <w:proofErr w:type="spellEnd"/>
          </w:p>
        </w:tc>
        <w:tc>
          <w:tcPr>
            <w:tcW w:w="2037" w:type="dxa"/>
          </w:tcPr>
          <w:p w14:paraId="23CFFAA3" w14:textId="7AAA1ECB" w:rsidR="006A17AA" w:rsidRPr="002976FD" w:rsidRDefault="00AA1612" w:rsidP="006A17AA">
            <w:p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Mal </w:t>
            </w:r>
            <w:proofErr w:type="spellStart"/>
            <w:r>
              <w:rPr>
                <w:rFonts w:ascii="Arial" w:hAnsi="Arial" w:cs="Arial"/>
              </w:rPr>
              <w:t>pronóstico</w:t>
            </w:r>
            <w:proofErr w:type="spellEnd"/>
            <w:r w:rsidR="006A17AA" w:rsidRPr="002976FD">
              <w:rPr>
                <w:rFonts w:ascii="Arial" w:hAnsi="Arial" w:cs="Arial"/>
              </w:rPr>
              <w:t xml:space="preserve"> (%)</w:t>
            </w:r>
          </w:p>
        </w:tc>
        <w:tc>
          <w:tcPr>
            <w:tcW w:w="872" w:type="dxa"/>
          </w:tcPr>
          <w:p w14:paraId="7CCF00D9" w14:textId="77777777" w:rsidR="006A17AA" w:rsidRPr="002976FD" w:rsidRDefault="006A17AA" w:rsidP="006A17AA">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976FD">
              <w:rPr>
                <w:rFonts w:ascii="Arial" w:hAnsi="Arial" w:cs="Arial"/>
              </w:rPr>
              <w:t>OR</w:t>
            </w:r>
          </w:p>
        </w:tc>
        <w:tc>
          <w:tcPr>
            <w:tcW w:w="1776" w:type="dxa"/>
          </w:tcPr>
          <w:p w14:paraId="2C608988" w14:textId="77777777" w:rsidR="006A17AA" w:rsidRPr="002976FD" w:rsidRDefault="006A17AA" w:rsidP="006A17AA">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976FD">
              <w:rPr>
                <w:rFonts w:ascii="Arial" w:hAnsi="Arial" w:cs="Arial"/>
              </w:rPr>
              <w:t>IC 95%</w:t>
            </w:r>
          </w:p>
        </w:tc>
        <w:tc>
          <w:tcPr>
            <w:tcW w:w="684" w:type="dxa"/>
          </w:tcPr>
          <w:p w14:paraId="0E88F443" w14:textId="77777777" w:rsidR="006A17AA" w:rsidRPr="002976FD" w:rsidRDefault="006A17AA" w:rsidP="006A17AA">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976FD">
              <w:rPr>
                <w:rFonts w:ascii="Arial" w:hAnsi="Arial" w:cs="Arial"/>
              </w:rPr>
              <w:t>p</w:t>
            </w:r>
          </w:p>
        </w:tc>
      </w:tr>
      <w:tr w:rsidR="00AA1612" w:rsidRPr="002976FD" w14:paraId="1EF48FE1" w14:textId="77777777" w:rsidTr="00AA1612">
        <w:trPr>
          <w:trHeight w:val="526"/>
        </w:trPr>
        <w:tc>
          <w:tcPr>
            <w:cnfStyle w:val="001000000000" w:firstRow="0" w:lastRow="0" w:firstColumn="1" w:lastColumn="0" w:oddVBand="0" w:evenVBand="0" w:oddHBand="0" w:evenHBand="0" w:firstRowFirstColumn="0" w:firstRowLastColumn="0" w:lastRowFirstColumn="0" w:lastRowLastColumn="0"/>
            <w:tcW w:w="1764" w:type="dxa"/>
          </w:tcPr>
          <w:p w14:paraId="629312D5" w14:textId="77777777" w:rsidR="006A17AA" w:rsidRPr="002976FD" w:rsidRDefault="006A17AA" w:rsidP="006A17AA">
            <w:pPr>
              <w:rPr>
                <w:rFonts w:ascii="Arial" w:hAnsi="Arial" w:cs="Arial"/>
              </w:rPr>
            </w:pPr>
            <w:proofErr w:type="spellStart"/>
            <w:r w:rsidRPr="002976FD">
              <w:rPr>
                <w:rFonts w:ascii="Arial" w:hAnsi="Arial" w:cs="Arial"/>
              </w:rPr>
              <w:t>Microcirugía</w:t>
            </w:r>
            <w:proofErr w:type="spellEnd"/>
          </w:p>
        </w:tc>
        <w:tc>
          <w:tcPr>
            <w:tcW w:w="2037" w:type="dxa"/>
          </w:tcPr>
          <w:p w14:paraId="3F465463" w14:textId="77777777" w:rsidR="006A17AA" w:rsidRPr="002976FD" w:rsidRDefault="006A17AA" w:rsidP="006A17A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976FD">
              <w:rPr>
                <w:rFonts w:ascii="Arial" w:hAnsi="Arial" w:cs="Arial"/>
              </w:rPr>
              <w:t>2 (28.6%)</w:t>
            </w:r>
          </w:p>
        </w:tc>
        <w:tc>
          <w:tcPr>
            <w:tcW w:w="872" w:type="dxa"/>
          </w:tcPr>
          <w:p w14:paraId="08204019" w14:textId="77777777" w:rsidR="006A17AA" w:rsidRPr="002976FD" w:rsidRDefault="006A17AA" w:rsidP="006A17A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976FD">
              <w:rPr>
                <w:rFonts w:ascii="Arial" w:hAnsi="Arial" w:cs="Arial"/>
              </w:rPr>
              <w:t>.66</w:t>
            </w:r>
          </w:p>
        </w:tc>
        <w:tc>
          <w:tcPr>
            <w:tcW w:w="1776" w:type="dxa"/>
          </w:tcPr>
          <w:p w14:paraId="5847A24C" w14:textId="77777777" w:rsidR="006A17AA" w:rsidRPr="002976FD" w:rsidRDefault="006A17AA" w:rsidP="006A17A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976FD">
              <w:rPr>
                <w:rFonts w:ascii="Arial" w:hAnsi="Arial" w:cs="Arial"/>
              </w:rPr>
              <w:t>0.076-5.87</w:t>
            </w:r>
          </w:p>
        </w:tc>
        <w:tc>
          <w:tcPr>
            <w:tcW w:w="684" w:type="dxa"/>
          </w:tcPr>
          <w:p w14:paraId="4F2A25AF" w14:textId="77777777" w:rsidR="006A17AA" w:rsidRPr="002976FD" w:rsidRDefault="006A17AA" w:rsidP="006A17A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976FD">
              <w:rPr>
                <w:rFonts w:ascii="Arial" w:hAnsi="Arial" w:cs="Arial"/>
              </w:rPr>
              <w:t>1</w:t>
            </w:r>
          </w:p>
        </w:tc>
      </w:tr>
      <w:tr w:rsidR="00AA1612" w:rsidRPr="002976FD" w14:paraId="1E09581F" w14:textId="77777777" w:rsidTr="00AA1612">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764" w:type="dxa"/>
          </w:tcPr>
          <w:p w14:paraId="27407465" w14:textId="77777777" w:rsidR="006A17AA" w:rsidRPr="002976FD" w:rsidRDefault="006A17AA" w:rsidP="006A17AA">
            <w:pPr>
              <w:rPr>
                <w:rFonts w:ascii="Arial" w:hAnsi="Arial" w:cs="Arial"/>
              </w:rPr>
            </w:pPr>
            <w:r w:rsidRPr="002976FD">
              <w:rPr>
                <w:rFonts w:ascii="Arial" w:hAnsi="Arial" w:cs="Arial"/>
              </w:rPr>
              <w:t>Embolización</w:t>
            </w:r>
          </w:p>
        </w:tc>
        <w:tc>
          <w:tcPr>
            <w:tcW w:w="2037" w:type="dxa"/>
          </w:tcPr>
          <w:p w14:paraId="6EBE0F5F" w14:textId="77777777" w:rsidR="006A17AA" w:rsidRPr="002976FD" w:rsidRDefault="006A17AA" w:rsidP="006A17AA">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976FD">
              <w:rPr>
                <w:rFonts w:ascii="Arial" w:hAnsi="Arial" w:cs="Arial"/>
              </w:rPr>
              <w:t>3 (42.9%)</w:t>
            </w:r>
          </w:p>
        </w:tc>
        <w:tc>
          <w:tcPr>
            <w:tcW w:w="872" w:type="dxa"/>
          </w:tcPr>
          <w:p w14:paraId="0C6090B2" w14:textId="77777777" w:rsidR="006A17AA" w:rsidRPr="002976FD" w:rsidRDefault="006A17AA" w:rsidP="006A17AA">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976FD">
              <w:rPr>
                <w:rFonts w:ascii="Arial" w:hAnsi="Arial" w:cs="Arial"/>
              </w:rPr>
              <w:t>5.25</w:t>
            </w:r>
          </w:p>
        </w:tc>
        <w:tc>
          <w:tcPr>
            <w:tcW w:w="1776" w:type="dxa"/>
          </w:tcPr>
          <w:p w14:paraId="6F9BC6C4" w14:textId="77777777" w:rsidR="006A17AA" w:rsidRPr="002976FD" w:rsidRDefault="006A17AA" w:rsidP="006A17AA">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976FD">
              <w:rPr>
                <w:rFonts w:ascii="Arial" w:hAnsi="Arial" w:cs="Arial"/>
              </w:rPr>
              <w:t>0.40-68.94</w:t>
            </w:r>
          </w:p>
        </w:tc>
        <w:tc>
          <w:tcPr>
            <w:tcW w:w="684" w:type="dxa"/>
          </w:tcPr>
          <w:p w14:paraId="46253FB2" w14:textId="77777777" w:rsidR="006A17AA" w:rsidRPr="002976FD" w:rsidRDefault="006A17AA" w:rsidP="006A17AA">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976FD">
              <w:rPr>
                <w:rFonts w:ascii="Arial" w:hAnsi="Arial" w:cs="Arial"/>
              </w:rPr>
              <w:t>0.28</w:t>
            </w:r>
          </w:p>
        </w:tc>
      </w:tr>
      <w:tr w:rsidR="00AA1612" w:rsidRPr="002976FD" w14:paraId="51AE0229" w14:textId="77777777" w:rsidTr="00AA1612">
        <w:trPr>
          <w:trHeight w:val="516"/>
        </w:trPr>
        <w:tc>
          <w:tcPr>
            <w:cnfStyle w:val="001000000000" w:firstRow="0" w:lastRow="0" w:firstColumn="1" w:lastColumn="0" w:oddVBand="0" w:evenVBand="0" w:oddHBand="0" w:evenHBand="0" w:firstRowFirstColumn="0" w:firstRowLastColumn="0" w:lastRowFirstColumn="0" w:lastRowLastColumn="0"/>
            <w:tcW w:w="1764" w:type="dxa"/>
          </w:tcPr>
          <w:p w14:paraId="67866989" w14:textId="77777777" w:rsidR="006A17AA" w:rsidRPr="002976FD" w:rsidRDefault="006A17AA" w:rsidP="006A17AA">
            <w:pPr>
              <w:rPr>
                <w:rFonts w:ascii="Arial" w:hAnsi="Arial" w:cs="Arial"/>
              </w:rPr>
            </w:pPr>
            <w:proofErr w:type="spellStart"/>
            <w:r w:rsidRPr="002976FD">
              <w:rPr>
                <w:rFonts w:ascii="Arial" w:hAnsi="Arial" w:cs="Arial"/>
              </w:rPr>
              <w:t>Radiocirugía</w:t>
            </w:r>
            <w:proofErr w:type="spellEnd"/>
          </w:p>
        </w:tc>
        <w:tc>
          <w:tcPr>
            <w:tcW w:w="2037" w:type="dxa"/>
          </w:tcPr>
          <w:p w14:paraId="2A8BA987" w14:textId="77777777" w:rsidR="006A17AA" w:rsidRPr="002976FD" w:rsidRDefault="006A17AA" w:rsidP="006A17A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976FD">
              <w:rPr>
                <w:rFonts w:ascii="Arial" w:hAnsi="Arial" w:cs="Arial"/>
              </w:rPr>
              <w:t>1 (14.3%)</w:t>
            </w:r>
          </w:p>
        </w:tc>
        <w:tc>
          <w:tcPr>
            <w:tcW w:w="872" w:type="dxa"/>
          </w:tcPr>
          <w:p w14:paraId="4AF36414" w14:textId="77777777" w:rsidR="006A17AA" w:rsidRPr="002976FD" w:rsidRDefault="006A17AA" w:rsidP="006A17A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976FD">
              <w:rPr>
                <w:rFonts w:ascii="Arial" w:hAnsi="Arial" w:cs="Arial"/>
              </w:rPr>
              <w:t>0.50</w:t>
            </w:r>
          </w:p>
        </w:tc>
        <w:tc>
          <w:tcPr>
            <w:tcW w:w="1776" w:type="dxa"/>
          </w:tcPr>
          <w:p w14:paraId="76532A67" w14:textId="77777777" w:rsidR="006A17AA" w:rsidRPr="002976FD" w:rsidRDefault="006A17AA" w:rsidP="006A17A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976FD">
              <w:rPr>
                <w:rFonts w:ascii="Arial" w:hAnsi="Arial" w:cs="Arial"/>
              </w:rPr>
              <w:t>0.035-7.10</w:t>
            </w:r>
          </w:p>
        </w:tc>
        <w:tc>
          <w:tcPr>
            <w:tcW w:w="684" w:type="dxa"/>
          </w:tcPr>
          <w:p w14:paraId="6F8EBB22" w14:textId="77777777" w:rsidR="006A17AA" w:rsidRPr="002976FD" w:rsidRDefault="006A17AA" w:rsidP="006A17AA">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976FD">
              <w:rPr>
                <w:rFonts w:ascii="Arial" w:hAnsi="Arial" w:cs="Arial"/>
              </w:rPr>
              <w:t>1</w:t>
            </w:r>
          </w:p>
        </w:tc>
      </w:tr>
      <w:tr w:rsidR="00AA1612" w:rsidRPr="002976FD" w14:paraId="4B4B5CE6" w14:textId="77777777" w:rsidTr="00AA1612">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764" w:type="dxa"/>
          </w:tcPr>
          <w:p w14:paraId="1B95ADA6" w14:textId="77777777" w:rsidR="006A17AA" w:rsidRPr="002976FD" w:rsidRDefault="006A17AA" w:rsidP="006A17AA">
            <w:pPr>
              <w:rPr>
                <w:rFonts w:ascii="Arial" w:hAnsi="Arial" w:cs="Arial"/>
              </w:rPr>
            </w:pPr>
            <w:proofErr w:type="spellStart"/>
            <w:r w:rsidRPr="002976FD">
              <w:rPr>
                <w:rFonts w:ascii="Arial" w:hAnsi="Arial" w:cs="Arial"/>
              </w:rPr>
              <w:t>Vigilancia</w:t>
            </w:r>
            <w:proofErr w:type="spellEnd"/>
          </w:p>
        </w:tc>
        <w:tc>
          <w:tcPr>
            <w:tcW w:w="2037" w:type="dxa"/>
          </w:tcPr>
          <w:p w14:paraId="5833691C" w14:textId="77777777" w:rsidR="006A17AA" w:rsidRPr="002976FD" w:rsidRDefault="006A17AA" w:rsidP="006A17AA">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976FD">
              <w:rPr>
                <w:rFonts w:ascii="Arial" w:hAnsi="Arial" w:cs="Arial"/>
              </w:rPr>
              <w:t>2 (28.6)</w:t>
            </w:r>
          </w:p>
        </w:tc>
        <w:tc>
          <w:tcPr>
            <w:tcW w:w="872" w:type="dxa"/>
          </w:tcPr>
          <w:p w14:paraId="47542CAA" w14:textId="77777777" w:rsidR="006A17AA" w:rsidRPr="002976FD" w:rsidRDefault="006A17AA" w:rsidP="006A17AA">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976FD">
              <w:rPr>
                <w:rFonts w:ascii="Arial" w:hAnsi="Arial" w:cs="Arial"/>
              </w:rPr>
              <w:t>1.2</w:t>
            </w:r>
          </w:p>
        </w:tc>
        <w:tc>
          <w:tcPr>
            <w:tcW w:w="1776" w:type="dxa"/>
          </w:tcPr>
          <w:p w14:paraId="03425944" w14:textId="77777777" w:rsidR="006A17AA" w:rsidRPr="002976FD" w:rsidRDefault="006A17AA" w:rsidP="006A17AA">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976FD">
              <w:rPr>
                <w:rFonts w:ascii="Arial" w:hAnsi="Arial" w:cs="Arial"/>
              </w:rPr>
              <w:t>0.121-11.86</w:t>
            </w:r>
          </w:p>
        </w:tc>
        <w:tc>
          <w:tcPr>
            <w:tcW w:w="684" w:type="dxa"/>
          </w:tcPr>
          <w:p w14:paraId="23674193" w14:textId="77777777" w:rsidR="006A17AA" w:rsidRPr="002976FD" w:rsidRDefault="006A17AA" w:rsidP="006A17AA">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976FD">
              <w:rPr>
                <w:rFonts w:ascii="Arial" w:hAnsi="Arial" w:cs="Arial"/>
              </w:rPr>
              <w:t>1</w:t>
            </w:r>
          </w:p>
        </w:tc>
      </w:tr>
    </w:tbl>
    <w:p w14:paraId="79599A39" w14:textId="5318B710" w:rsidR="006A17AA" w:rsidRPr="002976FD" w:rsidRDefault="006A17AA" w:rsidP="008B5048">
      <w:pPr>
        <w:pStyle w:val="Heading1"/>
        <w:spacing w:line="480" w:lineRule="auto"/>
        <w:rPr>
          <w:rFonts w:ascii="Arial" w:hAnsi="Arial" w:cs="Arial"/>
          <w:b w:val="0"/>
          <w:bCs w:val="0"/>
          <w:sz w:val="24"/>
          <w:szCs w:val="24"/>
          <w:lang w:val="es-MX"/>
        </w:rPr>
      </w:pPr>
    </w:p>
    <w:p w14:paraId="13485F67" w14:textId="77777777" w:rsidR="006A17AA" w:rsidRPr="002976FD" w:rsidRDefault="006A17AA" w:rsidP="008B5048">
      <w:pPr>
        <w:pStyle w:val="Heading1"/>
        <w:spacing w:line="480" w:lineRule="auto"/>
        <w:rPr>
          <w:rFonts w:ascii="Arial" w:hAnsi="Arial" w:cs="Arial"/>
          <w:b w:val="0"/>
          <w:bCs w:val="0"/>
          <w:sz w:val="24"/>
          <w:szCs w:val="24"/>
          <w:lang w:val="es-MX"/>
        </w:rPr>
      </w:pPr>
      <w:r w:rsidRPr="002976FD">
        <w:rPr>
          <w:rFonts w:ascii="Arial" w:hAnsi="Arial" w:cs="Arial"/>
          <w:b w:val="0"/>
          <w:bCs w:val="0"/>
          <w:sz w:val="24"/>
          <w:szCs w:val="24"/>
          <w:lang w:val="es-MX"/>
        </w:rPr>
        <w:t xml:space="preserve"> </w:t>
      </w:r>
    </w:p>
    <w:p w14:paraId="7633B93A" w14:textId="4E9A5F57" w:rsidR="006A17AA" w:rsidRPr="002976FD" w:rsidRDefault="006A17AA" w:rsidP="008B5048">
      <w:pPr>
        <w:pStyle w:val="Heading1"/>
        <w:spacing w:line="480" w:lineRule="auto"/>
        <w:rPr>
          <w:rFonts w:ascii="Arial" w:hAnsi="Arial" w:cs="Arial"/>
          <w:b w:val="0"/>
          <w:bCs w:val="0"/>
          <w:sz w:val="24"/>
          <w:szCs w:val="24"/>
          <w:lang w:val="es-MX"/>
        </w:rPr>
      </w:pPr>
    </w:p>
    <w:p w14:paraId="2B9E8926" w14:textId="7C0044E0" w:rsidR="006A17AA" w:rsidRPr="002976FD" w:rsidRDefault="006A17AA" w:rsidP="008B5048">
      <w:pPr>
        <w:pStyle w:val="Heading1"/>
        <w:spacing w:line="480" w:lineRule="auto"/>
        <w:rPr>
          <w:rFonts w:ascii="Arial" w:hAnsi="Arial" w:cs="Arial"/>
          <w:b w:val="0"/>
          <w:bCs w:val="0"/>
          <w:sz w:val="24"/>
          <w:szCs w:val="24"/>
          <w:lang w:val="es-MX"/>
        </w:rPr>
      </w:pPr>
    </w:p>
    <w:p w14:paraId="315F4FEB" w14:textId="3089BEAB" w:rsidR="006A17AA" w:rsidRPr="002976FD" w:rsidRDefault="006A17AA" w:rsidP="008B5048">
      <w:pPr>
        <w:pStyle w:val="Heading1"/>
        <w:spacing w:line="480" w:lineRule="auto"/>
        <w:rPr>
          <w:rFonts w:ascii="Arial" w:hAnsi="Arial" w:cs="Arial"/>
          <w:b w:val="0"/>
          <w:bCs w:val="0"/>
          <w:sz w:val="24"/>
          <w:szCs w:val="24"/>
          <w:lang w:val="es-MX"/>
        </w:rPr>
      </w:pPr>
    </w:p>
    <w:p w14:paraId="79316912" w14:textId="77777777" w:rsidR="00AA1612" w:rsidRDefault="00AA1612" w:rsidP="002976FD">
      <w:pPr>
        <w:pStyle w:val="Heading1"/>
        <w:spacing w:line="480" w:lineRule="auto"/>
        <w:jc w:val="center"/>
        <w:rPr>
          <w:rFonts w:ascii="Arial" w:hAnsi="Arial" w:cs="Arial"/>
          <w:sz w:val="24"/>
          <w:szCs w:val="24"/>
          <w:lang w:val="es-MX"/>
        </w:rPr>
      </w:pPr>
    </w:p>
    <w:p w14:paraId="2F6466DC" w14:textId="46850C30" w:rsidR="006A17AA" w:rsidRPr="002976FD" w:rsidRDefault="002976FD" w:rsidP="002976FD">
      <w:pPr>
        <w:pStyle w:val="Heading1"/>
        <w:spacing w:line="480" w:lineRule="auto"/>
        <w:jc w:val="center"/>
        <w:rPr>
          <w:rFonts w:ascii="Arial" w:hAnsi="Arial" w:cs="Arial"/>
          <w:sz w:val="24"/>
          <w:szCs w:val="24"/>
          <w:lang w:val="es-MX"/>
        </w:rPr>
      </w:pPr>
      <w:r w:rsidRPr="002976FD">
        <w:rPr>
          <w:rFonts w:ascii="Arial" w:hAnsi="Arial" w:cs="Arial"/>
          <w:sz w:val="24"/>
          <w:szCs w:val="24"/>
          <w:lang w:val="es-MX"/>
        </w:rPr>
        <w:t>Tabla 4</w:t>
      </w:r>
    </w:p>
    <w:p w14:paraId="369B11A7" w14:textId="7A4013B6" w:rsidR="006A17AA" w:rsidRPr="002976FD" w:rsidRDefault="006A17AA" w:rsidP="008B5048">
      <w:pPr>
        <w:pStyle w:val="Heading1"/>
        <w:spacing w:line="480" w:lineRule="auto"/>
        <w:rPr>
          <w:rFonts w:ascii="Arial" w:hAnsi="Arial" w:cs="Arial"/>
          <w:b w:val="0"/>
          <w:bCs w:val="0"/>
          <w:sz w:val="24"/>
          <w:szCs w:val="24"/>
          <w:lang w:val="es-MX"/>
        </w:rPr>
      </w:pPr>
    </w:p>
    <w:p w14:paraId="0741157F" w14:textId="7B25F525" w:rsidR="006A17AA" w:rsidRDefault="006A17AA" w:rsidP="00F8174A">
      <w:pPr>
        <w:pStyle w:val="Heading1"/>
        <w:spacing w:line="480" w:lineRule="auto"/>
        <w:jc w:val="both"/>
        <w:rPr>
          <w:rFonts w:ascii="Arial" w:hAnsi="Arial" w:cs="Arial"/>
          <w:b w:val="0"/>
          <w:bCs w:val="0"/>
          <w:sz w:val="24"/>
          <w:szCs w:val="24"/>
          <w:lang w:val="es-MX"/>
        </w:rPr>
      </w:pPr>
      <w:r w:rsidRPr="002976FD">
        <w:rPr>
          <w:rFonts w:ascii="Arial" w:hAnsi="Arial" w:cs="Arial"/>
          <w:b w:val="0"/>
          <w:bCs w:val="0"/>
          <w:sz w:val="24"/>
          <w:szCs w:val="24"/>
          <w:lang w:val="es-MX"/>
        </w:rPr>
        <w:lastRenderedPageBreak/>
        <w:t xml:space="preserve">Se analizaron las variables de la escala de Spetzler-Martin y ruptura en relación al pronóstico tomando en cuenta la escala de Rankin Modificado, observando una significancia estadística en los pacientes que presentaba </w:t>
      </w:r>
      <w:r w:rsidR="008945D7" w:rsidRPr="002976FD">
        <w:rPr>
          <w:rFonts w:ascii="Arial" w:hAnsi="Arial" w:cs="Arial"/>
          <w:b w:val="0"/>
          <w:bCs w:val="0"/>
          <w:sz w:val="24"/>
          <w:szCs w:val="24"/>
          <w:lang w:val="es-MX"/>
        </w:rPr>
        <w:t>una localización elocuente y ruptura de la MAVC</w:t>
      </w:r>
      <w:r w:rsidR="002976FD">
        <w:rPr>
          <w:rFonts w:ascii="Arial" w:hAnsi="Arial" w:cs="Arial"/>
          <w:b w:val="0"/>
          <w:bCs w:val="0"/>
          <w:sz w:val="24"/>
          <w:szCs w:val="24"/>
          <w:lang w:val="es-MX"/>
        </w:rPr>
        <w:t>. (Tabla 5)</w:t>
      </w:r>
    </w:p>
    <w:p w14:paraId="7A3A98B4" w14:textId="77777777" w:rsidR="002976FD" w:rsidRPr="002976FD" w:rsidRDefault="002976FD" w:rsidP="008B5048">
      <w:pPr>
        <w:pStyle w:val="Heading1"/>
        <w:spacing w:line="480" w:lineRule="auto"/>
        <w:rPr>
          <w:rFonts w:ascii="Arial" w:hAnsi="Arial" w:cs="Arial"/>
          <w:b w:val="0"/>
          <w:bCs w:val="0"/>
          <w:sz w:val="24"/>
          <w:szCs w:val="24"/>
          <w:lang w:val="es-MX"/>
        </w:rPr>
      </w:pPr>
    </w:p>
    <w:tbl>
      <w:tblPr>
        <w:tblStyle w:val="GridTable4"/>
        <w:tblW w:w="9436" w:type="dxa"/>
        <w:tblLook w:val="04A0" w:firstRow="1" w:lastRow="0" w:firstColumn="1" w:lastColumn="0" w:noHBand="0" w:noVBand="1"/>
      </w:tblPr>
      <w:tblGrid>
        <w:gridCol w:w="3067"/>
        <w:gridCol w:w="2071"/>
        <w:gridCol w:w="1095"/>
        <w:gridCol w:w="2023"/>
        <w:gridCol w:w="1180"/>
      </w:tblGrid>
      <w:tr w:rsidR="00AA1612" w:rsidRPr="002976FD" w14:paraId="4959042E" w14:textId="77777777" w:rsidTr="00B95B2A">
        <w:trPr>
          <w:cnfStyle w:val="100000000000" w:firstRow="1" w:lastRow="0" w:firstColumn="0" w:lastColumn="0" w:oddVBand="0" w:evenVBand="0" w:oddHBand="0" w:evenHBand="0" w:firstRowFirstColumn="0" w:firstRowLastColumn="0" w:lastRowFirstColumn="0" w:lastRowLastColumn="0"/>
          <w:trHeight w:val="716"/>
        </w:trPr>
        <w:tc>
          <w:tcPr>
            <w:cnfStyle w:val="001000000000" w:firstRow="0" w:lastRow="0" w:firstColumn="1" w:lastColumn="0" w:oddVBand="0" w:evenVBand="0" w:oddHBand="0" w:evenHBand="0" w:firstRowFirstColumn="0" w:firstRowLastColumn="0" w:lastRowFirstColumn="0" w:lastRowLastColumn="0"/>
            <w:tcW w:w="3067" w:type="dxa"/>
          </w:tcPr>
          <w:p w14:paraId="7BF2D0D3" w14:textId="226EAA09" w:rsidR="00AA1612" w:rsidRPr="00AA1612" w:rsidRDefault="00AA1612" w:rsidP="005E3E8D">
            <w:pPr>
              <w:rPr>
                <w:rFonts w:ascii="Arial" w:hAnsi="Arial" w:cs="Arial"/>
              </w:rPr>
            </w:pPr>
            <w:proofErr w:type="spellStart"/>
            <w:r w:rsidRPr="00AA1612">
              <w:rPr>
                <w:rFonts w:ascii="Arial" w:hAnsi="Arial" w:cs="Arial"/>
              </w:rPr>
              <w:t>Pronóstico</w:t>
            </w:r>
            <w:proofErr w:type="spellEnd"/>
          </w:p>
        </w:tc>
        <w:tc>
          <w:tcPr>
            <w:tcW w:w="2071" w:type="dxa"/>
          </w:tcPr>
          <w:p w14:paraId="2D422291" w14:textId="77777777" w:rsidR="00AA1612" w:rsidRPr="00AA1612" w:rsidRDefault="00AA1612" w:rsidP="005E3E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095" w:type="dxa"/>
          </w:tcPr>
          <w:p w14:paraId="5D34EE83" w14:textId="77777777" w:rsidR="00AA1612" w:rsidRPr="00AA1612" w:rsidRDefault="00AA1612" w:rsidP="005E3E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2023" w:type="dxa"/>
          </w:tcPr>
          <w:p w14:paraId="52AF0FA0" w14:textId="77777777" w:rsidR="00AA1612" w:rsidRPr="00AA1612" w:rsidRDefault="00AA1612" w:rsidP="005E3E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180" w:type="dxa"/>
          </w:tcPr>
          <w:p w14:paraId="20F74684" w14:textId="77777777" w:rsidR="00AA1612" w:rsidRPr="00AA1612" w:rsidRDefault="00AA1612" w:rsidP="005E3E8D">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r>
      <w:tr w:rsidR="002976FD" w:rsidRPr="002976FD" w14:paraId="6CEB0BAC" w14:textId="77777777" w:rsidTr="00B95B2A">
        <w:trPr>
          <w:cnfStyle w:val="000000100000" w:firstRow="0" w:lastRow="0" w:firstColumn="0" w:lastColumn="0" w:oddVBand="0" w:evenVBand="0" w:oddHBand="1" w:evenHBand="0" w:firstRowFirstColumn="0" w:firstRowLastColumn="0" w:lastRowFirstColumn="0" w:lastRowLastColumn="0"/>
          <w:trHeight w:val="1159"/>
        </w:trPr>
        <w:tc>
          <w:tcPr>
            <w:cnfStyle w:val="001000000000" w:firstRow="0" w:lastRow="0" w:firstColumn="1" w:lastColumn="0" w:oddVBand="0" w:evenVBand="0" w:oddHBand="0" w:evenHBand="0" w:firstRowFirstColumn="0" w:firstRowLastColumn="0" w:lastRowFirstColumn="0" w:lastRowLastColumn="0"/>
            <w:tcW w:w="3067" w:type="dxa"/>
          </w:tcPr>
          <w:p w14:paraId="3A8947F4" w14:textId="77777777" w:rsidR="006A17AA" w:rsidRPr="00AA1612" w:rsidRDefault="006A17AA" w:rsidP="005E3E8D">
            <w:pPr>
              <w:rPr>
                <w:rFonts w:ascii="Arial" w:hAnsi="Arial" w:cs="Arial"/>
                <w:sz w:val="20"/>
                <w:szCs w:val="20"/>
              </w:rPr>
            </w:pPr>
            <w:proofErr w:type="spellStart"/>
            <w:r w:rsidRPr="00AA1612">
              <w:rPr>
                <w:rFonts w:ascii="Arial" w:hAnsi="Arial" w:cs="Arial"/>
                <w:sz w:val="20"/>
                <w:szCs w:val="20"/>
              </w:rPr>
              <w:t>Características</w:t>
            </w:r>
            <w:proofErr w:type="spellEnd"/>
            <w:r w:rsidRPr="00AA1612">
              <w:rPr>
                <w:rFonts w:ascii="Arial" w:hAnsi="Arial" w:cs="Arial"/>
                <w:sz w:val="20"/>
                <w:szCs w:val="20"/>
              </w:rPr>
              <w:t xml:space="preserve"> de la </w:t>
            </w:r>
            <w:proofErr w:type="spellStart"/>
            <w:r w:rsidRPr="00AA1612">
              <w:rPr>
                <w:rFonts w:ascii="Arial" w:hAnsi="Arial" w:cs="Arial"/>
                <w:sz w:val="20"/>
                <w:szCs w:val="20"/>
              </w:rPr>
              <w:t>lesión</w:t>
            </w:r>
            <w:proofErr w:type="spellEnd"/>
          </w:p>
        </w:tc>
        <w:tc>
          <w:tcPr>
            <w:tcW w:w="2071" w:type="dxa"/>
          </w:tcPr>
          <w:p w14:paraId="3F9A3974" w14:textId="77777777" w:rsidR="006A17AA" w:rsidRPr="00AA1612" w:rsidRDefault="006A17AA" w:rsidP="005E3E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Poor outcome (%)</w:t>
            </w:r>
          </w:p>
        </w:tc>
        <w:tc>
          <w:tcPr>
            <w:tcW w:w="1095" w:type="dxa"/>
          </w:tcPr>
          <w:p w14:paraId="1A9ADA81" w14:textId="77777777" w:rsidR="006A17AA" w:rsidRPr="00AA1612" w:rsidRDefault="006A17AA" w:rsidP="005E3E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OR</w:t>
            </w:r>
          </w:p>
        </w:tc>
        <w:tc>
          <w:tcPr>
            <w:tcW w:w="2023" w:type="dxa"/>
          </w:tcPr>
          <w:p w14:paraId="41BD45A7" w14:textId="77777777" w:rsidR="006A17AA" w:rsidRPr="00AA1612" w:rsidRDefault="006A17AA" w:rsidP="005E3E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IC 95%</w:t>
            </w:r>
          </w:p>
        </w:tc>
        <w:tc>
          <w:tcPr>
            <w:tcW w:w="1180" w:type="dxa"/>
          </w:tcPr>
          <w:p w14:paraId="1525F9C1" w14:textId="77777777" w:rsidR="006A17AA" w:rsidRPr="00AA1612" w:rsidRDefault="006A17AA" w:rsidP="005E3E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P</w:t>
            </w:r>
          </w:p>
        </w:tc>
      </w:tr>
      <w:tr w:rsidR="002976FD" w:rsidRPr="002976FD" w14:paraId="39C903C2" w14:textId="77777777" w:rsidTr="00B95B2A">
        <w:trPr>
          <w:trHeight w:val="754"/>
        </w:trPr>
        <w:tc>
          <w:tcPr>
            <w:cnfStyle w:val="001000000000" w:firstRow="0" w:lastRow="0" w:firstColumn="1" w:lastColumn="0" w:oddVBand="0" w:evenVBand="0" w:oddHBand="0" w:evenHBand="0" w:firstRowFirstColumn="0" w:firstRowLastColumn="0" w:lastRowFirstColumn="0" w:lastRowLastColumn="0"/>
            <w:tcW w:w="3067" w:type="dxa"/>
          </w:tcPr>
          <w:p w14:paraId="102BA5EC" w14:textId="77777777" w:rsidR="006A17AA" w:rsidRPr="00AA1612" w:rsidRDefault="006A17AA" w:rsidP="005E3E8D">
            <w:pPr>
              <w:rPr>
                <w:rFonts w:ascii="Arial" w:hAnsi="Arial" w:cs="Arial"/>
                <w:sz w:val="20"/>
                <w:szCs w:val="20"/>
              </w:rPr>
            </w:pPr>
            <w:proofErr w:type="spellStart"/>
            <w:r w:rsidRPr="00AA1612">
              <w:rPr>
                <w:rFonts w:ascii="Arial" w:hAnsi="Arial" w:cs="Arial"/>
                <w:sz w:val="20"/>
                <w:szCs w:val="20"/>
              </w:rPr>
              <w:t>Estenosis</w:t>
            </w:r>
            <w:proofErr w:type="spellEnd"/>
            <w:r w:rsidRPr="00AA1612">
              <w:rPr>
                <w:rFonts w:ascii="Arial" w:hAnsi="Arial" w:cs="Arial"/>
                <w:sz w:val="20"/>
                <w:szCs w:val="20"/>
              </w:rPr>
              <w:t xml:space="preserve"> Vena de </w:t>
            </w:r>
            <w:proofErr w:type="spellStart"/>
            <w:r w:rsidRPr="00AA1612">
              <w:rPr>
                <w:rFonts w:ascii="Arial" w:hAnsi="Arial" w:cs="Arial"/>
                <w:sz w:val="20"/>
                <w:szCs w:val="20"/>
              </w:rPr>
              <w:t>drenaje</w:t>
            </w:r>
            <w:proofErr w:type="spellEnd"/>
          </w:p>
          <w:p w14:paraId="7588F984" w14:textId="77777777" w:rsidR="006A17AA" w:rsidRPr="00AA1612" w:rsidRDefault="006A17AA" w:rsidP="005E3E8D">
            <w:pPr>
              <w:tabs>
                <w:tab w:val="left" w:pos="1207"/>
              </w:tabs>
              <w:rPr>
                <w:rFonts w:ascii="Arial" w:hAnsi="Arial" w:cs="Arial"/>
                <w:sz w:val="20"/>
                <w:szCs w:val="20"/>
              </w:rPr>
            </w:pPr>
            <w:r w:rsidRPr="00AA1612">
              <w:rPr>
                <w:rFonts w:ascii="Arial" w:hAnsi="Arial" w:cs="Arial"/>
                <w:sz w:val="20"/>
                <w:szCs w:val="20"/>
              </w:rPr>
              <w:tab/>
            </w:r>
          </w:p>
        </w:tc>
        <w:tc>
          <w:tcPr>
            <w:tcW w:w="2071" w:type="dxa"/>
          </w:tcPr>
          <w:p w14:paraId="22D9324B" w14:textId="77777777" w:rsidR="006A17AA" w:rsidRPr="00AA1612" w:rsidRDefault="006A17AA" w:rsidP="005E3E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3 (42.9%)</w:t>
            </w:r>
          </w:p>
        </w:tc>
        <w:tc>
          <w:tcPr>
            <w:tcW w:w="1095" w:type="dxa"/>
          </w:tcPr>
          <w:p w14:paraId="016B2C1C" w14:textId="77777777" w:rsidR="006A17AA" w:rsidRPr="00AA1612" w:rsidRDefault="006A17AA" w:rsidP="005E3E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1.25</w:t>
            </w:r>
          </w:p>
        </w:tc>
        <w:tc>
          <w:tcPr>
            <w:tcW w:w="2023" w:type="dxa"/>
          </w:tcPr>
          <w:p w14:paraId="0787DEE1" w14:textId="77777777" w:rsidR="006A17AA" w:rsidRPr="00AA1612" w:rsidRDefault="006A17AA" w:rsidP="005E3E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0.158-9.91</w:t>
            </w:r>
          </w:p>
        </w:tc>
        <w:tc>
          <w:tcPr>
            <w:tcW w:w="1180" w:type="dxa"/>
          </w:tcPr>
          <w:p w14:paraId="027E13C4" w14:textId="77777777" w:rsidR="006A17AA" w:rsidRPr="00AA1612" w:rsidRDefault="006A17AA" w:rsidP="005E3E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1</w:t>
            </w:r>
          </w:p>
        </w:tc>
      </w:tr>
      <w:tr w:rsidR="002976FD" w:rsidRPr="002976FD" w14:paraId="1B4DF9C2" w14:textId="77777777" w:rsidTr="00B95B2A">
        <w:trPr>
          <w:cnfStyle w:val="000000100000" w:firstRow="0" w:lastRow="0" w:firstColumn="0" w:lastColumn="0" w:oddVBand="0" w:evenVBand="0" w:oddHBand="1" w:evenHBand="0" w:firstRowFirstColumn="0" w:firstRowLastColumn="0" w:lastRowFirstColumn="0" w:lastRowLastColumn="0"/>
          <w:trHeight w:val="995"/>
        </w:trPr>
        <w:tc>
          <w:tcPr>
            <w:cnfStyle w:val="001000000000" w:firstRow="0" w:lastRow="0" w:firstColumn="1" w:lastColumn="0" w:oddVBand="0" w:evenVBand="0" w:oddHBand="0" w:evenHBand="0" w:firstRowFirstColumn="0" w:firstRowLastColumn="0" w:lastRowFirstColumn="0" w:lastRowLastColumn="0"/>
            <w:tcW w:w="3067" w:type="dxa"/>
          </w:tcPr>
          <w:p w14:paraId="6FA1F87D" w14:textId="4C2A5D8F" w:rsidR="006A17AA" w:rsidRPr="00AA1612" w:rsidRDefault="006A17AA" w:rsidP="005E3E8D">
            <w:pPr>
              <w:rPr>
                <w:rFonts w:ascii="Arial" w:hAnsi="Arial" w:cs="Arial"/>
                <w:sz w:val="20"/>
                <w:szCs w:val="20"/>
              </w:rPr>
            </w:pPr>
            <w:proofErr w:type="spellStart"/>
            <w:r w:rsidRPr="00AA1612">
              <w:rPr>
                <w:rFonts w:ascii="Arial" w:hAnsi="Arial" w:cs="Arial"/>
                <w:sz w:val="20"/>
                <w:szCs w:val="20"/>
              </w:rPr>
              <w:t>R</w:t>
            </w:r>
            <w:r w:rsidR="008945D7" w:rsidRPr="00AA1612">
              <w:rPr>
                <w:rFonts w:ascii="Arial" w:hAnsi="Arial" w:cs="Arial"/>
                <w:sz w:val="20"/>
                <w:szCs w:val="20"/>
              </w:rPr>
              <w:t>up</w:t>
            </w:r>
            <w:r w:rsidRPr="00AA1612">
              <w:rPr>
                <w:rFonts w:ascii="Arial" w:hAnsi="Arial" w:cs="Arial"/>
                <w:sz w:val="20"/>
                <w:szCs w:val="20"/>
              </w:rPr>
              <w:t>tura</w:t>
            </w:r>
            <w:proofErr w:type="spellEnd"/>
          </w:p>
        </w:tc>
        <w:tc>
          <w:tcPr>
            <w:tcW w:w="2071" w:type="dxa"/>
          </w:tcPr>
          <w:p w14:paraId="33C6C5C0" w14:textId="77777777" w:rsidR="006A17AA" w:rsidRPr="00AA1612" w:rsidRDefault="006A17AA" w:rsidP="005E3E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5 (71.4%)</w:t>
            </w:r>
          </w:p>
        </w:tc>
        <w:tc>
          <w:tcPr>
            <w:tcW w:w="1095" w:type="dxa"/>
          </w:tcPr>
          <w:p w14:paraId="6B9D37C8" w14:textId="77777777" w:rsidR="006A17AA" w:rsidRPr="00AA1612" w:rsidRDefault="006A17AA" w:rsidP="005E3E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2.5</w:t>
            </w:r>
          </w:p>
        </w:tc>
        <w:tc>
          <w:tcPr>
            <w:tcW w:w="2023" w:type="dxa"/>
          </w:tcPr>
          <w:p w14:paraId="0971D61E" w14:textId="77777777" w:rsidR="006A17AA" w:rsidRPr="00AA1612" w:rsidRDefault="006A17AA" w:rsidP="005E3E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0.29-21-39</w:t>
            </w:r>
          </w:p>
        </w:tc>
        <w:tc>
          <w:tcPr>
            <w:tcW w:w="1180" w:type="dxa"/>
          </w:tcPr>
          <w:p w14:paraId="6F2FE415" w14:textId="77777777" w:rsidR="006A17AA" w:rsidRPr="00AA1612" w:rsidRDefault="006A17AA" w:rsidP="005E3E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0.6</w:t>
            </w:r>
          </w:p>
        </w:tc>
      </w:tr>
      <w:tr w:rsidR="002976FD" w:rsidRPr="002976FD" w14:paraId="3D14AD99" w14:textId="77777777" w:rsidTr="00B95B2A">
        <w:trPr>
          <w:trHeight w:val="907"/>
        </w:trPr>
        <w:tc>
          <w:tcPr>
            <w:cnfStyle w:val="001000000000" w:firstRow="0" w:lastRow="0" w:firstColumn="1" w:lastColumn="0" w:oddVBand="0" w:evenVBand="0" w:oddHBand="0" w:evenHBand="0" w:firstRowFirstColumn="0" w:firstRowLastColumn="0" w:lastRowFirstColumn="0" w:lastRowLastColumn="0"/>
            <w:tcW w:w="3067" w:type="dxa"/>
          </w:tcPr>
          <w:p w14:paraId="19735255" w14:textId="77777777" w:rsidR="006A17AA" w:rsidRPr="00AA1612" w:rsidRDefault="006A17AA" w:rsidP="005E3E8D">
            <w:pPr>
              <w:rPr>
                <w:rFonts w:ascii="Arial" w:hAnsi="Arial" w:cs="Arial"/>
                <w:sz w:val="20"/>
                <w:szCs w:val="20"/>
              </w:rPr>
            </w:pPr>
            <w:proofErr w:type="spellStart"/>
            <w:r w:rsidRPr="00AA1612">
              <w:rPr>
                <w:rFonts w:ascii="Arial" w:hAnsi="Arial" w:cs="Arial"/>
                <w:sz w:val="20"/>
                <w:szCs w:val="20"/>
              </w:rPr>
              <w:t>Elocuencia</w:t>
            </w:r>
            <w:proofErr w:type="spellEnd"/>
          </w:p>
        </w:tc>
        <w:tc>
          <w:tcPr>
            <w:tcW w:w="2071" w:type="dxa"/>
          </w:tcPr>
          <w:p w14:paraId="782A4BF6" w14:textId="77777777" w:rsidR="006A17AA" w:rsidRPr="00AA1612" w:rsidRDefault="006A17AA" w:rsidP="005E3E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5 (71.4%)</w:t>
            </w:r>
          </w:p>
        </w:tc>
        <w:tc>
          <w:tcPr>
            <w:tcW w:w="1095" w:type="dxa"/>
          </w:tcPr>
          <w:p w14:paraId="09B10858" w14:textId="77777777" w:rsidR="006A17AA" w:rsidRPr="00AA1612" w:rsidRDefault="006A17AA" w:rsidP="005E3E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4.16</w:t>
            </w:r>
          </w:p>
        </w:tc>
        <w:tc>
          <w:tcPr>
            <w:tcW w:w="2023" w:type="dxa"/>
          </w:tcPr>
          <w:p w14:paraId="6799C1B4" w14:textId="77777777" w:rsidR="006A17AA" w:rsidRPr="00AA1612" w:rsidRDefault="006A17AA" w:rsidP="005E3E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0.47-36.73</w:t>
            </w:r>
          </w:p>
        </w:tc>
        <w:tc>
          <w:tcPr>
            <w:tcW w:w="1180" w:type="dxa"/>
          </w:tcPr>
          <w:p w14:paraId="10A8F6E7" w14:textId="77777777" w:rsidR="006A17AA" w:rsidRPr="00AA1612" w:rsidRDefault="006A17AA" w:rsidP="005E3E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1612">
              <w:rPr>
                <w:rFonts w:ascii="Arial" w:hAnsi="Arial" w:cs="Arial"/>
                <w:sz w:val="20"/>
                <w:szCs w:val="20"/>
              </w:rPr>
              <w:t>0.31</w:t>
            </w:r>
          </w:p>
        </w:tc>
      </w:tr>
      <w:tr w:rsidR="002976FD" w:rsidRPr="002976FD" w14:paraId="02E13568" w14:textId="77777777" w:rsidTr="00B95B2A">
        <w:trPr>
          <w:cnfStyle w:val="000000100000" w:firstRow="0" w:lastRow="0" w:firstColumn="0" w:lastColumn="0" w:oddVBand="0" w:evenVBand="0" w:oddHBand="1" w:evenHBand="0" w:firstRowFirstColumn="0" w:firstRowLastColumn="0" w:lastRowFirstColumn="0" w:lastRowLastColumn="0"/>
          <w:trHeight w:val="1040"/>
        </w:trPr>
        <w:tc>
          <w:tcPr>
            <w:cnfStyle w:val="001000000000" w:firstRow="0" w:lastRow="0" w:firstColumn="1" w:lastColumn="0" w:oddVBand="0" w:evenVBand="0" w:oddHBand="0" w:evenHBand="0" w:firstRowFirstColumn="0" w:firstRowLastColumn="0" w:lastRowFirstColumn="0" w:lastRowLastColumn="0"/>
            <w:tcW w:w="3067" w:type="dxa"/>
          </w:tcPr>
          <w:p w14:paraId="5D548A77" w14:textId="77777777" w:rsidR="006A17AA" w:rsidRPr="00AA1612" w:rsidRDefault="006A17AA" w:rsidP="005E3E8D">
            <w:pPr>
              <w:rPr>
                <w:rFonts w:ascii="Arial" w:hAnsi="Arial" w:cs="Arial"/>
                <w:sz w:val="20"/>
                <w:szCs w:val="20"/>
              </w:rPr>
            </w:pPr>
            <w:r w:rsidRPr="00AA1612">
              <w:rPr>
                <w:rFonts w:ascii="Arial" w:hAnsi="Arial" w:cs="Arial"/>
                <w:sz w:val="20"/>
                <w:szCs w:val="20"/>
              </w:rPr>
              <w:t>Drenaje superficial</w:t>
            </w:r>
          </w:p>
        </w:tc>
        <w:tc>
          <w:tcPr>
            <w:tcW w:w="2071" w:type="dxa"/>
          </w:tcPr>
          <w:p w14:paraId="0F50E6CD" w14:textId="77777777" w:rsidR="006A17AA" w:rsidRPr="00AA1612" w:rsidRDefault="006A17AA" w:rsidP="005E3E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2 (28.6%)</w:t>
            </w:r>
          </w:p>
        </w:tc>
        <w:tc>
          <w:tcPr>
            <w:tcW w:w="1095" w:type="dxa"/>
          </w:tcPr>
          <w:p w14:paraId="2DB30BB5" w14:textId="77777777" w:rsidR="006A17AA" w:rsidRPr="00AA1612" w:rsidRDefault="006A17AA" w:rsidP="005E3E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0.40</w:t>
            </w:r>
          </w:p>
        </w:tc>
        <w:tc>
          <w:tcPr>
            <w:tcW w:w="2023" w:type="dxa"/>
          </w:tcPr>
          <w:p w14:paraId="48D4F24C" w14:textId="77777777" w:rsidR="006A17AA" w:rsidRPr="00AA1612" w:rsidRDefault="006A17AA" w:rsidP="005E3E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0.047-3.42</w:t>
            </w:r>
          </w:p>
        </w:tc>
        <w:tc>
          <w:tcPr>
            <w:tcW w:w="1180" w:type="dxa"/>
          </w:tcPr>
          <w:p w14:paraId="2C603BC1" w14:textId="77777777" w:rsidR="006A17AA" w:rsidRPr="00AA1612" w:rsidRDefault="006A17AA" w:rsidP="005E3E8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A1612">
              <w:rPr>
                <w:rFonts w:ascii="Arial" w:hAnsi="Arial" w:cs="Arial"/>
                <w:sz w:val="20"/>
                <w:szCs w:val="20"/>
              </w:rPr>
              <w:t>0.6</w:t>
            </w:r>
          </w:p>
        </w:tc>
      </w:tr>
    </w:tbl>
    <w:p w14:paraId="321F8A51" w14:textId="7EEB16E4" w:rsidR="00881E49" w:rsidRDefault="002976FD" w:rsidP="001B17D9">
      <w:pPr>
        <w:pStyle w:val="Heading1"/>
        <w:spacing w:line="480" w:lineRule="auto"/>
        <w:jc w:val="center"/>
        <w:rPr>
          <w:rFonts w:ascii="Arial" w:hAnsi="Arial" w:cs="Arial"/>
          <w:sz w:val="24"/>
          <w:szCs w:val="24"/>
          <w:lang w:val="es-MX"/>
        </w:rPr>
      </w:pPr>
      <w:r w:rsidRPr="002976FD">
        <w:rPr>
          <w:rFonts w:ascii="Arial" w:hAnsi="Arial" w:cs="Arial"/>
          <w:sz w:val="24"/>
          <w:szCs w:val="24"/>
          <w:lang w:val="es-MX"/>
        </w:rPr>
        <w:t>Tabla</w:t>
      </w:r>
      <w:r w:rsidR="00AA1612">
        <w:rPr>
          <w:rFonts w:ascii="Arial" w:hAnsi="Arial" w:cs="Arial"/>
          <w:sz w:val="24"/>
          <w:szCs w:val="24"/>
          <w:lang w:val="es-MX"/>
        </w:rPr>
        <w:t xml:space="preserve"> 5</w:t>
      </w:r>
    </w:p>
    <w:p w14:paraId="1BDA228D" w14:textId="1A6C44E1" w:rsidR="00AA1612" w:rsidRDefault="00AA1612" w:rsidP="001B17D9">
      <w:pPr>
        <w:pStyle w:val="Heading1"/>
        <w:spacing w:line="480" w:lineRule="auto"/>
        <w:jc w:val="center"/>
        <w:rPr>
          <w:rFonts w:ascii="Arial" w:hAnsi="Arial" w:cs="Arial"/>
          <w:sz w:val="24"/>
          <w:szCs w:val="24"/>
          <w:lang w:val="es-MX"/>
        </w:rPr>
      </w:pPr>
    </w:p>
    <w:p w14:paraId="469B346B" w14:textId="4B36CE0D" w:rsidR="00AA1612" w:rsidRDefault="00AA1612" w:rsidP="001B17D9">
      <w:pPr>
        <w:pStyle w:val="Heading1"/>
        <w:spacing w:line="480" w:lineRule="auto"/>
        <w:jc w:val="center"/>
        <w:rPr>
          <w:rFonts w:ascii="Arial" w:hAnsi="Arial" w:cs="Arial"/>
          <w:sz w:val="24"/>
          <w:szCs w:val="24"/>
          <w:lang w:val="es-MX"/>
        </w:rPr>
      </w:pPr>
    </w:p>
    <w:p w14:paraId="108BB91E" w14:textId="6D54F050" w:rsidR="00AA1612" w:rsidRDefault="00AA1612" w:rsidP="001B17D9">
      <w:pPr>
        <w:pStyle w:val="Heading1"/>
        <w:spacing w:line="480" w:lineRule="auto"/>
        <w:jc w:val="center"/>
        <w:rPr>
          <w:rFonts w:ascii="Arial" w:hAnsi="Arial" w:cs="Arial"/>
          <w:sz w:val="24"/>
          <w:szCs w:val="24"/>
          <w:lang w:val="es-MX"/>
        </w:rPr>
      </w:pPr>
    </w:p>
    <w:p w14:paraId="6E941A4F" w14:textId="77777777" w:rsidR="00B95B2A" w:rsidRDefault="00B95B2A" w:rsidP="001B17D9">
      <w:pPr>
        <w:pStyle w:val="Heading1"/>
        <w:spacing w:line="480" w:lineRule="auto"/>
        <w:jc w:val="center"/>
        <w:rPr>
          <w:rFonts w:ascii="Arial" w:hAnsi="Arial" w:cs="Arial"/>
          <w:sz w:val="24"/>
          <w:szCs w:val="24"/>
          <w:lang w:val="es-MX"/>
        </w:rPr>
      </w:pPr>
    </w:p>
    <w:p w14:paraId="2CB60107" w14:textId="5D523572" w:rsidR="00AA1612" w:rsidRDefault="00AA1612" w:rsidP="001B17D9">
      <w:pPr>
        <w:pStyle w:val="Heading1"/>
        <w:spacing w:line="480" w:lineRule="auto"/>
        <w:jc w:val="center"/>
        <w:rPr>
          <w:rFonts w:ascii="Arial" w:hAnsi="Arial" w:cs="Arial"/>
          <w:sz w:val="24"/>
          <w:szCs w:val="24"/>
          <w:lang w:val="es-MX"/>
        </w:rPr>
      </w:pPr>
    </w:p>
    <w:p w14:paraId="35D93054" w14:textId="77777777" w:rsidR="00AA1612" w:rsidRPr="001B17D9" w:rsidRDefault="00AA1612" w:rsidP="001B17D9">
      <w:pPr>
        <w:pStyle w:val="Heading1"/>
        <w:spacing w:line="480" w:lineRule="auto"/>
        <w:jc w:val="center"/>
        <w:rPr>
          <w:rFonts w:ascii="Arial" w:hAnsi="Arial" w:cs="Arial"/>
          <w:sz w:val="24"/>
          <w:szCs w:val="24"/>
          <w:lang w:val="es-MX"/>
        </w:rPr>
      </w:pPr>
    </w:p>
    <w:p w14:paraId="409DD98D" w14:textId="23456AD6" w:rsidR="00881E49" w:rsidRPr="00BA38A3" w:rsidRDefault="00BA38A3" w:rsidP="00BA38A3">
      <w:pPr>
        <w:pStyle w:val="Cuerpo"/>
        <w:spacing w:line="360" w:lineRule="auto"/>
        <w:jc w:val="center"/>
        <w:rPr>
          <w:rFonts w:ascii="Arial" w:eastAsia="Arial" w:hAnsi="Arial" w:cs="Arial"/>
          <w:sz w:val="32"/>
          <w:szCs w:val="32"/>
          <w:lang w:val="es-ES_tradnl"/>
        </w:rPr>
      </w:pPr>
      <w:r w:rsidRPr="00BA38A3">
        <w:rPr>
          <w:rFonts w:ascii="Arial" w:eastAsia="Arial" w:hAnsi="Arial" w:cs="Arial"/>
          <w:sz w:val="32"/>
          <w:szCs w:val="32"/>
          <w:lang w:val="es-ES_tradnl"/>
        </w:rPr>
        <w:lastRenderedPageBreak/>
        <w:t>CAPÍTULO VIII</w:t>
      </w:r>
    </w:p>
    <w:p w14:paraId="2C5DD80A" w14:textId="2735C770" w:rsidR="00881E49" w:rsidRDefault="00881E49" w:rsidP="00C82DE6">
      <w:pPr>
        <w:pStyle w:val="Cuerpo"/>
        <w:spacing w:line="360" w:lineRule="auto"/>
        <w:jc w:val="both"/>
        <w:rPr>
          <w:rFonts w:ascii="Arial" w:eastAsia="Arial" w:hAnsi="Arial" w:cs="Arial"/>
          <w:lang w:val="es-ES_tradnl"/>
        </w:rPr>
      </w:pPr>
    </w:p>
    <w:p w14:paraId="5530C8F6" w14:textId="4B9A64D3" w:rsidR="00881E49" w:rsidRDefault="00881E49" w:rsidP="00C82DE6">
      <w:pPr>
        <w:pStyle w:val="Cuerpo"/>
        <w:spacing w:line="360" w:lineRule="auto"/>
        <w:jc w:val="both"/>
        <w:rPr>
          <w:rFonts w:ascii="Arial" w:eastAsia="Arial" w:hAnsi="Arial" w:cs="Arial"/>
          <w:lang w:val="es-ES_tradnl"/>
        </w:rPr>
      </w:pPr>
    </w:p>
    <w:p w14:paraId="7D1ADC39" w14:textId="0A7F744A" w:rsidR="00881E49" w:rsidRDefault="00881E49" w:rsidP="00C82DE6">
      <w:pPr>
        <w:pStyle w:val="Cuerpo"/>
        <w:spacing w:line="360" w:lineRule="auto"/>
        <w:jc w:val="both"/>
        <w:rPr>
          <w:rFonts w:ascii="Arial" w:eastAsia="Arial" w:hAnsi="Arial" w:cs="Arial"/>
          <w:lang w:val="es-ES_tradnl"/>
        </w:rPr>
      </w:pPr>
    </w:p>
    <w:p w14:paraId="569CFED7" w14:textId="39206869" w:rsidR="00881E49" w:rsidRDefault="00881E49" w:rsidP="00C82DE6">
      <w:pPr>
        <w:pStyle w:val="Cuerpo"/>
        <w:spacing w:line="360" w:lineRule="auto"/>
        <w:jc w:val="both"/>
        <w:rPr>
          <w:rFonts w:ascii="Arial" w:eastAsia="Arial" w:hAnsi="Arial" w:cs="Arial"/>
          <w:lang w:val="es-ES_tradnl"/>
        </w:rPr>
      </w:pPr>
    </w:p>
    <w:p w14:paraId="2B5267BA" w14:textId="13620D69" w:rsidR="00BA38A3" w:rsidRDefault="00BA38A3" w:rsidP="00C82DE6">
      <w:pPr>
        <w:pStyle w:val="Cuerpo"/>
        <w:spacing w:line="360" w:lineRule="auto"/>
        <w:jc w:val="both"/>
        <w:rPr>
          <w:rFonts w:ascii="Arial" w:eastAsia="Arial" w:hAnsi="Arial" w:cs="Arial"/>
          <w:lang w:val="es-ES_tradnl"/>
        </w:rPr>
      </w:pPr>
    </w:p>
    <w:p w14:paraId="33A92985" w14:textId="7BAAABE1" w:rsidR="00BA38A3" w:rsidRDefault="00BA38A3" w:rsidP="00C82DE6">
      <w:pPr>
        <w:pStyle w:val="Cuerpo"/>
        <w:spacing w:line="360" w:lineRule="auto"/>
        <w:jc w:val="both"/>
        <w:rPr>
          <w:rFonts w:ascii="Arial" w:eastAsia="Arial" w:hAnsi="Arial" w:cs="Arial"/>
          <w:lang w:val="es-ES_tradnl"/>
        </w:rPr>
      </w:pPr>
    </w:p>
    <w:p w14:paraId="5D90CB66" w14:textId="16D80137" w:rsidR="00BA38A3" w:rsidRDefault="00BA38A3" w:rsidP="00C82DE6">
      <w:pPr>
        <w:pStyle w:val="Cuerpo"/>
        <w:spacing w:line="360" w:lineRule="auto"/>
        <w:jc w:val="both"/>
        <w:rPr>
          <w:rFonts w:ascii="Arial" w:eastAsia="Arial" w:hAnsi="Arial" w:cs="Arial"/>
          <w:lang w:val="es-ES_tradnl"/>
        </w:rPr>
      </w:pPr>
    </w:p>
    <w:p w14:paraId="77B369CD" w14:textId="38EEE0F9" w:rsidR="00BA38A3" w:rsidRDefault="00BA38A3" w:rsidP="00C82DE6">
      <w:pPr>
        <w:pStyle w:val="Cuerpo"/>
        <w:spacing w:line="360" w:lineRule="auto"/>
        <w:jc w:val="both"/>
        <w:rPr>
          <w:rFonts w:ascii="Arial" w:eastAsia="Arial" w:hAnsi="Arial" w:cs="Arial"/>
          <w:lang w:val="es-ES_tradnl"/>
        </w:rPr>
      </w:pPr>
    </w:p>
    <w:p w14:paraId="3F3981E8" w14:textId="1C3965C5" w:rsidR="00BA38A3" w:rsidRDefault="00BA38A3" w:rsidP="00C82DE6">
      <w:pPr>
        <w:pStyle w:val="Cuerpo"/>
        <w:spacing w:line="360" w:lineRule="auto"/>
        <w:jc w:val="both"/>
        <w:rPr>
          <w:rFonts w:ascii="Arial" w:eastAsia="Arial" w:hAnsi="Arial" w:cs="Arial"/>
          <w:lang w:val="es-ES_tradnl"/>
        </w:rPr>
      </w:pPr>
    </w:p>
    <w:p w14:paraId="6101EACA" w14:textId="21993860" w:rsidR="00BA38A3" w:rsidRDefault="00BA38A3" w:rsidP="00C82DE6">
      <w:pPr>
        <w:pStyle w:val="Cuerpo"/>
        <w:spacing w:line="360" w:lineRule="auto"/>
        <w:jc w:val="both"/>
        <w:rPr>
          <w:rFonts w:ascii="Arial" w:eastAsia="Arial" w:hAnsi="Arial" w:cs="Arial"/>
          <w:lang w:val="es-ES_tradnl"/>
        </w:rPr>
      </w:pPr>
    </w:p>
    <w:p w14:paraId="0E14916C" w14:textId="461B87D8" w:rsidR="00BA38A3" w:rsidRDefault="00BA38A3" w:rsidP="00C82DE6">
      <w:pPr>
        <w:pStyle w:val="Cuerpo"/>
        <w:spacing w:line="360" w:lineRule="auto"/>
        <w:jc w:val="both"/>
        <w:rPr>
          <w:rFonts w:ascii="Arial" w:eastAsia="Arial" w:hAnsi="Arial" w:cs="Arial"/>
          <w:lang w:val="es-ES_tradnl"/>
        </w:rPr>
      </w:pPr>
    </w:p>
    <w:p w14:paraId="2937385F" w14:textId="467A5241" w:rsidR="00BA38A3" w:rsidRDefault="00BA38A3" w:rsidP="00C82DE6">
      <w:pPr>
        <w:pStyle w:val="Cuerpo"/>
        <w:spacing w:line="360" w:lineRule="auto"/>
        <w:jc w:val="both"/>
        <w:rPr>
          <w:rFonts w:ascii="Arial" w:eastAsia="Arial" w:hAnsi="Arial" w:cs="Arial"/>
          <w:lang w:val="es-ES_tradnl"/>
        </w:rPr>
      </w:pPr>
    </w:p>
    <w:p w14:paraId="5DB254DD" w14:textId="1D6E868B" w:rsidR="00BA38A3" w:rsidRDefault="00BA38A3" w:rsidP="00C82DE6">
      <w:pPr>
        <w:pStyle w:val="Cuerpo"/>
        <w:spacing w:line="360" w:lineRule="auto"/>
        <w:jc w:val="both"/>
        <w:rPr>
          <w:rFonts w:ascii="Arial" w:eastAsia="Arial" w:hAnsi="Arial" w:cs="Arial"/>
          <w:lang w:val="es-ES_tradnl"/>
        </w:rPr>
      </w:pPr>
    </w:p>
    <w:p w14:paraId="342C3752" w14:textId="1F5320CE" w:rsidR="00BA38A3" w:rsidRDefault="00BA38A3" w:rsidP="00C82DE6">
      <w:pPr>
        <w:pStyle w:val="Cuerpo"/>
        <w:spacing w:line="360" w:lineRule="auto"/>
        <w:jc w:val="both"/>
        <w:rPr>
          <w:rFonts w:ascii="Arial" w:eastAsia="Arial" w:hAnsi="Arial" w:cs="Arial"/>
          <w:lang w:val="es-ES_tradnl"/>
        </w:rPr>
      </w:pPr>
    </w:p>
    <w:p w14:paraId="531E3469" w14:textId="48CD751D" w:rsidR="00BA38A3" w:rsidRDefault="00BA38A3" w:rsidP="00C82DE6">
      <w:pPr>
        <w:pStyle w:val="Cuerpo"/>
        <w:spacing w:line="360" w:lineRule="auto"/>
        <w:jc w:val="both"/>
        <w:rPr>
          <w:rFonts w:ascii="Arial" w:eastAsia="Arial" w:hAnsi="Arial" w:cs="Arial"/>
          <w:lang w:val="es-ES_tradnl"/>
        </w:rPr>
      </w:pPr>
    </w:p>
    <w:p w14:paraId="0D12B2A1" w14:textId="215B7CD8" w:rsidR="00BA38A3" w:rsidRDefault="00BA38A3" w:rsidP="00C82DE6">
      <w:pPr>
        <w:pStyle w:val="Cuerpo"/>
        <w:spacing w:line="360" w:lineRule="auto"/>
        <w:jc w:val="both"/>
        <w:rPr>
          <w:rFonts w:ascii="Arial" w:eastAsia="Arial" w:hAnsi="Arial" w:cs="Arial"/>
          <w:lang w:val="es-ES_tradnl"/>
        </w:rPr>
      </w:pPr>
    </w:p>
    <w:p w14:paraId="4DD12057" w14:textId="6AD29A72" w:rsidR="00BA38A3" w:rsidRDefault="00BA38A3" w:rsidP="00C82DE6">
      <w:pPr>
        <w:pStyle w:val="Cuerpo"/>
        <w:spacing w:line="360" w:lineRule="auto"/>
        <w:jc w:val="both"/>
        <w:rPr>
          <w:rFonts w:ascii="Arial" w:eastAsia="Arial" w:hAnsi="Arial" w:cs="Arial"/>
          <w:lang w:val="es-ES_tradnl"/>
        </w:rPr>
      </w:pPr>
    </w:p>
    <w:p w14:paraId="2C7BF662" w14:textId="2AA7E7E4" w:rsidR="00BA38A3" w:rsidRDefault="00BA38A3" w:rsidP="00C82DE6">
      <w:pPr>
        <w:pStyle w:val="Cuerpo"/>
        <w:spacing w:line="360" w:lineRule="auto"/>
        <w:jc w:val="both"/>
        <w:rPr>
          <w:rFonts w:ascii="Arial" w:eastAsia="Arial" w:hAnsi="Arial" w:cs="Arial"/>
          <w:lang w:val="es-ES_tradnl"/>
        </w:rPr>
      </w:pPr>
    </w:p>
    <w:p w14:paraId="0677EAF3" w14:textId="417D2CF1" w:rsidR="00BA38A3" w:rsidRDefault="00BA38A3" w:rsidP="00C82DE6">
      <w:pPr>
        <w:pStyle w:val="Cuerpo"/>
        <w:spacing w:line="360" w:lineRule="auto"/>
        <w:jc w:val="both"/>
        <w:rPr>
          <w:rFonts w:ascii="Arial" w:eastAsia="Arial" w:hAnsi="Arial" w:cs="Arial"/>
          <w:lang w:val="es-ES_tradnl"/>
        </w:rPr>
      </w:pPr>
    </w:p>
    <w:p w14:paraId="7A31EA05" w14:textId="67EBC52A" w:rsidR="00BA38A3" w:rsidRDefault="00BA38A3" w:rsidP="00C82DE6">
      <w:pPr>
        <w:pStyle w:val="Cuerpo"/>
        <w:spacing w:line="360" w:lineRule="auto"/>
        <w:jc w:val="both"/>
        <w:rPr>
          <w:rFonts w:ascii="Arial" w:eastAsia="Arial" w:hAnsi="Arial" w:cs="Arial"/>
          <w:lang w:val="es-ES_tradnl"/>
        </w:rPr>
      </w:pPr>
    </w:p>
    <w:p w14:paraId="5AF7C621" w14:textId="6E78D313" w:rsidR="00BA38A3" w:rsidRDefault="00BA38A3" w:rsidP="00C82DE6">
      <w:pPr>
        <w:pStyle w:val="Cuerpo"/>
        <w:spacing w:line="360" w:lineRule="auto"/>
        <w:jc w:val="both"/>
        <w:rPr>
          <w:rFonts w:ascii="Arial" w:eastAsia="Arial" w:hAnsi="Arial" w:cs="Arial"/>
          <w:lang w:val="es-ES_tradnl"/>
        </w:rPr>
      </w:pPr>
    </w:p>
    <w:p w14:paraId="2C46801B" w14:textId="77777777" w:rsidR="00BA38A3" w:rsidRDefault="00BA38A3" w:rsidP="00C82DE6">
      <w:pPr>
        <w:pStyle w:val="Cuerpo"/>
        <w:spacing w:line="360" w:lineRule="auto"/>
        <w:jc w:val="both"/>
        <w:rPr>
          <w:rFonts w:ascii="Arial" w:eastAsia="Arial" w:hAnsi="Arial" w:cs="Arial"/>
          <w:lang w:val="es-ES_tradnl"/>
        </w:rPr>
      </w:pPr>
    </w:p>
    <w:p w14:paraId="1A2C9F0F" w14:textId="152D179C" w:rsidR="00881E49" w:rsidRDefault="00881E49" w:rsidP="00C82DE6">
      <w:pPr>
        <w:pStyle w:val="Cuerpo"/>
        <w:spacing w:line="360" w:lineRule="auto"/>
        <w:jc w:val="both"/>
        <w:rPr>
          <w:rFonts w:ascii="Arial" w:eastAsia="Arial" w:hAnsi="Arial" w:cs="Arial"/>
          <w:lang w:val="es-ES_tradnl"/>
        </w:rPr>
      </w:pPr>
    </w:p>
    <w:p w14:paraId="7DEF6EFF" w14:textId="658216BC" w:rsidR="00D75A18" w:rsidRDefault="00D75A18" w:rsidP="00C82DE6">
      <w:pPr>
        <w:pStyle w:val="Cuerpo"/>
        <w:spacing w:line="360" w:lineRule="auto"/>
        <w:jc w:val="both"/>
        <w:rPr>
          <w:rFonts w:ascii="Arial" w:eastAsia="Arial" w:hAnsi="Arial" w:cs="Arial"/>
          <w:lang w:val="es-ES_tradnl"/>
        </w:rPr>
      </w:pPr>
    </w:p>
    <w:p w14:paraId="4AAF0BEE" w14:textId="386976F0" w:rsidR="00D75A18" w:rsidRDefault="00D75A18" w:rsidP="00C82DE6">
      <w:pPr>
        <w:pStyle w:val="Cuerpo"/>
        <w:spacing w:line="360" w:lineRule="auto"/>
        <w:jc w:val="both"/>
        <w:rPr>
          <w:rFonts w:ascii="Arial" w:eastAsia="Arial" w:hAnsi="Arial" w:cs="Arial"/>
          <w:lang w:val="es-ES_tradnl"/>
        </w:rPr>
      </w:pPr>
    </w:p>
    <w:p w14:paraId="4104A7FC" w14:textId="6AAD3D5F" w:rsidR="00D75A18" w:rsidRDefault="00D75A18" w:rsidP="00C82DE6">
      <w:pPr>
        <w:pStyle w:val="Cuerpo"/>
        <w:spacing w:line="360" w:lineRule="auto"/>
        <w:jc w:val="both"/>
        <w:rPr>
          <w:rFonts w:ascii="Arial" w:eastAsia="Arial" w:hAnsi="Arial" w:cs="Arial"/>
          <w:lang w:val="es-ES_tradnl"/>
        </w:rPr>
      </w:pPr>
    </w:p>
    <w:p w14:paraId="131842A7" w14:textId="24C1ABAE" w:rsidR="00D75A18" w:rsidRDefault="00D75A18" w:rsidP="00C82DE6">
      <w:pPr>
        <w:pStyle w:val="Cuerpo"/>
        <w:spacing w:line="360" w:lineRule="auto"/>
        <w:jc w:val="both"/>
        <w:rPr>
          <w:rFonts w:ascii="Arial" w:eastAsia="Arial" w:hAnsi="Arial" w:cs="Arial"/>
          <w:lang w:val="es-ES_tradnl"/>
        </w:rPr>
      </w:pPr>
    </w:p>
    <w:p w14:paraId="34E3EFBA" w14:textId="27709148" w:rsidR="00D75A18" w:rsidRDefault="00D75A18" w:rsidP="00C82DE6">
      <w:pPr>
        <w:pStyle w:val="Cuerpo"/>
        <w:spacing w:line="360" w:lineRule="auto"/>
        <w:jc w:val="both"/>
        <w:rPr>
          <w:rFonts w:ascii="Arial" w:eastAsia="Arial" w:hAnsi="Arial" w:cs="Arial"/>
          <w:lang w:val="es-ES_tradnl"/>
        </w:rPr>
      </w:pPr>
    </w:p>
    <w:p w14:paraId="2482416A" w14:textId="34143336" w:rsidR="00D75A18" w:rsidRDefault="00D75A18" w:rsidP="00C82DE6">
      <w:pPr>
        <w:pStyle w:val="Cuerpo"/>
        <w:spacing w:line="360" w:lineRule="auto"/>
        <w:jc w:val="both"/>
        <w:rPr>
          <w:rFonts w:ascii="Arial" w:eastAsia="Arial" w:hAnsi="Arial" w:cs="Arial"/>
          <w:lang w:val="es-ES_tradnl"/>
        </w:rPr>
      </w:pPr>
    </w:p>
    <w:p w14:paraId="05FD5ED6" w14:textId="642BDE67" w:rsidR="00D75A18" w:rsidRDefault="00D75A18" w:rsidP="00C82DE6">
      <w:pPr>
        <w:pStyle w:val="Cuerpo"/>
        <w:spacing w:line="360" w:lineRule="auto"/>
        <w:jc w:val="both"/>
        <w:rPr>
          <w:rFonts w:ascii="Arial" w:eastAsia="Arial" w:hAnsi="Arial" w:cs="Arial"/>
          <w:lang w:val="es-ES_tradnl"/>
        </w:rPr>
      </w:pPr>
    </w:p>
    <w:p w14:paraId="565370F5" w14:textId="57B71B23" w:rsidR="00D75A18" w:rsidRDefault="00D75A18" w:rsidP="00D54F3A">
      <w:pPr>
        <w:pStyle w:val="Cuerpo"/>
        <w:spacing w:line="360" w:lineRule="auto"/>
        <w:jc w:val="center"/>
        <w:rPr>
          <w:rFonts w:ascii="Arial" w:eastAsia="Arial" w:hAnsi="Arial" w:cs="Arial"/>
          <w:b/>
          <w:bCs/>
          <w:sz w:val="32"/>
          <w:szCs w:val="32"/>
          <w:lang w:val="es-ES_tradnl"/>
        </w:rPr>
      </w:pPr>
      <w:r w:rsidRPr="00D75A18">
        <w:rPr>
          <w:rFonts w:ascii="Arial" w:eastAsia="Arial" w:hAnsi="Arial" w:cs="Arial"/>
          <w:b/>
          <w:bCs/>
          <w:sz w:val="32"/>
          <w:szCs w:val="32"/>
          <w:lang w:val="es-ES_tradnl"/>
        </w:rPr>
        <w:lastRenderedPageBreak/>
        <w:t>8. DISCUSIÓN</w:t>
      </w:r>
    </w:p>
    <w:p w14:paraId="636A13B2" w14:textId="77777777" w:rsidR="00D75A18" w:rsidRPr="00D75A18" w:rsidRDefault="00D75A18" w:rsidP="00D75A18">
      <w:pPr>
        <w:pStyle w:val="Cuerpo"/>
        <w:spacing w:line="360" w:lineRule="auto"/>
        <w:jc w:val="both"/>
        <w:rPr>
          <w:rFonts w:ascii="Arial" w:eastAsia="Arial" w:hAnsi="Arial" w:cs="Arial"/>
          <w:b/>
          <w:bCs/>
          <w:sz w:val="32"/>
          <w:szCs w:val="32"/>
          <w:lang w:val="es-ES_tradnl"/>
        </w:rPr>
      </w:pPr>
    </w:p>
    <w:p w14:paraId="5A21499C" w14:textId="77777777" w:rsidR="00D75A18" w:rsidRPr="00D75A18" w:rsidRDefault="00D75A18" w:rsidP="00D75A18">
      <w:pPr>
        <w:pStyle w:val="Cuerpo"/>
        <w:spacing w:line="480" w:lineRule="auto"/>
        <w:jc w:val="both"/>
        <w:rPr>
          <w:rFonts w:ascii="Arial" w:eastAsia="Arial" w:hAnsi="Arial" w:cs="Arial"/>
          <w:lang w:val="es-ES_tradnl"/>
        </w:rPr>
      </w:pPr>
      <w:r w:rsidRPr="00D75A18">
        <w:rPr>
          <w:rFonts w:ascii="Arial" w:eastAsia="Arial" w:hAnsi="Arial" w:cs="Arial"/>
          <w:lang w:val="es-ES_tradnl"/>
        </w:rPr>
        <w:t>En la actualidad el conocimiento fisiopatológico sobre los factores determinantes y asociados a la ruptura de una MAVC ha sido ampliamente estudiada y continúa siendo un desafío para la neurocirugía debido a las implicaciones devastadoras e irreversibles condicionados por su ruptura.</w:t>
      </w:r>
    </w:p>
    <w:p w14:paraId="4A11C102" w14:textId="77777777" w:rsidR="00D75A18" w:rsidRPr="00D75A18" w:rsidRDefault="00D75A18" w:rsidP="00D75A18">
      <w:pPr>
        <w:pStyle w:val="Cuerpo"/>
        <w:spacing w:line="480" w:lineRule="auto"/>
        <w:jc w:val="both"/>
        <w:rPr>
          <w:rFonts w:ascii="Arial" w:eastAsia="Arial" w:hAnsi="Arial" w:cs="Arial"/>
          <w:lang w:val="es-ES_tradnl"/>
        </w:rPr>
      </w:pPr>
    </w:p>
    <w:p w14:paraId="262653AD" w14:textId="0F76BC79" w:rsidR="00D75A18" w:rsidRPr="00D75A18" w:rsidRDefault="00D75A18" w:rsidP="00D75A18">
      <w:pPr>
        <w:pStyle w:val="Cuerpo"/>
        <w:spacing w:line="480" w:lineRule="auto"/>
        <w:jc w:val="both"/>
        <w:rPr>
          <w:rFonts w:ascii="Arial" w:eastAsia="Arial" w:hAnsi="Arial" w:cs="Arial"/>
          <w:lang w:val="es-ES_tradnl"/>
        </w:rPr>
      </w:pPr>
      <w:r w:rsidRPr="00D75A18">
        <w:rPr>
          <w:rFonts w:ascii="Arial" w:eastAsia="Arial" w:hAnsi="Arial" w:cs="Arial"/>
          <w:lang w:val="es-ES_tradnl"/>
        </w:rPr>
        <w:t xml:space="preserve">Se han propuesto diferentes factores primarios y secundarios asociados al riesgo de ruptura. En la mayoría de las series publicadas se ha propuesto que dicha asociación se encuentra con mayor frecuencia emparentado a factores secundarios por cambios hemodinámicos o procesos degenerativos que llevan a la activación de la cascada fisiopatológica proinflamatoria que llevan a la hiperplasia endotelial, disminución significativa en el calibre de la luz vascular eferente, aumento de la resistencia vascular y como consecuencia su ruptura. </w:t>
      </w:r>
      <w:r w:rsidR="00C76A15">
        <w:rPr>
          <w:rFonts w:ascii="Arial" w:eastAsia="Arial" w:hAnsi="Arial" w:cs="Arial"/>
          <w:lang w:val="es-ES_tradnl"/>
        </w:rPr>
        <w:fldChar w:fldCharType="begin" w:fldLock="1"/>
      </w:r>
      <w:r w:rsidR="000A6628">
        <w:rPr>
          <w:rFonts w:ascii="Arial" w:eastAsia="Arial" w:hAnsi="Arial" w:cs="Arial"/>
          <w:lang w:val="es-ES_tradnl"/>
        </w:rPr>
        <w:instrText>ADDIN CSL_CITATION {"citationItems":[{"id":"ITEM-1","itemData":{"DOI":"10.3171/jns.1980.53.4.0456","ISSN":"0022-3085","abstract":"&lt;p content-type=\"fine-print\"&gt;</w:instrText>
      </w:r>
      <w:r w:rsidR="000A6628">
        <w:rPr>
          <w:rFonts w:ascii="Segoe UI Symbol" w:eastAsia="Arial" w:hAnsi="Segoe UI Symbol" w:cs="Segoe UI Symbol"/>
          <w:lang w:val="es-ES_tradnl"/>
        </w:rPr>
        <w:instrText>✓</w:instrText>
      </w:r>
      <w:r w:rsidR="000A6628">
        <w:rPr>
          <w:rFonts w:ascii="Arial" w:eastAsia="Arial" w:hAnsi="Arial" w:cs="Arial"/>
          <w:lang w:val="es-ES_tradnl"/>
        </w:rPr>
        <w:instrText xml:space="preserve"> Local hemodynamics were studied in 16 patients undergoing total extirpation of cerebral arteriovenous malformation (AVM). Directional Doppler technique was used for the registration of blood velocities in vessels feeding and draining the AVM. Calculated flow in single feeding arteries ranged from 3 to 550 ml/min (average, 180 ml/min). An estimation of total AVM flow was possible in nine patients, and ranged from 150 to more than 900 ml/min (average, 490 ml/min). Pressure recordings were made from feeding arteries at their entrance to the AVM. This pressure was well below the systemic arterial blood pressure in all cases, and ranged from 40 to 77 mm Hg (average, 56 mm Hg). On temporary occlusion, this stump pressure instantly rose to from 55 to 95 mm Hg (average, 76 mm Hg). Draining vein pressure before occlusion ranged from 8 to 23 mm Hg (average, 15 mm Hg), and fell to zero in all patients when the AVM was occluded. These data and other clinical observations are discussed with regard to adjacent brain-tissue perfusion, and with special emphasis on the circulatory breakthrough that can follow the occlusion of these high-capacity shunts.&lt;/p&gt;","author":[{"dropping-particle":"","family":"Nornes","given":"Helge","non-dropping-particle":"","parse-names":false,"suffix":""},{"dropping-particle":"","family":"Grip","given":"Arne","non-dropping-particle":"","parse-names":false,"suffix":""}],"container-title":"Journal of Neurosurgery","id":"ITEM-1","issue":"4","issued":{"date-parts":[["1980","10"]]},"page":"456-464","title":"Hemodynamic aspects of cerebral arteriovenous malformations","type":"article-journal","volume":"53"},"uris":["http://www.mendeley.com/documents/?uuid=ce180a58-8217-3b40-8cde-b82759e0c909"]}],"mendeley":{"formattedCitation":"&lt;sup&gt;15&lt;/sup&gt;","plainTextFormattedCitation":"15","previouslyFormattedCitation":"&lt;sup&gt;12&lt;/sup&gt;"},"properties":{"noteIndex":0},"schema":"https://github.com/citation-style-language/schema/raw/master/csl-citation.json"}</w:instrText>
      </w:r>
      <w:r w:rsidR="00C76A15">
        <w:rPr>
          <w:rFonts w:ascii="Arial" w:eastAsia="Arial" w:hAnsi="Arial" w:cs="Arial"/>
          <w:lang w:val="es-ES_tradnl"/>
        </w:rPr>
        <w:fldChar w:fldCharType="separate"/>
      </w:r>
      <w:r w:rsidR="000A6628" w:rsidRPr="000A6628">
        <w:rPr>
          <w:rFonts w:ascii="Arial" w:eastAsia="Arial" w:hAnsi="Arial" w:cs="Arial"/>
          <w:noProof/>
          <w:vertAlign w:val="superscript"/>
          <w:lang w:val="es-ES_tradnl"/>
        </w:rPr>
        <w:t>15</w:t>
      </w:r>
      <w:r w:rsidR="00C76A15">
        <w:rPr>
          <w:rFonts w:ascii="Arial" w:eastAsia="Arial" w:hAnsi="Arial" w:cs="Arial"/>
          <w:lang w:val="es-ES_tradnl"/>
        </w:rPr>
        <w:fldChar w:fldCharType="end"/>
      </w:r>
      <w:r w:rsidR="00C76A15">
        <w:rPr>
          <w:rFonts w:ascii="Arial" w:eastAsia="Arial" w:hAnsi="Arial" w:cs="Arial"/>
          <w:lang w:val="es-ES_tradnl"/>
        </w:rPr>
        <w:fldChar w:fldCharType="begin" w:fldLock="1"/>
      </w:r>
      <w:r w:rsidR="000A6628">
        <w:rPr>
          <w:rFonts w:ascii="Arial" w:eastAsia="Arial" w:hAnsi="Arial" w:cs="Arial"/>
          <w:lang w:val="es-ES_tradnl"/>
        </w:rPr>
        <w:instrText>ADDIN CSL_CITATION {"citationItems":[{"id":"ITEM-1","itemData":{"DOI":"10.1016/j.wneu.2019.07.100","ISSN":"18788750","author":[{"dropping-particle":"","family":"Brunozzi","given":"Denise","non-dropping-particle":"","parse-names":false,"suffix":""},{"dropping-particle":"","family":"Theiss","given":"Peter","non-dropping-particle":"","parse-names":false,"suffix":""},{"dropping-particle":"","family":"Amin-Hanjani","given":"Sepideh","non-dropping-particle":"","parse-names":false,"suffix":""},{"dropping-particle":"","family":"Charbel","given":"Fady T.","non-dropping-particle":"","parse-names":false,"suffix":""},{"dropping-particle":"","family":"Mohammaden","given":"Mahmoud","non-dropping-particle":"","parse-names":false,"suffix":""},{"dropping-particle":"","family":"Andrews","given":"Amanda","non-dropping-particle":"","parse-names":false,"suffix":""},{"dropping-particle":"","family":"Linninger","given":"Andreas","non-dropping-particle":"","parse-names":false,"suffix":""},{"dropping-particle":"","family":"Alaraj","given":"Ali","non-dropping-particle":"","parse-names":false,"suffix":""}],"container-title":"World Neurosurgery","id":"ITEM-1","issued":{"date-parts":[["2019","10"]]},"page":"e1111-e1115","title":"Ratio of Arteriovenous Malformation Draining Vein to Adjacent Venous Sinus Diameter Is Associated with Increased Risk of Venous Stenosis","type":"article-journal","volume":"130"},"uris":["http://www.mendeley.com/documents/?uuid=ba09a701-4e36-3abd-98ab-4a39aa7df6ed"]},{"id":"ITEM-2","itemData":{"author":[{"dropping-particle":"","family":"D Pile-Spellman","given":"John M","non-dropping-particle":"","parse-names":false,"suffix":""},{"dropping-particle":"","family":"Baker","given":"Keith F","non-dropping-particle":"","parse-names":false,"suffix":""},{"dropping-particle":"","family":"Liszczak","given":"Theodore M","non-dropping-particle":"","parse-names":false,"suffix":""},{"dropping-particle":"","family":"Sandrew","given":"Barry B","non-dropping-particle":"","parse-names":false,"suffix":""},{"dropping-particle":"","family":"Debrun","given":"Gerard","non-dropping-particle":"","parse-names":false,"suffix":""},{"dropping-particle":"","family":"Zervas","given":"Nicholas T","non-dropping-particle":"","parse-names":false,"suffix":""},{"dropping-particle":"","family":"Taveras","given":"Juan M","non-dropping-particle":"","parse-names":false,"suffix":""}],"id":"ITEM-2","issued":{"date-parts":[["0"]]},"title":"High-Flow Angiopathy: Cerebral Blood Vessel Changes in Experimental Chronic Arteriovenous Fistula 811","type":"report"},"uris":["http://www.mendeley.com/documents/?uuid=2f349dc1-09f8-3507-963a-7c44e8fdea66"]},{"id":"ITEM-3","itemData":{"DOI":"10.1161/STROKEAHA.116.015666","ISSN":"0039-2499","author":[{"dropping-particle":"","family":"Shakur","given":"Sophia F.","non-dropping-particle":"","parse-names":false,"suffix":""},{"dropping-particle":"","family":"Hussein","given":"Ahmed E.","non-dropping-particle":"","parse-names":false,"suffix":""},{"dropping-particle":"","family":"Amin-Hanjani","given":"Sepideh","non-dropping-particle":"","parse-names":false,"suffix":""},{"dropping-particle":"","family":"Valyi-Nagy","given":"Tibor","non-dropping-particle":"","parse-names":false,"suffix":""},{"dropping-particle":"","family":"Charbel","given":"Fady T.","non-dropping-particle":"","parse-names":false,"suffix":""},{"dropping-particle":"","family":"Alaraj","given":"Ali","non-dropping-particle":"","parse-names":false,"suffix":""}],"container-title":"Stroke","id":"ITEM-3","issue":"4","issued":{"date-parts":[["2017","4"]]},"page":"1088-1091","title":"Cerebral Arteriovenous Malformation Flow Is Associated With Venous Intimal Hyperplasia","type":"article-journal","volume":"48"},"uris":["http://www.mendeley.com/documents/?uuid=8c36bf65-cb31-305a-b1f9-c7aaec4fe28c"]}],"mendeley":{"formattedCitation":"&lt;sup&gt;7,12,16&lt;/sup&gt;","plainTextFormattedCitation":"7,12,16","previouslyFormattedCitation":"&lt;sup&gt;7,9,13&lt;/sup&gt;"},"properties":{"noteIndex":0},"schema":"https://github.com/citation-style-language/schema/raw/master/csl-citation.json"}</w:instrText>
      </w:r>
      <w:r w:rsidR="00C76A15">
        <w:rPr>
          <w:rFonts w:ascii="Arial" w:eastAsia="Arial" w:hAnsi="Arial" w:cs="Arial"/>
          <w:lang w:val="es-ES_tradnl"/>
        </w:rPr>
        <w:fldChar w:fldCharType="separate"/>
      </w:r>
      <w:r w:rsidR="000A6628" w:rsidRPr="000A6628">
        <w:rPr>
          <w:rFonts w:ascii="Arial" w:eastAsia="Arial" w:hAnsi="Arial" w:cs="Arial"/>
          <w:noProof/>
          <w:vertAlign w:val="superscript"/>
          <w:lang w:val="es-ES_tradnl"/>
        </w:rPr>
        <w:t>7,12,16</w:t>
      </w:r>
      <w:r w:rsidR="00C76A15">
        <w:rPr>
          <w:rFonts w:ascii="Arial" w:eastAsia="Arial" w:hAnsi="Arial" w:cs="Arial"/>
          <w:lang w:val="es-ES_tradnl"/>
        </w:rPr>
        <w:fldChar w:fldCharType="end"/>
      </w:r>
    </w:p>
    <w:p w14:paraId="2764E78B" w14:textId="77777777" w:rsidR="00D75A18" w:rsidRPr="00D75A18" w:rsidRDefault="00D75A18" w:rsidP="00D75A18">
      <w:pPr>
        <w:pStyle w:val="Cuerpo"/>
        <w:spacing w:line="480" w:lineRule="auto"/>
        <w:jc w:val="both"/>
        <w:rPr>
          <w:rFonts w:ascii="Arial" w:eastAsia="Arial" w:hAnsi="Arial" w:cs="Arial"/>
          <w:lang w:val="es-ES_tradnl"/>
        </w:rPr>
      </w:pPr>
    </w:p>
    <w:p w14:paraId="65139536" w14:textId="73BC222F" w:rsidR="00D75A18" w:rsidRPr="00D75A18" w:rsidRDefault="00D75A18" w:rsidP="00D75A18">
      <w:pPr>
        <w:pStyle w:val="Cuerpo"/>
        <w:spacing w:line="480" w:lineRule="auto"/>
        <w:jc w:val="both"/>
        <w:rPr>
          <w:rFonts w:ascii="Arial" w:eastAsia="Arial" w:hAnsi="Arial" w:cs="Arial"/>
          <w:lang w:val="es-ES_tradnl"/>
        </w:rPr>
      </w:pPr>
      <w:r w:rsidRPr="00D75A18">
        <w:rPr>
          <w:rFonts w:ascii="Arial" w:eastAsia="Arial" w:hAnsi="Arial" w:cs="Arial"/>
          <w:lang w:val="es-ES_tradnl"/>
        </w:rPr>
        <w:t>En nuestro estudio se reporto una incidencia mayor en pacientes menores de 40 años, en contraste con lo reportado en las series actuales donde se ha reportado con mayor frecuencia en pacientes mayores de 50 años.</w:t>
      </w:r>
      <w:r w:rsidR="009C44A0">
        <w:rPr>
          <w:rFonts w:ascii="Arial" w:eastAsia="Arial" w:hAnsi="Arial" w:cs="Arial"/>
          <w:lang w:val="es-ES_tradnl"/>
        </w:rPr>
        <w:fldChar w:fldCharType="begin" w:fldLock="1"/>
      </w:r>
      <w:r w:rsidR="000A6628">
        <w:rPr>
          <w:rFonts w:ascii="Arial" w:eastAsia="Arial" w:hAnsi="Arial" w:cs="Arial"/>
          <w:lang w:val="es-ES_tradnl"/>
        </w:rPr>
        <w:instrText>ADDIN CSL_CITATION {"citationItems":[{"id":"ITEM-1","itemData":{"DOI":"10.1016/j.wneu.2018.02.116","ISSN":"18788750","author":[{"dropping-particle":"","family":"Shakur","given":"Sophia F.","non-dropping-particle":"","parse-names":false,"suffix":""},{"dropping-particle":"","family":"Brunozzi","given":"Denise","non-dropping-particle":"","parse-names":false,"suffix":""},{"dropping-particle":"","family":"Ismail","given":"Rahim","non-dropping-particle":"","parse-names":false,"suffix":""},{"dropping-particle":"","family":"Pandey","given":"Dilip","non-dropping-particle":"","parse-names":false,"suffix":""},{"dropping-particle":"","family":"Charbel","given":"Fady T.","non-dropping-particle":"","parse-names":false,"suffix":""},{"dropping-particle":"","family":"Alaraj","given":"Ali","non-dropping-particle":"","parse-names":false,"suffix":""}],"container-title":"World Neurosurgery","id":"ITEM-1","issued":{"date-parts":[["2018","5"]]},"page":"e654-e658","title":"Effect of Age on Cerebral Arteriovenous Malformation Draining Vein Stenosis","type":"article-journal","volume":"113"},"uris":["http://www.mendeley.com/documents/?uuid=bd63f02d-2797-338d-9bb6-1f8ae3fbd81c"]},{"id":"ITEM-2","itemData":{"DOI":"10.1016/j.mehy.2019.01.003","ISSN":"03069877","author":[{"dropping-particle":"","family":"Alqadi","given":"Murad","non-dropping-particle":"","parse-names":false,"suffix":""},{"dropping-particle":"","family":"Brunozzi","given":"Denise","non-dropping-particle":"","parse-names":false,"suffix":""},{"dropping-particle":"","family":"Linninger","given":"Andreas","non-dropping-particle":"","parse-names":false,"suffix":""},{"dropping-particle":"","family":"Amin-Hanjani","given":"Sepideh","non-dropping-particle":"","parse-names":false,"suffix":""},{"dropping-particle":"","family":"Charbel","given":"Fady T.","non-dropping-particle":"","parse-names":false,"suffix":""},{"dropping-particle":"","family":"Alaraj","given":"Ali","non-dropping-particle":"","parse-names":false,"suffix":""}],"container-title":"Medical Hypotheses","id":"ITEM-2","issued":{"date-parts":[["2019","2"]]},"page":"86-88","title":"Cerebral arteriovenous malformation venous stenosis is associated with hemodynamic changes at the draining vein-venous sinus junction","type":"article-journal","volume":"123"},"uris":["http://www.mendeley.com/documents/?uuid=bb1d6d7d-4afd-3459-98e6-6785be0f4f23"]}],"mendeley":{"formattedCitation":"&lt;sup&gt;5,17&lt;/sup&gt;","plainTextFormattedCitation":"5,17","previouslyFormattedCitation":"&lt;sup&gt;5,14&lt;/sup&gt;"},"properties":{"noteIndex":0},"schema":"https://github.com/citation-style-language/schema/raw/master/csl-citation.json"}</w:instrText>
      </w:r>
      <w:r w:rsidR="009C44A0">
        <w:rPr>
          <w:rFonts w:ascii="Arial" w:eastAsia="Arial" w:hAnsi="Arial" w:cs="Arial"/>
          <w:lang w:val="es-ES_tradnl"/>
        </w:rPr>
        <w:fldChar w:fldCharType="separate"/>
      </w:r>
      <w:r w:rsidR="000A6628" w:rsidRPr="000A6628">
        <w:rPr>
          <w:rFonts w:ascii="Arial" w:eastAsia="Arial" w:hAnsi="Arial" w:cs="Arial"/>
          <w:noProof/>
          <w:vertAlign w:val="superscript"/>
          <w:lang w:val="es-ES_tradnl"/>
        </w:rPr>
        <w:t>5,17</w:t>
      </w:r>
      <w:r w:rsidR="009C44A0">
        <w:rPr>
          <w:rFonts w:ascii="Arial" w:eastAsia="Arial" w:hAnsi="Arial" w:cs="Arial"/>
          <w:lang w:val="es-ES_tradnl"/>
        </w:rPr>
        <w:fldChar w:fldCharType="end"/>
      </w:r>
    </w:p>
    <w:p w14:paraId="3B503107" w14:textId="77777777" w:rsidR="00D75A18" w:rsidRPr="00D75A18" w:rsidRDefault="00D75A18" w:rsidP="00D75A18">
      <w:pPr>
        <w:pStyle w:val="Cuerpo"/>
        <w:spacing w:line="480" w:lineRule="auto"/>
        <w:jc w:val="both"/>
        <w:rPr>
          <w:rFonts w:ascii="Arial" w:eastAsia="Arial" w:hAnsi="Arial" w:cs="Arial"/>
          <w:lang w:val="es-ES_tradnl"/>
        </w:rPr>
      </w:pPr>
    </w:p>
    <w:p w14:paraId="0E75AF6A" w14:textId="77777777" w:rsidR="00D75A18" w:rsidRPr="00D75A18" w:rsidRDefault="00D75A18" w:rsidP="00D75A18">
      <w:pPr>
        <w:pStyle w:val="Cuerpo"/>
        <w:spacing w:line="480" w:lineRule="auto"/>
        <w:jc w:val="both"/>
        <w:rPr>
          <w:rFonts w:ascii="Arial" w:eastAsia="Arial" w:hAnsi="Arial" w:cs="Arial"/>
          <w:lang w:val="es-ES_tradnl"/>
        </w:rPr>
      </w:pPr>
      <w:r w:rsidRPr="00D75A18">
        <w:rPr>
          <w:rFonts w:ascii="Arial" w:eastAsia="Arial" w:hAnsi="Arial" w:cs="Arial"/>
          <w:lang w:val="es-ES_tradnl"/>
        </w:rPr>
        <w:t>Se encontró una asociación entre factores de riesgo como tabaquismo y etilismo y aumento en la frecuencia de ruptura de MAVC.</w:t>
      </w:r>
    </w:p>
    <w:p w14:paraId="53D72F20" w14:textId="77777777" w:rsidR="00D75A18" w:rsidRPr="00D75A18" w:rsidRDefault="00D75A18" w:rsidP="00D75A18">
      <w:pPr>
        <w:pStyle w:val="Cuerpo"/>
        <w:spacing w:line="480" w:lineRule="auto"/>
        <w:jc w:val="both"/>
        <w:rPr>
          <w:rFonts w:ascii="Arial" w:eastAsia="Arial" w:hAnsi="Arial" w:cs="Arial"/>
          <w:lang w:val="es-ES_tradnl"/>
        </w:rPr>
      </w:pPr>
      <w:r w:rsidRPr="00D75A18">
        <w:rPr>
          <w:rFonts w:ascii="Arial" w:eastAsia="Arial" w:hAnsi="Arial" w:cs="Arial"/>
          <w:lang w:val="es-ES_tradnl"/>
        </w:rPr>
        <w:t xml:space="preserve">Nueve pacientes presentaron ruptura de los cuales en 6 se evidencio estenosis de la vena de drenaje. </w:t>
      </w:r>
    </w:p>
    <w:p w14:paraId="0137D29E" w14:textId="77777777" w:rsidR="00D75A18" w:rsidRPr="00D75A18" w:rsidRDefault="00D75A18" w:rsidP="00D75A18">
      <w:pPr>
        <w:pStyle w:val="Cuerpo"/>
        <w:spacing w:line="480" w:lineRule="auto"/>
        <w:jc w:val="both"/>
        <w:rPr>
          <w:rFonts w:ascii="Arial" w:eastAsia="Arial" w:hAnsi="Arial" w:cs="Arial"/>
          <w:lang w:val="es-ES_tradnl"/>
        </w:rPr>
      </w:pPr>
    </w:p>
    <w:p w14:paraId="5597B1C4" w14:textId="73CE7863" w:rsidR="00D75A18" w:rsidRPr="00D75A18" w:rsidRDefault="00D75A18" w:rsidP="00D75A18">
      <w:pPr>
        <w:pStyle w:val="Cuerpo"/>
        <w:spacing w:line="480" w:lineRule="auto"/>
        <w:jc w:val="both"/>
        <w:rPr>
          <w:rFonts w:ascii="Arial" w:eastAsia="Arial" w:hAnsi="Arial" w:cs="Arial"/>
          <w:lang w:val="es-ES_tradnl"/>
        </w:rPr>
      </w:pPr>
      <w:r w:rsidRPr="00D75A18">
        <w:rPr>
          <w:rFonts w:ascii="Arial" w:eastAsia="Arial" w:hAnsi="Arial" w:cs="Arial"/>
          <w:lang w:val="es-ES_tradnl"/>
        </w:rPr>
        <w:t>Dichos factores en concordancia con la literatura actual desencadenan un proceso histopatológico de remodelación, proliferación e hiperplasia endotelial que sumados a los cambios hemodinámicos descencadenados resultan en un aumento para el riesgo de ruptura de una MAVC.</w:t>
      </w:r>
      <w:r w:rsidR="004F51C1">
        <w:rPr>
          <w:rFonts w:ascii="Arial" w:eastAsia="Arial" w:hAnsi="Arial" w:cs="Arial"/>
          <w:lang w:val="es-ES_tradnl"/>
        </w:rPr>
        <w:fldChar w:fldCharType="begin" w:fldLock="1"/>
      </w:r>
      <w:r w:rsidR="0084706C">
        <w:rPr>
          <w:rFonts w:ascii="Arial" w:eastAsia="Arial" w:hAnsi="Arial" w:cs="Arial"/>
          <w:lang w:val="es-ES_tradnl"/>
        </w:rPr>
        <w:instrText>ADDIN CSL_CITATION {"citationItems":[{"id":"ITEM-1","itemData":{"DOI":"10.1161/STROKEAHA.116.015666","ISSN":"0039-2499","author":[{"dropping-particle":"","family":"Shakur","given":"Sophia F.","non-dropping-particle":"","parse-names":false,"suffix":""},{"dropping-particle":"","family":"Hussein","given":"Ahmed E.","non-dropping-particle":"","parse-names":false,"suffix":""},{"dropping-particle":"","family":"Amin-Hanjani","given":"Sepideh","non-dropping-particle":"","parse-names":false,"suffix":""},{"dropping-particle":"","family":"Valyi-Nagy","given":"Tibor","non-dropping-particle":"","parse-names":false,"suffix":""},{"dropping-particle":"","family":"Charbel","given":"Fady T.","non-dropping-particle":"","parse-names":false,"suffix":""},{"dropping-particle":"","family":"Alaraj","given":"Ali","non-dropping-particle":"","parse-names":false,"suffix":""}],"container-title":"Stroke","id":"ITEM-1","issue":"4","issued":{"date-parts":[["2017","4"]]},"page":"1088-1091","title":"Cerebral Arteriovenous Malformation Flow Is Associated With Venous Intimal Hyperplasia","type":"article-journal","volume":"48"},"uris":["http://www.mendeley.com/documents/?uuid=8c36bf65-cb31-305a-b1f9-c7aaec4fe28c"]}],"mendeley":{"formattedCitation":"&lt;sup&gt;7&lt;/sup&gt;","plainTextFormattedCitation":"7","previouslyFormattedCitation":"&lt;sup&gt;7&lt;/sup&gt;"},"properties":{"noteIndex":0},"schema":"https://github.com/citation-style-language/schema/raw/master/csl-citation.json"}</w:instrText>
      </w:r>
      <w:r w:rsidR="004F51C1">
        <w:rPr>
          <w:rFonts w:ascii="Arial" w:eastAsia="Arial" w:hAnsi="Arial" w:cs="Arial"/>
          <w:lang w:val="es-ES_tradnl"/>
        </w:rPr>
        <w:fldChar w:fldCharType="separate"/>
      </w:r>
      <w:r w:rsidR="0084706C" w:rsidRPr="0084706C">
        <w:rPr>
          <w:rFonts w:ascii="Arial" w:eastAsia="Arial" w:hAnsi="Arial" w:cs="Arial"/>
          <w:noProof/>
          <w:vertAlign w:val="superscript"/>
          <w:lang w:val="es-ES_tradnl"/>
        </w:rPr>
        <w:t>7</w:t>
      </w:r>
      <w:r w:rsidR="004F51C1">
        <w:rPr>
          <w:rFonts w:ascii="Arial" w:eastAsia="Arial" w:hAnsi="Arial" w:cs="Arial"/>
          <w:lang w:val="es-ES_tradnl"/>
        </w:rPr>
        <w:fldChar w:fldCharType="end"/>
      </w:r>
      <w:r w:rsidR="004F51C1">
        <w:rPr>
          <w:rFonts w:ascii="Arial" w:eastAsia="Arial" w:hAnsi="Arial" w:cs="Arial"/>
          <w:lang w:val="es-ES_tradnl"/>
        </w:rPr>
        <w:fldChar w:fldCharType="begin" w:fldLock="1"/>
      </w:r>
      <w:r w:rsidR="000A6628">
        <w:rPr>
          <w:rFonts w:ascii="Arial" w:eastAsia="Arial" w:hAnsi="Arial" w:cs="Arial"/>
          <w:lang w:val="es-ES_tradnl"/>
        </w:rPr>
        <w:instrText>ADDIN CSL_CITATION {"citationItems":[{"id":"ITEM-1","itemData":{"DOI":"10.1016/j.wneu.2019.07.100","ISSN":"18788750","author":[{"dropping-particle":"","family":"Brunozzi","given":"Denise","non-dropping-particle":"","parse-names":false,"suffix":""},{"dropping-particle":"","family":"Theiss","given":"Peter","non-dropping-particle":"","parse-names":false,"suffix":""},{"dropping-particle":"","family":"Amin-Hanjani","given":"Sepideh","non-dropping-particle":"","parse-names":false,"suffix":""},{"dropping-particle":"","family":"Charbel","given":"Fady T.","non-dropping-particle":"","parse-names":false,"suffix":""},{"dropping-particle":"","family":"Mohammaden","given":"Mahmoud","non-dropping-particle":"","parse-names":false,"suffix":""},{"dropping-particle":"","family":"Andrews","given":"Amanda","non-dropping-particle":"","parse-names":false,"suffix":""},{"dropping-particle":"","family":"Linninger","given":"Andreas","non-dropping-particle":"","parse-names":false,"suffix":""},{"dropping-particle":"","family":"Alaraj","given":"Ali","non-dropping-particle":"","parse-names":false,"suffix":""}],"container-title":"World Neurosurgery","id":"ITEM-1","issued":{"date-parts":[["2019","10"]]},"page":"e1111-e1115","title":"Ratio of Arteriovenous Malformation Draining Vein to Adjacent Venous Sinus Diameter Is Associated with Increased Risk of Venous Stenosis","type":"article-journal","volume":"130"},"uris":["http://www.mendeley.com/documents/?uuid=ba09a701-4e36-3abd-98ab-4a39aa7df6ed"]}],"mendeley":{"formattedCitation":"&lt;sup&gt;12&lt;/sup&gt;","plainTextFormattedCitation":"12","previouslyFormattedCitation":"&lt;sup&gt;9&lt;/sup&gt;"},"properties":{"noteIndex":0},"schema":"https://github.com/citation-style-language/schema/raw/master/csl-citation.json"}</w:instrText>
      </w:r>
      <w:r w:rsidR="004F51C1">
        <w:rPr>
          <w:rFonts w:ascii="Arial" w:eastAsia="Arial" w:hAnsi="Arial" w:cs="Arial"/>
          <w:lang w:val="es-ES_tradnl"/>
        </w:rPr>
        <w:fldChar w:fldCharType="separate"/>
      </w:r>
      <w:r w:rsidR="000A6628" w:rsidRPr="000A6628">
        <w:rPr>
          <w:rFonts w:ascii="Arial" w:eastAsia="Arial" w:hAnsi="Arial" w:cs="Arial"/>
          <w:noProof/>
          <w:vertAlign w:val="superscript"/>
          <w:lang w:val="es-ES_tradnl"/>
        </w:rPr>
        <w:t>12</w:t>
      </w:r>
      <w:r w:rsidR="004F51C1">
        <w:rPr>
          <w:rFonts w:ascii="Arial" w:eastAsia="Arial" w:hAnsi="Arial" w:cs="Arial"/>
          <w:lang w:val="es-ES_tradnl"/>
        </w:rPr>
        <w:fldChar w:fldCharType="end"/>
      </w:r>
    </w:p>
    <w:p w14:paraId="378B9927" w14:textId="77777777" w:rsidR="00D75A18" w:rsidRPr="00D75A18" w:rsidRDefault="00D75A18" w:rsidP="00D75A18">
      <w:pPr>
        <w:pStyle w:val="Cuerpo"/>
        <w:spacing w:line="480" w:lineRule="auto"/>
        <w:jc w:val="both"/>
        <w:rPr>
          <w:rFonts w:ascii="Arial" w:eastAsia="Arial" w:hAnsi="Arial" w:cs="Arial"/>
          <w:lang w:val="es-ES_tradnl"/>
        </w:rPr>
      </w:pPr>
    </w:p>
    <w:p w14:paraId="017F3028" w14:textId="77777777" w:rsidR="00D75A18" w:rsidRPr="00D75A18" w:rsidRDefault="00D75A18" w:rsidP="00D75A18">
      <w:pPr>
        <w:pStyle w:val="Cuerpo"/>
        <w:spacing w:line="480" w:lineRule="auto"/>
        <w:jc w:val="both"/>
        <w:rPr>
          <w:rFonts w:ascii="Arial" w:eastAsia="Arial" w:hAnsi="Arial" w:cs="Arial"/>
          <w:lang w:val="es-ES_tradnl"/>
        </w:rPr>
      </w:pPr>
      <w:r w:rsidRPr="00D75A18">
        <w:rPr>
          <w:rFonts w:ascii="Arial" w:eastAsia="Arial" w:hAnsi="Arial" w:cs="Arial"/>
          <w:lang w:val="es-ES_tradnl"/>
        </w:rPr>
        <w:t>Determinar que la estenosis de la vena de drenaje es un factor determinante y que se asocia a un mayor riesgo de ruptura podría orientar aún más la selección de la terapéutica empleada.</w:t>
      </w:r>
    </w:p>
    <w:p w14:paraId="076730D9" w14:textId="77777777" w:rsidR="00D75A18" w:rsidRPr="00D75A18" w:rsidRDefault="00D75A18" w:rsidP="00D75A18">
      <w:pPr>
        <w:pStyle w:val="Cuerpo"/>
        <w:spacing w:line="480" w:lineRule="auto"/>
        <w:jc w:val="both"/>
        <w:rPr>
          <w:rFonts w:ascii="Arial" w:eastAsia="Arial" w:hAnsi="Arial" w:cs="Arial"/>
          <w:lang w:val="es-ES_tradnl"/>
        </w:rPr>
      </w:pPr>
    </w:p>
    <w:p w14:paraId="1CC99ECC" w14:textId="77777777" w:rsidR="00D75A18" w:rsidRPr="00D75A18" w:rsidRDefault="00D75A18" w:rsidP="00D75A18">
      <w:pPr>
        <w:pStyle w:val="Cuerpo"/>
        <w:spacing w:line="480" w:lineRule="auto"/>
        <w:jc w:val="both"/>
        <w:rPr>
          <w:rFonts w:ascii="Arial" w:eastAsia="Arial" w:hAnsi="Arial" w:cs="Arial"/>
          <w:lang w:val="es-ES_tradnl"/>
        </w:rPr>
      </w:pPr>
      <w:r w:rsidRPr="00D75A18">
        <w:rPr>
          <w:rFonts w:ascii="Arial" w:eastAsia="Arial" w:hAnsi="Arial" w:cs="Arial"/>
          <w:lang w:val="es-ES_tradnl"/>
        </w:rPr>
        <w:t xml:space="preserve">La principal limitación de nuestro estudio es el tamaño de la muestra y su diseño retrospectivo unicéntrico. </w:t>
      </w:r>
    </w:p>
    <w:p w14:paraId="7DDDAC4B" w14:textId="77777777" w:rsidR="00D75A18" w:rsidRPr="00D75A18" w:rsidRDefault="00D75A18" w:rsidP="00D75A18">
      <w:pPr>
        <w:pStyle w:val="Cuerpo"/>
        <w:spacing w:line="480" w:lineRule="auto"/>
        <w:jc w:val="both"/>
        <w:rPr>
          <w:rFonts w:ascii="Arial" w:eastAsia="Arial" w:hAnsi="Arial" w:cs="Arial"/>
          <w:lang w:val="es-ES_tradnl"/>
        </w:rPr>
      </w:pPr>
    </w:p>
    <w:p w14:paraId="3C27B9F0" w14:textId="622B4B2D" w:rsidR="00D75A18" w:rsidRPr="00D75A18" w:rsidRDefault="00D75A18" w:rsidP="00D75A18">
      <w:pPr>
        <w:pStyle w:val="Cuerpo"/>
        <w:spacing w:line="480" w:lineRule="auto"/>
        <w:jc w:val="both"/>
        <w:rPr>
          <w:rFonts w:ascii="Arial" w:eastAsia="Arial" w:hAnsi="Arial" w:cs="Arial"/>
          <w:lang w:val="es-ES_tradnl"/>
        </w:rPr>
      </w:pPr>
      <w:r w:rsidRPr="00D75A18">
        <w:rPr>
          <w:rFonts w:ascii="Arial" w:eastAsia="Arial" w:hAnsi="Arial" w:cs="Arial"/>
          <w:lang w:val="es-ES_tradnl"/>
        </w:rPr>
        <w:t>Desde 1992 el trabajo realizado por Spetzler y colaboradores se propuso la hipótesis de que el aumento del flujo de entrada y la resistencia al flujo dentro de una MAVC contribuyen al aumento de la frecuencia de su ruptura.</w:t>
      </w:r>
      <w:r w:rsidR="004F51C1">
        <w:rPr>
          <w:rFonts w:ascii="Arial" w:eastAsia="Arial" w:hAnsi="Arial" w:cs="Arial"/>
          <w:lang w:val="es-ES_tradnl"/>
        </w:rPr>
        <w:fldChar w:fldCharType="begin" w:fldLock="1"/>
      </w:r>
      <w:r w:rsidR="0084706C">
        <w:rPr>
          <w:rFonts w:ascii="Arial" w:eastAsia="Arial" w:hAnsi="Arial" w:cs="Arial"/>
          <w:lang w:val="es-ES_tradnl"/>
        </w:rPr>
        <w:instrText>ADDIN CSL_CITATION {"citationItems":[{"id":"ITEM-1","itemData":{"DOI":"10.3171/jns.1992.76.6.0918","ISSN":"0022-3085","abstract":"&lt;p content-type=\"fine-print\"&gt;</w:instrText>
      </w:r>
      <w:r w:rsidR="0084706C">
        <w:rPr>
          <w:rFonts w:ascii="Segoe UI Symbol" w:eastAsia="Arial" w:hAnsi="Segoe UI Symbol" w:cs="Segoe UI Symbol"/>
          <w:lang w:val="es-ES_tradnl"/>
        </w:rPr>
        <w:instrText>✓</w:instrText>
      </w:r>
      <w:r w:rsidR="0084706C">
        <w:rPr>
          <w:rFonts w:ascii="Arial" w:eastAsia="Arial" w:hAnsi="Arial" w:cs="Arial"/>
          <w:lang w:val="es-ES_tradnl"/>
        </w:rPr>
        <w:instrText xml:space="preserve"> The relationship between the size of an arteriovenous malformation (AVM) and its propensity to hemorrhage is unclear. Although nidus volume increases geometrically with respect to AVM diameter, hemorrhages are at least as common, in small AVM's compared to large AVM's. The authors prospectively evaluated 92 AVM's for nidus size, hematoma size, and arterial feeding pressure to determine if these variables influence the tendency to hemorrhage.&lt;/p&gt;","author":[{"dropping-particle":"","family":"Spetzler","given":"Robert F.","non-dropping-particle":"","parse-names":false,"suffix":""},{"dropping-particle":"","family":"Hargraves","given":"Ronald W.","non-dropping-particle":"","parse-names":false,"suffix":""},{"dropping-particle":"","family":"McCormick","given":"Patrick W.","non-dropping-particle":"","parse-names":false,"suffix":""},{"dropping-particle":"","family":"Zabramski","given":"Joseph M.","non-dropping-particle":"","parse-names":false,"suffix":""},{"dropping-particle":"","family":"Flom","given":"Richard A.","non-dropping-particle":"","parse-names":false,"suffix":""},{"dropping-particle":"","family":"Zimmerman","given":"Richard S.","non-dropping-particle":"","parse-names":false,"suffix":""}],"container-title":"Journal of Neurosurgery","id":"ITEM-1","issue":"6","issued":{"date-parts":[["1992","6"]]},"page":"918-923","title":"Relationship of perfusion pressure and size to risk of hemorrhage from arteriovenous malformations","type":"article-journal","volume":"76"},"uris":["http://www.mendeley.com/documents/?uuid=5c8bdde7-a252-3ef5-bd8f-da6f742bc912"]}],"mendeley":{"formattedCitation":"&lt;sup&gt;8&lt;/sup&gt;","plainTextFormattedCitation":"8","previouslyFormattedCitation":"&lt;sup&gt;8&lt;/sup&gt;"},"properties":{"noteIndex":0},"schema":"https://github.com/citation-style-language/schema/raw/master/csl-citation.json"}</w:instrText>
      </w:r>
      <w:r w:rsidR="004F51C1">
        <w:rPr>
          <w:rFonts w:ascii="Arial" w:eastAsia="Arial" w:hAnsi="Arial" w:cs="Arial"/>
          <w:lang w:val="es-ES_tradnl"/>
        </w:rPr>
        <w:fldChar w:fldCharType="separate"/>
      </w:r>
      <w:r w:rsidR="0084706C" w:rsidRPr="0084706C">
        <w:rPr>
          <w:rFonts w:ascii="Arial" w:eastAsia="Arial" w:hAnsi="Arial" w:cs="Arial"/>
          <w:noProof/>
          <w:vertAlign w:val="superscript"/>
          <w:lang w:val="es-ES_tradnl"/>
        </w:rPr>
        <w:t>8</w:t>
      </w:r>
      <w:r w:rsidR="004F51C1">
        <w:rPr>
          <w:rFonts w:ascii="Arial" w:eastAsia="Arial" w:hAnsi="Arial" w:cs="Arial"/>
          <w:lang w:val="es-ES_tradnl"/>
        </w:rPr>
        <w:fldChar w:fldCharType="end"/>
      </w:r>
    </w:p>
    <w:p w14:paraId="5B14F1A5" w14:textId="77777777" w:rsidR="00D75A18" w:rsidRPr="00D75A18" w:rsidRDefault="00D75A18" w:rsidP="00D75A18">
      <w:pPr>
        <w:pStyle w:val="Cuerpo"/>
        <w:spacing w:line="480" w:lineRule="auto"/>
        <w:jc w:val="both"/>
        <w:rPr>
          <w:rFonts w:ascii="Arial" w:eastAsia="Arial" w:hAnsi="Arial" w:cs="Arial"/>
          <w:lang w:val="es-ES_tradnl"/>
        </w:rPr>
      </w:pPr>
    </w:p>
    <w:p w14:paraId="02000B22" w14:textId="11724DB6" w:rsidR="00D75A18" w:rsidRDefault="00D75A18" w:rsidP="00D75A18">
      <w:pPr>
        <w:pStyle w:val="Cuerpo"/>
        <w:spacing w:line="480" w:lineRule="auto"/>
        <w:jc w:val="both"/>
        <w:rPr>
          <w:rFonts w:ascii="Arial" w:eastAsia="Arial" w:hAnsi="Arial" w:cs="Arial"/>
          <w:lang w:val="es-ES_tradnl"/>
        </w:rPr>
      </w:pPr>
      <w:r w:rsidRPr="00D75A18">
        <w:rPr>
          <w:rFonts w:ascii="Arial" w:eastAsia="Arial" w:hAnsi="Arial" w:cs="Arial"/>
          <w:lang w:val="es-ES_tradnl"/>
        </w:rPr>
        <w:t xml:space="preserve">Sin </w:t>
      </w:r>
      <w:r w:rsidR="00F8174A" w:rsidRPr="00D75A18">
        <w:rPr>
          <w:rFonts w:ascii="Arial" w:eastAsia="Arial" w:hAnsi="Arial" w:cs="Arial"/>
          <w:lang w:val="es-ES_tradnl"/>
        </w:rPr>
        <w:t>embargo,</w:t>
      </w:r>
      <w:r w:rsidRPr="00D75A18">
        <w:rPr>
          <w:rFonts w:ascii="Arial" w:eastAsia="Arial" w:hAnsi="Arial" w:cs="Arial"/>
          <w:lang w:val="es-ES_tradnl"/>
        </w:rPr>
        <w:t xml:space="preserve"> el estudio se puede tomar como base para continuar reclutando pacientes para obtener una muestra mayor y así tener un mayor impacto en el análisis estadístico, y tener una relación entre factores de riesgo y pronóstico dependiendo el tipo de procedimiento terapéutico.</w:t>
      </w:r>
    </w:p>
    <w:p w14:paraId="461300FC" w14:textId="6219AF97" w:rsidR="00881E49" w:rsidRDefault="00881E49" w:rsidP="00D75A18">
      <w:pPr>
        <w:pStyle w:val="Cuerpo"/>
        <w:spacing w:line="480" w:lineRule="auto"/>
        <w:jc w:val="both"/>
        <w:rPr>
          <w:rFonts w:ascii="Arial" w:eastAsia="Arial" w:hAnsi="Arial" w:cs="Arial"/>
          <w:lang w:val="es-ES_tradnl"/>
        </w:rPr>
      </w:pPr>
    </w:p>
    <w:p w14:paraId="0E723137" w14:textId="4DD6BA09" w:rsidR="00881E49" w:rsidRDefault="00881E49" w:rsidP="00C82DE6">
      <w:pPr>
        <w:pStyle w:val="Cuerpo"/>
        <w:spacing w:line="360" w:lineRule="auto"/>
        <w:jc w:val="both"/>
        <w:rPr>
          <w:rFonts w:ascii="Arial" w:eastAsia="Arial" w:hAnsi="Arial" w:cs="Arial"/>
          <w:lang w:val="es-ES_tradnl"/>
        </w:rPr>
      </w:pPr>
    </w:p>
    <w:p w14:paraId="41ABC7CE" w14:textId="761D102F" w:rsidR="00881E49" w:rsidRDefault="00881E49" w:rsidP="00C82DE6">
      <w:pPr>
        <w:pStyle w:val="Cuerpo"/>
        <w:spacing w:line="360" w:lineRule="auto"/>
        <w:jc w:val="both"/>
        <w:rPr>
          <w:rFonts w:ascii="Arial" w:eastAsia="Arial" w:hAnsi="Arial" w:cs="Arial"/>
          <w:lang w:val="es-ES_tradnl"/>
        </w:rPr>
      </w:pPr>
    </w:p>
    <w:p w14:paraId="5402DFEC" w14:textId="18E8E442" w:rsidR="00881E49" w:rsidRDefault="00881E49" w:rsidP="00C82DE6">
      <w:pPr>
        <w:pStyle w:val="Cuerpo"/>
        <w:spacing w:line="360" w:lineRule="auto"/>
        <w:jc w:val="both"/>
        <w:rPr>
          <w:rFonts w:ascii="Arial" w:eastAsia="Arial" w:hAnsi="Arial" w:cs="Arial"/>
          <w:lang w:val="es-ES_tradnl"/>
        </w:rPr>
      </w:pPr>
    </w:p>
    <w:p w14:paraId="398970A0" w14:textId="25D47401" w:rsidR="00D75A18" w:rsidRPr="00D75A18" w:rsidRDefault="00D75A18" w:rsidP="00D75A18">
      <w:pPr>
        <w:pStyle w:val="Cuerpo"/>
        <w:spacing w:line="360" w:lineRule="auto"/>
        <w:jc w:val="center"/>
        <w:rPr>
          <w:rFonts w:ascii="Arial" w:eastAsia="Arial" w:hAnsi="Arial" w:cs="Arial"/>
          <w:sz w:val="32"/>
          <w:szCs w:val="32"/>
          <w:lang w:val="es-ES_tradnl"/>
        </w:rPr>
      </w:pPr>
      <w:r w:rsidRPr="00D75A18">
        <w:rPr>
          <w:rFonts w:ascii="Arial" w:eastAsia="Arial" w:hAnsi="Arial" w:cs="Arial"/>
          <w:sz w:val="32"/>
          <w:szCs w:val="32"/>
          <w:lang w:val="es-ES_tradnl"/>
        </w:rPr>
        <w:t>CAPÍTULO IX</w:t>
      </w:r>
    </w:p>
    <w:p w14:paraId="62730B53" w14:textId="72865B7F" w:rsidR="00D75A18" w:rsidRDefault="00D75A18" w:rsidP="00C82DE6">
      <w:pPr>
        <w:pStyle w:val="Cuerpo"/>
        <w:spacing w:line="360" w:lineRule="auto"/>
        <w:jc w:val="both"/>
        <w:rPr>
          <w:rFonts w:ascii="Arial" w:eastAsia="Arial" w:hAnsi="Arial" w:cs="Arial"/>
          <w:lang w:val="es-ES_tradnl"/>
        </w:rPr>
      </w:pPr>
    </w:p>
    <w:p w14:paraId="27710A01" w14:textId="36998D60" w:rsidR="00D75A18" w:rsidRDefault="00D75A18" w:rsidP="00C82DE6">
      <w:pPr>
        <w:pStyle w:val="Cuerpo"/>
        <w:spacing w:line="360" w:lineRule="auto"/>
        <w:jc w:val="both"/>
        <w:rPr>
          <w:rFonts w:ascii="Arial" w:eastAsia="Arial" w:hAnsi="Arial" w:cs="Arial"/>
          <w:lang w:val="es-ES_tradnl"/>
        </w:rPr>
      </w:pPr>
    </w:p>
    <w:p w14:paraId="3BD15A84" w14:textId="698A4E18" w:rsidR="00D75A18" w:rsidRDefault="00D75A18" w:rsidP="00C82DE6">
      <w:pPr>
        <w:pStyle w:val="Cuerpo"/>
        <w:spacing w:line="360" w:lineRule="auto"/>
        <w:jc w:val="both"/>
        <w:rPr>
          <w:rFonts w:ascii="Arial" w:eastAsia="Arial" w:hAnsi="Arial" w:cs="Arial"/>
          <w:lang w:val="es-ES_tradnl"/>
        </w:rPr>
      </w:pPr>
    </w:p>
    <w:p w14:paraId="79E2EE3E" w14:textId="11DAC693" w:rsidR="00D75A18" w:rsidRDefault="00D75A18" w:rsidP="00C82DE6">
      <w:pPr>
        <w:pStyle w:val="Cuerpo"/>
        <w:spacing w:line="360" w:lineRule="auto"/>
        <w:jc w:val="both"/>
        <w:rPr>
          <w:rFonts w:ascii="Arial" w:eastAsia="Arial" w:hAnsi="Arial" w:cs="Arial"/>
          <w:lang w:val="es-ES_tradnl"/>
        </w:rPr>
      </w:pPr>
    </w:p>
    <w:p w14:paraId="1100A73C" w14:textId="611C5441" w:rsidR="00D75A18" w:rsidRDefault="00D75A18" w:rsidP="00C82DE6">
      <w:pPr>
        <w:pStyle w:val="Cuerpo"/>
        <w:spacing w:line="360" w:lineRule="auto"/>
        <w:jc w:val="both"/>
        <w:rPr>
          <w:rFonts w:ascii="Arial" w:eastAsia="Arial" w:hAnsi="Arial" w:cs="Arial"/>
          <w:lang w:val="es-ES_tradnl"/>
        </w:rPr>
      </w:pPr>
    </w:p>
    <w:p w14:paraId="16D928F1" w14:textId="24046B89" w:rsidR="00D75A18" w:rsidRDefault="00D75A18" w:rsidP="00C82DE6">
      <w:pPr>
        <w:pStyle w:val="Cuerpo"/>
        <w:spacing w:line="360" w:lineRule="auto"/>
        <w:jc w:val="both"/>
        <w:rPr>
          <w:rFonts w:ascii="Arial" w:eastAsia="Arial" w:hAnsi="Arial" w:cs="Arial"/>
          <w:lang w:val="es-ES_tradnl"/>
        </w:rPr>
      </w:pPr>
    </w:p>
    <w:p w14:paraId="589E3345" w14:textId="4821C95D" w:rsidR="00D75A18" w:rsidRDefault="00D75A18" w:rsidP="00C82DE6">
      <w:pPr>
        <w:pStyle w:val="Cuerpo"/>
        <w:spacing w:line="360" w:lineRule="auto"/>
        <w:jc w:val="both"/>
        <w:rPr>
          <w:rFonts w:ascii="Arial" w:eastAsia="Arial" w:hAnsi="Arial" w:cs="Arial"/>
          <w:lang w:val="es-ES_tradnl"/>
        </w:rPr>
      </w:pPr>
    </w:p>
    <w:p w14:paraId="5336D2D2" w14:textId="79429A8D" w:rsidR="00D75A18" w:rsidRDefault="00D75A18" w:rsidP="00C82DE6">
      <w:pPr>
        <w:pStyle w:val="Cuerpo"/>
        <w:spacing w:line="360" w:lineRule="auto"/>
        <w:jc w:val="both"/>
        <w:rPr>
          <w:rFonts w:ascii="Arial" w:eastAsia="Arial" w:hAnsi="Arial" w:cs="Arial"/>
          <w:lang w:val="es-ES_tradnl"/>
        </w:rPr>
      </w:pPr>
    </w:p>
    <w:p w14:paraId="0B301261" w14:textId="4E3DD028" w:rsidR="00D75A18" w:rsidRDefault="00D75A18" w:rsidP="00C82DE6">
      <w:pPr>
        <w:pStyle w:val="Cuerpo"/>
        <w:spacing w:line="360" w:lineRule="auto"/>
        <w:jc w:val="both"/>
        <w:rPr>
          <w:rFonts w:ascii="Arial" w:eastAsia="Arial" w:hAnsi="Arial" w:cs="Arial"/>
          <w:lang w:val="es-ES_tradnl"/>
        </w:rPr>
      </w:pPr>
    </w:p>
    <w:p w14:paraId="34675BDC" w14:textId="7C3BCBC7" w:rsidR="00D75A18" w:rsidRDefault="00D75A18" w:rsidP="00C82DE6">
      <w:pPr>
        <w:pStyle w:val="Cuerpo"/>
        <w:spacing w:line="360" w:lineRule="auto"/>
        <w:jc w:val="both"/>
        <w:rPr>
          <w:rFonts w:ascii="Arial" w:eastAsia="Arial" w:hAnsi="Arial" w:cs="Arial"/>
          <w:lang w:val="es-ES_tradnl"/>
        </w:rPr>
      </w:pPr>
    </w:p>
    <w:p w14:paraId="1D058EBA" w14:textId="79412BBE" w:rsidR="00D75A18" w:rsidRDefault="00D75A18" w:rsidP="00C82DE6">
      <w:pPr>
        <w:pStyle w:val="Cuerpo"/>
        <w:spacing w:line="360" w:lineRule="auto"/>
        <w:jc w:val="both"/>
        <w:rPr>
          <w:rFonts w:ascii="Arial" w:eastAsia="Arial" w:hAnsi="Arial" w:cs="Arial"/>
          <w:lang w:val="es-ES_tradnl"/>
        </w:rPr>
      </w:pPr>
    </w:p>
    <w:p w14:paraId="5437FE60" w14:textId="03268783" w:rsidR="00D75A18" w:rsidRDefault="00D75A18" w:rsidP="00C82DE6">
      <w:pPr>
        <w:pStyle w:val="Cuerpo"/>
        <w:spacing w:line="360" w:lineRule="auto"/>
        <w:jc w:val="both"/>
        <w:rPr>
          <w:rFonts w:ascii="Arial" w:eastAsia="Arial" w:hAnsi="Arial" w:cs="Arial"/>
          <w:lang w:val="es-ES_tradnl"/>
        </w:rPr>
      </w:pPr>
    </w:p>
    <w:p w14:paraId="78296FDF" w14:textId="68B5C28F" w:rsidR="00D75A18" w:rsidRDefault="00D75A18" w:rsidP="00C82DE6">
      <w:pPr>
        <w:pStyle w:val="Cuerpo"/>
        <w:spacing w:line="360" w:lineRule="auto"/>
        <w:jc w:val="both"/>
        <w:rPr>
          <w:rFonts w:ascii="Arial" w:eastAsia="Arial" w:hAnsi="Arial" w:cs="Arial"/>
          <w:lang w:val="es-ES_tradnl"/>
        </w:rPr>
      </w:pPr>
    </w:p>
    <w:p w14:paraId="1FF5E528" w14:textId="3764F704" w:rsidR="00D75A18" w:rsidRDefault="00D75A18" w:rsidP="00C82DE6">
      <w:pPr>
        <w:pStyle w:val="Cuerpo"/>
        <w:spacing w:line="360" w:lineRule="auto"/>
        <w:jc w:val="both"/>
        <w:rPr>
          <w:rFonts w:ascii="Arial" w:eastAsia="Arial" w:hAnsi="Arial" w:cs="Arial"/>
          <w:lang w:val="es-ES_tradnl"/>
        </w:rPr>
      </w:pPr>
    </w:p>
    <w:p w14:paraId="376512DF" w14:textId="3B91B440" w:rsidR="00D75A18" w:rsidRDefault="00D75A18" w:rsidP="00C82DE6">
      <w:pPr>
        <w:pStyle w:val="Cuerpo"/>
        <w:spacing w:line="360" w:lineRule="auto"/>
        <w:jc w:val="both"/>
        <w:rPr>
          <w:rFonts w:ascii="Arial" w:eastAsia="Arial" w:hAnsi="Arial" w:cs="Arial"/>
          <w:lang w:val="es-ES_tradnl"/>
        </w:rPr>
      </w:pPr>
    </w:p>
    <w:p w14:paraId="5FBCE0C7" w14:textId="6C0810DA" w:rsidR="00D75A18" w:rsidRDefault="00D75A18" w:rsidP="00C82DE6">
      <w:pPr>
        <w:pStyle w:val="Cuerpo"/>
        <w:spacing w:line="360" w:lineRule="auto"/>
        <w:jc w:val="both"/>
        <w:rPr>
          <w:rFonts w:ascii="Arial" w:eastAsia="Arial" w:hAnsi="Arial" w:cs="Arial"/>
          <w:lang w:val="es-ES_tradnl"/>
        </w:rPr>
      </w:pPr>
    </w:p>
    <w:p w14:paraId="0C7B5DE1" w14:textId="73CD3CC1" w:rsidR="00D75A18" w:rsidRDefault="00D75A18" w:rsidP="00C82DE6">
      <w:pPr>
        <w:pStyle w:val="Cuerpo"/>
        <w:spacing w:line="360" w:lineRule="auto"/>
        <w:jc w:val="both"/>
        <w:rPr>
          <w:rFonts w:ascii="Arial" w:eastAsia="Arial" w:hAnsi="Arial" w:cs="Arial"/>
          <w:lang w:val="es-ES_tradnl"/>
        </w:rPr>
      </w:pPr>
    </w:p>
    <w:p w14:paraId="23A0A4E9" w14:textId="64E34E97" w:rsidR="00D75A18" w:rsidRDefault="00D75A18" w:rsidP="00C82DE6">
      <w:pPr>
        <w:pStyle w:val="Cuerpo"/>
        <w:spacing w:line="360" w:lineRule="auto"/>
        <w:jc w:val="both"/>
        <w:rPr>
          <w:rFonts w:ascii="Arial" w:eastAsia="Arial" w:hAnsi="Arial" w:cs="Arial"/>
          <w:lang w:val="es-ES_tradnl"/>
        </w:rPr>
      </w:pPr>
    </w:p>
    <w:p w14:paraId="7F4AEFC9" w14:textId="78DDF8AA" w:rsidR="00D75A18" w:rsidRDefault="00D75A18" w:rsidP="00C82DE6">
      <w:pPr>
        <w:pStyle w:val="Cuerpo"/>
        <w:spacing w:line="360" w:lineRule="auto"/>
        <w:jc w:val="both"/>
        <w:rPr>
          <w:rFonts w:ascii="Arial" w:eastAsia="Arial" w:hAnsi="Arial" w:cs="Arial"/>
          <w:lang w:val="es-ES_tradnl"/>
        </w:rPr>
      </w:pPr>
    </w:p>
    <w:p w14:paraId="76997B54" w14:textId="791D432B" w:rsidR="00D75A18" w:rsidRDefault="00D75A18" w:rsidP="00C82DE6">
      <w:pPr>
        <w:pStyle w:val="Cuerpo"/>
        <w:spacing w:line="360" w:lineRule="auto"/>
        <w:jc w:val="both"/>
        <w:rPr>
          <w:rFonts w:ascii="Arial" w:eastAsia="Arial" w:hAnsi="Arial" w:cs="Arial"/>
          <w:lang w:val="es-ES_tradnl"/>
        </w:rPr>
      </w:pPr>
    </w:p>
    <w:p w14:paraId="72A6B9FC" w14:textId="0139F203" w:rsidR="00D75A18" w:rsidRDefault="00D75A18" w:rsidP="00C82DE6">
      <w:pPr>
        <w:pStyle w:val="Cuerpo"/>
        <w:spacing w:line="360" w:lineRule="auto"/>
        <w:jc w:val="both"/>
        <w:rPr>
          <w:rFonts w:ascii="Arial" w:eastAsia="Arial" w:hAnsi="Arial" w:cs="Arial"/>
          <w:lang w:val="es-ES_tradnl"/>
        </w:rPr>
      </w:pPr>
    </w:p>
    <w:p w14:paraId="2705FB23" w14:textId="2B804156" w:rsidR="00D75A18" w:rsidRDefault="00D75A18" w:rsidP="00C82DE6">
      <w:pPr>
        <w:pStyle w:val="Cuerpo"/>
        <w:spacing w:line="360" w:lineRule="auto"/>
        <w:jc w:val="both"/>
        <w:rPr>
          <w:rFonts w:ascii="Arial" w:eastAsia="Arial" w:hAnsi="Arial" w:cs="Arial"/>
          <w:lang w:val="es-ES_tradnl"/>
        </w:rPr>
      </w:pPr>
    </w:p>
    <w:p w14:paraId="72575A7E" w14:textId="1C377898" w:rsidR="00D75A18" w:rsidRDefault="00D75A18" w:rsidP="00C82DE6">
      <w:pPr>
        <w:pStyle w:val="Cuerpo"/>
        <w:spacing w:line="360" w:lineRule="auto"/>
        <w:jc w:val="both"/>
        <w:rPr>
          <w:rFonts w:ascii="Arial" w:eastAsia="Arial" w:hAnsi="Arial" w:cs="Arial"/>
          <w:lang w:val="es-ES_tradnl"/>
        </w:rPr>
      </w:pPr>
    </w:p>
    <w:p w14:paraId="171A0ECD" w14:textId="5DB68F0F" w:rsidR="00D75A18" w:rsidRDefault="00D75A18" w:rsidP="00C82DE6">
      <w:pPr>
        <w:pStyle w:val="Cuerpo"/>
        <w:spacing w:line="360" w:lineRule="auto"/>
        <w:jc w:val="both"/>
        <w:rPr>
          <w:rFonts w:ascii="Arial" w:eastAsia="Arial" w:hAnsi="Arial" w:cs="Arial"/>
          <w:lang w:val="es-ES_tradnl"/>
        </w:rPr>
      </w:pPr>
    </w:p>
    <w:p w14:paraId="3F9B2251" w14:textId="3D805E89" w:rsidR="00D75A18" w:rsidRDefault="00D75A18" w:rsidP="00C82DE6">
      <w:pPr>
        <w:pStyle w:val="Cuerpo"/>
        <w:spacing w:line="360" w:lineRule="auto"/>
        <w:jc w:val="both"/>
        <w:rPr>
          <w:rFonts w:ascii="Arial" w:eastAsia="Arial" w:hAnsi="Arial" w:cs="Arial"/>
          <w:lang w:val="es-ES_tradnl"/>
        </w:rPr>
      </w:pPr>
    </w:p>
    <w:p w14:paraId="00B770D6" w14:textId="187064A9" w:rsidR="00D75A18" w:rsidRDefault="00D75A18" w:rsidP="00C82DE6">
      <w:pPr>
        <w:pStyle w:val="Cuerpo"/>
        <w:spacing w:line="360" w:lineRule="auto"/>
        <w:jc w:val="both"/>
        <w:rPr>
          <w:rFonts w:ascii="Arial" w:eastAsia="Arial" w:hAnsi="Arial" w:cs="Arial"/>
          <w:lang w:val="es-ES_tradnl"/>
        </w:rPr>
      </w:pPr>
    </w:p>
    <w:p w14:paraId="2AD27399" w14:textId="77777777" w:rsidR="00D75A18" w:rsidRDefault="00D75A18" w:rsidP="00C82DE6">
      <w:pPr>
        <w:pStyle w:val="Cuerpo"/>
        <w:spacing w:line="360" w:lineRule="auto"/>
        <w:jc w:val="both"/>
        <w:rPr>
          <w:rFonts w:ascii="Arial" w:eastAsia="Arial" w:hAnsi="Arial" w:cs="Arial"/>
          <w:lang w:val="es-ES_tradnl"/>
        </w:rPr>
      </w:pPr>
    </w:p>
    <w:p w14:paraId="19FFA7B7" w14:textId="77777777" w:rsidR="00881E49" w:rsidRPr="002976FD" w:rsidRDefault="00881E49" w:rsidP="00C82DE6">
      <w:pPr>
        <w:pStyle w:val="Cuerpo"/>
        <w:spacing w:line="360" w:lineRule="auto"/>
        <w:jc w:val="both"/>
        <w:rPr>
          <w:rFonts w:ascii="Arial" w:eastAsia="Arial" w:hAnsi="Arial" w:cs="Arial"/>
          <w:lang w:val="es-ES_tradnl"/>
        </w:rPr>
      </w:pPr>
    </w:p>
    <w:p w14:paraId="5CC6BF76" w14:textId="77777777" w:rsidR="00C82DE6" w:rsidRPr="002976FD" w:rsidRDefault="00C82DE6" w:rsidP="00C82DE6">
      <w:pPr>
        <w:pStyle w:val="Cuerpo"/>
        <w:jc w:val="both"/>
        <w:rPr>
          <w:rStyle w:val="Ninguno"/>
          <w:rFonts w:ascii="Arial" w:eastAsia="Arial" w:hAnsi="Arial" w:cs="Arial"/>
          <w:b/>
          <w:bCs/>
          <w:i/>
          <w:iCs/>
        </w:rPr>
      </w:pPr>
    </w:p>
    <w:p w14:paraId="048E333D" w14:textId="5E506FA5" w:rsidR="00C82DE6" w:rsidRPr="00D75A18" w:rsidRDefault="00C82DE6" w:rsidP="002F2535">
      <w:pPr>
        <w:pStyle w:val="Cuerpo"/>
        <w:jc w:val="both"/>
        <w:rPr>
          <w:rStyle w:val="Ninguno"/>
          <w:rFonts w:ascii="Arial" w:eastAsia="Arial" w:hAnsi="Arial" w:cs="Arial"/>
          <w:b/>
          <w:bCs/>
          <w:i/>
          <w:iCs/>
          <w:sz w:val="32"/>
          <w:szCs w:val="32"/>
        </w:rPr>
      </w:pPr>
    </w:p>
    <w:p w14:paraId="56593D54" w14:textId="6ED4FE67" w:rsidR="00D54F3A" w:rsidRDefault="00D75A18" w:rsidP="00D54F3A">
      <w:pPr>
        <w:pStyle w:val="Cuerpo"/>
        <w:jc w:val="center"/>
        <w:rPr>
          <w:rStyle w:val="Ninguno"/>
          <w:rFonts w:ascii="Arial" w:eastAsia="Arial" w:hAnsi="Arial" w:cs="Arial"/>
          <w:b/>
          <w:bCs/>
          <w:sz w:val="32"/>
          <w:szCs w:val="32"/>
        </w:rPr>
      </w:pPr>
      <w:r>
        <w:rPr>
          <w:rStyle w:val="Ninguno"/>
          <w:rFonts w:ascii="Arial" w:eastAsia="Arial" w:hAnsi="Arial" w:cs="Arial"/>
          <w:b/>
          <w:bCs/>
          <w:sz w:val="32"/>
          <w:szCs w:val="32"/>
        </w:rPr>
        <w:t>9</w:t>
      </w:r>
      <w:r w:rsidRPr="00D75A18">
        <w:rPr>
          <w:rStyle w:val="Ninguno"/>
          <w:rFonts w:ascii="Arial" w:eastAsia="Arial" w:hAnsi="Arial" w:cs="Arial"/>
          <w:b/>
          <w:bCs/>
          <w:sz w:val="32"/>
          <w:szCs w:val="32"/>
        </w:rPr>
        <w:t>. CONCLUSIÓN</w:t>
      </w:r>
    </w:p>
    <w:p w14:paraId="2AD16211" w14:textId="77777777" w:rsidR="00D75A18" w:rsidRPr="00D75A18" w:rsidRDefault="00D75A18" w:rsidP="00D75A18">
      <w:pPr>
        <w:pStyle w:val="Cuerpo"/>
        <w:jc w:val="both"/>
        <w:rPr>
          <w:rStyle w:val="Ninguno"/>
          <w:rFonts w:ascii="Arial" w:eastAsia="Arial" w:hAnsi="Arial" w:cs="Arial"/>
          <w:b/>
          <w:bCs/>
          <w:sz w:val="32"/>
          <w:szCs w:val="32"/>
        </w:rPr>
      </w:pPr>
    </w:p>
    <w:p w14:paraId="55643AE0" w14:textId="77777777" w:rsidR="00D75A18" w:rsidRPr="00D75A18" w:rsidRDefault="00D75A18" w:rsidP="00D75A18">
      <w:pPr>
        <w:pStyle w:val="Cuerpo"/>
        <w:jc w:val="both"/>
        <w:rPr>
          <w:rStyle w:val="Ninguno"/>
          <w:rFonts w:ascii="Arial" w:eastAsia="Arial" w:hAnsi="Arial" w:cs="Arial"/>
          <w:b/>
          <w:bCs/>
        </w:rPr>
      </w:pPr>
    </w:p>
    <w:p w14:paraId="01338A2E" w14:textId="6168913B" w:rsidR="00D75A18" w:rsidRDefault="00D75A18" w:rsidP="00D75A18">
      <w:pPr>
        <w:pStyle w:val="Cuerpo"/>
        <w:spacing w:line="480" w:lineRule="auto"/>
        <w:jc w:val="both"/>
        <w:rPr>
          <w:rStyle w:val="Ninguno"/>
          <w:rFonts w:ascii="Arial" w:eastAsia="Arial" w:hAnsi="Arial" w:cs="Arial"/>
        </w:rPr>
      </w:pPr>
      <w:r w:rsidRPr="00D75A18">
        <w:rPr>
          <w:rStyle w:val="Ninguno"/>
          <w:rFonts w:ascii="Arial" w:eastAsia="Arial" w:hAnsi="Arial" w:cs="Arial"/>
        </w:rPr>
        <w:t>Se demostró mayor riesgo de ruptura de una malformación arteriovenosa cuando esta presenta estenosis de su vena de drenaje asociado con factores de riesgo que se ha descrito desencadenan procesos inflamatorios que resultan en remodelación y estenosis vascular.</w:t>
      </w:r>
    </w:p>
    <w:p w14:paraId="0398659F" w14:textId="087F286E" w:rsidR="00D75A18" w:rsidRDefault="00D75A18" w:rsidP="00D75A18">
      <w:pPr>
        <w:pStyle w:val="Cuerpo"/>
        <w:spacing w:line="480" w:lineRule="auto"/>
        <w:jc w:val="both"/>
        <w:rPr>
          <w:rStyle w:val="Ninguno"/>
          <w:rFonts w:ascii="Arial" w:eastAsia="Arial" w:hAnsi="Arial" w:cs="Arial"/>
        </w:rPr>
      </w:pPr>
    </w:p>
    <w:p w14:paraId="0CE5A7F1" w14:textId="634BECE9" w:rsidR="00D75A18" w:rsidRPr="00D75A18" w:rsidRDefault="00D75A18" w:rsidP="00D75A18">
      <w:pPr>
        <w:pStyle w:val="Cuerpo"/>
        <w:spacing w:line="480" w:lineRule="auto"/>
        <w:jc w:val="both"/>
        <w:rPr>
          <w:rStyle w:val="Ninguno"/>
          <w:rFonts w:ascii="Arial" w:eastAsia="Arial" w:hAnsi="Arial" w:cs="Arial"/>
        </w:rPr>
      </w:pPr>
      <w:r>
        <w:rPr>
          <w:rStyle w:val="Ninguno"/>
          <w:rFonts w:ascii="Arial" w:eastAsia="Arial" w:hAnsi="Arial" w:cs="Arial"/>
        </w:rPr>
        <w:t>Se demostró relación significativa en paciente con antecedentes de alcoholismo y presencia de estenosis de la vena de drenaje de una malformación arteriovenosa cerebral</w:t>
      </w:r>
    </w:p>
    <w:p w14:paraId="3148C248" w14:textId="77777777" w:rsidR="00D75A18" w:rsidRPr="00D75A18" w:rsidRDefault="00D75A18" w:rsidP="00D75A18">
      <w:pPr>
        <w:pStyle w:val="Cuerpo"/>
        <w:spacing w:line="480" w:lineRule="auto"/>
        <w:jc w:val="both"/>
        <w:rPr>
          <w:rStyle w:val="Ninguno"/>
          <w:rFonts w:ascii="Arial" w:eastAsia="Arial" w:hAnsi="Arial" w:cs="Arial"/>
        </w:rPr>
      </w:pPr>
    </w:p>
    <w:p w14:paraId="4ED7E787" w14:textId="66A98F81" w:rsidR="00C82DE6" w:rsidRDefault="00D75A18" w:rsidP="00D75A18">
      <w:pPr>
        <w:pStyle w:val="Cuerpo"/>
        <w:spacing w:line="480" w:lineRule="auto"/>
        <w:jc w:val="both"/>
        <w:rPr>
          <w:rStyle w:val="Ninguno"/>
          <w:rFonts w:ascii="Arial" w:eastAsia="Arial" w:hAnsi="Arial" w:cs="Arial"/>
        </w:rPr>
      </w:pPr>
      <w:r w:rsidRPr="00D75A18">
        <w:rPr>
          <w:rStyle w:val="Ninguno"/>
          <w:rFonts w:ascii="Arial" w:eastAsia="Arial" w:hAnsi="Arial" w:cs="Arial"/>
        </w:rPr>
        <w:t>Así mismo, se observó aumento en el mal pronóstico de los pacientes al tener ruptura de una malformación arteriovenosa y tenerla en una zona elocuente.</w:t>
      </w:r>
    </w:p>
    <w:p w14:paraId="11F34509" w14:textId="3CAC1B20" w:rsidR="00D75A18" w:rsidRDefault="00D75A18" w:rsidP="00D75A18">
      <w:pPr>
        <w:pStyle w:val="Cuerpo"/>
        <w:spacing w:line="480" w:lineRule="auto"/>
        <w:jc w:val="both"/>
        <w:rPr>
          <w:rStyle w:val="Ninguno"/>
          <w:rFonts w:ascii="Arial" w:eastAsia="Arial" w:hAnsi="Arial" w:cs="Arial"/>
        </w:rPr>
      </w:pPr>
    </w:p>
    <w:p w14:paraId="546C74AB" w14:textId="6DF471E4" w:rsidR="00D75A18" w:rsidRPr="00D75A18" w:rsidRDefault="00D75A18" w:rsidP="00D75A18">
      <w:pPr>
        <w:pStyle w:val="Cuerpo"/>
        <w:spacing w:line="480" w:lineRule="auto"/>
        <w:jc w:val="both"/>
        <w:rPr>
          <w:rFonts w:ascii="Arial" w:eastAsia="Arial" w:hAnsi="Arial" w:cs="Arial"/>
        </w:rPr>
      </w:pPr>
      <w:r w:rsidRPr="00D75A18">
        <w:rPr>
          <w:rFonts w:ascii="Arial" w:eastAsia="Arial" w:hAnsi="Arial" w:cs="Arial"/>
        </w:rPr>
        <w:t>El estudio se puede tomar como base para continuar reclutando pacientes para obtener una muestra mayor y así tener un mayor impacto en el análisis estadístico, entre</w:t>
      </w:r>
      <w:r>
        <w:rPr>
          <w:rFonts w:ascii="Arial" w:eastAsia="Arial" w:hAnsi="Arial" w:cs="Arial"/>
        </w:rPr>
        <w:t xml:space="preserve"> la relación de</w:t>
      </w:r>
      <w:r w:rsidRPr="00D75A18">
        <w:rPr>
          <w:rFonts w:ascii="Arial" w:eastAsia="Arial" w:hAnsi="Arial" w:cs="Arial"/>
        </w:rPr>
        <w:t xml:space="preserve"> factores de riesgo</w:t>
      </w:r>
      <w:r>
        <w:rPr>
          <w:rFonts w:ascii="Arial" w:eastAsia="Arial" w:hAnsi="Arial" w:cs="Arial"/>
        </w:rPr>
        <w:t>, estenosis de vena de drenaje, ruptura de MAVC</w:t>
      </w:r>
      <w:r w:rsidRPr="00D75A18">
        <w:rPr>
          <w:rFonts w:ascii="Arial" w:eastAsia="Arial" w:hAnsi="Arial" w:cs="Arial"/>
        </w:rPr>
        <w:t xml:space="preserve"> y pronóstico dependiendo el tipo de procedimiento terapéutico</w:t>
      </w:r>
      <w:r w:rsidR="00F8174A">
        <w:rPr>
          <w:rFonts w:ascii="Arial" w:eastAsia="Arial" w:hAnsi="Arial" w:cs="Arial"/>
        </w:rPr>
        <w:t>.</w:t>
      </w:r>
    </w:p>
    <w:p w14:paraId="0581A511" w14:textId="59A634FF" w:rsidR="00D75A18" w:rsidRDefault="00D75A18" w:rsidP="00D75A18">
      <w:pPr>
        <w:pStyle w:val="Cuerpo"/>
        <w:spacing w:line="480" w:lineRule="auto"/>
        <w:jc w:val="both"/>
        <w:rPr>
          <w:rStyle w:val="Ninguno"/>
          <w:rFonts w:ascii="Arial" w:eastAsia="Arial" w:hAnsi="Arial" w:cs="Arial"/>
        </w:rPr>
      </w:pPr>
    </w:p>
    <w:p w14:paraId="584C00D6" w14:textId="76C908A6" w:rsidR="00D75A18" w:rsidRDefault="00D75A18" w:rsidP="00D75A18">
      <w:pPr>
        <w:pStyle w:val="Cuerpo"/>
        <w:spacing w:line="480" w:lineRule="auto"/>
        <w:jc w:val="both"/>
        <w:rPr>
          <w:rStyle w:val="Ninguno"/>
          <w:rFonts w:ascii="Arial" w:eastAsia="Arial" w:hAnsi="Arial" w:cs="Arial"/>
        </w:rPr>
      </w:pPr>
    </w:p>
    <w:p w14:paraId="195DD2A0" w14:textId="3F660397" w:rsidR="00D75A18" w:rsidRDefault="00D75A18" w:rsidP="00D75A18">
      <w:pPr>
        <w:pStyle w:val="Cuerpo"/>
        <w:spacing w:line="480" w:lineRule="auto"/>
        <w:jc w:val="both"/>
        <w:rPr>
          <w:rStyle w:val="Ninguno"/>
          <w:rFonts w:ascii="Arial" w:eastAsia="Arial" w:hAnsi="Arial" w:cs="Arial"/>
        </w:rPr>
      </w:pPr>
    </w:p>
    <w:p w14:paraId="47A48BED" w14:textId="2C0A4B6B" w:rsidR="00D75A18" w:rsidRDefault="00D75A18" w:rsidP="00D75A18">
      <w:pPr>
        <w:pStyle w:val="Cuerpo"/>
        <w:spacing w:line="480" w:lineRule="auto"/>
        <w:jc w:val="both"/>
        <w:rPr>
          <w:rStyle w:val="Ninguno"/>
          <w:rFonts w:ascii="Arial" w:eastAsia="Arial" w:hAnsi="Arial" w:cs="Arial"/>
        </w:rPr>
      </w:pPr>
    </w:p>
    <w:p w14:paraId="21FC03F7" w14:textId="77777777" w:rsidR="00D75A18" w:rsidRPr="00D75A18" w:rsidRDefault="00D75A18" w:rsidP="00D75A18">
      <w:pPr>
        <w:pStyle w:val="Cuerpo"/>
        <w:spacing w:line="480" w:lineRule="auto"/>
        <w:jc w:val="both"/>
        <w:rPr>
          <w:rStyle w:val="Ninguno"/>
          <w:rFonts w:ascii="Arial" w:eastAsia="Arial" w:hAnsi="Arial" w:cs="Arial"/>
        </w:rPr>
      </w:pPr>
    </w:p>
    <w:p w14:paraId="46670D39" w14:textId="77777777" w:rsidR="00D75A18" w:rsidRDefault="00D75A18" w:rsidP="002F2535">
      <w:pPr>
        <w:pStyle w:val="Cuerpo"/>
        <w:jc w:val="both"/>
        <w:rPr>
          <w:rStyle w:val="Ninguno"/>
          <w:rFonts w:ascii="Arial" w:eastAsia="Arial" w:hAnsi="Arial" w:cs="Arial"/>
          <w:b/>
          <w:bCs/>
          <w:sz w:val="28"/>
          <w:szCs w:val="28"/>
        </w:rPr>
      </w:pPr>
    </w:p>
    <w:p w14:paraId="08B28AD1" w14:textId="0066C5A8" w:rsidR="00C82DE6" w:rsidRDefault="00881E49" w:rsidP="002F2535">
      <w:pPr>
        <w:pStyle w:val="Cuerpo"/>
        <w:jc w:val="both"/>
        <w:rPr>
          <w:rStyle w:val="Ninguno"/>
          <w:rFonts w:ascii="Arial" w:eastAsia="Arial" w:hAnsi="Arial" w:cs="Arial"/>
          <w:b/>
          <w:bCs/>
          <w:sz w:val="28"/>
          <w:szCs w:val="28"/>
        </w:rPr>
      </w:pPr>
      <w:r w:rsidRPr="00881E49">
        <w:rPr>
          <w:rStyle w:val="Ninguno"/>
          <w:rFonts w:ascii="Arial" w:eastAsia="Arial" w:hAnsi="Arial" w:cs="Arial"/>
          <w:b/>
          <w:bCs/>
          <w:sz w:val="28"/>
          <w:szCs w:val="28"/>
        </w:rPr>
        <w:t>9.1 L</w:t>
      </w:r>
      <w:r w:rsidR="00C76575">
        <w:rPr>
          <w:rStyle w:val="Ninguno"/>
          <w:rFonts w:ascii="Arial" w:eastAsia="Arial" w:hAnsi="Arial" w:cs="Arial"/>
          <w:b/>
          <w:bCs/>
          <w:sz w:val="28"/>
          <w:szCs w:val="28"/>
        </w:rPr>
        <w:t>IMITACIONES</w:t>
      </w:r>
    </w:p>
    <w:p w14:paraId="01B95B8F" w14:textId="77777777" w:rsidR="00294B49" w:rsidRPr="00881E49" w:rsidRDefault="00294B49" w:rsidP="002F2535">
      <w:pPr>
        <w:pStyle w:val="Cuerpo"/>
        <w:jc w:val="both"/>
        <w:rPr>
          <w:rStyle w:val="Ninguno"/>
          <w:rFonts w:ascii="Arial" w:eastAsia="Arial" w:hAnsi="Arial" w:cs="Arial"/>
          <w:b/>
          <w:bCs/>
          <w:sz w:val="28"/>
          <w:szCs w:val="28"/>
        </w:rPr>
      </w:pPr>
    </w:p>
    <w:p w14:paraId="2F60B26A" w14:textId="1375A723" w:rsidR="00881E49" w:rsidRPr="00881E49" w:rsidRDefault="00881E49" w:rsidP="00881E49">
      <w:pPr>
        <w:pStyle w:val="Cuerpo"/>
        <w:spacing w:line="480" w:lineRule="auto"/>
        <w:jc w:val="both"/>
        <w:rPr>
          <w:rStyle w:val="Ninguno"/>
          <w:rFonts w:ascii="Arial" w:eastAsia="Arial" w:hAnsi="Arial" w:cs="Arial"/>
          <w:b/>
          <w:bCs/>
        </w:rPr>
      </w:pPr>
    </w:p>
    <w:p w14:paraId="0F2A5A32" w14:textId="76B41FAC" w:rsidR="00881E49" w:rsidRDefault="00881E49" w:rsidP="00881E49">
      <w:pPr>
        <w:pStyle w:val="Cuerpo"/>
        <w:spacing w:line="480" w:lineRule="auto"/>
        <w:jc w:val="both"/>
        <w:rPr>
          <w:rStyle w:val="Ninguno"/>
          <w:rFonts w:ascii="Arial" w:eastAsia="Arial" w:hAnsi="Arial" w:cs="Arial"/>
        </w:rPr>
      </w:pPr>
      <w:r>
        <w:rPr>
          <w:rStyle w:val="Ninguno"/>
          <w:rFonts w:ascii="Arial" w:eastAsia="Arial" w:hAnsi="Arial" w:cs="Arial"/>
        </w:rPr>
        <w:t>Se deben de tomar en cuenta las limitantes en este estudio. Principalmente en el número de pacientes involucrados en el estudio, que fueron tomados solamente de la base de datos del Hospital Universitario “Jose Eleuterio González” y no fue un estudio multicéntrico.</w:t>
      </w:r>
    </w:p>
    <w:p w14:paraId="773007A9" w14:textId="79E8AAFC" w:rsidR="00881E49" w:rsidRPr="00881E49" w:rsidRDefault="00881E49" w:rsidP="00881E49">
      <w:pPr>
        <w:pStyle w:val="Cuerpo"/>
        <w:spacing w:line="480" w:lineRule="auto"/>
        <w:jc w:val="both"/>
        <w:rPr>
          <w:rStyle w:val="Ninguno"/>
          <w:rFonts w:ascii="Arial" w:eastAsia="Arial" w:hAnsi="Arial" w:cs="Arial"/>
        </w:rPr>
      </w:pPr>
      <w:r>
        <w:rPr>
          <w:rStyle w:val="Ninguno"/>
          <w:rFonts w:ascii="Arial" w:eastAsia="Arial" w:hAnsi="Arial" w:cs="Arial"/>
        </w:rPr>
        <w:t>Sin emabargo nos brindó información valiosa que con una cantidad mayor de pacientes nos ofreceria datos estadísticamente significativos</w:t>
      </w:r>
      <w:r w:rsidR="00F8174A">
        <w:rPr>
          <w:rStyle w:val="Ninguno"/>
          <w:rFonts w:ascii="Arial" w:eastAsia="Arial" w:hAnsi="Arial" w:cs="Arial"/>
        </w:rPr>
        <w:t>.</w:t>
      </w:r>
    </w:p>
    <w:p w14:paraId="2F993415" w14:textId="77777777" w:rsidR="00A51972" w:rsidRPr="009867FE" w:rsidRDefault="00A51972" w:rsidP="00A51972">
      <w:pPr>
        <w:pStyle w:val="Cuerpo"/>
        <w:spacing w:line="360" w:lineRule="auto"/>
        <w:ind w:left="1440"/>
        <w:jc w:val="both"/>
        <w:rPr>
          <w:rStyle w:val="Ninguno"/>
          <w:rFonts w:ascii="Arial" w:hAnsi="Arial" w:cs="Arial"/>
          <w:lang w:val="es-ES_tradnl"/>
        </w:rPr>
      </w:pPr>
    </w:p>
    <w:p w14:paraId="40AA10A4" w14:textId="77777777" w:rsidR="00837EF3" w:rsidRDefault="00837EF3" w:rsidP="00837EF3">
      <w:pPr>
        <w:pStyle w:val="Cuerpo"/>
        <w:spacing w:line="360" w:lineRule="auto"/>
        <w:rPr>
          <w:rStyle w:val="Ninguno"/>
          <w:rFonts w:ascii="Arial" w:hAnsi="Arial" w:cs="Arial"/>
          <w:lang w:val="es-ES_tradnl"/>
        </w:rPr>
      </w:pPr>
    </w:p>
    <w:p w14:paraId="574D3F70" w14:textId="77777777" w:rsidR="001067C8" w:rsidRDefault="001067C8" w:rsidP="00837EF3">
      <w:pPr>
        <w:pStyle w:val="Cuerpo"/>
        <w:spacing w:line="360" w:lineRule="auto"/>
        <w:rPr>
          <w:rStyle w:val="Ninguno"/>
          <w:rFonts w:ascii="Arial" w:hAnsi="Arial" w:cs="Arial"/>
          <w:lang w:val="es-ES_tradnl"/>
        </w:rPr>
      </w:pPr>
    </w:p>
    <w:p w14:paraId="34806B64" w14:textId="3DA4A881" w:rsidR="008945D7" w:rsidRDefault="008945D7" w:rsidP="00837EF3">
      <w:pPr>
        <w:pStyle w:val="Cuerpo"/>
        <w:spacing w:line="360" w:lineRule="auto"/>
        <w:rPr>
          <w:rStyle w:val="Ninguno"/>
          <w:rFonts w:ascii="Arial" w:hAnsi="Arial" w:cs="Arial"/>
          <w:lang w:val="es-ES_tradnl"/>
        </w:rPr>
      </w:pPr>
    </w:p>
    <w:p w14:paraId="70E13A25" w14:textId="77777777" w:rsidR="008945D7" w:rsidRDefault="008945D7" w:rsidP="00837EF3">
      <w:pPr>
        <w:pStyle w:val="Cuerpo"/>
        <w:spacing w:line="360" w:lineRule="auto"/>
        <w:rPr>
          <w:rStyle w:val="Ninguno"/>
          <w:rFonts w:ascii="Arial" w:hAnsi="Arial" w:cs="Arial"/>
          <w:lang w:val="es-ES_tradnl"/>
        </w:rPr>
      </w:pPr>
    </w:p>
    <w:p w14:paraId="23A5CFE2" w14:textId="5C30E821" w:rsidR="002A12B8" w:rsidRDefault="002A12B8" w:rsidP="008945D7">
      <w:pPr>
        <w:pStyle w:val="Cuerpo"/>
        <w:spacing w:line="480" w:lineRule="auto"/>
        <w:rPr>
          <w:rStyle w:val="Ninguno"/>
          <w:rFonts w:ascii="Arial" w:hAnsi="Arial" w:cs="Arial"/>
          <w:lang w:val="es-ES_tradnl"/>
        </w:rPr>
      </w:pPr>
    </w:p>
    <w:p w14:paraId="5B462C2D" w14:textId="2E19B3A8" w:rsidR="00D75A18" w:rsidRDefault="00D75A18" w:rsidP="008945D7">
      <w:pPr>
        <w:pStyle w:val="Cuerpo"/>
        <w:spacing w:line="480" w:lineRule="auto"/>
        <w:rPr>
          <w:rStyle w:val="Ninguno"/>
          <w:rFonts w:ascii="Arial" w:hAnsi="Arial" w:cs="Arial"/>
          <w:lang w:val="es-ES_tradnl"/>
        </w:rPr>
      </w:pPr>
    </w:p>
    <w:p w14:paraId="053635B4" w14:textId="0BB6F0DE" w:rsidR="00D75A18" w:rsidRDefault="00D75A18" w:rsidP="008945D7">
      <w:pPr>
        <w:pStyle w:val="Cuerpo"/>
        <w:spacing w:line="480" w:lineRule="auto"/>
        <w:rPr>
          <w:rStyle w:val="Ninguno"/>
          <w:rFonts w:ascii="Arial" w:hAnsi="Arial" w:cs="Arial"/>
          <w:lang w:val="es-ES_tradnl"/>
        </w:rPr>
      </w:pPr>
    </w:p>
    <w:p w14:paraId="04432A27" w14:textId="1FB4C1CF" w:rsidR="00D75A18" w:rsidRDefault="00D75A18" w:rsidP="008945D7">
      <w:pPr>
        <w:pStyle w:val="Cuerpo"/>
        <w:spacing w:line="480" w:lineRule="auto"/>
        <w:rPr>
          <w:rStyle w:val="Ninguno"/>
          <w:rFonts w:ascii="Arial" w:hAnsi="Arial" w:cs="Arial"/>
          <w:lang w:val="es-ES_tradnl"/>
        </w:rPr>
      </w:pPr>
    </w:p>
    <w:p w14:paraId="747BD90B" w14:textId="4E4279B3" w:rsidR="00D75A18" w:rsidRDefault="00D75A18" w:rsidP="008945D7">
      <w:pPr>
        <w:pStyle w:val="Cuerpo"/>
        <w:spacing w:line="480" w:lineRule="auto"/>
        <w:rPr>
          <w:rStyle w:val="Ninguno"/>
          <w:rFonts w:ascii="Arial" w:hAnsi="Arial" w:cs="Arial"/>
          <w:lang w:val="es-ES_tradnl"/>
        </w:rPr>
      </w:pPr>
    </w:p>
    <w:p w14:paraId="6743A7DC" w14:textId="298B88FA" w:rsidR="00D75A18" w:rsidRDefault="00D75A18" w:rsidP="008945D7">
      <w:pPr>
        <w:pStyle w:val="Cuerpo"/>
        <w:spacing w:line="480" w:lineRule="auto"/>
        <w:rPr>
          <w:rStyle w:val="Ninguno"/>
          <w:rFonts w:ascii="Arial" w:hAnsi="Arial" w:cs="Arial"/>
          <w:lang w:val="es-ES_tradnl"/>
        </w:rPr>
      </w:pPr>
    </w:p>
    <w:p w14:paraId="6912A16E" w14:textId="0AC7E529" w:rsidR="00D75A18" w:rsidRDefault="00D75A18" w:rsidP="008945D7">
      <w:pPr>
        <w:pStyle w:val="Cuerpo"/>
        <w:spacing w:line="480" w:lineRule="auto"/>
        <w:rPr>
          <w:rStyle w:val="Ninguno"/>
          <w:rFonts w:ascii="Arial" w:hAnsi="Arial" w:cs="Arial"/>
          <w:lang w:val="es-ES_tradnl"/>
        </w:rPr>
      </w:pPr>
    </w:p>
    <w:p w14:paraId="31AF1476" w14:textId="24B0C00C" w:rsidR="00D75A18" w:rsidRDefault="00D75A18" w:rsidP="008945D7">
      <w:pPr>
        <w:pStyle w:val="Cuerpo"/>
        <w:spacing w:line="480" w:lineRule="auto"/>
        <w:rPr>
          <w:rStyle w:val="Ninguno"/>
          <w:rFonts w:ascii="Arial" w:hAnsi="Arial" w:cs="Arial"/>
          <w:lang w:val="es-ES_tradnl"/>
        </w:rPr>
      </w:pPr>
    </w:p>
    <w:p w14:paraId="2BC44349" w14:textId="23560078" w:rsidR="00D75A18" w:rsidRDefault="00D75A18" w:rsidP="008945D7">
      <w:pPr>
        <w:pStyle w:val="Cuerpo"/>
        <w:spacing w:line="480" w:lineRule="auto"/>
        <w:rPr>
          <w:rStyle w:val="Ninguno"/>
          <w:rFonts w:ascii="Arial" w:hAnsi="Arial" w:cs="Arial"/>
          <w:lang w:val="es-ES_tradnl"/>
        </w:rPr>
      </w:pPr>
    </w:p>
    <w:p w14:paraId="355CB0DE" w14:textId="3FFA141B" w:rsidR="00D75A18" w:rsidRDefault="00D75A18" w:rsidP="008945D7">
      <w:pPr>
        <w:pStyle w:val="Cuerpo"/>
        <w:spacing w:line="480" w:lineRule="auto"/>
        <w:rPr>
          <w:rStyle w:val="Ninguno"/>
          <w:rFonts w:ascii="Arial" w:hAnsi="Arial" w:cs="Arial"/>
          <w:lang w:val="es-ES_tradnl"/>
        </w:rPr>
      </w:pPr>
    </w:p>
    <w:p w14:paraId="77E23961" w14:textId="3CC03BD2" w:rsidR="00D75A18" w:rsidRDefault="00D75A18" w:rsidP="008945D7">
      <w:pPr>
        <w:pStyle w:val="Cuerpo"/>
        <w:spacing w:line="480" w:lineRule="auto"/>
        <w:rPr>
          <w:rStyle w:val="Ninguno"/>
          <w:rFonts w:ascii="Arial" w:hAnsi="Arial" w:cs="Arial"/>
          <w:lang w:val="es-ES_tradnl"/>
        </w:rPr>
      </w:pPr>
    </w:p>
    <w:p w14:paraId="35C3AB40" w14:textId="1B4D0544" w:rsidR="00D75A18" w:rsidRDefault="00D75A18" w:rsidP="00D75A18">
      <w:pPr>
        <w:pStyle w:val="Cuerpo"/>
        <w:spacing w:line="480" w:lineRule="auto"/>
        <w:jc w:val="center"/>
        <w:rPr>
          <w:rStyle w:val="Ninguno"/>
          <w:rFonts w:ascii="Arial" w:hAnsi="Arial" w:cs="Arial"/>
          <w:sz w:val="32"/>
          <w:szCs w:val="32"/>
          <w:lang w:val="es-ES_tradnl"/>
        </w:rPr>
      </w:pPr>
      <w:r w:rsidRPr="00D75A18">
        <w:rPr>
          <w:rStyle w:val="Ninguno"/>
          <w:rFonts w:ascii="Arial" w:hAnsi="Arial" w:cs="Arial"/>
          <w:sz w:val="32"/>
          <w:szCs w:val="32"/>
          <w:lang w:val="es-ES_tradnl"/>
        </w:rPr>
        <w:lastRenderedPageBreak/>
        <w:t>CAPÍTULO X</w:t>
      </w:r>
    </w:p>
    <w:p w14:paraId="74CFC6A2" w14:textId="62043940" w:rsidR="00D75A18" w:rsidRDefault="00D75A18" w:rsidP="00D75A18">
      <w:pPr>
        <w:pStyle w:val="Cuerpo"/>
        <w:spacing w:line="480" w:lineRule="auto"/>
        <w:jc w:val="center"/>
        <w:rPr>
          <w:rStyle w:val="Ninguno"/>
          <w:rFonts w:ascii="Arial" w:hAnsi="Arial" w:cs="Arial"/>
          <w:sz w:val="32"/>
          <w:szCs w:val="32"/>
          <w:lang w:val="es-ES_tradnl"/>
        </w:rPr>
      </w:pPr>
    </w:p>
    <w:p w14:paraId="57152497" w14:textId="6129949D" w:rsidR="00D75A18" w:rsidRDefault="00D75A18" w:rsidP="00D75A18">
      <w:pPr>
        <w:pStyle w:val="Cuerpo"/>
        <w:spacing w:line="480" w:lineRule="auto"/>
        <w:jc w:val="center"/>
        <w:rPr>
          <w:rStyle w:val="Ninguno"/>
          <w:rFonts w:ascii="Arial" w:hAnsi="Arial" w:cs="Arial"/>
          <w:sz w:val="32"/>
          <w:szCs w:val="32"/>
          <w:lang w:val="es-ES_tradnl"/>
        </w:rPr>
      </w:pPr>
    </w:p>
    <w:p w14:paraId="13372A1F" w14:textId="4657ADFE" w:rsidR="00D75A18" w:rsidRDefault="00D75A18" w:rsidP="00D75A18">
      <w:pPr>
        <w:pStyle w:val="Cuerpo"/>
        <w:spacing w:line="480" w:lineRule="auto"/>
        <w:jc w:val="center"/>
        <w:rPr>
          <w:rStyle w:val="Ninguno"/>
          <w:rFonts w:ascii="Arial" w:hAnsi="Arial" w:cs="Arial"/>
          <w:sz w:val="32"/>
          <w:szCs w:val="32"/>
          <w:lang w:val="es-ES_tradnl"/>
        </w:rPr>
      </w:pPr>
    </w:p>
    <w:p w14:paraId="2CBAD519" w14:textId="168DE22C" w:rsidR="00D75A18" w:rsidRDefault="00D75A18" w:rsidP="00D75A18">
      <w:pPr>
        <w:pStyle w:val="Cuerpo"/>
        <w:spacing w:line="480" w:lineRule="auto"/>
        <w:jc w:val="center"/>
        <w:rPr>
          <w:rStyle w:val="Ninguno"/>
          <w:rFonts w:ascii="Arial" w:hAnsi="Arial" w:cs="Arial"/>
          <w:sz w:val="32"/>
          <w:szCs w:val="32"/>
          <w:lang w:val="es-ES_tradnl"/>
        </w:rPr>
      </w:pPr>
    </w:p>
    <w:p w14:paraId="5C2A6D67" w14:textId="62B3E3D4" w:rsidR="00D75A18" w:rsidRDefault="00D75A18" w:rsidP="00D75A18">
      <w:pPr>
        <w:pStyle w:val="Cuerpo"/>
        <w:spacing w:line="480" w:lineRule="auto"/>
        <w:jc w:val="center"/>
        <w:rPr>
          <w:rStyle w:val="Ninguno"/>
          <w:rFonts w:ascii="Arial" w:hAnsi="Arial" w:cs="Arial"/>
          <w:sz w:val="32"/>
          <w:szCs w:val="32"/>
          <w:lang w:val="es-ES_tradnl"/>
        </w:rPr>
      </w:pPr>
    </w:p>
    <w:p w14:paraId="2A382CEF" w14:textId="48209C66" w:rsidR="00D75A18" w:rsidRDefault="00D75A18" w:rsidP="00D75A18">
      <w:pPr>
        <w:pStyle w:val="Cuerpo"/>
        <w:spacing w:line="480" w:lineRule="auto"/>
        <w:jc w:val="center"/>
        <w:rPr>
          <w:rStyle w:val="Ninguno"/>
          <w:rFonts w:ascii="Arial" w:hAnsi="Arial" w:cs="Arial"/>
          <w:sz w:val="32"/>
          <w:szCs w:val="32"/>
          <w:lang w:val="es-ES_tradnl"/>
        </w:rPr>
      </w:pPr>
    </w:p>
    <w:p w14:paraId="261CCB26" w14:textId="39AA3F55" w:rsidR="00D75A18" w:rsidRDefault="00D75A18" w:rsidP="00D75A18">
      <w:pPr>
        <w:pStyle w:val="Cuerpo"/>
        <w:spacing w:line="480" w:lineRule="auto"/>
        <w:jc w:val="center"/>
        <w:rPr>
          <w:rStyle w:val="Ninguno"/>
          <w:rFonts w:ascii="Arial" w:hAnsi="Arial" w:cs="Arial"/>
          <w:sz w:val="32"/>
          <w:szCs w:val="32"/>
          <w:lang w:val="es-ES_tradnl"/>
        </w:rPr>
      </w:pPr>
    </w:p>
    <w:p w14:paraId="534C6124" w14:textId="343783EF" w:rsidR="00D75A18" w:rsidRDefault="00D75A18" w:rsidP="00D75A18">
      <w:pPr>
        <w:pStyle w:val="Cuerpo"/>
        <w:spacing w:line="480" w:lineRule="auto"/>
        <w:jc w:val="center"/>
        <w:rPr>
          <w:rStyle w:val="Ninguno"/>
          <w:rFonts w:ascii="Arial" w:hAnsi="Arial" w:cs="Arial"/>
          <w:sz w:val="32"/>
          <w:szCs w:val="32"/>
          <w:lang w:val="es-ES_tradnl"/>
        </w:rPr>
      </w:pPr>
    </w:p>
    <w:p w14:paraId="50CD4A34" w14:textId="6EA499AF" w:rsidR="00D75A18" w:rsidRDefault="00D75A18" w:rsidP="00D75A18">
      <w:pPr>
        <w:pStyle w:val="Cuerpo"/>
        <w:spacing w:line="480" w:lineRule="auto"/>
        <w:jc w:val="center"/>
        <w:rPr>
          <w:rStyle w:val="Ninguno"/>
          <w:rFonts w:ascii="Arial" w:hAnsi="Arial" w:cs="Arial"/>
          <w:sz w:val="32"/>
          <w:szCs w:val="32"/>
          <w:lang w:val="es-ES_tradnl"/>
        </w:rPr>
      </w:pPr>
    </w:p>
    <w:p w14:paraId="3BA8C4E3" w14:textId="54960B1C" w:rsidR="00D75A18" w:rsidRDefault="00D75A18" w:rsidP="00D75A18">
      <w:pPr>
        <w:pStyle w:val="Cuerpo"/>
        <w:spacing w:line="480" w:lineRule="auto"/>
        <w:jc w:val="center"/>
        <w:rPr>
          <w:rStyle w:val="Ninguno"/>
          <w:rFonts w:ascii="Arial" w:hAnsi="Arial" w:cs="Arial"/>
          <w:sz w:val="32"/>
          <w:szCs w:val="32"/>
          <w:lang w:val="es-ES_tradnl"/>
        </w:rPr>
      </w:pPr>
    </w:p>
    <w:p w14:paraId="1B35186D" w14:textId="5EF6CC9C" w:rsidR="00D75A18" w:rsidRDefault="00D75A18" w:rsidP="00D75A18">
      <w:pPr>
        <w:pStyle w:val="Cuerpo"/>
        <w:spacing w:line="480" w:lineRule="auto"/>
        <w:jc w:val="center"/>
        <w:rPr>
          <w:rStyle w:val="Ninguno"/>
          <w:rFonts w:ascii="Arial" w:hAnsi="Arial" w:cs="Arial"/>
          <w:sz w:val="32"/>
          <w:szCs w:val="32"/>
          <w:lang w:val="es-ES_tradnl"/>
        </w:rPr>
      </w:pPr>
    </w:p>
    <w:p w14:paraId="3D1473A9" w14:textId="54A5DEF4" w:rsidR="00D75A18" w:rsidRDefault="00D75A18" w:rsidP="00D75A18">
      <w:pPr>
        <w:pStyle w:val="Cuerpo"/>
        <w:spacing w:line="480" w:lineRule="auto"/>
        <w:jc w:val="center"/>
        <w:rPr>
          <w:rStyle w:val="Ninguno"/>
          <w:rFonts w:ascii="Arial" w:hAnsi="Arial" w:cs="Arial"/>
          <w:sz w:val="32"/>
          <w:szCs w:val="32"/>
          <w:lang w:val="es-ES_tradnl"/>
        </w:rPr>
      </w:pPr>
    </w:p>
    <w:p w14:paraId="7A671832" w14:textId="60182309" w:rsidR="00D75A18" w:rsidRDefault="00D75A18" w:rsidP="00D75A18">
      <w:pPr>
        <w:pStyle w:val="Cuerpo"/>
        <w:spacing w:line="480" w:lineRule="auto"/>
        <w:jc w:val="center"/>
        <w:rPr>
          <w:rStyle w:val="Ninguno"/>
          <w:rFonts w:ascii="Arial" w:hAnsi="Arial" w:cs="Arial"/>
          <w:sz w:val="32"/>
          <w:szCs w:val="32"/>
          <w:lang w:val="es-ES_tradnl"/>
        </w:rPr>
      </w:pPr>
    </w:p>
    <w:p w14:paraId="7D2B9B7A" w14:textId="0CF89C52" w:rsidR="00D75A18" w:rsidRDefault="00D75A18" w:rsidP="00D75A18">
      <w:pPr>
        <w:pStyle w:val="Cuerpo"/>
        <w:spacing w:line="480" w:lineRule="auto"/>
        <w:jc w:val="center"/>
        <w:rPr>
          <w:rStyle w:val="Ninguno"/>
          <w:rFonts w:ascii="Arial" w:hAnsi="Arial" w:cs="Arial"/>
          <w:sz w:val="32"/>
          <w:szCs w:val="32"/>
          <w:lang w:val="es-ES_tradnl"/>
        </w:rPr>
      </w:pPr>
    </w:p>
    <w:p w14:paraId="3891B926" w14:textId="77777777" w:rsidR="00D75A18" w:rsidRPr="00D75A18" w:rsidRDefault="00D75A18" w:rsidP="00D75A18">
      <w:pPr>
        <w:pStyle w:val="Cuerpo"/>
        <w:spacing w:line="480" w:lineRule="auto"/>
        <w:jc w:val="center"/>
        <w:rPr>
          <w:rStyle w:val="Ninguno"/>
          <w:rFonts w:ascii="Arial" w:hAnsi="Arial" w:cs="Arial"/>
          <w:sz w:val="32"/>
          <w:szCs w:val="32"/>
          <w:lang w:val="es-ES_tradnl"/>
        </w:rPr>
      </w:pPr>
    </w:p>
    <w:p w14:paraId="4AD9A99F" w14:textId="77777777" w:rsidR="00D75A18" w:rsidRPr="008945D7" w:rsidRDefault="00D75A18" w:rsidP="008945D7">
      <w:pPr>
        <w:pStyle w:val="Cuerpo"/>
        <w:spacing w:line="480" w:lineRule="auto"/>
        <w:rPr>
          <w:rStyle w:val="Ninguno"/>
          <w:rFonts w:ascii="Arial" w:hAnsi="Arial" w:cs="Arial"/>
          <w:lang w:val="es-ES_tradnl"/>
        </w:rPr>
      </w:pPr>
    </w:p>
    <w:p w14:paraId="499F7428" w14:textId="77777777" w:rsidR="007C3225" w:rsidRDefault="007C3225" w:rsidP="008945D7">
      <w:pPr>
        <w:pStyle w:val="Cuerpo"/>
        <w:spacing w:line="480" w:lineRule="auto"/>
        <w:rPr>
          <w:rStyle w:val="Ninguno"/>
          <w:rFonts w:ascii="Arial" w:hAnsi="Arial" w:cs="Arial"/>
          <w:b/>
          <w:bCs/>
          <w:i/>
          <w:iCs/>
          <w:sz w:val="32"/>
          <w:szCs w:val="32"/>
          <w:lang w:val="es-ES_tradnl"/>
        </w:rPr>
      </w:pPr>
    </w:p>
    <w:p w14:paraId="2B24CC12" w14:textId="261F9A51" w:rsidR="003C3A43" w:rsidRDefault="00216045" w:rsidP="00D54F3A">
      <w:pPr>
        <w:pStyle w:val="Cuerpo"/>
        <w:spacing w:line="480" w:lineRule="auto"/>
        <w:jc w:val="center"/>
        <w:rPr>
          <w:rStyle w:val="Ninguno"/>
          <w:rFonts w:ascii="Arial" w:hAnsi="Arial" w:cs="Arial"/>
          <w:b/>
          <w:bCs/>
          <w:i/>
          <w:iCs/>
          <w:sz w:val="32"/>
          <w:szCs w:val="32"/>
          <w:lang w:val="es-ES_tradnl"/>
        </w:rPr>
      </w:pPr>
      <w:r>
        <w:rPr>
          <w:rStyle w:val="Ninguno"/>
          <w:rFonts w:ascii="Arial" w:hAnsi="Arial" w:cs="Arial"/>
          <w:b/>
          <w:bCs/>
          <w:i/>
          <w:iCs/>
          <w:sz w:val="32"/>
          <w:szCs w:val="32"/>
          <w:lang w:val="es-ES_tradnl"/>
        </w:rPr>
        <w:lastRenderedPageBreak/>
        <w:t xml:space="preserve">10. </w:t>
      </w:r>
      <w:r w:rsidR="00D54F3A">
        <w:rPr>
          <w:rStyle w:val="Ninguno"/>
          <w:rFonts w:ascii="Arial" w:hAnsi="Arial" w:cs="Arial"/>
          <w:b/>
          <w:bCs/>
          <w:i/>
          <w:iCs/>
          <w:sz w:val="32"/>
          <w:szCs w:val="32"/>
          <w:lang w:val="es-ES_tradnl"/>
        </w:rPr>
        <w:t>REFERENCIAS BIBLIOGRÁFICAS</w:t>
      </w:r>
    </w:p>
    <w:p w14:paraId="256FEB85" w14:textId="77777777" w:rsidR="00B3525C" w:rsidRPr="008945D7" w:rsidRDefault="00B3525C" w:rsidP="00D54F3A">
      <w:pPr>
        <w:pStyle w:val="Cuerpo"/>
        <w:spacing w:line="480" w:lineRule="auto"/>
        <w:jc w:val="center"/>
        <w:rPr>
          <w:rStyle w:val="Ninguno"/>
          <w:rFonts w:ascii="Arial" w:hAnsi="Arial" w:cs="Arial"/>
          <w:b/>
          <w:bCs/>
          <w:i/>
          <w:iCs/>
          <w:sz w:val="32"/>
          <w:szCs w:val="32"/>
          <w:lang w:val="es-ES_tradnl"/>
        </w:rPr>
      </w:pPr>
    </w:p>
    <w:p w14:paraId="234C2EB9" w14:textId="257D168A" w:rsidR="000A6628" w:rsidRDefault="00375B27" w:rsidP="000A6628">
      <w:pPr>
        <w:widowControl w:val="0"/>
        <w:autoSpaceDE w:val="0"/>
        <w:autoSpaceDN w:val="0"/>
        <w:adjustRightInd w:val="0"/>
        <w:spacing w:before="100" w:after="100" w:line="480" w:lineRule="auto"/>
        <w:ind w:left="640" w:hanging="640"/>
        <w:rPr>
          <w:rFonts w:ascii="Arial" w:hAnsi="Arial" w:cs="Arial"/>
          <w:noProof/>
          <w:lang w:val="es-MX"/>
        </w:rPr>
      </w:pPr>
      <w:r>
        <w:rPr>
          <w:rFonts w:ascii="Arial" w:hAnsi="Arial" w:cs="Arial"/>
          <w:color w:val="000000" w:themeColor="text1"/>
        </w:rPr>
        <w:fldChar w:fldCharType="begin" w:fldLock="1"/>
      </w:r>
      <w:r w:rsidRPr="00B3525C">
        <w:rPr>
          <w:rFonts w:ascii="Arial" w:hAnsi="Arial" w:cs="Arial"/>
          <w:color w:val="000000" w:themeColor="text1"/>
          <w:lang w:val="es-MX"/>
        </w:rPr>
        <w:instrText xml:space="preserve">ADDIN Mendeley Bibliography CSL_BIBLIOGRAPHY </w:instrText>
      </w:r>
      <w:r>
        <w:rPr>
          <w:rFonts w:ascii="Arial" w:hAnsi="Arial" w:cs="Arial"/>
          <w:color w:val="000000" w:themeColor="text1"/>
        </w:rPr>
        <w:fldChar w:fldCharType="separate"/>
      </w:r>
      <w:r w:rsidR="000A6628" w:rsidRPr="00B3525C">
        <w:rPr>
          <w:rFonts w:ascii="Arial" w:hAnsi="Arial" w:cs="Arial"/>
          <w:noProof/>
          <w:lang w:val="es-MX"/>
        </w:rPr>
        <w:t xml:space="preserve">1. </w:t>
      </w:r>
      <w:r w:rsidR="000A6628" w:rsidRPr="00B3525C">
        <w:rPr>
          <w:rFonts w:ascii="Arial" w:hAnsi="Arial" w:cs="Arial"/>
          <w:noProof/>
          <w:lang w:val="es-MX"/>
        </w:rPr>
        <w:tab/>
        <w:t>Martínez-Ponce de León Á, Paúl Alanís-Reséndiz H, Elizondo-Riojas G, Alberto Cabañas-Corona E, Daniel Morales-García V. Malformaciones arteriovenosas cerebrales: evolución natural e indicaciones de tratamiento Artículo de revisión. www.revistasmedicasmexicanas.com.mx,</w:t>
      </w:r>
    </w:p>
    <w:p w14:paraId="4AD667C7" w14:textId="77777777" w:rsidR="00B3525C" w:rsidRPr="00B3525C" w:rsidRDefault="00B3525C" w:rsidP="000A6628">
      <w:pPr>
        <w:widowControl w:val="0"/>
        <w:autoSpaceDE w:val="0"/>
        <w:autoSpaceDN w:val="0"/>
        <w:adjustRightInd w:val="0"/>
        <w:spacing w:before="100" w:after="100" w:line="480" w:lineRule="auto"/>
        <w:ind w:left="640" w:hanging="640"/>
        <w:rPr>
          <w:rFonts w:ascii="Arial" w:hAnsi="Arial" w:cs="Arial"/>
          <w:noProof/>
          <w:lang w:val="es-MX"/>
        </w:rPr>
      </w:pPr>
    </w:p>
    <w:p w14:paraId="3CA94440" w14:textId="2DCBD447"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t xml:space="preserve">2. </w:t>
      </w:r>
      <w:r w:rsidRPr="000A6628">
        <w:rPr>
          <w:rFonts w:ascii="Arial" w:hAnsi="Arial" w:cs="Arial"/>
          <w:noProof/>
        </w:rPr>
        <w:tab/>
        <w:t xml:space="preserve">Davies JM, Kim H, Young WL, Lawton MT. Classification Schemes for Arteriovenous Malformations. </w:t>
      </w:r>
      <w:r w:rsidRPr="000A6628">
        <w:rPr>
          <w:rFonts w:ascii="Arial" w:hAnsi="Arial" w:cs="Arial"/>
          <w:i/>
          <w:iCs/>
          <w:noProof/>
        </w:rPr>
        <w:t>Neurosurg Clin N Am</w:t>
      </w:r>
      <w:r w:rsidRPr="000A6628">
        <w:rPr>
          <w:rFonts w:ascii="Arial" w:hAnsi="Arial" w:cs="Arial"/>
          <w:noProof/>
        </w:rPr>
        <w:t>. 2012;23(1):43-53. doi:10.1016/j.nec.2011.09.002</w:t>
      </w:r>
    </w:p>
    <w:p w14:paraId="7F9B853A"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44AC2B4F" w14:textId="0C52EF52"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t xml:space="preserve">3. </w:t>
      </w:r>
      <w:r w:rsidRPr="000A6628">
        <w:rPr>
          <w:rFonts w:ascii="Arial" w:hAnsi="Arial" w:cs="Arial"/>
          <w:noProof/>
        </w:rPr>
        <w:tab/>
        <w:t xml:space="preserve">Lawton MT, Rutledge WC, Kim H, et al. Brain arteriovenous malformations. </w:t>
      </w:r>
      <w:r w:rsidRPr="000A6628">
        <w:rPr>
          <w:rFonts w:ascii="Arial" w:hAnsi="Arial" w:cs="Arial"/>
          <w:i/>
          <w:iCs/>
          <w:noProof/>
        </w:rPr>
        <w:t>Nat Rev Dis Prim</w:t>
      </w:r>
      <w:r w:rsidRPr="000A6628">
        <w:rPr>
          <w:rFonts w:ascii="Arial" w:hAnsi="Arial" w:cs="Arial"/>
          <w:noProof/>
        </w:rPr>
        <w:t>. 2015;1(Table 1). doi:10.1038/nrdp.2015.8</w:t>
      </w:r>
    </w:p>
    <w:p w14:paraId="64B3C9F8"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1C064A4C" w14:textId="60581D3D"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t xml:space="preserve">4. </w:t>
      </w:r>
      <w:r w:rsidRPr="000A6628">
        <w:rPr>
          <w:rFonts w:ascii="Arial" w:hAnsi="Arial" w:cs="Arial"/>
          <w:noProof/>
        </w:rPr>
        <w:tab/>
        <w:t xml:space="preserve">Luessenhop AJ, Rosa L. Cerebral arteriovenous malformations. </w:t>
      </w:r>
      <w:r w:rsidRPr="000A6628">
        <w:rPr>
          <w:rFonts w:ascii="Arial" w:hAnsi="Arial" w:cs="Arial"/>
          <w:i/>
          <w:iCs/>
          <w:noProof/>
        </w:rPr>
        <w:t>J Neurosurg</w:t>
      </w:r>
      <w:r w:rsidRPr="000A6628">
        <w:rPr>
          <w:rFonts w:ascii="Arial" w:hAnsi="Arial" w:cs="Arial"/>
          <w:noProof/>
        </w:rPr>
        <w:t>. 1984;60(1):14-22. doi:10.3171/jns.1984.60.1.0014</w:t>
      </w:r>
    </w:p>
    <w:p w14:paraId="2F668773"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385CFBDC" w14:textId="0B671BE6"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t xml:space="preserve">5. </w:t>
      </w:r>
      <w:r w:rsidRPr="000A6628">
        <w:rPr>
          <w:rFonts w:ascii="Arial" w:hAnsi="Arial" w:cs="Arial"/>
          <w:noProof/>
        </w:rPr>
        <w:tab/>
        <w:t xml:space="preserve">Shakur SF, Brunozzi D, Ismail R, Pandey D, Charbel FT, Alaraj A. Effect of Age on Cerebral Arteriovenous Malformation Draining Vein Stenosis. </w:t>
      </w:r>
      <w:r w:rsidRPr="000A6628">
        <w:rPr>
          <w:rFonts w:ascii="Arial" w:hAnsi="Arial" w:cs="Arial"/>
          <w:i/>
          <w:iCs/>
          <w:noProof/>
        </w:rPr>
        <w:t>World Neurosurg</w:t>
      </w:r>
      <w:r w:rsidRPr="000A6628">
        <w:rPr>
          <w:rFonts w:ascii="Arial" w:hAnsi="Arial" w:cs="Arial"/>
          <w:noProof/>
        </w:rPr>
        <w:t>. 2018;113:e654-e658. doi:10.1016/j.wneu.2018.02.116</w:t>
      </w:r>
    </w:p>
    <w:p w14:paraId="0DA60739"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6236EDE1" w14:textId="356FBFD1"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lastRenderedPageBreak/>
        <w:t xml:space="preserve">6. </w:t>
      </w:r>
      <w:r w:rsidRPr="000A6628">
        <w:rPr>
          <w:rFonts w:ascii="Arial" w:hAnsi="Arial" w:cs="Arial"/>
          <w:noProof/>
        </w:rPr>
        <w:tab/>
        <w:t>Ajiboye N, Chalouhi N, Starke RM, Zanaty M, Bell R. Cerebral Arteriovenous Malformations: Evaluation and Management. 2014;2014. doi:10.1155/2014/649036</w:t>
      </w:r>
    </w:p>
    <w:p w14:paraId="1B1E91EA"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7050AB19" w14:textId="7ED08171"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t xml:space="preserve">7. </w:t>
      </w:r>
      <w:r w:rsidRPr="000A6628">
        <w:rPr>
          <w:rFonts w:ascii="Arial" w:hAnsi="Arial" w:cs="Arial"/>
          <w:noProof/>
        </w:rPr>
        <w:tab/>
        <w:t xml:space="preserve">Shakur SF, Hussein AE, Amin-Hanjani S, Valyi-Nagy T, Charbel FT, Alaraj A. Cerebral Arteriovenous Malformation Flow Is Associated With Venous Intimal Hyperplasia. </w:t>
      </w:r>
      <w:r w:rsidRPr="000A6628">
        <w:rPr>
          <w:rFonts w:ascii="Arial" w:hAnsi="Arial" w:cs="Arial"/>
          <w:i/>
          <w:iCs/>
          <w:noProof/>
        </w:rPr>
        <w:t>Stroke</w:t>
      </w:r>
      <w:r w:rsidRPr="000A6628">
        <w:rPr>
          <w:rFonts w:ascii="Arial" w:hAnsi="Arial" w:cs="Arial"/>
          <w:noProof/>
        </w:rPr>
        <w:t>. 2017;48(4):1088-1091. doi:10.1161/STROKEAHA.116.015666</w:t>
      </w:r>
    </w:p>
    <w:p w14:paraId="2002B82D"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61C0E088" w14:textId="23604E05"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t xml:space="preserve">8. </w:t>
      </w:r>
      <w:r w:rsidRPr="000A6628">
        <w:rPr>
          <w:rFonts w:ascii="Arial" w:hAnsi="Arial" w:cs="Arial"/>
          <w:noProof/>
        </w:rPr>
        <w:tab/>
        <w:t xml:space="preserve">Spetzler RF, Hargraves RW, McCormick PW, Zabramski JM, Flom RA, Zimmerman RS. Relationship of perfusion pressure and size to risk of hemorrhage from arteriovenous malformations. </w:t>
      </w:r>
      <w:r w:rsidRPr="000A6628">
        <w:rPr>
          <w:rFonts w:ascii="Arial" w:hAnsi="Arial" w:cs="Arial"/>
          <w:i/>
          <w:iCs/>
          <w:noProof/>
        </w:rPr>
        <w:t>J Neurosurg</w:t>
      </w:r>
      <w:r w:rsidRPr="000A6628">
        <w:rPr>
          <w:rFonts w:ascii="Arial" w:hAnsi="Arial" w:cs="Arial"/>
          <w:noProof/>
        </w:rPr>
        <w:t>. 1992;76(6):918-923. doi:10.3171/jns.1992.76.6.0918</w:t>
      </w:r>
    </w:p>
    <w:p w14:paraId="409DEE15"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3F72A463" w14:textId="05C3746C"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t xml:space="preserve">9. </w:t>
      </w:r>
      <w:r w:rsidRPr="000A6628">
        <w:rPr>
          <w:rFonts w:ascii="Arial" w:hAnsi="Arial" w:cs="Arial"/>
          <w:noProof/>
        </w:rPr>
        <w:tab/>
        <w:t xml:space="preserve">Davies JM, Kim H, Young WL, Lawton MT. Classification Schemes for Arteriovenous Malformations. </w:t>
      </w:r>
      <w:r w:rsidRPr="000A6628">
        <w:rPr>
          <w:rFonts w:ascii="Arial" w:hAnsi="Arial" w:cs="Arial"/>
          <w:i/>
          <w:iCs/>
          <w:noProof/>
        </w:rPr>
        <w:t>Neurosurg Clin N Am</w:t>
      </w:r>
      <w:r w:rsidRPr="000A6628">
        <w:rPr>
          <w:rFonts w:ascii="Arial" w:hAnsi="Arial" w:cs="Arial"/>
          <w:noProof/>
        </w:rPr>
        <w:t>. 2012;23(1):43-53. doi:10.1016/j.nec.2011.09.002</w:t>
      </w:r>
    </w:p>
    <w:p w14:paraId="36561014"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2C1941C8" w14:textId="1EB395A0"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t xml:space="preserve">10. </w:t>
      </w:r>
      <w:r w:rsidRPr="000A6628">
        <w:rPr>
          <w:rFonts w:ascii="Arial" w:hAnsi="Arial" w:cs="Arial"/>
          <w:noProof/>
        </w:rPr>
        <w:tab/>
        <w:t xml:space="preserve">Spetzler RF, Martin NA. A proposed grading system for arteriovenous malformations. </w:t>
      </w:r>
      <w:r w:rsidRPr="000A6628">
        <w:rPr>
          <w:rFonts w:ascii="Arial" w:hAnsi="Arial" w:cs="Arial"/>
          <w:i/>
          <w:iCs/>
          <w:noProof/>
        </w:rPr>
        <w:t>J Neurosurg</w:t>
      </w:r>
      <w:r w:rsidRPr="000A6628">
        <w:rPr>
          <w:rFonts w:ascii="Arial" w:hAnsi="Arial" w:cs="Arial"/>
          <w:noProof/>
        </w:rPr>
        <w:t>. 1986;65(4):476-483. doi:10.3171/jns.1986.65.4.0476</w:t>
      </w:r>
    </w:p>
    <w:p w14:paraId="6A7FE41A"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5FFD6AFF" w14:textId="475EB680"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lastRenderedPageBreak/>
        <w:t xml:space="preserve">11. </w:t>
      </w:r>
      <w:r w:rsidRPr="000A6628">
        <w:rPr>
          <w:rFonts w:ascii="Arial" w:hAnsi="Arial" w:cs="Arial"/>
          <w:noProof/>
        </w:rPr>
        <w:tab/>
        <w:t xml:space="preserve">Kim H, Abla AA, Nelson J, et al. Validation of the supplemented Spetzler-martin grading system for brain Arteriovenous malformations in a Multicenter cohort of 1009 surgical patients. </w:t>
      </w:r>
      <w:r w:rsidRPr="000A6628">
        <w:rPr>
          <w:rFonts w:ascii="Arial" w:hAnsi="Arial" w:cs="Arial"/>
          <w:i/>
          <w:iCs/>
          <w:noProof/>
        </w:rPr>
        <w:t>Neurosurgery</w:t>
      </w:r>
      <w:r w:rsidRPr="000A6628">
        <w:rPr>
          <w:rFonts w:ascii="Arial" w:hAnsi="Arial" w:cs="Arial"/>
          <w:noProof/>
        </w:rPr>
        <w:t>. 2015;76(1):25-31. doi:10.1227/NEU.0000000000000556</w:t>
      </w:r>
    </w:p>
    <w:p w14:paraId="178C2C69"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17FEB492" w14:textId="77907ECD"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t xml:space="preserve">12. </w:t>
      </w:r>
      <w:r w:rsidRPr="000A6628">
        <w:rPr>
          <w:rFonts w:ascii="Arial" w:hAnsi="Arial" w:cs="Arial"/>
          <w:noProof/>
        </w:rPr>
        <w:tab/>
        <w:t xml:space="preserve">Brunozzi D, Theiss P, Amin-Hanjani S, et al. Ratio of Arteriovenous Malformation Draining Vein to Adjacent Venous Sinus Diameter Is Associated with Increased Risk of Venous Stenosis. </w:t>
      </w:r>
      <w:r w:rsidRPr="000A6628">
        <w:rPr>
          <w:rFonts w:ascii="Arial" w:hAnsi="Arial" w:cs="Arial"/>
          <w:i/>
          <w:iCs/>
          <w:noProof/>
        </w:rPr>
        <w:t>World Neurosurg</w:t>
      </w:r>
      <w:r w:rsidRPr="000A6628">
        <w:rPr>
          <w:rFonts w:ascii="Arial" w:hAnsi="Arial" w:cs="Arial"/>
          <w:noProof/>
        </w:rPr>
        <w:t>. 2019;130:e1111-e1115. doi:10.1016/j.wneu.2019.07.100</w:t>
      </w:r>
    </w:p>
    <w:p w14:paraId="7D5D6353"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21620927" w14:textId="02B853E1"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t xml:space="preserve">13. </w:t>
      </w:r>
      <w:r w:rsidRPr="000A6628">
        <w:rPr>
          <w:rFonts w:ascii="Arial" w:hAnsi="Arial" w:cs="Arial"/>
          <w:noProof/>
        </w:rPr>
        <w:tab/>
        <w:t xml:space="preserve">Pollock BE, Flickinger JC. A proposed radiosurgery-based grading system for arteriovenous malformations. </w:t>
      </w:r>
      <w:r w:rsidRPr="000A6628">
        <w:rPr>
          <w:rFonts w:ascii="Arial" w:hAnsi="Arial" w:cs="Arial"/>
          <w:i/>
          <w:iCs/>
          <w:noProof/>
        </w:rPr>
        <w:t>J Neurosurg</w:t>
      </w:r>
      <w:r w:rsidRPr="000A6628">
        <w:rPr>
          <w:rFonts w:ascii="Arial" w:hAnsi="Arial" w:cs="Arial"/>
          <w:noProof/>
        </w:rPr>
        <w:t>. 2002;96(1):79-85. doi:10.3171/jns.2002.96.1.0079</w:t>
      </w:r>
    </w:p>
    <w:p w14:paraId="7476816D"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4905D4EA" w14:textId="015036A1"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t xml:space="preserve">14. </w:t>
      </w:r>
      <w:r w:rsidRPr="000A6628">
        <w:rPr>
          <w:rFonts w:ascii="Arial" w:hAnsi="Arial" w:cs="Arial"/>
          <w:noProof/>
        </w:rPr>
        <w:tab/>
        <w:t xml:space="preserve">Lawton MT, Kim H, McCulloch CE, Mikhak B, Young WL. A supplementary grading scale for selecting patients with brain arteriovenous malformations for surgery. </w:t>
      </w:r>
      <w:r w:rsidRPr="000A6628">
        <w:rPr>
          <w:rFonts w:ascii="Arial" w:hAnsi="Arial" w:cs="Arial"/>
          <w:i/>
          <w:iCs/>
          <w:noProof/>
        </w:rPr>
        <w:t>Neurosurgery</w:t>
      </w:r>
      <w:r w:rsidRPr="000A6628">
        <w:rPr>
          <w:rFonts w:ascii="Arial" w:hAnsi="Arial" w:cs="Arial"/>
          <w:noProof/>
        </w:rPr>
        <w:t>. 2010;66(4):702-713. doi:10.1227/01.NEU.0000367555.16733.E1</w:t>
      </w:r>
    </w:p>
    <w:p w14:paraId="7D4C64A0"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5450CDCF" w14:textId="51AB1BD7" w:rsidR="00B3525C" w:rsidRPr="000A6628" w:rsidRDefault="000A6628" w:rsidP="00B3525C">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t xml:space="preserve">15. </w:t>
      </w:r>
      <w:r w:rsidRPr="000A6628">
        <w:rPr>
          <w:rFonts w:ascii="Arial" w:hAnsi="Arial" w:cs="Arial"/>
          <w:noProof/>
        </w:rPr>
        <w:tab/>
        <w:t xml:space="preserve">Nornes H, Grip A. Hemodynamic aspects of cerebral arteriovenous malformations. </w:t>
      </w:r>
      <w:r w:rsidRPr="000A6628">
        <w:rPr>
          <w:rFonts w:ascii="Arial" w:hAnsi="Arial" w:cs="Arial"/>
          <w:i/>
          <w:iCs/>
          <w:noProof/>
        </w:rPr>
        <w:t>J Neurosurg</w:t>
      </w:r>
      <w:r w:rsidRPr="000A6628">
        <w:rPr>
          <w:rFonts w:ascii="Arial" w:hAnsi="Arial" w:cs="Arial"/>
          <w:noProof/>
        </w:rPr>
        <w:t>. 1980;53(4):456-464. doi:10.3171/jns.1980.53.4.0456</w:t>
      </w:r>
    </w:p>
    <w:p w14:paraId="6837C331" w14:textId="3AF4557E" w:rsidR="000A6628" w:rsidRDefault="000A6628" w:rsidP="000A6628">
      <w:pPr>
        <w:widowControl w:val="0"/>
        <w:autoSpaceDE w:val="0"/>
        <w:autoSpaceDN w:val="0"/>
        <w:adjustRightInd w:val="0"/>
        <w:spacing w:before="100" w:after="100" w:line="480" w:lineRule="auto"/>
        <w:ind w:left="640" w:hanging="640"/>
        <w:rPr>
          <w:rFonts w:ascii="Arial" w:hAnsi="Arial" w:cs="Arial"/>
          <w:noProof/>
        </w:rPr>
      </w:pPr>
      <w:r w:rsidRPr="000A6628">
        <w:rPr>
          <w:rFonts w:ascii="Arial" w:hAnsi="Arial" w:cs="Arial"/>
          <w:noProof/>
        </w:rPr>
        <w:lastRenderedPageBreak/>
        <w:t xml:space="preserve">16. </w:t>
      </w:r>
      <w:r w:rsidRPr="000A6628">
        <w:rPr>
          <w:rFonts w:ascii="Arial" w:hAnsi="Arial" w:cs="Arial"/>
          <w:noProof/>
        </w:rPr>
        <w:tab/>
        <w:t xml:space="preserve">D Pile-Spellman JM, Baker KF, Liszczak TM, et al. </w:t>
      </w:r>
      <w:r w:rsidRPr="000A6628">
        <w:rPr>
          <w:rFonts w:ascii="Arial" w:hAnsi="Arial" w:cs="Arial"/>
          <w:i/>
          <w:iCs/>
          <w:noProof/>
        </w:rPr>
        <w:t>High-Flow Angiopathy: Cerebral Blood Vessel Changes in Experimental Chronic Arteriovenous Fistula 811</w:t>
      </w:r>
      <w:r w:rsidRPr="000A6628">
        <w:rPr>
          <w:rFonts w:ascii="Arial" w:hAnsi="Arial" w:cs="Arial"/>
          <w:noProof/>
        </w:rPr>
        <w:t>.</w:t>
      </w:r>
    </w:p>
    <w:p w14:paraId="79D61CE6" w14:textId="77777777" w:rsidR="00B3525C" w:rsidRPr="000A6628" w:rsidRDefault="00B3525C" w:rsidP="000A6628">
      <w:pPr>
        <w:widowControl w:val="0"/>
        <w:autoSpaceDE w:val="0"/>
        <w:autoSpaceDN w:val="0"/>
        <w:adjustRightInd w:val="0"/>
        <w:spacing w:before="100" w:after="100" w:line="480" w:lineRule="auto"/>
        <w:ind w:left="640" w:hanging="640"/>
        <w:rPr>
          <w:rFonts w:ascii="Arial" w:hAnsi="Arial" w:cs="Arial"/>
          <w:noProof/>
        </w:rPr>
      </w:pPr>
    </w:p>
    <w:p w14:paraId="3E481288" w14:textId="77777777" w:rsidR="000A6628" w:rsidRPr="00C31A23" w:rsidRDefault="000A6628" w:rsidP="000A6628">
      <w:pPr>
        <w:widowControl w:val="0"/>
        <w:autoSpaceDE w:val="0"/>
        <w:autoSpaceDN w:val="0"/>
        <w:adjustRightInd w:val="0"/>
        <w:spacing w:before="100" w:after="100" w:line="480" w:lineRule="auto"/>
        <w:ind w:left="640" w:hanging="640"/>
        <w:rPr>
          <w:rFonts w:ascii="Arial" w:hAnsi="Arial" w:cs="Arial"/>
          <w:noProof/>
          <w:lang w:val="es-MX"/>
        </w:rPr>
      </w:pPr>
      <w:r w:rsidRPr="000A6628">
        <w:rPr>
          <w:rFonts w:ascii="Arial" w:hAnsi="Arial" w:cs="Arial"/>
          <w:noProof/>
        </w:rPr>
        <w:t xml:space="preserve">17. </w:t>
      </w:r>
      <w:r w:rsidRPr="000A6628">
        <w:rPr>
          <w:rFonts w:ascii="Arial" w:hAnsi="Arial" w:cs="Arial"/>
          <w:noProof/>
        </w:rPr>
        <w:tab/>
        <w:t xml:space="preserve">Alqadi M, Brunozzi D, Linninger A, Amin-Hanjani S, Charbel FT, Alaraj A. Cerebral arteriovenous malformation venous stenosis is associated with hemodynamic changes at the draining vein-venous sinus junction. </w:t>
      </w:r>
      <w:r w:rsidRPr="00C31A23">
        <w:rPr>
          <w:rFonts w:ascii="Arial" w:hAnsi="Arial" w:cs="Arial"/>
          <w:i/>
          <w:iCs/>
          <w:noProof/>
          <w:lang w:val="es-MX"/>
        </w:rPr>
        <w:t>Med Hypotheses</w:t>
      </w:r>
      <w:r w:rsidRPr="00C31A23">
        <w:rPr>
          <w:rFonts w:ascii="Arial" w:hAnsi="Arial" w:cs="Arial"/>
          <w:noProof/>
          <w:lang w:val="es-MX"/>
        </w:rPr>
        <w:t>. 2019;123:86-88. doi:10.1016/j.mehy.2019.01.003</w:t>
      </w:r>
    </w:p>
    <w:p w14:paraId="01DC8B54" w14:textId="6DFBBC2D" w:rsidR="00375B27" w:rsidRPr="00C31A23" w:rsidRDefault="00375B27" w:rsidP="000A6628">
      <w:pPr>
        <w:widowControl w:val="0"/>
        <w:autoSpaceDE w:val="0"/>
        <w:autoSpaceDN w:val="0"/>
        <w:adjustRightInd w:val="0"/>
        <w:spacing w:before="100" w:after="100" w:line="480" w:lineRule="auto"/>
        <w:ind w:left="640" w:hanging="640"/>
        <w:rPr>
          <w:rFonts w:ascii="Arial" w:hAnsi="Arial" w:cs="Arial"/>
          <w:color w:val="000000" w:themeColor="text1"/>
          <w:lang w:val="es-MX"/>
        </w:rPr>
      </w:pPr>
      <w:r>
        <w:rPr>
          <w:rFonts w:ascii="Arial" w:hAnsi="Arial" w:cs="Arial"/>
          <w:color w:val="000000" w:themeColor="text1"/>
        </w:rPr>
        <w:fldChar w:fldCharType="end"/>
      </w:r>
    </w:p>
    <w:p w14:paraId="64869230" w14:textId="19A32CA8" w:rsidR="00375B27" w:rsidRPr="00C31A23" w:rsidRDefault="00375B27" w:rsidP="00375B27">
      <w:pPr>
        <w:pStyle w:val="NormalWeb"/>
        <w:spacing w:line="480" w:lineRule="auto"/>
        <w:rPr>
          <w:rFonts w:ascii="Arial" w:hAnsi="Arial" w:cs="Arial"/>
          <w:color w:val="000000" w:themeColor="text1"/>
        </w:rPr>
      </w:pPr>
    </w:p>
    <w:p w14:paraId="23F4EE1E" w14:textId="2C57EEBC" w:rsidR="00375B27" w:rsidRPr="00C31A23" w:rsidRDefault="00375B27" w:rsidP="00375B27">
      <w:pPr>
        <w:pStyle w:val="NormalWeb"/>
        <w:spacing w:line="480" w:lineRule="auto"/>
        <w:rPr>
          <w:rFonts w:ascii="Arial" w:hAnsi="Arial" w:cs="Arial"/>
          <w:color w:val="000000" w:themeColor="text1"/>
        </w:rPr>
      </w:pPr>
    </w:p>
    <w:p w14:paraId="446E5DCA" w14:textId="5910F0C3" w:rsidR="00B3525C" w:rsidRPr="00C31A23" w:rsidRDefault="00B3525C" w:rsidP="00375B27">
      <w:pPr>
        <w:pStyle w:val="NormalWeb"/>
        <w:spacing w:line="480" w:lineRule="auto"/>
        <w:rPr>
          <w:rFonts w:ascii="Arial" w:hAnsi="Arial" w:cs="Arial"/>
          <w:color w:val="000000" w:themeColor="text1"/>
        </w:rPr>
      </w:pPr>
    </w:p>
    <w:p w14:paraId="79F155A2" w14:textId="3A6F1E2A" w:rsidR="00B3525C" w:rsidRPr="00C31A23" w:rsidRDefault="00B3525C" w:rsidP="00375B27">
      <w:pPr>
        <w:pStyle w:val="NormalWeb"/>
        <w:spacing w:line="480" w:lineRule="auto"/>
        <w:rPr>
          <w:rFonts w:ascii="Arial" w:hAnsi="Arial" w:cs="Arial"/>
          <w:color w:val="000000" w:themeColor="text1"/>
        </w:rPr>
      </w:pPr>
    </w:p>
    <w:p w14:paraId="53E503E7" w14:textId="77777777" w:rsidR="00B3525C" w:rsidRPr="00C31A23" w:rsidRDefault="00B3525C" w:rsidP="00375B27">
      <w:pPr>
        <w:pStyle w:val="NormalWeb"/>
        <w:spacing w:line="480" w:lineRule="auto"/>
        <w:rPr>
          <w:rFonts w:ascii="Arial" w:hAnsi="Arial" w:cs="Arial"/>
          <w:color w:val="000000" w:themeColor="text1"/>
        </w:rPr>
      </w:pPr>
    </w:p>
    <w:p w14:paraId="2182DD41" w14:textId="346EB9CA" w:rsidR="00375B27" w:rsidRPr="00C31A23" w:rsidRDefault="00375B27" w:rsidP="00375B27">
      <w:pPr>
        <w:pStyle w:val="NormalWeb"/>
        <w:spacing w:line="480" w:lineRule="auto"/>
        <w:rPr>
          <w:rFonts w:ascii="Arial" w:hAnsi="Arial" w:cs="Arial"/>
          <w:color w:val="000000" w:themeColor="text1"/>
        </w:rPr>
      </w:pPr>
    </w:p>
    <w:p w14:paraId="6BD1D2F6" w14:textId="0664BED0" w:rsidR="00216045" w:rsidRDefault="00216045" w:rsidP="007C3225">
      <w:pPr>
        <w:pStyle w:val="Cuerpo"/>
        <w:spacing w:line="480" w:lineRule="auto"/>
        <w:rPr>
          <w:rStyle w:val="Ninguno"/>
          <w:rFonts w:ascii="Arial" w:eastAsia="Arial" w:hAnsi="Arial" w:cs="Arial"/>
          <w:b/>
          <w:bCs/>
          <w:i/>
          <w:iCs/>
        </w:rPr>
      </w:pPr>
    </w:p>
    <w:p w14:paraId="61F8EBDB" w14:textId="77777777" w:rsidR="00B3525C" w:rsidRDefault="00B3525C" w:rsidP="007C3225">
      <w:pPr>
        <w:pStyle w:val="Cuerpo"/>
        <w:spacing w:line="480" w:lineRule="auto"/>
        <w:rPr>
          <w:rStyle w:val="Ninguno"/>
          <w:rFonts w:ascii="Arial" w:eastAsia="Arial" w:hAnsi="Arial" w:cs="Arial"/>
          <w:b/>
          <w:bCs/>
          <w:i/>
          <w:iCs/>
        </w:rPr>
      </w:pPr>
    </w:p>
    <w:p w14:paraId="1DF5FEE5" w14:textId="01406472" w:rsidR="00216045" w:rsidRDefault="00216045" w:rsidP="007C3225">
      <w:pPr>
        <w:pStyle w:val="Cuerpo"/>
        <w:spacing w:line="480" w:lineRule="auto"/>
        <w:rPr>
          <w:rStyle w:val="Ninguno"/>
          <w:rFonts w:ascii="Arial" w:eastAsia="Arial" w:hAnsi="Arial" w:cs="Arial"/>
          <w:b/>
          <w:bCs/>
          <w:i/>
          <w:iCs/>
        </w:rPr>
      </w:pPr>
    </w:p>
    <w:p w14:paraId="14411A32" w14:textId="4978CBF5" w:rsidR="00216045" w:rsidRDefault="00216045" w:rsidP="00216045">
      <w:pPr>
        <w:pStyle w:val="Cuerpo"/>
        <w:spacing w:line="480" w:lineRule="auto"/>
        <w:rPr>
          <w:rStyle w:val="Ninguno"/>
          <w:rFonts w:ascii="Arial" w:eastAsia="Arial" w:hAnsi="Arial" w:cs="Arial"/>
          <w:b/>
          <w:bCs/>
          <w:i/>
          <w:iCs/>
        </w:rPr>
      </w:pPr>
    </w:p>
    <w:p w14:paraId="3A355816" w14:textId="2BA2CCE4" w:rsidR="00D75A18" w:rsidRDefault="00D75A18" w:rsidP="00D75A18">
      <w:pPr>
        <w:pStyle w:val="Cuerpo"/>
        <w:spacing w:line="480" w:lineRule="auto"/>
        <w:jc w:val="center"/>
        <w:rPr>
          <w:rStyle w:val="Ninguno"/>
          <w:rFonts w:ascii="Arial" w:eastAsia="Arial" w:hAnsi="Arial" w:cs="Arial"/>
          <w:sz w:val="32"/>
          <w:szCs w:val="32"/>
        </w:rPr>
      </w:pPr>
      <w:r w:rsidRPr="00D75A18">
        <w:rPr>
          <w:rStyle w:val="Ninguno"/>
          <w:rFonts w:ascii="Arial" w:eastAsia="Arial" w:hAnsi="Arial" w:cs="Arial"/>
          <w:sz w:val="32"/>
          <w:szCs w:val="32"/>
        </w:rPr>
        <w:lastRenderedPageBreak/>
        <w:t>CAPÍTULO XI</w:t>
      </w:r>
    </w:p>
    <w:p w14:paraId="1F9AFFA0" w14:textId="184D6AD4" w:rsidR="00D75A18" w:rsidRDefault="00D75A18" w:rsidP="00D75A18">
      <w:pPr>
        <w:pStyle w:val="Cuerpo"/>
        <w:spacing w:line="480" w:lineRule="auto"/>
        <w:jc w:val="center"/>
        <w:rPr>
          <w:rStyle w:val="Ninguno"/>
          <w:rFonts w:ascii="Arial" w:eastAsia="Arial" w:hAnsi="Arial" w:cs="Arial"/>
          <w:sz w:val="32"/>
          <w:szCs w:val="32"/>
        </w:rPr>
      </w:pPr>
    </w:p>
    <w:p w14:paraId="6D08085A" w14:textId="68354D85" w:rsidR="00D75A18" w:rsidRDefault="00D75A18" w:rsidP="00D75A18">
      <w:pPr>
        <w:pStyle w:val="Cuerpo"/>
        <w:spacing w:line="480" w:lineRule="auto"/>
        <w:jc w:val="center"/>
        <w:rPr>
          <w:rStyle w:val="Ninguno"/>
          <w:rFonts w:ascii="Arial" w:eastAsia="Arial" w:hAnsi="Arial" w:cs="Arial"/>
          <w:sz w:val="32"/>
          <w:szCs w:val="32"/>
        </w:rPr>
      </w:pPr>
    </w:p>
    <w:p w14:paraId="5FEBC5A6" w14:textId="730A6571" w:rsidR="00D75A18" w:rsidRDefault="00D75A18" w:rsidP="00D75A18">
      <w:pPr>
        <w:pStyle w:val="Cuerpo"/>
        <w:spacing w:line="480" w:lineRule="auto"/>
        <w:jc w:val="center"/>
        <w:rPr>
          <w:rStyle w:val="Ninguno"/>
          <w:rFonts w:ascii="Arial" w:eastAsia="Arial" w:hAnsi="Arial" w:cs="Arial"/>
          <w:sz w:val="32"/>
          <w:szCs w:val="32"/>
        </w:rPr>
      </w:pPr>
    </w:p>
    <w:p w14:paraId="70E28EB8" w14:textId="3E8A0D9F" w:rsidR="00D75A18" w:rsidRDefault="00D75A18" w:rsidP="00D75A18">
      <w:pPr>
        <w:pStyle w:val="Cuerpo"/>
        <w:spacing w:line="480" w:lineRule="auto"/>
        <w:jc w:val="center"/>
        <w:rPr>
          <w:rStyle w:val="Ninguno"/>
          <w:rFonts w:ascii="Arial" w:eastAsia="Arial" w:hAnsi="Arial" w:cs="Arial"/>
          <w:sz w:val="32"/>
          <w:szCs w:val="32"/>
        </w:rPr>
      </w:pPr>
    </w:p>
    <w:p w14:paraId="51397270" w14:textId="23E81F30" w:rsidR="00D75A18" w:rsidRDefault="00D75A18" w:rsidP="00D75A18">
      <w:pPr>
        <w:pStyle w:val="Cuerpo"/>
        <w:spacing w:line="480" w:lineRule="auto"/>
        <w:jc w:val="center"/>
        <w:rPr>
          <w:rStyle w:val="Ninguno"/>
          <w:rFonts w:ascii="Arial" w:eastAsia="Arial" w:hAnsi="Arial" w:cs="Arial"/>
          <w:sz w:val="32"/>
          <w:szCs w:val="32"/>
        </w:rPr>
      </w:pPr>
    </w:p>
    <w:p w14:paraId="1B012884" w14:textId="167C0CA6" w:rsidR="00D75A18" w:rsidRDefault="00D75A18" w:rsidP="00D75A18">
      <w:pPr>
        <w:pStyle w:val="Cuerpo"/>
        <w:spacing w:line="480" w:lineRule="auto"/>
        <w:jc w:val="center"/>
        <w:rPr>
          <w:rStyle w:val="Ninguno"/>
          <w:rFonts w:ascii="Arial" w:eastAsia="Arial" w:hAnsi="Arial" w:cs="Arial"/>
          <w:sz w:val="32"/>
          <w:szCs w:val="32"/>
        </w:rPr>
      </w:pPr>
    </w:p>
    <w:p w14:paraId="2FFDF4BA" w14:textId="3CA254CB" w:rsidR="00D75A18" w:rsidRDefault="00D75A18" w:rsidP="00D75A18">
      <w:pPr>
        <w:pStyle w:val="Cuerpo"/>
        <w:spacing w:line="480" w:lineRule="auto"/>
        <w:jc w:val="center"/>
        <w:rPr>
          <w:rStyle w:val="Ninguno"/>
          <w:rFonts w:ascii="Arial" w:eastAsia="Arial" w:hAnsi="Arial" w:cs="Arial"/>
          <w:sz w:val="32"/>
          <w:szCs w:val="32"/>
        </w:rPr>
      </w:pPr>
    </w:p>
    <w:p w14:paraId="3A9BC5B1" w14:textId="04FBD7E5" w:rsidR="00D75A18" w:rsidRDefault="00D75A18" w:rsidP="00D75A18">
      <w:pPr>
        <w:pStyle w:val="Cuerpo"/>
        <w:spacing w:line="480" w:lineRule="auto"/>
        <w:jc w:val="center"/>
        <w:rPr>
          <w:rStyle w:val="Ninguno"/>
          <w:rFonts w:ascii="Arial" w:eastAsia="Arial" w:hAnsi="Arial" w:cs="Arial"/>
          <w:sz w:val="32"/>
          <w:szCs w:val="32"/>
        </w:rPr>
      </w:pPr>
    </w:p>
    <w:p w14:paraId="4C960F55" w14:textId="33D710FD" w:rsidR="00D75A18" w:rsidRDefault="00D75A18" w:rsidP="00D75A18">
      <w:pPr>
        <w:pStyle w:val="Cuerpo"/>
        <w:spacing w:line="480" w:lineRule="auto"/>
        <w:jc w:val="center"/>
        <w:rPr>
          <w:rStyle w:val="Ninguno"/>
          <w:rFonts w:ascii="Arial" w:eastAsia="Arial" w:hAnsi="Arial" w:cs="Arial"/>
          <w:sz w:val="32"/>
          <w:szCs w:val="32"/>
        </w:rPr>
      </w:pPr>
    </w:p>
    <w:p w14:paraId="5CB37CF8" w14:textId="6CCE25BC" w:rsidR="00D75A18" w:rsidRDefault="00D75A18" w:rsidP="00D75A18">
      <w:pPr>
        <w:pStyle w:val="Cuerpo"/>
        <w:spacing w:line="480" w:lineRule="auto"/>
        <w:jc w:val="center"/>
        <w:rPr>
          <w:rStyle w:val="Ninguno"/>
          <w:rFonts w:ascii="Arial" w:eastAsia="Arial" w:hAnsi="Arial" w:cs="Arial"/>
          <w:sz w:val="32"/>
          <w:szCs w:val="32"/>
        </w:rPr>
      </w:pPr>
    </w:p>
    <w:p w14:paraId="3B8A8FDD" w14:textId="4DBDE0C9" w:rsidR="00D75A18" w:rsidRDefault="00D75A18" w:rsidP="00D75A18">
      <w:pPr>
        <w:pStyle w:val="Cuerpo"/>
        <w:spacing w:line="480" w:lineRule="auto"/>
        <w:jc w:val="center"/>
        <w:rPr>
          <w:rStyle w:val="Ninguno"/>
          <w:rFonts w:ascii="Arial" w:eastAsia="Arial" w:hAnsi="Arial" w:cs="Arial"/>
          <w:sz w:val="32"/>
          <w:szCs w:val="32"/>
        </w:rPr>
      </w:pPr>
    </w:p>
    <w:p w14:paraId="08654E26" w14:textId="3173B417" w:rsidR="00D75A18" w:rsidRDefault="00D75A18" w:rsidP="00D75A18">
      <w:pPr>
        <w:pStyle w:val="Cuerpo"/>
        <w:spacing w:line="480" w:lineRule="auto"/>
        <w:jc w:val="center"/>
        <w:rPr>
          <w:rStyle w:val="Ninguno"/>
          <w:rFonts w:ascii="Arial" w:eastAsia="Arial" w:hAnsi="Arial" w:cs="Arial"/>
          <w:sz w:val="32"/>
          <w:szCs w:val="32"/>
        </w:rPr>
      </w:pPr>
    </w:p>
    <w:p w14:paraId="3ED0973E" w14:textId="63470AE6" w:rsidR="00D75A18" w:rsidRDefault="00D75A18" w:rsidP="00D75A18">
      <w:pPr>
        <w:pStyle w:val="Cuerpo"/>
        <w:spacing w:line="480" w:lineRule="auto"/>
        <w:jc w:val="center"/>
        <w:rPr>
          <w:rStyle w:val="Ninguno"/>
          <w:rFonts w:ascii="Arial" w:eastAsia="Arial" w:hAnsi="Arial" w:cs="Arial"/>
          <w:sz w:val="32"/>
          <w:szCs w:val="32"/>
        </w:rPr>
      </w:pPr>
    </w:p>
    <w:p w14:paraId="377A108B" w14:textId="60D9690E" w:rsidR="00D75A18" w:rsidRDefault="00D75A18" w:rsidP="00D75A18">
      <w:pPr>
        <w:pStyle w:val="Cuerpo"/>
        <w:spacing w:line="480" w:lineRule="auto"/>
        <w:jc w:val="center"/>
        <w:rPr>
          <w:rStyle w:val="Ninguno"/>
          <w:rFonts w:ascii="Arial" w:eastAsia="Arial" w:hAnsi="Arial" w:cs="Arial"/>
          <w:sz w:val="32"/>
          <w:szCs w:val="32"/>
        </w:rPr>
      </w:pPr>
    </w:p>
    <w:p w14:paraId="0FA01FA5" w14:textId="0CEAC374" w:rsidR="00D75A18" w:rsidRDefault="00D75A18" w:rsidP="00D75A18">
      <w:pPr>
        <w:pStyle w:val="Cuerpo"/>
        <w:spacing w:line="480" w:lineRule="auto"/>
        <w:jc w:val="center"/>
        <w:rPr>
          <w:rStyle w:val="Ninguno"/>
          <w:rFonts w:ascii="Arial" w:eastAsia="Arial" w:hAnsi="Arial" w:cs="Arial"/>
          <w:sz w:val="32"/>
          <w:szCs w:val="32"/>
        </w:rPr>
      </w:pPr>
    </w:p>
    <w:p w14:paraId="2558E9B2" w14:textId="5F0A201D" w:rsidR="00D75A18" w:rsidRDefault="00D75A18" w:rsidP="00D75A18">
      <w:pPr>
        <w:pStyle w:val="Cuerpo"/>
        <w:spacing w:line="480" w:lineRule="auto"/>
        <w:jc w:val="center"/>
        <w:rPr>
          <w:rStyle w:val="Ninguno"/>
          <w:rFonts w:ascii="Arial" w:eastAsia="Arial" w:hAnsi="Arial" w:cs="Arial"/>
          <w:sz w:val="32"/>
          <w:szCs w:val="32"/>
        </w:rPr>
      </w:pPr>
    </w:p>
    <w:p w14:paraId="227ED932" w14:textId="77777777" w:rsidR="00D75A18" w:rsidRPr="00D75A18" w:rsidRDefault="00D75A18" w:rsidP="00D75A18">
      <w:pPr>
        <w:pStyle w:val="Cuerpo"/>
        <w:spacing w:line="480" w:lineRule="auto"/>
        <w:jc w:val="center"/>
        <w:rPr>
          <w:rStyle w:val="Ninguno"/>
          <w:rFonts w:ascii="Arial" w:eastAsia="Arial" w:hAnsi="Arial" w:cs="Arial"/>
          <w:sz w:val="32"/>
          <w:szCs w:val="32"/>
        </w:rPr>
      </w:pPr>
    </w:p>
    <w:p w14:paraId="7F31BEC3" w14:textId="3E5AA04C" w:rsidR="00216045" w:rsidRDefault="00216045" w:rsidP="00766116">
      <w:pPr>
        <w:pStyle w:val="Cuerpo"/>
        <w:spacing w:line="480" w:lineRule="auto"/>
        <w:jc w:val="center"/>
        <w:rPr>
          <w:rStyle w:val="Ninguno"/>
          <w:rFonts w:ascii="Arial" w:eastAsia="Arial" w:hAnsi="Arial" w:cs="Arial"/>
          <w:b/>
          <w:bCs/>
          <w:sz w:val="32"/>
          <w:szCs w:val="32"/>
        </w:rPr>
      </w:pPr>
      <w:r w:rsidRPr="00766116">
        <w:rPr>
          <w:rStyle w:val="Ninguno"/>
          <w:rFonts w:ascii="Arial" w:eastAsia="Arial" w:hAnsi="Arial" w:cs="Arial"/>
          <w:b/>
          <w:bCs/>
          <w:sz w:val="32"/>
          <w:szCs w:val="32"/>
        </w:rPr>
        <w:lastRenderedPageBreak/>
        <w:t>11</w:t>
      </w:r>
      <w:proofErr w:type="gramStart"/>
      <w:r w:rsidRPr="00766116">
        <w:rPr>
          <w:rStyle w:val="Ninguno"/>
          <w:rFonts w:ascii="Arial" w:eastAsia="Arial" w:hAnsi="Arial" w:cs="Arial"/>
          <w:b/>
          <w:bCs/>
          <w:sz w:val="32"/>
          <w:szCs w:val="32"/>
        </w:rPr>
        <w:t>.RESUMEN</w:t>
      </w:r>
      <w:proofErr w:type="gramEnd"/>
      <w:r w:rsidRPr="00766116">
        <w:rPr>
          <w:rStyle w:val="Ninguno"/>
          <w:rFonts w:ascii="Arial" w:eastAsia="Arial" w:hAnsi="Arial" w:cs="Arial"/>
          <w:b/>
          <w:bCs/>
          <w:sz w:val="32"/>
          <w:szCs w:val="32"/>
        </w:rPr>
        <w:t xml:space="preserve"> AUTOBIOGRÁFICO</w:t>
      </w:r>
    </w:p>
    <w:p w14:paraId="35C44C97" w14:textId="77777777" w:rsidR="00766116" w:rsidRPr="00766116" w:rsidRDefault="00766116" w:rsidP="00766116">
      <w:pPr>
        <w:pStyle w:val="Cuerpo"/>
        <w:spacing w:line="480" w:lineRule="auto"/>
        <w:jc w:val="center"/>
        <w:rPr>
          <w:rStyle w:val="Ninguno"/>
          <w:rFonts w:ascii="Arial" w:eastAsia="Arial" w:hAnsi="Arial" w:cs="Arial"/>
          <w:b/>
          <w:bCs/>
          <w:sz w:val="32"/>
          <w:szCs w:val="32"/>
        </w:rPr>
      </w:pPr>
    </w:p>
    <w:p w14:paraId="319D09B7" w14:textId="46BB138C" w:rsidR="00216045" w:rsidRDefault="00216045" w:rsidP="00766116">
      <w:pPr>
        <w:pStyle w:val="Cuerpo"/>
        <w:spacing w:line="480" w:lineRule="auto"/>
        <w:jc w:val="center"/>
        <w:rPr>
          <w:rStyle w:val="Ninguno"/>
          <w:rFonts w:ascii="Arial" w:eastAsia="Arial" w:hAnsi="Arial" w:cs="Arial"/>
        </w:rPr>
      </w:pPr>
      <w:r>
        <w:rPr>
          <w:rStyle w:val="Ninguno"/>
          <w:rFonts w:ascii="Arial" w:eastAsia="Arial" w:hAnsi="Arial" w:cs="Arial"/>
        </w:rPr>
        <w:t>Dr. José Rogelio Bonilla Galván</w:t>
      </w:r>
    </w:p>
    <w:p w14:paraId="11E9C1C5" w14:textId="77777777" w:rsidR="00766116" w:rsidRDefault="00766116" w:rsidP="00766116">
      <w:pPr>
        <w:pStyle w:val="Cuerpo"/>
        <w:spacing w:line="480" w:lineRule="auto"/>
        <w:jc w:val="center"/>
        <w:rPr>
          <w:rStyle w:val="Ninguno"/>
          <w:rFonts w:ascii="Arial" w:eastAsia="Arial" w:hAnsi="Arial" w:cs="Arial"/>
        </w:rPr>
      </w:pPr>
    </w:p>
    <w:p w14:paraId="5AA11EE2" w14:textId="233DAC85" w:rsidR="00216045" w:rsidRDefault="00216045" w:rsidP="00766116">
      <w:pPr>
        <w:pStyle w:val="Cuerpo"/>
        <w:spacing w:line="480" w:lineRule="auto"/>
        <w:jc w:val="center"/>
        <w:rPr>
          <w:rStyle w:val="Ninguno"/>
          <w:rFonts w:ascii="Arial" w:eastAsia="Arial" w:hAnsi="Arial" w:cs="Arial"/>
        </w:rPr>
      </w:pPr>
      <w:r>
        <w:rPr>
          <w:rStyle w:val="Ninguno"/>
          <w:rFonts w:ascii="Arial" w:eastAsia="Arial" w:hAnsi="Arial" w:cs="Arial"/>
        </w:rPr>
        <w:t>Candidato para obtener el grado de</w:t>
      </w:r>
    </w:p>
    <w:p w14:paraId="10102909" w14:textId="0B016BFF" w:rsidR="00216045" w:rsidRDefault="00216045" w:rsidP="00766116">
      <w:pPr>
        <w:pStyle w:val="Cuerpo"/>
        <w:spacing w:line="480" w:lineRule="auto"/>
        <w:jc w:val="center"/>
        <w:rPr>
          <w:rStyle w:val="Ninguno"/>
          <w:rFonts w:ascii="Arial" w:eastAsia="Arial" w:hAnsi="Arial" w:cs="Arial"/>
        </w:rPr>
      </w:pPr>
      <w:r>
        <w:rPr>
          <w:rStyle w:val="Ninguno"/>
          <w:rFonts w:ascii="Arial" w:eastAsia="Arial" w:hAnsi="Arial" w:cs="Arial"/>
        </w:rPr>
        <w:t>ESPECIALISTA EN NEUROCIRUGÍA</w:t>
      </w:r>
    </w:p>
    <w:p w14:paraId="5098C2F8" w14:textId="0F7C79D1" w:rsidR="00216045" w:rsidRDefault="00216045" w:rsidP="00766116">
      <w:pPr>
        <w:pStyle w:val="Cuerpo"/>
        <w:spacing w:line="480" w:lineRule="auto"/>
        <w:jc w:val="center"/>
        <w:rPr>
          <w:rStyle w:val="Ninguno"/>
          <w:rFonts w:ascii="Arial" w:eastAsia="Arial" w:hAnsi="Arial" w:cs="Arial"/>
        </w:rPr>
      </w:pPr>
    </w:p>
    <w:p w14:paraId="3559F29C" w14:textId="19018E62" w:rsidR="00216045" w:rsidRDefault="00216045" w:rsidP="00766116">
      <w:pPr>
        <w:pStyle w:val="Cuerpo"/>
        <w:spacing w:line="480" w:lineRule="auto"/>
        <w:jc w:val="center"/>
        <w:rPr>
          <w:rStyle w:val="Ninguno"/>
          <w:rFonts w:ascii="Arial" w:eastAsia="Arial" w:hAnsi="Arial" w:cs="Arial"/>
        </w:rPr>
      </w:pPr>
      <w:r>
        <w:rPr>
          <w:rStyle w:val="Ninguno"/>
          <w:rFonts w:ascii="Arial" w:eastAsia="Arial" w:hAnsi="Arial" w:cs="Arial"/>
        </w:rPr>
        <w:t>Universidad Autónoma de Nuevo León</w:t>
      </w:r>
    </w:p>
    <w:p w14:paraId="6BC01792" w14:textId="4FBB6939" w:rsidR="00216045" w:rsidRDefault="00216045" w:rsidP="00766116">
      <w:pPr>
        <w:pStyle w:val="Cuerpo"/>
        <w:spacing w:line="480" w:lineRule="auto"/>
        <w:jc w:val="center"/>
        <w:rPr>
          <w:rStyle w:val="Ninguno"/>
          <w:rFonts w:ascii="Arial" w:eastAsia="Arial" w:hAnsi="Arial" w:cs="Arial"/>
        </w:rPr>
      </w:pPr>
      <w:r>
        <w:rPr>
          <w:rStyle w:val="Ninguno"/>
          <w:rFonts w:ascii="Arial" w:eastAsia="Arial" w:hAnsi="Arial" w:cs="Arial"/>
        </w:rPr>
        <w:t>Facultad de Medicina</w:t>
      </w:r>
    </w:p>
    <w:p w14:paraId="63C0948F" w14:textId="77777777" w:rsidR="00766116" w:rsidRDefault="00766116" w:rsidP="00766116">
      <w:pPr>
        <w:pStyle w:val="Cuerpo"/>
        <w:spacing w:line="480" w:lineRule="auto"/>
        <w:jc w:val="center"/>
        <w:rPr>
          <w:rStyle w:val="Ninguno"/>
          <w:rFonts w:ascii="Arial" w:eastAsia="Arial" w:hAnsi="Arial" w:cs="Arial"/>
        </w:rPr>
      </w:pPr>
    </w:p>
    <w:p w14:paraId="56C9189B" w14:textId="079B5925" w:rsidR="005E3E8D" w:rsidRDefault="005E3E8D" w:rsidP="00766116">
      <w:pPr>
        <w:pStyle w:val="Cuerpo"/>
        <w:spacing w:line="480" w:lineRule="auto"/>
        <w:jc w:val="center"/>
        <w:rPr>
          <w:rFonts w:ascii="Arial" w:eastAsia="Arial" w:hAnsi="Arial" w:cs="Arial"/>
        </w:rPr>
      </w:pPr>
      <w:r>
        <w:rPr>
          <w:rStyle w:val="Ninguno"/>
          <w:rFonts w:ascii="Arial" w:eastAsia="Arial" w:hAnsi="Arial" w:cs="Arial"/>
        </w:rPr>
        <w:t xml:space="preserve">Tesis: </w:t>
      </w:r>
      <w:r w:rsidRPr="005E3E8D">
        <w:rPr>
          <w:rFonts w:ascii="Arial" w:eastAsia="Arial" w:hAnsi="Arial" w:cs="Arial"/>
        </w:rPr>
        <w:t>Estenosis de la vena de drenaje en malformaciones arteriovenosas cerebrales relacionada a factores como predictores de riesgo de ruptura</w:t>
      </w:r>
    </w:p>
    <w:p w14:paraId="6DB7994F" w14:textId="77777777" w:rsidR="00766116" w:rsidRDefault="00766116" w:rsidP="00766116">
      <w:pPr>
        <w:pStyle w:val="Cuerpo"/>
        <w:spacing w:line="480" w:lineRule="auto"/>
        <w:jc w:val="center"/>
        <w:rPr>
          <w:rFonts w:ascii="Arial" w:eastAsia="Arial" w:hAnsi="Arial" w:cs="Arial"/>
        </w:rPr>
      </w:pPr>
    </w:p>
    <w:p w14:paraId="7FBE68A7" w14:textId="46C1D59D" w:rsidR="005E3E8D" w:rsidRDefault="005E3E8D" w:rsidP="00216045">
      <w:pPr>
        <w:pStyle w:val="Cuerpo"/>
        <w:spacing w:line="480" w:lineRule="auto"/>
        <w:rPr>
          <w:rFonts w:ascii="Arial" w:eastAsia="Arial" w:hAnsi="Arial" w:cs="Arial"/>
        </w:rPr>
      </w:pPr>
    </w:p>
    <w:p w14:paraId="152CC71F" w14:textId="1B4AE53B" w:rsidR="005E3E8D" w:rsidRPr="00F8174A" w:rsidRDefault="005E3E8D" w:rsidP="00F8174A">
      <w:pPr>
        <w:pStyle w:val="Cuerpo"/>
        <w:spacing w:line="480" w:lineRule="auto"/>
        <w:jc w:val="both"/>
        <w:rPr>
          <w:rFonts w:ascii="Arial" w:eastAsia="Arial" w:hAnsi="Arial" w:cs="Arial"/>
        </w:rPr>
      </w:pPr>
      <w:r w:rsidRPr="00F8174A">
        <w:rPr>
          <w:rFonts w:ascii="Arial" w:eastAsia="Arial" w:hAnsi="Arial" w:cs="Arial"/>
        </w:rPr>
        <w:t>José Rogelio Bonilla Galván, nacido en la ciudad de Monterrey, Nuevo León, México el 30 de Octubre de 1989, hijo de Austreberto Bonilla Moncáda, ingeniero mecánico eléctrico, y Laura Galván Ibarra, secretaria ejecutiva bilingüe.</w:t>
      </w:r>
    </w:p>
    <w:p w14:paraId="41647046" w14:textId="68E82BDA" w:rsidR="005E3E8D" w:rsidRPr="00F8174A" w:rsidRDefault="005E3E8D" w:rsidP="00F8174A">
      <w:pPr>
        <w:pStyle w:val="Cuerpo"/>
        <w:spacing w:line="480" w:lineRule="auto"/>
        <w:jc w:val="both"/>
        <w:rPr>
          <w:rFonts w:ascii="Arial" w:eastAsia="Arial" w:hAnsi="Arial" w:cs="Arial"/>
        </w:rPr>
      </w:pPr>
      <w:r w:rsidRPr="00F8174A">
        <w:rPr>
          <w:rFonts w:ascii="Arial" w:eastAsia="Arial" w:hAnsi="Arial" w:cs="Arial"/>
        </w:rPr>
        <w:t xml:space="preserve">Cursó sus estudios de Medicina en la Facultad de Medicina de la Universidad Autónoma de Nuevo León (U.A.N.L.), con el título de Médico Cirujano y Partero, generación 2008 – 2014. Durante su estancia en la facultad se desempeño como instructor de la materia de Anatomía Humana Macróspica 2009-2013, donde inició intéres por </w:t>
      </w:r>
      <w:proofErr w:type="gramStart"/>
      <w:r w:rsidRPr="00F8174A">
        <w:rPr>
          <w:rFonts w:ascii="Arial" w:eastAsia="Arial" w:hAnsi="Arial" w:cs="Arial"/>
        </w:rPr>
        <w:t>las materia</w:t>
      </w:r>
      <w:proofErr w:type="gramEnd"/>
      <w:r w:rsidRPr="00F8174A">
        <w:rPr>
          <w:rFonts w:ascii="Arial" w:eastAsia="Arial" w:hAnsi="Arial" w:cs="Arial"/>
        </w:rPr>
        <w:t xml:space="preserve"> quirúrgicas, desarollando habilidades en la disección de cadáveres en el laboratorio</w:t>
      </w:r>
      <w:r w:rsidR="00294B49" w:rsidRPr="00F8174A">
        <w:rPr>
          <w:rFonts w:ascii="Arial" w:eastAsia="Arial" w:hAnsi="Arial" w:cs="Arial"/>
        </w:rPr>
        <w:t xml:space="preserve"> y prosección de piezas anatómicas.</w:t>
      </w:r>
    </w:p>
    <w:p w14:paraId="74253251" w14:textId="2DE72888" w:rsidR="005E3E8D" w:rsidRPr="00F8174A" w:rsidRDefault="005E3E8D" w:rsidP="00F8174A">
      <w:pPr>
        <w:pStyle w:val="Cuerpo"/>
        <w:spacing w:line="480" w:lineRule="auto"/>
        <w:jc w:val="both"/>
        <w:rPr>
          <w:rFonts w:ascii="Arial" w:eastAsia="Arial" w:hAnsi="Arial" w:cs="Arial"/>
        </w:rPr>
      </w:pPr>
      <w:r w:rsidRPr="00F8174A">
        <w:rPr>
          <w:rFonts w:ascii="Arial" w:eastAsia="Arial" w:hAnsi="Arial" w:cs="Arial"/>
        </w:rPr>
        <w:lastRenderedPageBreak/>
        <w:t>Durante su curso de pregrado realizó un intercambio de investigación a Dresde</w:t>
      </w:r>
      <w:r w:rsidR="00294B49" w:rsidRPr="00F8174A">
        <w:rPr>
          <w:rFonts w:ascii="Arial" w:eastAsia="Arial" w:hAnsi="Arial" w:cs="Arial"/>
        </w:rPr>
        <w:t>n</w:t>
      </w:r>
      <w:r w:rsidRPr="00F8174A">
        <w:rPr>
          <w:rFonts w:ascii="Arial" w:eastAsia="Arial" w:hAnsi="Arial" w:cs="Arial"/>
        </w:rPr>
        <w:t>, Alemania, publicando un artículo en la revista de la Sociedad Europea Neurológica y así empezando su gusto por la investigación.</w:t>
      </w:r>
    </w:p>
    <w:p w14:paraId="25C92462" w14:textId="61B82B9D" w:rsidR="005E3E8D" w:rsidRPr="00F8174A" w:rsidRDefault="005E3E8D" w:rsidP="00F8174A">
      <w:pPr>
        <w:pStyle w:val="Cuerpo"/>
        <w:spacing w:line="480" w:lineRule="auto"/>
        <w:jc w:val="both"/>
        <w:rPr>
          <w:rFonts w:ascii="Arial" w:eastAsia="Arial" w:hAnsi="Arial" w:cs="Arial"/>
        </w:rPr>
      </w:pPr>
      <w:r w:rsidRPr="00F8174A">
        <w:rPr>
          <w:rFonts w:ascii="Arial" w:eastAsia="Arial" w:hAnsi="Arial" w:cs="Arial"/>
        </w:rPr>
        <w:t>El último semestre de pregrado realizó un intercambio clínico para acabar la carrera en Colonia, Alemania, donde realizó una rotación curricular en el servicio de neurocirugía.</w:t>
      </w:r>
    </w:p>
    <w:p w14:paraId="716E2137" w14:textId="77777777" w:rsidR="00713156" w:rsidRPr="00F8174A" w:rsidRDefault="00713156" w:rsidP="00F8174A">
      <w:pPr>
        <w:pStyle w:val="Cuerpo"/>
        <w:spacing w:line="480" w:lineRule="auto"/>
        <w:jc w:val="both"/>
        <w:rPr>
          <w:rFonts w:ascii="Arial" w:eastAsia="Arial" w:hAnsi="Arial" w:cs="Arial"/>
        </w:rPr>
      </w:pPr>
    </w:p>
    <w:p w14:paraId="13E145D2" w14:textId="1C0959C5" w:rsidR="005E3E8D" w:rsidRPr="00F8174A" w:rsidRDefault="005E3E8D" w:rsidP="00F8174A">
      <w:pPr>
        <w:pStyle w:val="Cuerpo"/>
        <w:spacing w:line="480" w:lineRule="auto"/>
        <w:jc w:val="both"/>
        <w:rPr>
          <w:rFonts w:ascii="Arial" w:eastAsia="Arial" w:hAnsi="Arial" w:cs="Arial"/>
        </w:rPr>
      </w:pPr>
      <w:r w:rsidRPr="00F8174A">
        <w:rPr>
          <w:rFonts w:ascii="Arial" w:eastAsia="Arial" w:hAnsi="Arial" w:cs="Arial"/>
        </w:rPr>
        <w:t xml:space="preserve">Realizó su servicio social en el Departamento de Anatomía Humana donde se desempeño como coordinador de becarios y encargado del Laboratorio </w:t>
      </w:r>
      <w:r w:rsidR="00766116" w:rsidRPr="00F8174A">
        <w:rPr>
          <w:rFonts w:ascii="Arial" w:eastAsia="Arial" w:hAnsi="Arial" w:cs="Arial"/>
        </w:rPr>
        <w:t>de Anatomía Humana, realizando actividades prácticas disecando cadáveres y realizando piezas de prosección. Col</w:t>
      </w:r>
      <w:r w:rsidR="00294B49" w:rsidRPr="00F8174A">
        <w:rPr>
          <w:rFonts w:ascii="Arial" w:eastAsia="Arial" w:hAnsi="Arial" w:cs="Arial"/>
        </w:rPr>
        <w:t>a</w:t>
      </w:r>
      <w:r w:rsidR="00766116" w:rsidRPr="00F8174A">
        <w:rPr>
          <w:rFonts w:ascii="Arial" w:eastAsia="Arial" w:hAnsi="Arial" w:cs="Arial"/>
        </w:rPr>
        <w:t>b</w:t>
      </w:r>
      <w:r w:rsidR="00294B49" w:rsidRPr="00F8174A">
        <w:rPr>
          <w:rFonts w:ascii="Arial" w:eastAsia="Arial" w:hAnsi="Arial" w:cs="Arial"/>
        </w:rPr>
        <w:t>o</w:t>
      </w:r>
      <w:r w:rsidR="00766116" w:rsidRPr="00F8174A">
        <w:rPr>
          <w:rFonts w:ascii="Arial" w:eastAsia="Arial" w:hAnsi="Arial" w:cs="Arial"/>
        </w:rPr>
        <w:t>r</w:t>
      </w:r>
      <w:r w:rsidR="00294B49" w:rsidRPr="00F8174A">
        <w:rPr>
          <w:rFonts w:ascii="Arial" w:eastAsia="Arial" w:hAnsi="Arial" w:cs="Arial"/>
        </w:rPr>
        <w:t>a</w:t>
      </w:r>
      <w:r w:rsidR="00766116" w:rsidRPr="00F8174A">
        <w:rPr>
          <w:rFonts w:ascii="Arial" w:eastAsia="Arial" w:hAnsi="Arial" w:cs="Arial"/>
        </w:rPr>
        <w:t>ndo con m</w:t>
      </w:r>
      <w:r w:rsidR="00294B49" w:rsidRPr="00F8174A">
        <w:rPr>
          <w:rFonts w:ascii="Arial" w:eastAsia="Arial" w:hAnsi="Arial" w:cs="Arial"/>
        </w:rPr>
        <w:t>ú</w:t>
      </w:r>
      <w:r w:rsidR="00766116" w:rsidRPr="00F8174A">
        <w:rPr>
          <w:rFonts w:ascii="Arial" w:eastAsia="Arial" w:hAnsi="Arial" w:cs="Arial"/>
        </w:rPr>
        <w:t>ltiples manuales y libros del mismo departamento.</w:t>
      </w:r>
    </w:p>
    <w:p w14:paraId="7B6FB5B8" w14:textId="77777777" w:rsidR="00766116" w:rsidRPr="00F8174A" w:rsidRDefault="00766116" w:rsidP="00F8174A">
      <w:pPr>
        <w:pStyle w:val="Cuerpo"/>
        <w:spacing w:line="480" w:lineRule="auto"/>
        <w:jc w:val="both"/>
        <w:rPr>
          <w:rFonts w:ascii="Arial" w:eastAsia="Arial" w:hAnsi="Arial" w:cs="Arial"/>
        </w:rPr>
      </w:pPr>
    </w:p>
    <w:p w14:paraId="332621A2" w14:textId="6A357FEA" w:rsidR="00766116" w:rsidRPr="00F8174A" w:rsidRDefault="00766116" w:rsidP="00F8174A">
      <w:pPr>
        <w:pStyle w:val="Cuerpo"/>
        <w:spacing w:line="480" w:lineRule="auto"/>
        <w:jc w:val="both"/>
        <w:rPr>
          <w:rFonts w:ascii="Arial" w:eastAsia="Arial" w:hAnsi="Arial" w:cs="Arial"/>
        </w:rPr>
      </w:pPr>
      <w:r w:rsidRPr="00F8174A">
        <w:rPr>
          <w:rFonts w:ascii="Arial" w:eastAsia="Arial" w:hAnsi="Arial" w:cs="Arial"/>
        </w:rPr>
        <w:t>En Marzo del 2016 ingresó a la especialidad de Neurocirugía en el Servicio de Neurocirugía y Terapia Endovascular Neurológica del Hospital Universitario “José Eleuterio González” en Monterrey, Nuevo León.</w:t>
      </w:r>
    </w:p>
    <w:p w14:paraId="217934BD" w14:textId="378166BB" w:rsidR="00766116" w:rsidRPr="00F8174A" w:rsidRDefault="00766116" w:rsidP="00F8174A">
      <w:pPr>
        <w:pStyle w:val="Cuerpo"/>
        <w:spacing w:line="480" w:lineRule="auto"/>
        <w:jc w:val="both"/>
        <w:rPr>
          <w:rFonts w:ascii="Arial" w:eastAsia="Arial" w:hAnsi="Arial" w:cs="Arial"/>
        </w:rPr>
      </w:pPr>
      <w:r w:rsidRPr="00F8174A">
        <w:rPr>
          <w:rFonts w:ascii="Arial" w:eastAsia="Arial" w:hAnsi="Arial" w:cs="Arial"/>
        </w:rPr>
        <w:t>En Agosto del 2019 realizó una rotación en el Hospital General de México “Dr. Eduardo Liceaga” en el area de neuropatología.</w:t>
      </w:r>
    </w:p>
    <w:p w14:paraId="7A4EF7A9" w14:textId="77777777" w:rsidR="00766116" w:rsidRPr="00F8174A" w:rsidRDefault="00766116" w:rsidP="00F8174A">
      <w:pPr>
        <w:pStyle w:val="Cuerpo"/>
        <w:spacing w:line="480" w:lineRule="auto"/>
        <w:jc w:val="both"/>
        <w:rPr>
          <w:rFonts w:ascii="Arial" w:eastAsia="Arial" w:hAnsi="Arial" w:cs="Arial"/>
        </w:rPr>
      </w:pPr>
    </w:p>
    <w:p w14:paraId="66815C62" w14:textId="145B8646" w:rsidR="00766116" w:rsidRPr="00F8174A" w:rsidRDefault="00766116" w:rsidP="00F8174A">
      <w:pPr>
        <w:pStyle w:val="Cuerpo"/>
        <w:spacing w:line="480" w:lineRule="auto"/>
        <w:jc w:val="both"/>
        <w:rPr>
          <w:rFonts w:ascii="Arial" w:hAnsi="Arial" w:cs="Arial"/>
        </w:rPr>
      </w:pPr>
      <w:r w:rsidRPr="00F8174A">
        <w:rPr>
          <w:rFonts w:ascii="Arial" w:eastAsia="Arial" w:hAnsi="Arial" w:cs="Arial"/>
        </w:rPr>
        <w:t>En Octubre del 2019 particip</w:t>
      </w:r>
      <w:r w:rsidR="00294B49" w:rsidRPr="00F8174A">
        <w:rPr>
          <w:rFonts w:ascii="Arial" w:eastAsia="Arial" w:hAnsi="Arial" w:cs="Arial"/>
        </w:rPr>
        <w:t xml:space="preserve">ó </w:t>
      </w:r>
      <w:r w:rsidRPr="00F8174A">
        <w:rPr>
          <w:rFonts w:ascii="Arial" w:eastAsia="Arial" w:hAnsi="Arial" w:cs="Arial"/>
        </w:rPr>
        <w:t xml:space="preserve">con la exposición de un cártel en </w:t>
      </w:r>
      <w:r w:rsidRPr="00F8174A">
        <w:rPr>
          <w:rFonts w:ascii="Arial" w:hAnsi="Arial" w:cs="Arial"/>
        </w:rPr>
        <w:t>30º Congreso Nacional de Investigación e Innovación en Medicina. Monterrey, Nuevo, León.</w:t>
      </w:r>
    </w:p>
    <w:p w14:paraId="3555B80C" w14:textId="724BA28E" w:rsidR="00766116" w:rsidRPr="00F8174A" w:rsidRDefault="00766116" w:rsidP="00F8174A">
      <w:pPr>
        <w:pStyle w:val="Cuerpo"/>
        <w:spacing w:line="480" w:lineRule="auto"/>
        <w:jc w:val="both"/>
        <w:rPr>
          <w:rFonts w:ascii="Arial" w:hAnsi="Arial" w:cs="Arial"/>
        </w:rPr>
      </w:pPr>
      <w:r w:rsidRPr="00F8174A">
        <w:rPr>
          <w:rFonts w:ascii="Arial" w:hAnsi="Arial" w:cs="Arial"/>
        </w:rPr>
        <w:t xml:space="preserve">En Agosto del 2021 realizó una rotación clínica en el Hospita Infantil de México “Federico Gómez”, en el área de neurocirugía pediátrica debido a su interés en </w:t>
      </w:r>
      <w:r w:rsidRPr="00F8174A">
        <w:rPr>
          <w:rFonts w:ascii="Arial" w:hAnsi="Arial" w:cs="Arial"/>
        </w:rPr>
        <w:lastRenderedPageBreak/>
        <w:t>esta área. Lugar donde fue aceptado para continuar sus estudios y realizar una subespecialidad en neurocirugía pediátrica.</w:t>
      </w:r>
    </w:p>
    <w:p w14:paraId="5AA80E88" w14:textId="18B802AC" w:rsidR="001E0A47" w:rsidRDefault="00766116" w:rsidP="00F8174A">
      <w:pPr>
        <w:pStyle w:val="Cuerpo"/>
        <w:spacing w:line="480" w:lineRule="auto"/>
        <w:jc w:val="both"/>
        <w:rPr>
          <w:rFonts w:ascii="Arial" w:hAnsi="Arial" w:cs="Arial"/>
        </w:rPr>
      </w:pPr>
      <w:r w:rsidRPr="00F8174A">
        <w:rPr>
          <w:rFonts w:ascii="Arial" w:hAnsi="Arial" w:cs="Arial"/>
        </w:rPr>
        <w:t>El se ha distinguido por ser una persona responsable, dedicada, con una gran actitud por la asistencia y la docencia, y siempre buscando aprender y seguir complementándose.</w:t>
      </w:r>
    </w:p>
    <w:p w14:paraId="664B3D8D" w14:textId="77777777" w:rsidR="001E0A47" w:rsidRDefault="001E0A47">
      <w:pPr>
        <w:rPr>
          <w:rFonts w:ascii="Arial" w:hAnsi="Arial" w:cs="Arial"/>
          <w:color w:val="000000"/>
          <w:u w:color="000000"/>
          <w:lang w:val="es-MX" w:eastAsia="es-MX"/>
        </w:rPr>
      </w:pPr>
      <w:r>
        <w:rPr>
          <w:rFonts w:ascii="Arial" w:hAnsi="Arial" w:cs="Arial"/>
        </w:rPr>
        <w:br w:type="page"/>
      </w:r>
    </w:p>
    <w:p w14:paraId="33BA892E" w14:textId="7AF9269F" w:rsidR="009B62D5" w:rsidRDefault="009B62D5">
      <w:pPr>
        <w:rPr>
          <w:rStyle w:val="Ninguno"/>
          <w:rFonts w:ascii="Arial" w:eastAsia="Arial" w:hAnsi="Arial" w:cs="Arial"/>
          <w:color w:val="000000"/>
          <w:u w:color="000000"/>
          <w:lang w:val="es-MX" w:eastAsia="es-MX"/>
        </w:rPr>
      </w:pPr>
      <w:r w:rsidRPr="001E0A47">
        <w:rPr>
          <w:rStyle w:val="Ninguno"/>
          <w:rFonts w:ascii="Arial" w:eastAsia="Arial" w:hAnsi="Arial" w:cs="Arial"/>
        </w:rPr>
        <w:lastRenderedPageBreak/>
        <w:drawing>
          <wp:inline distT="0" distB="0" distL="0" distR="0" wp14:anchorId="41D2F79E" wp14:editId="55723F64">
            <wp:extent cx="6457161" cy="8270544"/>
            <wp:effectExtent l="0" t="0" r="127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6460499" cy="8274820"/>
                    </a:xfrm>
                    <a:prstGeom prst="rect">
                      <a:avLst/>
                    </a:prstGeom>
                  </pic:spPr>
                </pic:pic>
              </a:graphicData>
            </a:graphic>
          </wp:inline>
        </w:drawing>
      </w:r>
    </w:p>
    <w:p w14:paraId="442499FF" w14:textId="0FED43DE" w:rsidR="009B62D5" w:rsidRDefault="009B62D5">
      <w:pPr>
        <w:rPr>
          <w:rStyle w:val="Ninguno"/>
          <w:rFonts w:ascii="Arial" w:eastAsia="Arial" w:hAnsi="Arial" w:cs="Arial"/>
          <w:color w:val="000000"/>
          <w:u w:color="000000"/>
          <w:lang w:val="es-MX" w:eastAsia="es-MX"/>
        </w:rPr>
      </w:pPr>
      <w:r w:rsidRPr="009B62D5">
        <w:rPr>
          <w:rStyle w:val="Ninguno"/>
          <w:rFonts w:ascii="Arial" w:eastAsia="Arial" w:hAnsi="Arial" w:cs="Arial"/>
        </w:rPr>
        <w:lastRenderedPageBreak/>
        <w:drawing>
          <wp:inline distT="0" distB="0" distL="0" distR="0" wp14:anchorId="1C5149A8" wp14:editId="05AE5DE4">
            <wp:extent cx="5882185" cy="7797068"/>
            <wp:effectExtent l="0" t="0" r="4445"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887179" cy="7803688"/>
                    </a:xfrm>
                    <a:prstGeom prst="rect">
                      <a:avLst/>
                    </a:prstGeom>
                  </pic:spPr>
                </pic:pic>
              </a:graphicData>
            </a:graphic>
          </wp:inline>
        </w:drawing>
      </w:r>
      <w:r>
        <w:rPr>
          <w:rStyle w:val="Ninguno"/>
          <w:rFonts w:ascii="Arial" w:eastAsia="Arial" w:hAnsi="Arial" w:cs="Arial"/>
        </w:rPr>
        <w:br w:type="page"/>
      </w:r>
    </w:p>
    <w:p w14:paraId="2D1B77E4" w14:textId="6DCAB124" w:rsidR="00766116" w:rsidRPr="00F8174A" w:rsidRDefault="00847267" w:rsidP="001E0A47">
      <w:pPr>
        <w:pStyle w:val="Cuerpo"/>
        <w:spacing w:line="480" w:lineRule="auto"/>
        <w:jc w:val="both"/>
        <w:rPr>
          <w:rStyle w:val="Ninguno"/>
          <w:rFonts w:ascii="Arial" w:eastAsia="Arial" w:hAnsi="Arial" w:cs="Arial"/>
        </w:rPr>
      </w:pPr>
      <w:r w:rsidRPr="00847267">
        <w:rPr>
          <w:rStyle w:val="Ninguno"/>
          <w:rFonts w:ascii="Arial" w:eastAsia="Arial" w:hAnsi="Arial" w:cs="Arial"/>
        </w:rPr>
        <w:lastRenderedPageBreak/>
        <w:drawing>
          <wp:inline distT="0" distB="0" distL="0" distR="0" wp14:anchorId="13FAA7F1" wp14:editId="56B8C77C">
            <wp:extent cx="5642600" cy="5718412"/>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652943" cy="5728894"/>
                    </a:xfrm>
                    <a:prstGeom prst="rect">
                      <a:avLst/>
                    </a:prstGeom>
                  </pic:spPr>
                </pic:pic>
              </a:graphicData>
            </a:graphic>
          </wp:inline>
        </w:drawing>
      </w:r>
    </w:p>
    <w:sectPr w:rsidR="00766116" w:rsidRPr="00F8174A">
      <w:footerReference w:type="even" r:id="rId21"/>
      <w:footerReference w:type="default" r:id="rId22"/>
      <w:pgSz w:w="12240" w:h="15840"/>
      <w:pgMar w:top="1417" w:right="1701" w:bottom="1417" w:left="1701"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2309EB" w14:textId="77777777" w:rsidR="00905B22" w:rsidRDefault="00905B22">
      <w:r>
        <w:separator/>
      </w:r>
    </w:p>
  </w:endnote>
  <w:endnote w:type="continuationSeparator" w:id="0">
    <w:p w14:paraId="67DBD468" w14:textId="77777777" w:rsidR="00905B22" w:rsidRDefault="00905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Gill Sans Light">
    <w:altName w:val="﷽﷽﷽﷽﷽﷽﷽﷽Dat"/>
    <w:charset w:val="B1"/>
    <w:family w:val="swiss"/>
    <w:pitch w:val="variable"/>
    <w:sig w:usb0="80000A67" w:usb1="00000000" w:usb2="00000000" w:usb3="00000000" w:csb0="000001F7" w:csb1="00000000"/>
  </w:font>
  <w:font w:name="Helvetica Neue">
    <w:altName w:val="Corbel"/>
    <w:charset w:val="00"/>
    <w:family w:val="auto"/>
    <w:pitch w:val="variable"/>
    <w:sig w:usb0="00000003" w:usb1="500079DB" w:usb2="00000010" w:usb3="00000000" w:csb0="0000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TXinwei">
    <w:charset w:val="86"/>
    <w:family w:val="auto"/>
    <w:pitch w:val="variable"/>
    <w:sig w:usb0="00000001" w:usb1="080F0000" w:usb2="00000010" w:usb3="00000000" w:csb0="00040000"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538422073"/>
      <w:docPartObj>
        <w:docPartGallery w:val="Page Numbers (Bottom of Page)"/>
        <w:docPartUnique/>
      </w:docPartObj>
    </w:sdtPr>
    <w:sdtContent>
      <w:p w14:paraId="128126A8" w14:textId="77777777" w:rsidR="001E0A47" w:rsidRDefault="001E0A47" w:rsidP="00881E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B4BA0B" w14:textId="77777777" w:rsidR="001E0A47" w:rsidRDefault="001E0A47" w:rsidP="0062588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2006546478"/>
      <w:docPartObj>
        <w:docPartGallery w:val="Page Numbers (Bottom of Page)"/>
        <w:docPartUnique/>
      </w:docPartObj>
    </w:sdtPr>
    <w:sdtContent>
      <w:p w14:paraId="5B8F2727" w14:textId="304C209B" w:rsidR="001E0A47" w:rsidRDefault="001E0A47" w:rsidP="005E3E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A6F8B">
          <w:rPr>
            <w:rStyle w:val="PageNumber"/>
            <w:noProof/>
          </w:rPr>
          <w:t>63</w:t>
        </w:r>
        <w:r>
          <w:rPr>
            <w:rStyle w:val="PageNumber"/>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E6C360" w14:textId="77777777" w:rsidR="00905B22" w:rsidRDefault="00905B22">
      <w:r>
        <w:separator/>
      </w:r>
    </w:p>
  </w:footnote>
  <w:footnote w:type="continuationSeparator" w:id="0">
    <w:p w14:paraId="5F8A9238" w14:textId="77777777" w:rsidR="00905B22" w:rsidRDefault="00905B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90FD0"/>
    <w:multiLevelType w:val="hybridMultilevel"/>
    <w:tmpl w:val="93B611B0"/>
    <w:lvl w:ilvl="0" w:tplc="080A000F">
      <w:start w:val="1"/>
      <w:numFmt w:val="decimal"/>
      <w:lvlText w:val="%1."/>
      <w:lvlJc w:val="left"/>
      <w:pPr>
        <w:ind w:left="720" w:hanging="360"/>
      </w:pPr>
      <w:rPr>
        <w:b w:val="0"/>
        <w:bCs w:val="0"/>
        <w:i w:val="0"/>
        <w:iCs w:val="0"/>
        <w:caps w:val="0"/>
        <w:smallCaps w:val="0"/>
        <w:strike w:val="0"/>
        <w:dstrike w:val="0"/>
        <w:outline w:val="0"/>
        <w:emboss w:val="0"/>
        <w:imprint w:val="0"/>
        <w:spacing w:val="0"/>
        <w:w w:val="100"/>
        <w:kern w:val="0"/>
        <w:position w:val="0"/>
        <w:highlight w:val="none"/>
        <w:vertAlign w:val="baseline"/>
      </w:rPr>
    </w:lvl>
    <w:lvl w:ilvl="1" w:tplc="0B9A7F44">
      <w:start w:val="1"/>
      <w:numFmt w:val="bullet"/>
      <w:lvlText w:val="o"/>
      <w:lvlJc w:val="left"/>
      <w:pPr>
        <w:ind w:left="14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2" w:tplc="C11245D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3A4F8E0">
      <w:start w:val="1"/>
      <w:numFmt w:val="bullet"/>
      <w:lvlText w:val="•"/>
      <w:lvlJc w:val="left"/>
      <w:pPr>
        <w:ind w:left="288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4" w:tplc="47B4255E">
      <w:start w:val="1"/>
      <w:numFmt w:val="bullet"/>
      <w:lvlText w:val="o"/>
      <w:lvlJc w:val="left"/>
      <w:pPr>
        <w:ind w:left="360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5" w:tplc="EEBC375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C9C7E4A">
      <w:start w:val="1"/>
      <w:numFmt w:val="bullet"/>
      <w:lvlText w:val="•"/>
      <w:lvlJc w:val="left"/>
      <w:pPr>
        <w:ind w:left="50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7" w:tplc="6FCEC800">
      <w:start w:val="1"/>
      <w:numFmt w:val="bullet"/>
      <w:lvlText w:val="o"/>
      <w:lvlJc w:val="left"/>
      <w:pPr>
        <w:ind w:left="57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8" w:tplc="234211C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0B365120"/>
    <w:multiLevelType w:val="hybridMultilevel"/>
    <w:tmpl w:val="20DC1FA8"/>
    <w:lvl w:ilvl="0" w:tplc="FC26CA6C">
      <w:start w:val="1"/>
      <w:numFmt w:val="bullet"/>
      <w:lvlText w:val="•"/>
      <w:lvlJc w:val="left"/>
      <w:pPr>
        <w:tabs>
          <w:tab w:val="num" w:pos="720"/>
        </w:tabs>
        <w:ind w:left="720" w:hanging="360"/>
      </w:pPr>
      <w:rPr>
        <w:rFonts w:ascii="Arial" w:hAnsi="Arial" w:hint="default"/>
      </w:rPr>
    </w:lvl>
    <w:lvl w:ilvl="1" w:tplc="10D8843A" w:tentative="1">
      <w:start w:val="1"/>
      <w:numFmt w:val="bullet"/>
      <w:lvlText w:val="•"/>
      <w:lvlJc w:val="left"/>
      <w:pPr>
        <w:tabs>
          <w:tab w:val="num" w:pos="1440"/>
        </w:tabs>
        <w:ind w:left="1440" w:hanging="360"/>
      </w:pPr>
      <w:rPr>
        <w:rFonts w:ascii="Arial" w:hAnsi="Arial" w:hint="default"/>
      </w:rPr>
    </w:lvl>
    <w:lvl w:ilvl="2" w:tplc="28B63E90" w:tentative="1">
      <w:start w:val="1"/>
      <w:numFmt w:val="bullet"/>
      <w:lvlText w:val="•"/>
      <w:lvlJc w:val="left"/>
      <w:pPr>
        <w:tabs>
          <w:tab w:val="num" w:pos="2160"/>
        </w:tabs>
        <w:ind w:left="2160" w:hanging="360"/>
      </w:pPr>
      <w:rPr>
        <w:rFonts w:ascii="Arial" w:hAnsi="Arial" w:hint="default"/>
      </w:rPr>
    </w:lvl>
    <w:lvl w:ilvl="3" w:tplc="7A5CB61C" w:tentative="1">
      <w:start w:val="1"/>
      <w:numFmt w:val="bullet"/>
      <w:lvlText w:val="•"/>
      <w:lvlJc w:val="left"/>
      <w:pPr>
        <w:tabs>
          <w:tab w:val="num" w:pos="2880"/>
        </w:tabs>
        <w:ind w:left="2880" w:hanging="360"/>
      </w:pPr>
      <w:rPr>
        <w:rFonts w:ascii="Arial" w:hAnsi="Arial" w:hint="default"/>
      </w:rPr>
    </w:lvl>
    <w:lvl w:ilvl="4" w:tplc="D18C5F8A" w:tentative="1">
      <w:start w:val="1"/>
      <w:numFmt w:val="bullet"/>
      <w:lvlText w:val="•"/>
      <w:lvlJc w:val="left"/>
      <w:pPr>
        <w:tabs>
          <w:tab w:val="num" w:pos="3600"/>
        </w:tabs>
        <w:ind w:left="3600" w:hanging="360"/>
      </w:pPr>
      <w:rPr>
        <w:rFonts w:ascii="Arial" w:hAnsi="Arial" w:hint="default"/>
      </w:rPr>
    </w:lvl>
    <w:lvl w:ilvl="5" w:tplc="87AAF4AA" w:tentative="1">
      <w:start w:val="1"/>
      <w:numFmt w:val="bullet"/>
      <w:lvlText w:val="•"/>
      <w:lvlJc w:val="left"/>
      <w:pPr>
        <w:tabs>
          <w:tab w:val="num" w:pos="4320"/>
        </w:tabs>
        <w:ind w:left="4320" w:hanging="360"/>
      </w:pPr>
      <w:rPr>
        <w:rFonts w:ascii="Arial" w:hAnsi="Arial" w:hint="default"/>
      </w:rPr>
    </w:lvl>
    <w:lvl w:ilvl="6" w:tplc="D6B805E4" w:tentative="1">
      <w:start w:val="1"/>
      <w:numFmt w:val="bullet"/>
      <w:lvlText w:val="•"/>
      <w:lvlJc w:val="left"/>
      <w:pPr>
        <w:tabs>
          <w:tab w:val="num" w:pos="5040"/>
        </w:tabs>
        <w:ind w:left="5040" w:hanging="360"/>
      </w:pPr>
      <w:rPr>
        <w:rFonts w:ascii="Arial" w:hAnsi="Arial" w:hint="default"/>
      </w:rPr>
    </w:lvl>
    <w:lvl w:ilvl="7" w:tplc="3884A412" w:tentative="1">
      <w:start w:val="1"/>
      <w:numFmt w:val="bullet"/>
      <w:lvlText w:val="•"/>
      <w:lvlJc w:val="left"/>
      <w:pPr>
        <w:tabs>
          <w:tab w:val="num" w:pos="5760"/>
        </w:tabs>
        <w:ind w:left="5760" w:hanging="360"/>
      </w:pPr>
      <w:rPr>
        <w:rFonts w:ascii="Arial" w:hAnsi="Arial" w:hint="default"/>
      </w:rPr>
    </w:lvl>
    <w:lvl w:ilvl="8" w:tplc="F6E681A8" w:tentative="1">
      <w:start w:val="1"/>
      <w:numFmt w:val="bullet"/>
      <w:lvlText w:val="•"/>
      <w:lvlJc w:val="left"/>
      <w:pPr>
        <w:tabs>
          <w:tab w:val="num" w:pos="6480"/>
        </w:tabs>
        <w:ind w:left="6480" w:hanging="360"/>
      </w:pPr>
      <w:rPr>
        <w:rFonts w:ascii="Arial" w:hAnsi="Arial" w:hint="default"/>
      </w:rPr>
    </w:lvl>
  </w:abstractNum>
  <w:abstractNum w:abstractNumId="2">
    <w:nsid w:val="0BFF7877"/>
    <w:multiLevelType w:val="hybridMultilevel"/>
    <w:tmpl w:val="82380DA8"/>
    <w:lvl w:ilvl="0" w:tplc="4FA61560">
      <w:start w:val="1"/>
      <w:numFmt w:val="bullet"/>
      <w:lvlText w:val="•"/>
      <w:lvlJc w:val="left"/>
      <w:pPr>
        <w:tabs>
          <w:tab w:val="num" w:pos="720"/>
        </w:tabs>
        <w:ind w:left="720" w:hanging="360"/>
      </w:pPr>
      <w:rPr>
        <w:rFonts w:ascii="Arial" w:hAnsi="Arial" w:hint="default"/>
      </w:rPr>
    </w:lvl>
    <w:lvl w:ilvl="1" w:tplc="5232DD5A" w:tentative="1">
      <w:start w:val="1"/>
      <w:numFmt w:val="bullet"/>
      <w:lvlText w:val="•"/>
      <w:lvlJc w:val="left"/>
      <w:pPr>
        <w:tabs>
          <w:tab w:val="num" w:pos="1440"/>
        </w:tabs>
        <w:ind w:left="1440" w:hanging="360"/>
      </w:pPr>
      <w:rPr>
        <w:rFonts w:ascii="Arial" w:hAnsi="Arial" w:hint="default"/>
      </w:rPr>
    </w:lvl>
    <w:lvl w:ilvl="2" w:tplc="5CB628F2" w:tentative="1">
      <w:start w:val="1"/>
      <w:numFmt w:val="bullet"/>
      <w:lvlText w:val="•"/>
      <w:lvlJc w:val="left"/>
      <w:pPr>
        <w:tabs>
          <w:tab w:val="num" w:pos="2160"/>
        </w:tabs>
        <w:ind w:left="2160" w:hanging="360"/>
      </w:pPr>
      <w:rPr>
        <w:rFonts w:ascii="Arial" w:hAnsi="Arial" w:hint="default"/>
      </w:rPr>
    </w:lvl>
    <w:lvl w:ilvl="3" w:tplc="19D66CA0" w:tentative="1">
      <w:start w:val="1"/>
      <w:numFmt w:val="bullet"/>
      <w:lvlText w:val="•"/>
      <w:lvlJc w:val="left"/>
      <w:pPr>
        <w:tabs>
          <w:tab w:val="num" w:pos="2880"/>
        </w:tabs>
        <w:ind w:left="2880" w:hanging="360"/>
      </w:pPr>
      <w:rPr>
        <w:rFonts w:ascii="Arial" w:hAnsi="Arial" w:hint="default"/>
      </w:rPr>
    </w:lvl>
    <w:lvl w:ilvl="4" w:tplc="D1B82E52" w:tentative="1">
      <w:start w:val="1"/>
      <w:numFmt w:val="bullet"/>
      <w:lvlText w:val="•"/>
      <w:lvlJc w:val="left"/>
      <w:pPr>
        <w:tabs>
          <w:tab w:val="num" w:pos="3600"/>
        </w:tabs>
        <w:ind w:left="3600" w:hanging="360"/>
      </w:pPr>
      <w:rPr>
        <w:rFonts w:ascii="Arial" w:hAnsi="Arial" w:hint="default"/>
      </w:rPr>
    </w:lvl>
    <w:lvl w:ilvl="5" w:tplc="78FE4EF4" w:tentative="1">
      <w:start w:val="1"/>
      <w:numFmt w:val="bullet"/>
      <w:lvlText w:val="•"/>
      <w:lvlJc w:val="left"/>
      <w:pPr>
        <w:tabs>
          <w:tab w:val="num" w:pos="4320"/>
        </w:tabs>
        <w:ind w:left="4320" w:hanging="360"/>
      </w:pPr>
      <w:rPr>
        <w:rFonts w:ascii="Arial" w:hAnsi="Arial" w:hint="default"/>
      </w:rPr>
    </w:lvl>
    <w:lvl w:ilvl="6" w:tplc="4D30BB18" w:tentative="1">
      <w:start w:val="1"/>
      <w:numFmt w:val="bullet"/>
      <w:lvlText w:val="•"/>
      <w:lvlJc w:val="left"/>
      <w:pPr>
        <w:tabs>
          <w:tab w:val="num" w:pos="5040"/>
        </w:tabs>
        <w:ind w:left="5040" w:hanging="360"/>
      </w:pPr>
      <w:rPr>
        <w:rFonts w:ascii="Arial" w:hAnsi="Arial" w:hint="default"/>
      </w:rPr>
    </w:lvl>
    <w:lvl w:ilvl="7" w:tplc="3504571C" w:tentative="1">
      <w:start w:val="1"/>
      <w:numFmt w:val="bullet"/>
      <w:lvlText w:val="•"/>
      <w:lvlJc w:val="left"/>
      <w:pPr>
        <w:tabs>
          <w:tab w:val="num" w:pos="5760"/>
        </w:tabs>
        <w:ind w:left="5760" w:hanging="360"/>
      </w:pPr>
      <w:rPr>
        <w:rFonts w:ascii="Arial" w:hAnsi="Arial" w:hint="default"/>
      </w:rPr>
    </w:lvl>
    <w:lvl w:ilvl="8" w:tplc="5ABC5BDE" w:tentative="1">
      <w:start w:val="1"/>
      <w:numFmt w:val="bullet"/>
      <w:lvlText w:val="•"/>
      <w:lvlJc w:val="left"/>
      <w:pPr>
        <w:tabs>
          <w:tab w:val="num" w:pos="6480"/>
        </w:tabs>
        <w:ind w:left="6480" w:hanging="360"/>
      </w:pPr>
      <w:rPr>
        <w:rFonts w:ascii="Arial" w:hAnsi="Arial" w:hint="default"/>
      </w:rPr>
    </w:lvl>
  </w:abstractNum>
  <w:abstractNum w:abstractNumId="3">
    <w:nsid w:val="14703498"/>
    <w:multiLevelType w:val="hybridMultilevel"/>
    <w:tmpl w:val="C346F5AA"/>
    <w:lvl w:ilvl="0" w:tplc="29145F34">
      <w:start w:val="1"/>
      <w:numFmt w:val="bullet"/>
      <w:lvlText w:val="•"/>
      <w:lvlJc w:val="left"/>
      <w:pPr>
        <w:tabs>
          <w:tab w:val="num" w:pos="720"/>
        </w:tabs>
        <w:ind w:left="720" w:hanging="360"/>
      </w:pPr>
      <w:rPr>
        <w:rFonts w:ascii="Arial" w:hAnsi="Arial" w:hint="default"/>
      </w:rPr>
    </w:lvl>
    <w:lvl w:ilvl="1" w:tplc="C328544C" w:tentative="1">
      <w:start w:val="1"/>
      <w:numFmt w:val="bullet"/>
      <w:lvlText w:val="•"/>
      <w:lvlJc w:val="left"/>
      <w:pPr>
        <w:tabs>
          <w:tab w:val="num" w:pos="1440"/>
        </w:tabs>
        <w:ind w:left="1440" w:hanging="360"/>
      </w:pPr>
      <w:rPr>
        <w:rFonts w:ascii="Arial" w:hAnsi="Arial" w:hint="default"/>
      </w:rPr>
    </w:lvl>
    <w:lvl w:ilvl="2" w:tplc="3EC8E594" w:tentative="1">
      <w:start w:val="1"/>
      <w:numFmt w:val="bullet"/>
      <w:lvlText w:val="•"/>
      <w:lvlJc w:val="left"/>
      <w:pPr>
        <w:tabs>
          <w:tab w:val="num" w:pos="2160"/>
        </w:tabs>
        <w:ind w:left="2160" w:hanging="360"/>
      </w:pPr>
      <w:rPr>
        <w:rFonts w:ascii="Arial" w:hAnsi="Arial" w:hint="default"/>
      </w:rPr>
    </w:lvl>
    <w:lvl w:ilvl="3" w:tplc="F4DC551A" w:tentative="1">
      <w:start w:val="1"/>
      <w:numFmt w:val="bullet"/>
      <w:lvlText w:val="•"/>
      <w:lvlJc w:val="left"/>
      <w:pPr>
        <w:tabs>
          <w:tab w:val="num" w:pos="2880"/>
        </w:tabs>
        <w:ind w:left="2880" w:hanging="360"/>
      </w:pPr>
      <w:rPr>
        <w:rFonts w:ascii="Arial" w:hAnsi="Arial" w:hint="default"/>
      </w:rPr>
    </w:lvl>
    <w:lvl w:ilvl="4" w:tplc="4822A956" w:tentative="1">
      <w:start w:val="1"/>
      <w:numFmt w:val="bullet"/>
      <w:lvlText w:val="•"/>
      <w:lvlJc w:val="left"/>
      <w:pPr>
        <w:tabs>
          <w:tab w:val="num" w:pos="3600"/>
        </w:tabs>
        <w:ind w:left="3600" w:hanging="360"/>
      </w:pPr>
      <w:rPr>
        <w:rFonts w:ascii="Arial" w:hAnsi="Arial" w:hint="default"/>
      </w:rPr>
    </w:lvl>
    <w:lvl w:ilvl="5" w:tplc="EE9C70E0" w:tentative="1">
      <w:start w:val="1"/>
      <w:numFmt w:val="bullet"/>
      <w:lvlText w:val="•"/>
      <w:lvlJc w:val="left"/>
      <w:pPr>
        <w:tabs>
          <w:tab w:val="num" w:pos="4320"/>
        </w:tabs>
        <w:ind w:left="4320" w:hanging="360"/>
      </w:pPr>
      <w:rPr>
        <w:rFonts w:ascii="Arial" w:hAnsi="Arial" w:hint="default"/>
      </w:rPr>
    </w:lvl>
    <w:lvl w:ilvl="6" w:tplc="A24E015E" w:tentative="1">
      <w:start w:val="1"/>
      <w:numFmt w:val="bullet"/>
      <w:lvlText w:val="•"/>
      <w:lvlJc w:val="left"/>
      <w:pPr>
        <w:tabs>
          <w:tab w:val="num" w:pos="5040"/>
        </w:tabs>
        <w:ind w:left="5040" w:hanging="360"/>
      </w:pPr>
      <w:rPr>
        <w:rFonts w:ascii="Arial" w:hAnsi="Arial" w:hint="default"/>
      </w:rPr>
    </w:lvl>
    <w:lvl w:ilvl="7" w:tplc="E27681AA" w:tentative="1">
      <w:start w:val="1"/>
      <w:numFmt w:val="bullet"/>
      <w:lvlText w:val="•"/>
      <w:lvlJc w:val="left"/>
      <w:pPr>
        <w:tabs>
          <w:tab w:val="num" w:pos="5760"/>
        </w:tabs>
        <w:ind w:left="5760" w:hanging="360"/>
      </w:pPr>
      <w:rPr>
        <w:rFonts w:ascii="Arial" w:hAnsi="Arial" w:hint="default"/>
      </w:rPr>
    </w:lvl>
    <w:lvl w:ilvl="8" w:tplc="FCC847E0" w:tentative="1">
      <w:start w:val="1"/>
      <w:numFmt w:val="bullet"/>
      <w:lvlText w:val="•"/>
      <w:lvlJc w:val="left"/>
      <w:pPr>
        <w:tabs>
          <w:tab w:val="num" w:pos="6480"/>
        </w:tabs>
        <w:ind w:left="6480" w:hanging="360"/>
      </w:pPr>
      <w:rPr>
        <w:rFonts w:ascii="Arial" w:hAnsi="Arial" w:hint="default"/>
      </w:rPr>
    </w:lvl>
  </w:abstractNum>
  <w:abstractNum w:abstractNumId="4">
    <w:nsid w:val="15673B9A"/>
    <w:multiLevelType w:val="hybridMultilevel"/>
    <w:tmpl w:val="990C0D2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191D27D5"/>
    <w:multiLevelType w:val="hybridMultilevel"/>
    <w:tmpl w:val="CAB4FA1A"/>
    <w:numStyleLink w:val="Estiloimportado2"/>
  </w:abstractNum>
  <w:abstractNum w:abstractNumId="6">
    <w:nsid w:val="1B3049C3"/>
    <w:multiLevelType w:val="hybridMultilevel"/>
    <w:tmpl w:val="E93C66CE"/>
    <w:lvl w:ilvl="0" w:tplc="73EE029E">
      <w:start w:val="1"/>
      <w:numFmt w:val="bullet"/>
      <w:lvlText w:val="•"/>
      <w:lvlJc w:val="left"/>
      <w:pPr>
        <w:tabs>
          <w:tab w:val="num" w:pos="720"/>
        </w:tabs>
        <w:ind w:left="720" w:hanging="360"/>
      </w:pPr>
      <w:rPr>
        <w:rFonts w:ascii="Arial" w:hAnsi="Arial" w:hint="default"/>
      </w:rPr>
    </w:lvl>
    <w:lvl w:ilvl="1" w:tplc="D0FA91A4" w:tentative="1">
      <w:start w:val="1"/>
      <w:numFmt w:val="bullet"/>
      <w:lvlText w:val="•"/>
      <w:lvlJc w:val="left"/>
      <w:pPr>
        <w:tabs>
          <w:tab w:val="num" w:pos="1440"/>
        </w:tabs>
        <w:ind w:left="1440" w:hanging="360"/>
      </w:pPr>
      <w:rPr>
        <w:rFonts w:ascii="Arial" w:hAnsi="Arial" w:hint="default"/>
      </w:rPr>
    </w:lvl>
    <w:lvl w:ilvl="2" w:tplc="E012B94C" w:tentative="1">
      <w:start w:val="1"/>
      <w:numFmt w:val="bullet"/>
      <w:lvlText w:val="•"/>
      <w:lvlJc w:val="left"/>
      <w:pPr>
        <w:tabs>
          <w:tab w:val="num" w:pos="2160"/>
        </w:tabs>
        <w:ind w:left="2160" w:hanging="360"/>
      </w:pPr>
      <w:rPr>
        <w:rFonts w:ascii="Arial" w:hAnsi="Arial" w:hint="default"/>
      </w:rPr>
    </w:lvl>
    <w:lvl w:ilvl="3" w:tplc="30A8FDE2" w:tentative="1">
      <w:start w:val="1"/>
      <w:numFmt w:val="bullet"/>
      <w:lvlText w:val="•"/>
      <w:lvlJc w:val="left"/>
      <w:pPr>
        <w:tabs>
          <w:tab w:val="num" w:pos="2880"/>
        </w:tabs>
        <w:ind w:left="2880" w:hanging="360"/>
      </w:pPr>
      <w:rPr>
        <w:rFonts w:ascii="Arial" w:hAnsi="Arial" w:hint="default"/>
      </w:rPr>
    </w:lvl>
    <w:lvl w:ilvl="4" w:tplc="649AD8C4" w:tentative="1">
      <w:start w:val="1"/>
      <w:numFmt w:val="bullet"/>
      <w:lvlText w:val="•"/>
      <w:lvlJc w:val="left"/>
      <w:pPr>
        <w:tabs>
          <w:tab w:val="num" w:pos="3600"/>
        </w:tabs>
        <w:ind w:left="3600" w:hanging="360"/>
      </w:pPr>
      <w:rPr>
        <w:rFonts w:ascii="Arial" w:hAnsi="Arial" w:hint="default"/>
      </w:rPr>
    </w:lvl>
    <w:lvl w:ilvl="5" w:tplc="5992BDF2" w:tentative="1">
      <w:start w:val="1"/>
      <w:numFmt w:val="bullet"/>
      <w:lvlText w:val="•"/>
      <w:lvlJc w:val="left"/>
      <w:pPr>
        <w:tabs>
          <w:tab w:val="num" w:pos="4320"/>
        </w:tabs>
        <w:ind w:left="4320" w:hanging="360"/>
      </w:pPr>
      <w:rPr>
        <w:rFonts w:ascii="Arial" w:hAnsi="Arial" w:hint="default"/>
      </w:rPr>
    </w:lvl>
    <w:lvl w:ilvl="6" w:tplc="6E4CB7C8" w:tentative="1">
      <w:start w:val="1"/>
      <w:numFmt w:val="bullet"/>
      <w:lvlText w:val="•"/>
      <w:lvlJc w:val="left"/>
      <w:pPr>
        <w:tabs>
          <w:tab w:val="num" w:pos="5040"/>
        </w:tabs>
        <w:ind w:left="5040" w:hanging="360"/>
      </w:pPr>
      <w:rPr>
        <w:rFonts w:ascii="Arial" w:hAnsi="Arial" w:hint="default"/>
      </w:rPr>
    </w:lvl>
    <w:lvl w:ilvl="7" w:tplc="01A43A50" w:tentative="1">
      <w:start w:val="1"/>
      <w:numFmt w:val="bullet"/>
      <w:lvlText w:val="•"/>
      <w:lvlJc w:val="left"/>
      <w:pPr>
        <w:tabs>
          <w:tab w:val="num" w:pos="5760"/>
        </w:tabs>
        <w:ind w:left="5760" w:hanging="360"/>
      </w:pPr>
      <w:rPr>
        <w:rFonts w:ascii="Arial" w:hAnsi="Arial" w:hint="default"/>
      </w:rPr>
    </w:lvl>
    <w:lvl w:ilvl="8" w:tplc="5E16D81C" w:tentative="1">
      <w:start w:val="1"/>
      <w:numFmt w:val="bullet"/>
      <w:lvlText w:val="•"/>
      <w:lvlJc w:val="left"/>
      <w:pPr>
        <w:tabs>
          <w:tab w:val="num" w:pos="6480"/>
        </w:tabs>
        <w:ind w:left="6480" w:hanging="360"/>
      </w:pPr>
      <w:rPr>
        <w:rFonts w:ascii="Arial" w:hAnsi="Arial" w:hint="default"/>
      </w:rPr>
    </w:lvl>
  </w:abstractNum>
  <w:abstractNum w:abstractNumId="7">
    <w:nsid w:val="253E7C92"/>
    <w:multiLevelType w:val="multilevel"/>
    <w:tmpl w:val="7FB82CF2"/>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9236E9C"/>
    <w:multiLevelType w:val="hybridMultilevel"/>
    <w:tmpl w:val="3FB08FD6"/>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nsid w:val="2A6B0E3F"/>
    <w:multiLevelType w:val="hybridMultilevel"/>
    <w:tmpl w:val="5E320FAA"/>
    <w:lvl w:ilvl="0" w:tplc="5EF4363C">
      <w:start w:val="1"/>
      <w:numFmt w:val="bullet"/>
      <w:lvlText w:val="•"/>
      <w:lvlJc w:val="left"/>
      <w:pPr>
        <w:tabs>
          <w:tab w:val="num" w:pos="720"/>
        </w:tabs>
        <w:ind w:left="720" w:hanging="360"/>
      </w:pPr>
      <w:rPr>
        <w:rFonts w:ascii="Arial" w:hAnsi="Arial" w:hint="default"/>
      </w:rPr>
    </w:lvl>
    <w:lvl w:ilvl="1" w:tplc="00343B28" w:tentative="1">
      <w:start w:val="1"/>
      <w:numFmt w:val="bullet"/>
      <w:lvlText w:val="•"/>
      <w:lvlJc w:val="left"/>
      <w:pPr>
        <w:tabs>
          <w:tab w:val="num" w:pos="1440"/>
        </w:tabs>
        <w:ind w:left="1440" w:hanging="360"/>
      </w:pPr>
      <w:rPr>
        <w:rFonts w:ascii="Arial" w:hAnsi="Arial" w:hint="default"/>
      </w:rPr>
    </w:lvl>
    <w:lvl w:ilvl="2" w:tplc="F67EC964" w:tentative="1">
      <w:start w:val="1"/>
      <w:numFmt w:val="bullet"/>
      <w:lvlText w:val="•"/>
      <w:lvlJc w:val="left"/>
      <w:pPr>
        <w:tabs>
          <w:tab w:val="num" w:pos="2160"/>
        </w:tabs>
        <w:ind w:left="2160" w:hanging="360"/>
      </w:pPr>
      <w:rPr>
        <w:rFonts w:ascii="Arial" w:hAnsi="Arial" w:hint="default"/>
      </w:rPr>
    </w:lvl>
    <w:lvl w:ilvl="3" w:tplc="A198EA56" w:tentative="1">
      <w:start w:val="1"/>
      <w:numFmt w:val="bullet"/>
      <w:lvlText w:val="•"/>
      <w:lvlJc w:val="left"/>
      <w:pPr>
        <w:tabs>
          <w:tab w:val="num" w:pos="2880"/>
        </w:tabs>
        <w:ind w:left="2880" w:hanging="360"/>
      </w:pPr>
      <w:rPr>
        <w:rFonts w:ascii="Arial" w:hAnsi="Arial" w:hint="default"/>
      </w:rPr>
    </w:lvl>
    <w:lvl w:ilvl="4" w:tplc="91AE5696" w:tentative="1">
      <w:start w:val="1"/>
      <w:numFmt w:val="bullet"/>
      <w:lvlText w:val="•"/>
      <w:lvlJc w:val="left"/>
      <w:pPr>
        <w:tabs>
          <w:tab w:val="num" w:pos="3600"/>
        </w:tabs>
        <w:ind w:left="3600" w:hanging="360"/>
      </w:pPr>
      <w:rPr>
        <w:rFonts w:ascii="Arial" w:hAnsi="Arial" w:hint="default"/>
      </w:rPr>
    </w:lvl>
    <w:lvl w:ilvl="5" w:tplc="18828E20" w:tentative="1">
      <w:start w:val="1"/>
      <w:numFmt w:val="bullet"/>
      <w:lvlText w:val="•"/>
      <w:lvlJc w:val="left"/>
      <w:pPr>
        <w:tabs>
          <w:tab w:val="num" w:pos="4320"/>
        </w:tabs>
        <w:ind w:left="4320" w:hanging="360"/>
      </w:pPr>
      <w:rPr>
        <w:rFonts w:ascii="Arial" w:hAnsi="Arial" w:hint="default"/>
      </w:rPr>
    </w:lvl>
    <w:lvl w:ilvl="6" w:tplc="CD0E1300" w:tentative="1">
      <w:start w:val="1"/>
      <w:numFmt w:val="bullet"/>
      <w:lvlText w:val="•"/>
      <w:lvlJc w:val="left"/>
      <w:pPr>
        <w:tabs>
          <w:tab w:val="num" w:pos="5040"/>
        </w:tabs>
        <w:ind w:left="5040" w:hanging="360"/>
      </w:pPr>
      <w:rPr>
        <w:rFonts w:ascii="Arial" w:hAnsi="Arial" w:hint="default"/>
      </w:rPr>
    </w:lvl>
    <w:lvl w:ilvl="7" w:tplc="62FA798A" w:tentative="1">
      <w:start w:val="1"/>
      <w:numFmt w:val="bullet"/>
      <w:lvlText w:val="•"/>
      <w:lvlJc w:val="left"/>
      <w:pPr>
        <w:tabs>
          <w:tab w:val="num" w:pos="5760"/>
        </w:tabs>
        <w:ind w:left="5760" w:hanging="360"/>
      </w:pPr>
      <w:rPr>
        <w:rFonts w:ascii="Arial" w:hAnsi="Arial" w:hint="default"/>
      </w:rPr>
    </w:lvl>
    <w:lvl w:ilvl="8" w:tplc="03343A22" w:tentative="1">
      <w:start w:val="1"/>
      <w:numFmt w:val="bullet"/>
      <w:lvlText w:val="•"/>
      <w:lvlJc w:val="left"/>
      <w:pPr>
        <w:tabs>
          <w:tab w:val="num" w:pos="6480"/>
        </w:tabs>
        <w:ind w:left="6480" w:hanging="360"/>
      </w:pPr>
      <w:rPr>
        <w:rFonts w:ascii="Arial" w:hAnsi="Arial" w:hint="default"/>
      </w:rPr>
    </w:lvl>
  </w:abstractNum>
  <w:abstractNum w:abstractNumId="10">
    <w:nsid w:val="2D9C7092"/>
    <w:multiLevelType w:val="hybridMultilevel"/>
    <w:tmpl w:val="C01EE0B6"/>
    <w:lvl w:ilvl="0" w:tplc="080A000F">
      <w:start w:val="1"/>
      <w:numFmt w:val="decimal"/>
      <w:lvlText w:val="%1."/>
      <w:lvlJc w:val="left"/>
      <w:pPr>
        <w:ind w:left="1776" w:hanging="360"/>
      </w:pPr>
    </w:lvl>
    <w:lvl w:ilvl="1" w:tplc="080A0019" w:tentative="1">
      <w:start w:val="1"/>
      <w:numFmt w:val="lowerLetter"/>
      <w:lvlText w:val="%2."/>
      <w:lvlJc w:val="left"/>
      <w:pPr>
        <w:ind w:left="2496" w:hanging="360"/>
      </w:pPr>
    </w:lvl>
    <w:lvl w:ilvl="2" w:tplc="080A001B" w:tentative="1">
      <w:start w:val="1"/>
      <w:numFmt w:val="lowerRoman"/>
      <w:lvlText w:val="%3."/>
      <w:lvlJc w:val="right"/>
      <w:pPr>
        <w:ind w:left="3216" w:hanging="180"/>
      </w:pPr>
    </w:lvl>
    <w:lvl w:ilvl="3" w:tplc="080A000F" w:tentative="1">
      <w:start w:val="1"/>
      <w:numFmt w:val="decimal"/>
      <w:lvlText w:val="%4."/>
      <w:lvlJc w:val="left"/>
      <w:pPr>
        <w:ind w:left="3936" w:hanging="360"/>
      </w:pPr>
    </w:lvl>
    <w:lvl w:ilvl="4" w:tplc="080A0019" w:tentative="1">
      <w:start w:val="1"/>
      <w:numFmt w:val="lowerLetter"/>
      <w:lvlText w:val="%5."/>
      <w:lvlJc w:val="left"/>
      <w:pPr>
        <w:ind w:left="4656" w:hanging="360"/>
      </w:pPr>
    </w:lvl>
    <w:lvl w:ilvl="5" w:tplc="080A001B" w:tentative="1">
      <w:start w:val="1"/>
      <w:numFmt w:val="lowerRoman"/>
      <w:lvlText w:val="%6."/>
      <w:lvlJc w:val="right"/>
      <w:pPr>
        <w:ind w:left="5376" w:hanging="180"/>
      </w:pPr>
    </w:lvl>
    <w:lvl w:ilvl="6" w:tplc="080A000F" w:tentative="1">
      <w:start w:val="1"/>
      <w:numFmt w:val="decimal"/>
      <w:lvlText w:val="%7."/>
      <w:lvlJc w:val="left"/>
      <w:pPr>
        <w:ind w:left="6096" w:hanging="360"/>
      </w:pPr>
    </w:lvl>
    <w:lvl w:ilvl="7" w:tplc="080A0019" w:tentative="1">
      <w:start w:val="1"/>
      <w:numFmt w:val="lowerLetter"/>
      <w:lvlText w:val="%8."/>
      <w:lvlJc w:val="left"/>
      <w:pPr>
        <w:ind w:left="6816" w:hanging="360"/>
      </w:pPr>
    </w:lvl>
    <w:lvl w:ilvl="8" w:tplc="080A001B" w:tentative="1">
      <w:start w:val="1"/>
      <w:numFmt w:val="lowerRoman"/>
      <w:lvlText w:val="%9."/>
      <w:lvlJc w:val="right"/>
      <w:pPr>
        <w:ind w:left="7536" w:hanging="180"/>
      </w:pPr>
    </w:lvl>
  </w:abstractNum>
  <w:abstractNum w:abstractNumId="11">
    <w:nsid w:val="302B0D46"/>
    <w:multiLevelType w:val="hybridMultilevel"/>
    <w:tmpl w:val="CAB4FA1A"/>
    <w:styleLink w:val="Estiloimportado2"/>
    <w:lvl w:ilvl="0" w:tplc="56C089F0">
      <w:start w:val="1"/>
      <w:numFmt w:val="bullet"/>
      <w:lvlText w:val="-"/>
      <w:lvlJc w:val="left"/>
      <w:pPr>
        <w:ind w:left="72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1" w:tplc="1D246EA8">
      <w:start w:val="1"/>
      <w:numFmt w:val="bullet"/>
      <w:lvlText w:val="o"/>
      <w:lvlJc w:val="left"/>
      <w:pPr>
        <w:ind w:left="14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2" w:tplc="A42A762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A82B76A">
      <w:start w:val="1"/>
      <w:numFmt w:val="bullet"/>
      <w:lvlText w:val="•"/>
      <w:lvlJc w:val="left"/>
      <w:pPr>
        <w:ind w:left="288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4" w:tplc="D51648C6">
      <w:start w:val="1"/>
      <w:numFmt w:val="bullet"/>
      <w:lvlText w:val="o"/>
      <w:lvlJc w:val="left"/>
      <w:pPr>
        <w:ind w:left="360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5" w:tplc="6100D8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BC0CE58">
      <w:start w:val="1"/>
      <w:numFmt w:val="bullet"/>
      <w:lvlText w:val="•"/>
      <w:lvlJc w:val="left"/>
      <w:pPr>
        <w:ind w:left="50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7" w:tplc="803636AA">
      <w:start w:val="1"/>
      <w:numFmt w:val="bullet"/>
      <w:lvlText w:val="o"/>
      <w:lvlJc w:val="left"/>
      <w:pPr>
        <w:ind w:left="57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8" w:tplc="87147C3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34E735FE"/>
    <w:multiLevelType w:val="hybridMultilevel"/>
    <w:tmpl w:val="11868FA2"/>
    <w:lvl w:ilvl="0" w:tplc="06261A08">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nsid w:val="377C5DE0"/>
    <w:multiLevelType w:val="hybridMultilevel"/>
    <w:tmpl w:val="2506E0FA"/>
    <w:lvl w:ilvl="0" w:tplc="87320DDA">
      <w:start w:val="1"/>
      <w:numFmt w:val="bullet"/>
      <w:lvlText w:val="•"/>
      <w:lvlJc w:val="left"/>
      <w:pPr>
        <w:tabs>
          <w:tab w:val="num" w:pos="720"/>
        </w:tabs>
        <w:ind w:left="720" w:hanging="360"/>
      </w:pPr>
      <w:rPr>
        <w:rFonts w:ascii="Arial" w:hAnsi="Arial" w:hint="default"/>
      </w:rPr>
    </w:lvl>
    <w:lvl w:ilvl="1" w:tplc="CD7C9E3E" w:tentative="1">
      <w:start w:val="1"/>
      <w:numFmt w:val="bullet"/>
      <w:lvlText w:val="•"/>
      <w:lvlJc w:val="left"/>
      <w:pPr>
        <w:tabs>
          <w:tab w:val="num" w:pos="1440"/>
        </w:tabs>
        <w:ind w:left="1440" w:hanging="360"/>
      </w:pPr>
      <w:rPr>
        <w:rFonts w:ascii="Arial" w:hAnsi="Arial" w:hint="default"/>
      </w:rPr>
    </w:lvl>
    <w:lvl w:ilvl="2" w:tplc="328EF29C" w:tentative="1">
      <w:start w:val="1"/>
      <w:numFmt w:val="bullet"/>
      <w:lvlText w:val="•"/>
      <w:lvlJc w:val="left"/>
      <w:pPr>
        <w:tabs>
          <w:tab w:val="num" w:pos="2160"/>
        </w:tabs>
        <w:ind w:left="2160" w:hanging="360"/>
      </w:pPr>
      <w:rPr>
        <w:rFonts w:ascii="Arial" w:hAnsi="Arial" w:hint="default"/>
      </w:rPr>
    </w:lvl>
    <w:lvl w:ilvl="3" w:tplc="0F00B22C" w:tentative="1">
      <w:start w:val="1"/>
      <w:numFmt w:val="bullet"/>
      <w:lvlText w:val="•"/>
      <w:lvlJc w:val="left"/>
      <w:pPr>
        <w:tabs>
          <w:tab w:val="num" w:pos="2880"/>
        </w:tabs>
        <w:ind w:left="2880" w:hanging="360"/>
      </w:pPr>
      <w:rPr>
        <w:rFonts w:ascii="Arial" w:hAnsi="Arial" w:hint="default"/>
      </w:rPr>
    </w:lvl>
    <w:lvl w:ilvl="4" w:tplc="DB04ABCA" w:tentative="1">
      <w:start w:val="1"/>
      <w:numFmt w:val="bullet"/>
      <w:lvlText w:val="•"/>
      <w:lvlJc w:val="left"/>
      <w:pPr>
        <w:tabs>
          <w:tab w:val="num" w:pos="3600"/>
        </w:tabs>
        <w:ind w:left="3600" w:hanging="360"/>
      </w:pPr>
      <w:rPr>
        <w:rFonts w:ascii="Arial" w:hAnsi="Arial" w:hint="default"/>
      </w:rPr>
    </w:lvl>
    <w:lvl w:ilvl="5" w:tplc="D1D8EF1E" w:tentative="1">
      <w:start w:val="1"/>
      <w:numFmt w:val="bullet"/>
      <w:lvlText w:val="•"/>
      <w:lvlJc w:val="left"/>
      <w:pPr>
        <w:tabs>
          <w:tab w:val="num" w:pos="4320"/>
        </w:tabs>
        <w:ind w:left="4320" w:hanging="360"/>
      </w:pPr>
      <w:rPr>
        <w:rFonts w:ascii="Arial" w:hAnsi="Arial" w:hint="default"/>
      </w:rPr>
    </w:lvl>
    <w:lvl w:ilvl="6" w:tplc="FABCA780" w:tentative="1">
      <w:start w:val="1"/>
      <w:numFmt w:val="bullet"/>
      <w:lvlText w:val="•"/>
      <w:lvlJc w:val="left"/>
      <w:pPr>
        <w:tabs>
          <w:tab w:val="num" w:pos="5040"/>
        </w:tabs>
        <w:ind w:left="5040" w:hanging="360"/>
      </w:pPr>
      <w:rPr>
        <w:rFonts w:ascii="Arial" w:hAnsi="Arial" w:hint="default"/>
      </w:rPr>
    </w:lvl>
    <w:lvl w:ilvl="7" w:tplc="87041AD4" w:tentative="1">
      <w:start w:val="1"/>
      <w:numFmt w:val="bullet"/>
      <w:lvlText w:val="•"/>
      <w:lvlJc w:val="left"/>
      <w:pPr>
        <w:tabs>
          <w:tab w:val="num" w:pos="5760"/>
        </w:tabs>
        <w:ind w:left="5760" w:hanging="360"/>
      </w:pPr>
      <w:rPr>
        <w:rFonts w:ascii="Arial" w:hAnsi="Arial" w:hint="default"/>
      </w:rPr>
    </w:lvl>
    <w:lvl w:ilvl="8" w:tplc="ACACEF14" w:tentative="1">
      <w:start w:val="1"/>
      <w:numFmt w:val="bullet"/>
      <w:lvlText w:val="•"/>
      <w:lvlJc w:val="left"/>
      <w:pPr>
        <w:tabs>
          <w:tab w:val="num" w:pos="6480"/>
        </w:tabs>
        <w:ind w:left="6480" w:hanging="360"/>
      </w:pPr>
      <w:rPr>
        <w:rFonts w:ascii="Arial" w:hAnsi="Arial" w:hint="default"/>
      </w:rPr>
    </w:lvl>
  </w:abstractNum>
  <w:abstractNum w:abstractNumId="14">
    <w:nsid w:val="38F138FA"/>
    <w:multiLevelType w:val="hybridMultilevel"/>
    <w:tmpl w:val="08F88D74"/>
    <w:styleLink w:val="Estiloimportado3"/>
    <w:lvl w:ilvl="0" w:tplc="38B6F7A4">
      <w:start w:val="1"/>
      <w:numFmt w:val="bullet"/>
      <w:lvlText w:val="•"/>
      <w:lvlJc w:val="left"/>
      <w:pPr>
        <w:ind w:left="7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D02A67D0">
      <w:start w:val="1"/>
      <w:numFmt w:val="bullet"/>
      <w:lvlText w:val="–"/>
      <w:lvlJc w:val="left"/>
      <w:pPr>
        <w:ind w:left="1440" w:hanging="360"/>
      </w:pPr>
      <w:rPr>
        <w:rFonts w:ascii="Gill Sans Light" w:eastAsia="Gill Sans Light" w:hAnsi="Gill Sans Light" w:cs="Gill Sans Light"/>
        <w:b w:val="0"/>
        <w:bCs w:val="0"/>
        <w:i w:val="0"/>
        <w:iCs w:val="0"/>
        <w:caps w:val="0"/>
        <w:smallCaps w:val="0"/>
        <w:strike w:val="0"/>
        <w:dstrike w:val="0"/>
        <w:outline w:val="0"/>
        <w:emboss w:val="0"/>
        <w:imprint w:val="0"/>
        <w:spacing w:val="0"/>
        <w:w w:val="100"/>
        <w:kern w:val="0"/>
        <w:position w:val="0"/>
        <w:highlight w:val="none"/>
        <w:vertAlign w:val="baseline"/>
      </w:rPr>
    </w:lvl>
    <w:lvl w:ilvl="2" w:tplc="212CE5C0">
      <w:start w:val="1"/>
      <w:numFmt w:val="bullet"/>
      <w:lvlText w:val="•"/>
      <w:lvlJc w:val="left"/>
      <w:pPr>
        <w:tabs>
          <w:tab w:val="left" w:pos="720"/>
        </w:tabs>
        <w:ind w:left="21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7D2462E4">
      <w:start w:val="1"/>
      <w:numFmt w:val="bullet"/>
      <w:lvlText w:val="•"/>
      <w:lvlJc w:val="left"/>
      <w:pPr>
        <w:tabs>
          <w:tab w:val="left" w:pos="720"/>
        </w:tabs>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5EEAC336">
      <w:start w:val="1"/>
      <w:numFmt w:val="bullet"/>
      <w:lvlText w:val="•"/>
      <w:lvlJc w:val="left"/>
      <w:pPr>
        <w:tabs>
          <w:tab w:val="left" w:pos="720"/>
        </w:tabs>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726AEF96">
      <w:start w:val="1"/>
      <w:numFmt w:val="bullet"/>
      <w:lvlText w:val="•"/>
      <w:lvlJc w:val="left"/>
      <w:pPr>
        <w:tabs>
          <w:tab w:val="left" w:pos="720"/>
        </w:tabs>
        <w:ind w:left="43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F7A64BA6">
      <w:start w:val="1"/>
      <w:numFmt w:val="bullet"/>
      <w:lvlText w:val="•"/>
      <w:lvlJc w:val="left"/>
      <w:pPr>
        <w:tabs>
          <w:tab w:val="left" w:pos="720"/>
        </w:tabs>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6E927868">
      <w:start w:val="1"/>
      <w:numFmt w:val="bullet"/>
      <w:lvlText w:val="•"/>
      <w:lvlJc w:val="left"/>
      <w:pPr>
        <w:tabs>
          <w:tab w:val="left" w:pos="720"/>
        </w:tabs>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C538A8AE">
      <w:start w:val="1"/>
      <w:numFmt w:val="bullet"/>
      <w:lvlText w:val="•"/>
      <w:lvlJc w:val="left"/>
      <w:pPr>
        <w:tabs>
          <w:tab w:val="left" w:pos="720"/>
        </w:tabs>
        <w:ind w:left="64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nsid w:val="51AA1A84"/>
    <w:multiLevelType w:val="hybridMultilevel"/>
    <w:tmpl w:val="B492BA7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nsid w:val="571D41AF"/>
    <w:multiLevelType w:val="hybridMultilevel"/>
    <w:tmpl w:val="1E82BE5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nsid w:val="5C4E6DC9"/>
    <w:multiLevelType w:val="hybridMultilevel"/>
    <w:tmpl w:val="ED58FF96"/>
    <w:lvl w:ilvl="0" w:tplc="A05EA6CA">
      <w:start w:val="1"/>
      <w:numFmt w:val="bullet"/>
      <w:lvlText w:val="•"/>
      <w:lvlJc w:val="left"/>
      <w:pPr>
        <w:tabs>
          <w:tab w:val="num" w:pos="720"/>
        </w:tabs>
        <w:ind w:left="720" w:hanging="360"/>
      </w:pPr>
      <w:rPr>
        <w:rFonts w:ascii="Arial" w:hAnsi="Arial" w:hint="default"/>
      </w:rPr>
    </w:lvl>
    <w:lvl w:ilvl="1" w:tplc="119E3F16" w:tentative="1">
      <w:start w:val="1"/>
      <w:numFmt w:val="bullet"/>
      <w:lvlText w:val="•"/>
      <w:lvlJc w:val="left"/>
      <w:pPr>
        <w:tabs>
          <w:tab w:val="num" w:pos="1440"/>
        </w:tabs>
        <w:ind w:left="1440" w:hanging="360"/>
      </w:pPr>
      <w:rPr>
        <w:rFonts w:ascii="Arial" w:hAnsi="Arial" w:hint="default"/>
      </w:rPr>
    </w:lvl>
    <w:lvl w:ilvl="2" w:tplc="9136350C" w:tentative="1">
      <w:start w:val="1"/>
      <w:numFmt w:val="bullet"/>
      <w:lvlText w:val="•"/>
      <w:lvlJc w:val="left"/>
      <w:pPr>
        <w:tabs>
          <w:tab w:val="num" w:pos="2160"/>
        </w:tabs>
        <w:ind w:left="2160" w:hanging="360"/>
      </w:pPr>
      <w:rPr>
        <w:rFonts w:ascii="Arial" w:hAnsi="Arial" w:hint="default"/>
      </w:rPr>
    </w:lvl>
    <w:lvl w:ilvl="3" w:tplc="684C884E" w:tentative="1">
      <w:start w:val="1"/>
      <w:numFmt w:val="bullet"/>
      <w:lvlText w:val="•"/>
      <w:lvlJc w:val="left"/>
      <w:pPr>
        <w:tabs>
          <w:tab w:val="num" w:pos="2880"/>
        </w:tabs>
        <w:ind w:left="2880" w:hanging="360"/>
      </w:pPr>
      <w:rPr>
        <w:rFonts w:ascii="Arial" w:hAnsi="Arial" w:hint="default"/>
      </w:rPr>
    </w:lvl>
    <w:lvl w:ilvl="4" w:tplc="B24C7960" w:tentative="1">
      <w:start w:val="1"/>
      <w:numFmt w:val="bullet"/>
      <w:lvlText w:val="•"/>
      <w:lvlJc w:val="left"/>
      <w:pPr>
        <w:tabs>
          <w:tab w:val="num" w:pos="3600"/>
        </w:tabs>
        <w:ind w:left="3600" w:hanging="360"/>
      </w:pPr>
      <w:rPr>
        <w:rFonts w:ascii="Arial" w:hAnsi="Arial" w:hint="default"/>
      </w:rPr>
    </w:lvl>
    <w:lvl w:ilvl="5" w:tplc="E302607C" w:tentative="1">
      <w:start w:val="1"/>
      <w:numFmt w:val="bullet"/>
      <w:lvlText w:val="•"/>
      <w:lvlJc w:val="left"/>
      <w:pPr>
        <w:tabs>
          <w:tab w:val="num" w:pos="4320"/>
        </w:tabs>
        <w:ind w:left="4320" w:hanging="360"/>
      </w:pPr>
      <w:rPr>
        <w:rFonts w:ascii="Arial" w:hAnsi="Arial" w:hint="default"/>
      </w:rPr>
    </w:lvl>
    <w:lvl w:ilvl="6" w:tplc="E08017CC" w:tentative="1">
      <w:start w:val="1"/>
      <w:numFmt w:val="bullet"/>
      <w:lvlText w:val="•"/>
      <w:lvlJc w:val="left"/>
      <w:pPr>
        <w:tabs>
          <w:tab w:val="num" w:pos="5040"/>
        </w:tabs>
        <w:ind w:left="5040" w:hanging="360"/>
      </w:pPr>
      <w:rPr>
        <w:rFonts w:ascii="Arial" w:hAnsi="Arial" w:hint="default"/>
      </w:rPr>
    </w:lvl>
    <w:lvl w:ilvl="7" w:tplc="568EF20C" w:tentative="1">
      <w:start w:val="1"/>
      <w:numFmt w:val="bullet"/>
      <w:lvlText w:val="•"/>
      <w:lvlJc w:val="left"/>
      <w:pPr>
        <w:tabs>
          <w:tab w:val="num" w:pos="5760"/>
        </w:tabs>
        <w:ind w:left="5760" w:hanging="360"/>
      </w:pPr>
      <w:rPr>
        <w:rFonts w:ascii="Arial" w:hAnsi="Arial" w:hint="default"/>
      </w:rPr>
    </w:lvl>
    <w:lvl w:ilvl="8" w:tplc="6AF01C04" w:tentative="1">
      <w:start w:val="1"/>
      <w:numFmt w:val="bullet"/>
      <w:lvlText w:val="•"/>
      <w:lvlJc w:val="left"/>
      <w:pPr>
        <w:tabs>
          <w:tab w:val="num" w:pos="6480"/>
        </w:tabs>
        <w:ind w:left="6480" w:hanging="360"/>
      </w:pPr>
      <w:rPr>
        <w:rFonts w:ascii="Arial" w:hAnsi="Arial" w:hint="default"/>
      </w:rPr>
    </w:lvl>
  </w:abstractNum>
  <w:abstractNum w:abstractNumId="18">
    <w:nsid w:val="5F563243"/>
    <w:multiLevelType w:val="hybridMultilevel"/>
    <w:tmpl w:val="760C4A70"/>
    <w:lvl w:ilvl="0" w:tplc="080A0013">
      <w:start w:val="1"/>
      <w:numFmt w:val="upperRoman"/>
      <w:lvlText w:val="%1."/>
      <w:lvlJc w:val="right"/>
      <w:pPr>
        <w:ind w:left="720" w:hanging="360"/>
      </w:pPr>
      <w:rPr>
        <w:rFonts w:hint="default"/>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nsid w:val="643A4C0C"/>
    <w:multiLevelType w:val="hybridMultilevel"/>
    <w:tmpl w:val="13C6DC38"/>
    <w:lvl w:ilvl="0" w:tplc="51C43A1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nsid w:val="69DA1BBD"/>
    <w:multiLevelType w:val="multilevel"/>
    <w:tmpl w:val="8C5E6FA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4F11128"/>
    <w:multiLevelType w:val="hybridMultilevel"/>
    <w:tmpl w:val="B336A86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nsid w:val="790B66EB"/>
    <w:multiLevelType w:val="hybridMultilevel"/>
    <w:tmpl w:val="1E3070E0"/>
    <w:lvl w:ilvl="0" w:tplc="A77CE7C2">
      <w:start w:val="1"/>
      <w:numFmt w:val="bullet"/>
      <w:lvlText w:val="•"/>
      <w:lvlJc w:val="left"/>
      <w:pPr>
        <w:tabs>
          <w:tab w:val="num" w:pos="720"/>
        </w:tabs>
        <w:ind w:left="720" w:hanging="360"/>
      </w:pPr>
      <w:rPr>
        <w:rFonts w:ascii="Arial" w:hAnsi="Arial" w:hint="default"/>
      </w:rPr>
    </w:lvl>
    <w:lvl w:ilvl="1" w:tplc="ABB49098" w:tentative="1">
      <w:start w:val="1"/>
      <w:numFmt w:val="bullet"/>
      <w:lvlText w:val="•"/>
      <w:lvlJc w:val="left"/>
      <w:pPr>
        <w:tabs>
          <w:tab w:val="num" w:pos="1440"/>
        </w:tabs>
        <w:ind w:left="1440" w:hanging="360"/>
      </w:pPr>
      <w:rPr>
        <w:rFonts w:ascii="Arial" w:hAnsi="Arial" w:hint="default"/>
      </w:rPr>
    </w:lvl>
    <w:lvl w:ilvl="2" w:tplc="84B8F432" w:tentative="1">
      <w:start w:val="1"/>
      <w:numFmt w:val="bullet"/>
      <w:lvlText w:val="•"/>
      <w:lvlJc w:val="left"/>
      <w:pPr>
        <w:tabs>
          <w:tab w:val="num" w:pos="2160"/>
        </w:tabs>
        <w:ind w:left="2160" w:hanging="360"/>
      </w:pPr>
      <w:rPr>
        <w:rFonts w:ascii="Arial" w:hAnsi="Arial" w:hint="default"/>
      </w:rPr>
    </w:lvl>
    <w:lvl w:ilvl="3" w:tplc="A21232EC" w:tentative="1">
      <w:start w:val="1"/>
      <w:numFmt w:val="bullet"/>
      <w:lvlText w:val="•"/>
      <w:lvlJc w:val="left"/>
      <w:pPr>
        <w:tabs>
          <w:tab w:val="num" w:pos="2880"/>
        </w:tabs>
        <w:ind w:left="2880" w:hanging="360"/>
      </w:pPr>
      <w:rPr>
        <w:rFonts w:ascii="Arial" w:hAnsi="Arial" w:hint="default"/>
      </w:rPr>
    </w:lvl>
    <w:lvl w:ilvl="4" w:tplc="0958CA7C" w:tentative="1">
      <w:start w:val="1"/>
      <w:numFmt w:val="bullet"/>
      <w:lvlText w:val="•"/>
      <w:lvlJc w:val="left"/>
      <w:pPr>
        <w:tabs>
          <w:tab w:val="num" w:pos="3600"/>
        </w:tabs>
        <w:ind w:left="3600" w:hanging="360"/>
      </w:pPr>
      <w:rPr>
        <w:rFonts w:ascii="Arial" w:hAnsi="Arial" w:hint="default"/>
      </w:rPr>
    </w:lvl>
    <w:lvl w:ilvl="5" w:tplc="8FD45ABA" w:tentative="1">
      <w:start w:val="1"/>
      <w:numFmt w:val="bullet"/>
      <w:lvlText w:val="•"/>
      <w:lvlJc w:val="left"/>
      <w:pPr>
        <w:tabs>
          <w:tab w:val="num" w:pos="4320"/>
        </w:tabs>
        <w:ind w:left="4320" w:hanging="360"/>
      </w:pPr>
      <w:rPr>
        <w:rFonts w:ascii="Arial" w:hAnsi="Arial" w:hint="default"/>
      </w:rPr>
    </w:lvl>
    <w:lvl w:ilvl="6" w:tplc="1438E66A" w:tentative="1">
      <w:start w:val="1"/>
      <w:numFmt w:val="bullet"/>
      <w:lvlText w:val="•"/>
      <w:lvlJc w:val="left"/>
      <w:pPr>
        <w:tabs>
          <w:tab w:val="num" w:pos="5040"/>
        </w:tabs>
        <w:ind w:left="5040" w:hanging="360"/>
      </w:pPr>
      <w:rPr>
        <w:rFonts w:ascii="Arial" w:hAnsi="Arial" w:hint="default"/>
      </w:rPr>
    </w:lvl>
    <w:lvl w:ilvl="7" w:tplc="2D5A4A70" w:tentative="1">
      <w:start w:val="1"/>
      <w:numFmt w:val="bullet"/>
      <w:lvlText w:val="•"/>
      <w:lvlJc w:val="left"/>
      <w:pPr>
        <w:tabs>
          <w:tab w:val="num" w:pos="5760"/>
        </w:tabs>
        <w:ind w:left="5760" w:hanging="360"/>
      </w:pPr>
      <w:rPr>
        <w:rFonts w:ascii="Arial" w:hAnsi="Arial" w:hint="default"/>
      </w:rPr>
    </w:lvl>
    <w:lvl w:ilvl="8" w:tplc="FAAC41AA" w:tentative="1">
      <w:start w:val="1"/>
      <w:numFmt w:val="bullet"/>
      <w:lvlText w:val="•"/>
      <w:lvlJc w:val="left"/>
      <w:pPr>
        <w:tabs>
          <w:tab w:val="num" w:pos="6480"/>
        </w:tabs>
        <w:ind w:left="6480" w:hanging="360"/>
      </w:pPr>
      <w:rPr>
        <w:rFonts w:ascii="Arial" w:hAnsi="Arial" w:hint="default"/>
      </w:rPr>
    </w:lvl>
  </w:abstractNum>
  <w:abstractNum w:abstractNumId="23">
    <w:nsid w:val="7DF91122"/>
    <w:multiLevelType w:val="hybridMultilevel"/>
    <w:tmpl w:val="08F88D74"/>
    <w:numStyleLink w:val="Estiloimportado3"/>
  </w:abstractNum>
  <w:num w:numId="1">
    <w:abstractNumId w:val="11"/>
  </w:num>
  <w:num w:numId="2">
    <w:abstractNumId w:val="5"/>
  </w:num>
  <w:num w:numId="3">
    <w:abstractNumId w:val="14"/>
  </w:num>
  <w:num w:numId="4">
    <w:abstractNumId w:val="23"/>
  </w:num>
  <w:num w:numId="5">
    <w:abstractNumId w:val="0"/>
  </w:num>
  <w:num w:numId="6">
    <w:abstractNumId w:val="20"/>
  </w:num>
  <w:num w:numId="7">
    <w:abstractNumId w:val="7"/>
  </w:num>
  <w:num w:numId="8">
    <w:abstractNumId w:val="21"/>
  </w:num>
  <w:num w:numId="9">
    <w:abstractNumId w:val="4"/>
  </w:num>
  <w:num w:numId="10">
    <w:abstractNumId w:val="2"/>
  </w:num>
  <w:num w:numId="11">
    <w:abstractNumId w:val="6"/>
  </w:num>
  <w:num w:numId="12">
    <w:abstractNumId w:val="16"/>
  </w:num>
  <w:num w:numId="13">
    <w:abstractNumId w:val="15"/>
  </w:num>
  <w:num w:numId="14">
    <w:abstractNumId w:val="1"/>
  </w:num>
  <w:num w:numId="15">
    <w:abstractNumId w:val="9"/>
  </w:num>
  <w:num w:numId="16">
    <w:abstractNumId w:val="8"/>
  </w:num>
  <w:num w:numId="17">
    <w:abstractNumId w:val="3"/>
  </w:num>
  <w:num w:numId="18">
    <w:abstractNumId w:val="17"/>
  </w:num>
  <w:num w:numId="19">
    <w:abstractNumId w:val="18"/>
  </w:num>
  <w:num w:numId="20">
    <w:abstractNumId w:val="10"/>
  </w:num>
  <w:num w:numId="21">
    <w:abstractNumId w:val="12"/>
  </w:num>
  <w:num w:numId="22">
    <w:abstractNumId w:val="19"/>
  </w:num>
  <w:num w:numId="23">
    <w:abstractNumId w:val="13"/>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1464"/>
    <w:rsid w:val="00023429"/>
    <w:rsid w:val="00024828"/>
    <w:rsid w:val="00035E21"/>
    <w:rsid w:val="00044004"/>
    <w:rsid w:val="00061464"/>
    <w:rsid w:val="00064A15"/>
    <w:rsid w:val="000A6628"/>
    <w:rsid w:val="000C0433"/>
    <w:rsid w:val="001067C8"/>
    <w:rsid w:val="00143BD4"/>
    <w:rsid w:val="0015038A"/>
    <w:rsid w:val="0016785B"/>
    <w:rsid w:val="00182AE4"/>
    <w:rsid w:val="001A4CB8"/>
    <w:rsid w:val="001A7F9B"/>
    <w:rsid w:val="001B17D9"/>
    <w:rsid w:val="001B343C"/>
    <w:rsid w:val="001B5F7C"/>
    <w:rsid w:val="001B6EFE"/>
    <w:rsid w:val="001D7376"/>
    <w:rsid w:val="001E0A47"/>
    <w:rsid w:val="001F5F20"/>
    <w:rsid w:val="00204B8B"/>
    <w:rsid w:val="00216045"/>
    <w:rsid w:val="00227E19"/>
    <w:rsid w:val="00230460"/>
    <w:rsid w:val="00243E2A"/>
    <w:rsid w:val="00254A94"/>
    <w:rsid w:val="002745E3"/>
    <w:rsid w:val="0028156E"/>
    <w:rsid w:val="002862A1"/>
    <w:rsid w:val="00294B49"/>
    <w:rsid w:val="00294CB7"/>
    <w:rsid w:val="002976FD"/>
    <w:rsid w:val="002A12B8"/>
    <w:rsid w:val="002B184F"/>
    <w:rsid w:val="002B5B50"/>
    <w:rsid w:val="002D2A48"/>
    <w:rsid w:val="002F2535"/>
    <w:rsid w:val="002F7197"/>
    <w:rsid w:val="00300F19"/>
    <w:rsid w:val="003171CC"/>
    <w:rsid w:val="003217AF"/>
    <w:rsid w:val="00323BA0"/>
    <w:rsid w:val="0035647B"/>
    <w:rsid w:val="00375B27"/>
    <w:rsid w:val="00396E07"/>
    <w:rsid w:val="003A0AAD"/>
    <w:rsid w:val="003C3A43"/>
    <w:rsid w:val="003D148F"/>
    <w:rsid w:val="003D52BD"/>
    <w:rsid w:val="003D6222"/>
    <w:rsid w:val="003E47CF"/>
    <w:rsid w:val="004007AC"/>
    <w:rsid w:val="00423F57"/>
    <w:rsid w:val="00424797"/>
    <w:rsid w:val="00435AA9"/>
    <w:rsid w:val="004419A0"/>
    <w:rsid w:val="00451F1F"/>
    <w:rsid w:val="004E2430"/>
    <w:rsid w:val="004F0078"/>
    <w:rsid w:val="004F51C1"/>
    <w:rsid w:val="00514774"/>
    <w:rsid w:val="0051623F"/>
    <w:rsid w:val="00521E8B"/>
    <w:rsid w:val="005429C1"/>
    <w:rsid w:val="00563316"/>
    <w:rsid w:val="00580DCB"/>
    <w:rsid w:val="00593BE3"/>
    <w:rsid w:val="005C0EE6"/>
    <w:rsid w:val="005C3B7D"/>
    <w:rsid w:val="005E3E8D"/>
    <w:rsid w:val="005F2F4A"/>
    <w:rsid w:val="00600A42"/>
    <w:rsid w:val="00625883"/>
    <w:rsid w:val="006A17AA"/>
    <w:rsid w:val="006D37D4"/>
    <w:rsid w:val="00701561"/>
    <w:rsid w:val="00713156"/>
    <w:rsid w:val="00766116"/>
    <w:rsid w:val="007725A5"/>
    <w:rsid w:val="007A6FA2"/>
    <w:rsid w:val="007C3225"/>
    <w:rsid w:val="00837EF3"/>
    <w:rsid w:val="00843198"/>
    <w:rsid w:val="00843918"/>
    <w:rsid w:val="0084706C"/>
    <w:rsid w:val="00847267"/>
    <w:rsid w:val="008707DA"/>
    <w:rsid w:val="00881E49"/>
    <w:rsid w:val="0088734A"/>
    <w:rsid w:val="008945D7"/>
    <w:rsid w:val="008B5048"/>
    <w:rsid w:val="008E7D59"/>
    <w:rsid w:val="00903285"/>
    <w:rsid w:val="00903D88"/>
    <w:rsid w:val="00905B22"/>
    <w:rsid w:val="00912419"/>
    <w:rsid w:val="00920E8E"/>
    <w:rsid w:val="00921723"/>
    <w:rsid w:val="00933D00"/>
    <w:rsid w:val="00937B06"/>
    <w:rsid w:val="00937B47"/>
    <w:rsid w:val="0094628C"/>
    <w:rsid w:val="00951FF5"/>
    <w:rsid w:val="00954AD6"/>
    <w:rsid w:val="00962677"/>
    <w:rsid w:val="0098506B"/>
    <w:rsid w:val="009867FE"/>
    <w:rsid w:val="009B3B4C"/>
    <w:rsid w:val="009B4C36"/>
    <w:rsid w:val="009B62D5"/>
    <w:rsid w:val="009C171D"/>
    <w:rsid w:val="009C44A0"/>
    <w:rsid w:val="009E65C3"/>
    <w:rsid w:val="009E71D6"/>
    <w:rsid w:val="00A20076"/>
    <w:rsid w:val="00A34331"/>
    <w:rsid w:val="00A4283B"/>
    <w:rsid w:val="00A51972"/>
    <w:rsid w:val="00A66A66"/>
    <w:rsid w:val="00A73FA2"/>
    <w:rsid w:val="00A901AD"/>
    <w:rsid w:val="00AA1612"/>
    <w:rsid w:val="00AA6F8B"/>
    <w:rsid w:val="00AB2C4D"/>
    <w:rsid w:val="00AB7C83"/>
    <w:rsid w:val="00AD21AA"/>
    <w:rsid w:val="00AE2E06"/>
    <w:rsid w:val="00AE34B1"/>
    <w:rsid w:val="00AE4DE4"/>
    <w:rsid w:val="00AF667F"/>
    <w:rsid w:val="00B01144"/>
    <w:rsid w:val="00B11173"/>
    <w:rsid w:val="00B3525C"/>
    <w:rsid w:val="00B62FDB"/>
    <w:rsid w:val="00B664B9"/>
    <w:rsid w:val="00B71E24"/>
    <w:rsid w:val="00B7720D"/>
    <w:rsid w:val="00B95B2A"/>
    <w:rsid w:val="00BA38A3"/>
    <w:rsid w:val="00C31A23"/>
    <w:rsid w:val="00C3315C"/>
    <w:rsid w:val="00C3504B"/>
    <w:rsid w:val="00C64F24"/>
    <w:rsid w:val="00C76575"/>
    <w:rsid w:val="00C76A15"/>
    <w:rsid w:val="00C82DE6"/>
    <w:rsid w:val="00CA1010"/>
    <w:rsid w:val="00CA2275"/>
    <w:rsid w:val="00CC263C"/>
    <w:rsid w:val="00CF4254"/>
    <w:rsid w:val="00D00B99"/>
    <w:rsid w:val="00D236BE"/>
    <w:rsid w:val="00D54F3A"/>
    <w:rsid w:val="00D64196"/>
    <w:rsid w:val="00D75A18"/>
    <w:rsid w:val="00D82239"/>
    <w:rsid w:val="00D97796"/>
    <w:rsid w:val="00DB4A56"/>
    <w:rsid w:val="00DF5CCA"/>
    <w:rsid w:val="00E13BD7"/>
    <w:rsid w:val="00E47972"/>
    <w:rsid w:val="00E50A37"/>
    <w:rsid w:val="00E6122D"/>
    <w:rsid w:val="00E7359F"/>
    <w:rsid w:val="00E7433F"/>
    <w:rsid w:val="00EA2C97"/>
    <w:rsid w:val="00EA59CD"/>
    <w:rsid w:val="00EB3A00"/>
    <w:rsid w:val="00EE4E50"/>
    <w:rsid w:val="00F16394"/>
    <w:rsid w:val="00F31745"/>
    <w:rsid w:val="00F3632E"/>
    <w:rsid w:val="00F55778"/>
    <w:rsid w:val="00F62D79"/>
    <w:rsid w:val="00F77C8A"/>
    <w:rsid w:val="00F8174A"/>
    <w:rsid w:val="00F82303"/>
    <w:rsid w:val="00FC320C"/>
    <w:rsid w:val="00FE016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0150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s-MX" w:eastAsia="es-MX"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2C4D"/>
    <w:rPr>
      <w:sz w:val="24"/>
      <w:szCs w:val="24"/>
      <w:lang w:val="en-US" w:eastAsia="en-US"/>
    </w:rPr>
  </w:style>
  <w:style w:type="paragraph" w:styleId="Heading1">
    <w:name w:val="heading 1"/>
    <w:uiPriority w:val="9"/>
    <w:qFormat/>
    <w:pPr>
      <w:spacing w:before="100" w:after="100"/>
      <w:outlineLvl w:val="0"/>
    </w:pPr>
    <w:rPr>
      <w:rFonts w:cs="Arial Unicode MS"/>
      <w:b/>
      <w:bCs/>
      <w:color w:val="000000"/>
      <w:kern w:val="36"/>
      <w:sz w:val="48"/>
      <w:szCs w:val="48"/>
      <w:u w:color="000000"/>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Encabezadoypie">
    <w:name w:val="Encabezado y pie"/>
    <w:pPr>
      <w:tabs>
        <w:tab w:val="right" w:pos="9020"/>
      </w:tabs>
    </w:pPr>
    <w:rPr>
      <w:rFonts w:ascii="Helvetica Neue" w:hAnsi="Helvetica Neue" w:cs="Arial Unicode MS"/>
      <w:color w:val="000000"/>
      <w:sz w:val="24"/>
      <w:szCs w:val="24"/>
    </w:rPr>
  </w:style>
  <w:style w:type="paragraph" w:customStyle="1" w:styleId="Cuerpo">
    <w:name w:val="Cuerpo"/>
    <w:rPr>
      <w:rFonts w:ascii="Calibri" w:hAnsi="Calibri" w:cs="Arial Unicode MS"/>
      <w:color w:val="000000"/>
      <w:sz w:val="24"/>
      <w:szCs w:val="24"/>
      <w:u w:color="000000"/>
    </w:rPr>
  </w:style>
  <w:style w:type="character" w:customStyle="1" w:styleId="Ninguno">
    <w:name w:val="Ninguno"/>
  </w:style>
  <w:style w:type="paragraph" w:styleId="ListParagraph">
    <w:name w:val="List Paragraph"/>
    <w:pPr>
      <w:ind w:left="720"/>
    </w:pPr>
    <w:rPr>
      <w:rFonts w:ascii="Calibri" w:hAnsi="Calibri" w:cs="Arial Unicode MS"/>
      <w:color w:val="000000"/>
      <w:sz w:val="24"/>
      <w:szCs w:val="24"/>
      <w:u w:color="000000"/>
      <w:lang w:val="es-ES_tradnl"/>
    </w:rPr>
  </w:style>
  <w:style w:type="numbering" w:customStyle="1" w:styleId="Estiloimportado2">
    <w:name w:val="Estilo importado 2"/>
    <w:pPr>
      <w:numPr>
        <w:numId w:val="1"/>
      </w:numPr>
    </w:pPr>
  </w:style>
  <w:style w:type="numbering" w:customStyle="1" w:styleId="Estiloimportado3">
    <w:name w:val="Estilo importado 3"/>
    <w:pPr>
      <w:numPr>
        <w:numId w:val="3"/>
      </w:numPr>
    </w:pPr>
  </w:style>
  <w:style w:type="paragraph" w:styleId="NormalWeb">
    <w:name w:val="Normal (Web)"/>
    <w:basedOn w:val="Normal"/>
    <w:uiPriority w:val="99"/>
    <w:unhideWhenUsed/>
    <w:rsid w:val="001A7F9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s-MX" w:eastAsia="es-MX"/>
    </w:rPr>
  </w:style>
  <w:style w:type="paragraph" w:styleId="Footer">
    <w:name w:val="footer"/>
    <w:basedOn w:val="Normal"/>
    <w:link w:val="FooterChar"/>
    <w:uiPriority w:val="99"/>
    <w:unhideWhenUsed/>
    <w:rsid w:val="00625883"/>
    <w:pPr>
      <w:tabs>
        <w:tab w:val="center" w:pos="4419"/>
        <w:tab w:val="right" w:pos="8838"/>
      </w:tabs>
    </w:pPr>
  </w:style>
  <w:style w:type="character" w:customStyle="1" w:styleId="FooterChar">
    <w:name w:val="Footer Char"/>
    <w:basedOn w:val="DefaultParagraphFont"/>
    <w:link w:val="Footer"/>
    <w:uiPriority w:val="99"/>
    <w:rsid w:val="00625883"/>
    <w:rPr>
      <w:sz w:val="24"/>
      <w:szCs w:val="24"/>
      <w:lang w:val="en-US" w:eastAsia="en-US"/>
    </w:rPr>
  </w:style>
  <w:style w:type="character" w:styleId="PageNumber">
    <w:name w:val="page number"/>
    <w:basedOn w:val="DefaultParagraphFont"/>
    <w:uiPriority w:val="99"/>
    <w:semiHidden/>
    <w:unhideWhenUsed/>
    <w:rsid w:val="00625883"/>
  </w:style>
  <w:style w:type="paragraph" w:styleId="Header">
    <w:name w:val="header"/>
    <w:basedOn w:val="Normal"/>
    <w:link w:val="HeaderChar"/>
    <w:uiPriority w:val="99"/>
    <w:unhideWhenUsed/>
    <w:rsid w:val="00625883"/>
    <w:pPr>
      <w:tabs>
        <w:tab w:val="center" w:pos="4419"/>
        <w:tab w:val="right" w:pos="8838"/>
      </w:tabs>
    </w:pPr>
  </w:style>
  <w:style w:type="character" w:customStyle="1" w:styleId="HeaderChar">
    <w:name w:val="Header Char"/>
    <w:basedOn w:val="DefaultParagraphFont"/>
    <w:link w:val="Header"/>
    <w:uiPriority w:val="99"/>
    <w:rsid w:val="00625883"/>
    <w:rPr>
      <w:sz w:val="24"/>
      <w:szCs w:val="24"/>
      <w:lang w:val="en-US" w:eastAsia="en-US"/>
    </w:rPr>
  </w:style>
  <w:style w:type="paragraph" w:styleId="HTMLPreformatted">
    <w:name w:val="HTML Preformatted"/>
    <w:basedOn w:val="Normal"/>
    <w:link w:val="HTMLPreformattedChar"/>
    <w:uiPriority w:val="99"/>
    <w:unhideWhenUsed/>
    <w:rsid w:val="00227E19"/>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s-MX" w:eastAsia="es-MX"/>
    </w:rPr>
  </w:style>
  <w:style w:type="character" w:customStyle="1" w:styleId="HTMLPreformattedChar">
    <w:name w:val="HTML Preformatted Char"/>
    <w:basedOn w:val="DefaultParagraphFont"/>
    <w:link w:val="HTMLPreformatted"/>
    <w:uiPriority w:val="99"/>
    <w:rsid w:val="00227E19"/>
    <w:rPr>
      <w:rFonts w:ascii="Courier New" w:eastAsia="Times New Roman" w:hAnsi="Courier New" w:cs="Courier New"/>
      <w:bdr w:val="none" w:sz="0" w:space="0" w:color="auto"/>
    </w:rPr>
  </w:style>
  <w:style w:type="paragraph" w:styleId="BalloonText">
    <w:name w:val="Balloon Text"/>
    <w:basedOn w:val="Normal"/>
    <w:link w:val="BalloonTextChar"/>
    <w:uiPriority w:val="99"/>
    <w:semiHidden/>
    <w:unhideWhenUsed/>
    <w:rsid w:val="00EE4E50"/>
    <w:rPr>
      <w:sz w:val="18"/>
      <w:szCs w:val="18"/>
    </w:rPr>
  </w:style>
  <w:style w:type="character" w:customStyle="1" w:styleId="BalloonTextChar">
    <w:name w:val="Balloon Text Char"/>
    <w:basedOn w:val="DefaultParagraphFont"/>
    <w:link w:val="BalloonText"/>
    <w:uiPriority w:val="99"/>
    <w:semiHidden/>
    <w:rsid w:val="00EE4E50"/>
    <w:rPr>
      <w:sz w:val="18"/>
      <w:szCs w:val="18"/>
      <w:lang w:val="en-US" w:eastAsia="en-US"/>
    </w:rPr>
  </w:style>
  <w:style w:type="character" w:customStyle="1" w:styleId="apple-converted-space">
    <w:name w:val="apple-converted-space"/>
    <w:basedOn w:val="DefaultParagraphFont"/>
    <w:rsid w:val="00593BE3"/>
  </w:style>
  <w:style w:type="character" w:styleId="Emphasis">
    <w:name w:val="Emphasis"/>
    <w:basedOn w:val="DefaultParagraphFont"/>
    <w:uiPriority w:val="20"/>
    <w:qFormat/>
    <w:rsid w:val="00593BE3"/>
    <w:rPr>
      <w:i/>
      <w:iCs/>
    </w:rPr>
  </w:style>
  <w:style w:type="table" w:styleId="TableGrid">
    <w:name w:val="Table Grid"/>
    <w:basedOn w:val="TableNormal"/>
    <w:uiPriority w:val="39"/>
    <w:rsid w:val="00951F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
    <w:name w:val="Plain Table 5"/>
    <w:basedOn w:val="TableNormal"/>
    <w:uiPriority w:val="45"/>
    <w:rsid w:val="00937B0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
    <w:name w:val="Grid Table 1 Light"/>
    <w:basedOn w:val="TableNormal"/>
    <w:uiPriority w:val="46"/>
    <w:rsid w:val="00937B0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
    <w:name w:val="Plain Table 4"/>
    <w:basedOn w:val="TableNormal"/>
    <w:uiPriority w:val="44"/>
    <w:rsid w:val="00937B0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937B0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5">
    <w:name w:val="Grid Table 1 Light Accent 5"/>
    <w:basedOn w:val="TableNormal"/>
    <w:uiPriority w:val="46"/>
    <w:rsid w:val="00937B06"/>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6">
    <w:name w:val="Grid Table 1 Light Accent 6"/>
    <w:basedOn w:val="TableNormal"/>
    <w:uiPriority w:val="46"/>
    <w:rsid w:val="00937B06"/>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2">
    <w:name w:val="Grid Table 1 Light Accent 2"/>
    <w:basedOn w:val="TableNormal"/>
    <w:uiPriority w:val="46"/>
    <w:rsid w:val="00937B06"/>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2Accent5">
    <w:name w:val="Grid Table 2 Accent 5"/>
    <w:basedOn w:val="TableNormal"/>
    <w:uiPriority w:val="47"/>
    <w:rsid w:val="00937B06"/>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1LightAccent1">
    <w:name w:val="Grid Table 1 Light Accent 1"/>
    <w:basedOn w:val="TableNormal"/>
    <w:uiPriority w:val="46"/>
    <w:rsid w:val="002976FD"/>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itle">
    <w:name w:val="Title"/>
    <w:basedOn w:val="Normal"/>
    <w:link w:val="TitleChar"/>
    <w:qFormat/>
    <w:rsid w:val="00044004"/>
    <w:pPr>
      <w:pBdr>
        <w:top w:val="none" w:sz="0" w:space="0" w:color="auto"/>
        <w:left w:val="none" w:sz="0" w:space="0" w:color="auto"/>
        <w:bottom w:val="none" w:sz="0" w:space="0" w:color="auto"/>
        <w:right w:val="none" w:sz="0" w:space="0" w:color="auto"/>
        <w:between w:val="none" w:sz="0" w:space="0" w:color="auto"/>
        <w:bar w:val="none" w:sz="0" w:color="auto"/>
      </w:pBdr>
      <w:jc w:val="center"/>
    </w:pPr>
    <w:rPr>
      <w:rFonts w:ascii="Book Antiqua" w:eastAsia="Times New Roman" w:hAnsi="Book Antiqua"/>
      <w:b/>
      <w:bCs/>
      <w:sz w:val="32"/>
      <w:bdr w:val="none" w:sz="0" w:space="0" w:color="auto"/>
      <w:lang w:val="es-ES" w:eastAsia="es-ES"/>
    </w:rPr>
  </w:style>
  <w:style w:type="character" w:customStyle="1" w:styleId="TitleChar">
    <w:name w:val="Title Char"/>
    <w:basedOn w:val="DefaultParagraphFont"/>
    <w:link w:val="Title"/>
    <w:rsid w:val="00044004"/>
    <w:rPr>
      <w:rFonts w:ascii="Book Antiqua" w:eastAsia="Times New Roman" w:hAnsi="Book Antiqua"/>
      <w:b/>
      <w:bCs/>
      <w:sz w:val="32"/>
      <w:szCs w:val="24"/>
      <w:bdr w:val="none" w:sz="0" w:space="0" w:color="auto"/>
      <w:lang w:val="es-ES" w:eastAsia="es-ES"/>
    </w:rPr>
  </w:style>
  <w:style w:type="table" w:customStyle="1" w:styleId="GridTable5Dark">
    <w:name w:val="Grid Table 5 Dark"/>
    <w:basedOn w:val="TableNormal"/>
    <w:uiPriority w:val="50"/>
    <w:rsid w:val="00AA161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4">
    <w:name w:val="Grid Table 4"/>
    <w:basedOn w:val="TableNormal"/>
    <w:uiPriority w:val="49"/>
    <w:rsid w:val="00AA161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1">
    <w:name w:val="toc 1"/>
    <w:basedOn w:val="Normal"/>
    <w:next w:val="Normal"/>
    <w:autoRedefine/>
    <w:uiPriority w:val="39"/>
    <w:unhideWhenUsed/>
    <w:rsid w:val="005429C1"/>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5429C1"/>
    <w:pPr>
      <w:ind w:left="240"/>
    </w:pPr>
    <w:rPr>
      <w:rFonts w:asciiTheme="minorHAnsi" w:hAnsiTheme="minorHAnsi"/>
      <w:smallCaps/>
      <w:sz w:val="20"/>
      <w:szCs w:val="20"/>
    </w:rPr>
  </w:style>
  <w:style w:type="paragraph" w:styleId="TOC3">
    <w:name w:val="toc 3"/>
    <w:basedOn w:val="Normal"/>
    <w:next w:val="Normal"/>
    <w:autoRedefine/>
    <w:uiPriority w:val="39"/>
    <w:unhideWhenUsed/>
    <w:rsid w:val="005429C1"/>
    <w:pPr>
      <w:ind w:left="480"/>
    </w:pPr>
    <w:rPr>
      <w:rFonts w:asciiTheme="minorHAnsi" w:hAnsiTheme="minorHAnsi"/>
      <w:i/>
      <w:iCs/>
      <w:sz w:val="20"/>
      <w:szCs w:val="20"/>
    </w:rPr>
  </w:style>
  <w:style w:type="paragraph" w:styleId="TOC4">
    <w:name w:val="toc 4"/>
    <w:basedOn w:val="Normal"/>
    <w:next w:val="Normal"/>
    <w:autoRedefine/>
    <w:uiPriority w:val="39"/>
    <w:unhideWhenUsed/>
    <w:rsid w:val="005429C1"/>
    <w:pPr>
      <w:ind w:left="720"/>
    </w:pPr>
    <w:rPr>
      <w:rFonts w:asciiTheme="minorHAnsi" w:hAnsiTheme="minorHAnsi"/>
      <w:sz w:val="18"/>
      <w:szCs w:val="18"/>
    </w:rPr>
  </w:style>
  <w:style w:type="paragraph" w:styleId="TOC5">
    <w:name w:val="toc 5"/>
    <w:basedOn w:val="Normal"/>
    <w:next w:val="Normal"/>
    <w:autoRedefine/>
    <w:uiPriority w:val="39"/>
    <w:unhideWhenUsed/>
    <w:rsid w:val="005429C1"/>
    <w:pPr>
      <w:ind w:left="960"/>
    </w:pPr>
    <w:rPr>
      <w:rFonts w:asciiTheme="minorHAnsi" w:hAnsiTheme="minorHAnsi"/>
      <w:sz w:val="18"/>
      <w:szCs w:val="18"/>
    </w:rPr>
  </w:style>
  <w:style w:type="paragraph" w:styleId="TOC6">
    <w:name w:val="toc 6"/>
    <w:basedOn w:val="Normal"/>
    <w:next w:val="Normal"/>
    <w:autoRedefine/>
    <w:uiPriority w:val="39"/>
    <w:unhideWhenUsed/>
    <w:rsid w:val="005429C1"/>
    <w:pPr>
      <w:ind w:left="1200"/>
    </w:pPr>
    <w:rPr>
      <w:rFonts w:asciiTheme="minorHAnsi" w:hAnsiTheme="minorHAnsi"/>
      <w:sz w:val="18"/>
      <w:szCs w:val="18"/>
    </w:rPr>
  </w:style>
  <w:style w:type="paragraph" w:styleId="TOC7">
    <w:name w:val="toc 7"/>
    <w:basedOn w:val="Normal"/>
    <w:next w:val="Normal"/>
    <w:autoRedefine/>
    <w:uiPriority w:val="39"/>
    <w:unhideWhenUsed/>
    <w:rsid w:val="005429C1"/>
    <w:pPr>
      <w:ind w:left="1440"/>
    </w:pPr>
    <w:rPr>
      <w:rFonts w:asciiTheme="minorHAnsi" w:hAnsiTheme="minorHAnsi"/>
      <w:sz w:val="18"/>
      <w:szCs w:val="18"/>
    </w:rPr>
  </w:style>
  <w:style w:type="paragraph" w:styleId="TOC8">
    <w:name w:val="toc 8"/>
    <w:basedOn w:val="Normal"/>
    <w:next w:val="Normal"/>
    <w:autoRedefine/>
    <w:uiPriority w:val="39"/>
    <w:unhideWhenUsed/>
    <w:rsid w:val="005429C1"/>
    <w:pPr>
      <w:ind w:left="1680"/>
    </w:pPr>
    <w:rPr>
      <w:rFonts w:asciiTheme="minorHAnsi" w:hAnsiTheme="minorHAnsi"/>
      <w:sz w:val="18"/>
      <w:szCs w:val="18"/>
    </w:rPr>
  </w:style>
  <w:style w:type="paragraph" w:styleId="TOC9">
    <w:name w:val="toc 9"/>
    <w:basedOn w:val="Normal"/>
    <w:next w:val="Normal"/>
    <w:autoRedefine/>
    <w:uiPriority w:val="39"/>
    <w:unhideWhenUsed/>
    <w:rsid w:val="005429C1"/>
    <w:pPr>
      <w:ind w:left="1920"/>
    </w:pPr>
    <w:rPr>
      <w:rFonts w:asciiTheme="minorHAnsi" w:hAnsiTheme="minorHAnsi"/>
      <w:sz w:val="18"/>
      <w:szCs w:val="18"/>
    </w:rPr>
  </w:style>
  <w:style w:type="character" w:customStyle="1" w:styleId="UnresolvedMention">
    <w:name w:val="Unresolved Mention"/>
    <w:basedOn w:val="DefaultParagraphFont"/>
    <w:uiPriority w:val="99"/>
    <w:semiHidden/>
    <w:unhideWhenUsed/>
    <w:rsid w:val="005429C1"/>
    <w:rPr>
      <w:color w:val="605E5C"/>
      <w:shd w:val="clear" w:color="auto" w:fill="E1DFDD"/>
    </w:rPr>
  </w:style>
  <w:style w:type="paragraph" w:styleId="TOCHeading">
    <w:name w:val="TOC Heading"/>
    <w:basedOn w:val="Heading1"/>
    <w:next w:val="Normal"/>
    <w:uiPriority w:val="39"/>
    <w:unhideWhenUsed/>
    <w:qFormat/>
    <w:rsid w:val="005429C1"/>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80" w:after="0" w:line="276" w:lineRule="auto"/>
      <w:outlineLvl w:val="9"/>
    </w:pPr>
    <w:rPr>
      <w:rFonts w:asciiTheme="majorHAnsi" w:eastAsiaTheme="majorEastAsia" w:hAnsiTheme="majorHAnsi" w:cstheme="majorBidi"/>
      <w:color w:val="2F5496" w:themeColor="accent1" w:themeShade="BF"/>
      <w:kern w:val="0"/>
      <w:sz w:val="28"/>
      <w:szCs w:val="28"/>
      <w:bdr w:val="none" w:sz="0" w:space="0" w:color="auto"/>
      <w:lang w:val="es-MX"/>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s-MX" w:eastAsia="es-MX"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2C4D"/>
    <w:rPr>
      <w:sz w:val="24"/>
      <w:szCs w:val="24"/>
      <w:lang w:val="en-US" w:eastAsia="en-US"/>
    </w:rPr>
  </w:style>
  <w:style w:type="paragraph" w:styleId="Heading1">
    <w:name w:val="heading 1"/>
    <w:uiPriority w:val="9"/>
    <w:qFormat/>
    <w:pPr>
      <w:spacing w:before="100" w:after="100"/>
      <w:outlineLvl w:val="0"/>
    </w:pPr>
    <w:rPr>
      <w:rFonts w:cs="Arial Unicode MS"/>
      <w:b/>
      <w:bCs/>
      <w:color w:val="000000"/>
      <w:kern w:val="36"/>
      <w:sz w:val="48"/>
      <w:szCs w:val="48"/>
      <w:u w:color="000000"/>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Encabezadoypie">
    <w:name w:val="Encabezado y pie"/>
    <w:pPr>
      <w:tabs>
        <w:tab w:val="right" w:pos="9020"/>
      </w:tabs>
    </w:pPr>
    <w:rPr>
      <w:rFonts w:ascii="Helvetica Neue" w:hAnsi="Helvetica Neue" w:cs="Arial Unicode MS"/>
      <w:color w:val="000000"/>
      <w:sz w:val="24"/>
      <w:szCs w:val="24"/>
    </w:rPr>
  </w:style>
  <w:style w:type="paragraph" w:customStyle="1" w:styleId="Cuerpo">
    <w:name w:val="Cuerpo"/>
    <w:rPr>
      <w:rFonts w:ascii="Calibri" w:hAnsi="Calibri" w:cs="Arial Unicode MS"/>
      <w:color w:val="000000"/>
      <w:sz w:val="24"/>
      <w:szCs w:val="24"/>
      <w:u w:color="000000"/>
    </w:rPr>
  </w:style>
  <w:style w:type="character" w:customStyle="1" w:styleId="Ninguno">
    <w:name w:val="Ninguno"/>
  </w:style>
  <w:style w:type="paragraph" w:styleId="ListParagraph">
    <w:name w:val="List Paragraph"/>
    <w:pPr>
      <w:ind w:left="720"/>
    </w:pPr>
    <w:rPr>
      <w:rFonts w:ascii="Calibri" w:hAnsi="Calibri" w:cs="Arial Unicode MS"/>
      <w:color w:val="000000"/>
      <w:sz w:val="24"/>
      <w:szCs w:val="24"/>
      <w:u w:color="000000"/>
      <w:lang w:val="es-ES_tradnl"/>
    </w:rPr>
  </w:style>
  <w:style w:type="numbering" w:customStyle="1" w:styleId="Estiloimportado2">
    <w:name w:val="Estilo importado 2"/>
    <w:pPr>
      <w:numPr>
        <w:numId w:val="1"/>
      </w:numPr>
    </w:pPr>
  </w:style>
  <w:style w:type="numbering" w:customStyle="1" w:styleId="Estiloimportado3">
    <w:name w:val="Estilo importado 3"/>
    <w:pPr>
      <w:numPr>
        <w:numId w:val="3"/>
      </w:numPr>
    </w:pPr>
  </w:style>
  <w:style w:type="paragraph" w:styleId="NormalWeb">
    <w:name w:val="Normal (Web)"/>
    <w:basedOn w:val="Normal"/>
    <w:uiPriority w:val="99"/>
    <w:unhideWhenUsed/>
    <w:rsid w:val="001A7F9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s-MX" w:eastAsia="es-MX"/>
    </w:rPr>
  </w:style>
  <w:style w:type="paragraph" w:styleId="Footer">
    <w:name w:val="footer"/>
    <w:basedOn w:val="Normal"/>
    <w:link w:val="FooterChar"/>
    <w:uiPriority w:val="99"/>
    <w:unhideWhenUsed/>
    <w:rsid w:val="00625883"/>
    <w:pPr>
      <w:tabs>
        <w:tab w:val="center" w:pos="4419"/>
        <w:tab w:val="right" w:pos="8838"/>
      </w:tabs>
    </w:pPr>
  </w:style>
  <w:style w:type="character" w:customStyle="1" w:styleId="FooterChar">
    <w:name w:val="Footer Char"/>
    <w:basedOn w:val="DefaultParagraphFont"/>
    <w:link w:val="Footer"/>
    <w:uiPriority w:val="99"/>
    <w:rsid w:val="00625883"/>
    <w:rPr>
      <w:sz w:val="24"/>
      <w:szCs w:val="24"/>
      <w:lang w:val="en-US" w:eastAsia="en-US"/>
    </w:rPr>
  </w:style>
  <w:style w:type="character" w:styleId="PageNumber">
    <w:name w:val="page number"/>
    <w:basedOn w:val="DefaultParagraphFont"/>
    <w:uiPriority w:val="99"/>
    <w:semiHidden/>
    <w:unhideWhenUsed/>
    <w:rsid w:val="00625883"/>
  </w:style>
  <w:style w:type="paragraph" w:styleId="Header">
    <w:name w:val="header"/>
    <w:basedOn w:val="Normal"/>
    <w:link w:val="HeaderChar"/>
    <w:uiPriority w:val="99"/>
    <w:unhideWhenUsed/>
    <w:rsid w:val="00625883"/>
    <w:pPr>
      <w:tabs>
        <w:tab w:val="center" w:pos="4419"/>
        <w:tab w:val="right" w:pos="8838"/>
      </w:tabs>
    </w:pPr>
  </w:style>
  <w:style w:type="character" w:customStyle="1" w:styleId="HeaderChar">
    <w:name w:val="Header Char"/>
    <w:basedOn w:val="DefaultParagraphFont"/>
    <w:link w:val="Header"/>
    <w:uiPriority w:val="99"/>
    <w:rsid w:val="00625883"/>
    <w:rPr>
      <w:sz w:val="24"/>
      <w:szCs w:val="24"/>
      <w:lang w:val="en-US" w:eastAsia="en-US"/>
    </w:rPr>
  </w:style>
  <w:style w:type="paragraph" w:styleId="HTMLPreformatted">
    <w:name w:val="HTML Preformatted"/>
    <w:basedOn w:val="Normal"/>
    <w:link w:val="HTMLPreformattedChar"/>
    <w:uiPriority w:val="99"/>
    <w:unhideWhenUsed/>
    <w:rsid w:val="00227E19"/>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s-MX" w:eastAsia="es-MX"/>
    </w:rPr>
  </w:style>
  <w:style w:type="character" w:customStyle="1" w:styleId="HTMLPreformattedChar">
    <w:name w:val="HTML Preformatted Char"/>
    <w:basedOn w:val="DefaultParagraphFont"/>
    <w:link w:val="HTMLPreformatted"/>
    <w:uiPriority w:val="99"/>
    <w:rsid w:val="00227E19"/>
    <w:rPr>
      <w:rFonts w:ascii="Courier New" w:eastAsia="Times New Roman" w:hAnsi="Courier New" w:cs="Courier New"/>
      <w:bdr w:val="none" w:sz="0" w:space="0" w:color="auto"/>
    </w:rPr>
  </w:style>
  <w:style w:type="paragraph" w:styleId="BalloonText">
    <w:name w:val="Balloon Text"/>
    <w:basedOn w:val="Normal"/>
    <w:link w:val="BalloonTextChar"/>
    <w:uiPriority w:val="99"/>
    <w:semiHidden/>
    <w:unhideWhenUsed/>
    <w:rsid w:val="00EE4E50"/>
    <w:rPr>
      <w:sz w:val="18"/>
      <w:szCs w:val="18"/>
    </w:rPr>
  </w:style>
  <w:style w:type="character" w:customStyle="1" w:styleId="BalloonTextChar">
    <w:name w:val="Balloon Text Char"/>
    <w:basedOn w:val="DefaultParagraphFont"/>
    <w:link w:val="BalloonText"/>
    <w:uiPriority w:val="99"/>
    <w:semiHidden/>
    <w:rsid w:val="00EE4E50"/>
    <w:rPr>
      <w:sz w:val="18"/>
      <w:szCs w:val="18"/>
      <w:lang w:val="en-US" w:eastAsia="en-US"/>
    </w:rPr>
  </w:style>
  <w:style w:type="character" w:customStyle="1" w:styleId="apple-converted-space">
    <w:name w:val="apple-converted-space"/>
    <w:basedOn w:val="DefaultParagraphFont"/>
    <w:rsid w:val="00593BE3"/>
  </w:style>
  <w:style w:type="character" w:styleId="Emphasis">
    <w:name w:val="Emphasis"/>
    <w:basedOn w:val="DefaultParagraphFont"/>
    <w:uiPriority w:val="20"/>
    <w:qFormat/>
    <w:rsid w:val="00593BE3"/>
    <w:rPr>
      <w:i/>
      <w:iCs/>
    </w:rPr>
  </w:style>
  <w:style w:type="table" w:styleId="TableGrid">
    <w:name w:val="Table Grid"/>
    <w:basedOn w:val="TableNormal"/>
    <w:uiPriority w:val="39"/>
    <w:rsid w:val="00951F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
    <w:name w:val="Plain Table 5"/>
    <w:basedOn w:val="TableNormal"/>
    <w:uiPriority w:val="45"/>
    <w:rsid w:val="00937B0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
    <w:name w:val="Grid Table 1 Light"/>
    <w:basedOn w:val="TableNormal"/>
    <w:uiPriority w:val="46"/>
    <w:rsid w:val="00937B0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
    <w:name w:val="Plain Table 4"/>
    <w:basedOn w:val="TableNormal"/>
    <w:uiPriority w:val="44"/>
    <w:rsid w:val="00937B0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937B0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5">
    <w:name w:val="Grid Table 1 Light Accent 5"/>
    <w:basedOn w:val="TableNormal"/>
    <w:uiPriority w:val="46"/>
    <w:rsid w:val="00937B06"/>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6">
    <w:name w:val="Grid Table 1 Light Accent 6"/>
    <w:basedOn w:val="TableNormal"/>
    <w:uiPriority w:val="46"/>
    <w:rsid w:val="00937B06"/>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2">
    <w:name w:val="Grid Table 1 Light Accent 2"/>
    <w:basedOn w:val="TableNormal"/>
    <w:uiPriority w:val="46"/>
    <w:rsid w:val="00937B06"/>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2Accent5">
    <w:name w:val="Grid Table 2 Accent 5"/>
    <w:basedOn w:val="TableNormal"/>
    <w:uiPriority w:val="47"/>
    <w:rsid w:val="00937B06"/>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1LightAccent1">
    <w:name w:val="Grid Table 1 Light Accent 1"/>
    <w:basedOn w:val="TableNormal"/>
    <w:uiPriority w:val="46"/>
    <w:rsid w:val="002976FD"/>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itle">
    <w:name w:val="Title"/>
    <w:basedOn w:val="Normal"/>
    <w:link w:val="TitleChar"/>
    <w:qFormat/>
    <w:rsid w:val="00044004"/>
    <w:pPr>
      <w:pBdr>
        <w:top w:val="none" w:sz="0" w:space="0" w:color="auto"/>
        <w:left w:val="none" w:sz="0" w:space="0" w:color="auto"/>
        <w:bottom w:val="none" w:sz="0" w:space="0" w:color="auto"/>
        <w:right w:val="none" w:sz="0" w:space="0" w:color="auto"/>
        <w:between w:val="none" w:sz="0" w:space="0" w:color="auto"/>
        <w:bar w:val="none" w:sz="0" w:color="auto"/>
      </w:pBdr>
      <w:jc w:val="center"/>
    </w:pPr>
    <w:rPr>
      <w:rFonts w:ascii="Book Antiqua" w:eastAsia="Times New Roman" w:hAnsi="Book Antiqua"/>
      <w:b/>
      <w:bCs/>
      <w:sz w:val="32"/>
      <w:bdr w:val="none" w:sz="0" w:space="0" w:color="auto"/>
      <w:lang w:val="es-ES" w:eastAsia="es-ES"/>
    </w:rPr>
  </w:style>
  <w:style w:type="character" w:customStyle="1" w:styleId="TitleChar">
    <w:name w:val="Title Char"/>
    <w:basedOn w:val="DefaultParagraphFont"/>
    <w:link w:val="Title"/>
    <w:rsid w:val="00044004"/>
    <w:rPr>
      <w:rFonts w:ascii="Book Antiqua" w:eastAsia="Times New Roman" w:hAnsi="Book Antiqua"/>
      <w:b/>
      <w:bCs/>
      <w:sz w:val="32"/>
      <w:szCs w:val="24"/>
      <w:bdr w:val="none" w:sz="0" w:space="0" w:color="auto"/>
      <w:lang w:val="es-ES" w:eastAsia="es-ES"/>
    </w:rPr>
  </w:style>
  <w:style w:type="table" w:customStyle="1" w:styleId="GridTable5Dark">
    <w:name w:val="Grid Table 5 Dark"/>
    <w:basedOn w:val="TableNormal"/>
    <w:uiPriority w:val="50"/>
    <w:rsid w:val="00AA161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4">
    <w:name w:val="Grid Table 4"/>
    <w:basedOn w:val="TableNormal"/>
    <w:uiPriority w:val="49"/>
    <w:rsid w:val="00AA161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1">
    <w:name w:val="toc 1"/>
    <w:basedOn w:val="Normal"/>
    <w:next w:val="Normal"/>
    <w:autoRedefine/>
    <w:uiPriority w:val="39"/>
    <w:unhideWhenUsed/>
    <w:rsid w:val="005429C1"/>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5429C1"/>
    <w:pPr>
      <w:ind w:left="240"/>
    </w:pPr>
    <w:rPr>
      <w:rFonts w:asciiTheme="minorHAnsi" w:hAnsiTheme="minorHAnsi"/>
      <w:smallCaps/>
      <w:sz w:val="20"/>
      <w:szCs w:val="20"/>
    </w:rPr>
  </w:style>
  <w:style w:type="paragraph" w:styleId="TOC3">
    <w:name w:val="toc 3"/>
    <w:basedOn w:val="Normal"/>
    <w:next w:val="Normal"/>
    <w:autoRedefine/>
    <w:uiPriority w:val="39"/>
    <w:unhideWhenUsed/>
    <w:rsid w:val="005429C1"/>
    <w:pPr>
      <w:ind w:left="480"/>
    </w:pPr>
    <w:rPr>
      <w:rFonts w:asciiTheme="minorHAnsi" w:hAnsiTheme="minorHAnsi"/>
      <w:i/>
      <w:iCs/>
      <w:sz w:val="20"/>
      <w:szCs w:val="20"/>
    </w:rPr>
  </w:style>
  <w:style w:type="paragraph" w:styleId="TOC4">
    <w:name w:val="toc 4"/>
    <w:basedOn w:val="Normal"/>
    <w:next w:val="Normal"/>
    <w:autoRedefine/>
    <w:uiPriority w:val="39"/>
    <w:unhideWhenUsed/>
    <w:rsid w:val="005429C1"/>
    <w:pPr>
      <w:ind w:left="720"/>
    </w:pPr>
    <w:rPr>
      <w:rFonts w:asciiTheme="minorHAnsi" w:hAnsiTheme="minorHAnsi"/>
      <w:sz w:val="18"/>
      <w:szCs w:val="18"/>
    </w:rPr>
  </w:style>
  <w:style w:type="paragraph" w:styleId="TOC5">
    <w:name w:val="toc 5"/>
    <w:basedOn w:val="Normal"/>
    <w:next w:val="Normal"/>
    <w:autoRedefine/>
    <w:uiPriority w:val="39"/>
    <w:unhideWhenUsed/>
    <w:rsid w:val="005429C1"/>
    <w:pPr>
      <w:ind w:left="960"/>
    </w:pPr>
    <w:rPr>
      <w:rFonts w:asciiTheme="minorHAnsi" w:hAnsiTheme="minorHAnsi"/>
      <w:sz w:val="18"/>
      <w:szCs w:val="18"/>
    </w:rPr>
  </w:style>
  <w:style w:type="paragraph" w:styleId="TOC6">
    <w:name w:val="toc 6"/>
    <w:basedOn w:val="Normal"/>
    <w:next w:val="Normal"/>
    <w:autoRedefine/>
    <w:uiPriority w:val="39"/>
    <w:unhideWhenUsed/>
    <w:rsid w:val="005429C1"/>
    <w:pPr>
      <w:ind w:left="1200"/>
    </w:pPr>
    <w:rPr>
      <w:rFonts w:asciiTheme="minorHAnsi" w:hAnsiTheme="minorHAnsi"/>
      <w:sz w:val="18"/>
      <w:szCs w:val="18"/>
    </w:rPr>
  </w:style>
  <w:style w:type="paragraph" w:styleId="TOC7">
    <w:name w:val="toc 7"/>
    <w:basedOn w:val="Normal"/>
    <w:next w:val="Normal"/>
    <w:autoRedefine/>
    <w:uiPriority w:val="39"/>
    <w:unhideWhenUsed/>
    <w:rsid w:val="005429C1"/>
    <w:pPr>
      <w:ind w:left="1440"/>
    </w:pPr>
    <w:rPr>
      <w:rFonts w:asciiTheme="minorHAnsi" w:hAnsiTheme="minorHAnsi"/>
      <w:sz w:val="18"/>
      <w:szCs w:val="18"/>
    </w:rPr>
  </w:style>
  <w:style w:type="paragraph" w:styleId="TOC8">
    <w:name w:val="toc 8"/>
    <w:basedOn w:val="Normal"/>
    <w:next w:val="Normal"/>
    <w:autoRedefine/>
    <w:uiPriority w:val="39"/>
    <w:unhideWhenUsed/>
    <w:rsid w:val="005429C1"/>
    <w:pPr>
      <w:ind w:left="1680"/>
    </w:pPr>
    <w:rPr>
      <w:rFonts w:asciiTheme="minorHAnsi" w:hAnsiTheme="minorHAnsi"/>
      <w:sz w:val="18"/>
      <w:szCs w:val="18"/>
    </w:rPr>
  </w:style>
  <w:style w:type="paragraph" w:styleId="TOC9">
    <w:name w:val="toc 9"/>
    <w:basedOn w:val="Normal"/>
    <w:next w:val="Normal"/>
    <w:autoRedefine/>
    <w:uiPriority w:val="39"/>
    <w:unhideWhenUsed/>
    <w:rsid w:val="005429C1"/>
    <w:pPr>
      <w:ind w:left="1920"/>
    </w:pPr>
    <w:rPr>
      <w:rFonts w:asciiTheme="minorHAnsi" w:hAnsiTheme="minorHAnsi"/>
      <w:sz w:val="18"/>
      <w:szCs w:val="18"/>
    </w:rPr>
  </w:style>
  <w:style w:type="character" w:customStyle="1" w:styleId="UnresolvedMention">
    <w:name w:val="Unresolved Mention"/>
    <w:basedOn w:val="DefaultParagraphFont"/>
    <w:uiPriority w:val="99"/>
    <w:semiHidden/>
    <w:unhideWhenUsed/>
    <w:rsid w:val="005429C1"/>
    <w:rPr>
      <w:color w:val="605E5C"/>
      <w:shd w:val="clear" w:color="auto" w:fill="E1DFDD"/>
    </w:rPr>
  </w:style>
  <w:style w:type="paragraph" w:styleId="TOCHeading">
    <w:name w:val="TOC Heading"/>
    <w:basedOn w:val="Heading1"/>
    <w:next w:val="Normal"/>
    <w:uiPriority w:val="39"/>
    <w:unhideWhenUsed/>
    <w:qFormat/>
    <w:rsid w:val="005429C1"/>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80" w:after="0" w:line="276" w:lineRule="auto"/>
      <w:outlineLvl w:val="9"/>
    </w:pPr>
    <w:rPr>
      <w:rFonts w:asciiTheme="majorHAnsi" w:eastAsiaTheme="majorEastAsia" w:hAnsiTheme="majorHAnsi" w:cstheme="majorBidi"/>
      <w:color w:val="2F5496" w:themeColor="accent1" w:themeShade="BF"/>
      <w:kern w:val="0"/>
      <w:sz w:val="28"/>
      <w:szCs w:val="28"/>
      <w:bdr w:val="none" w:sz="0" w:space="0" w:color="auto"/>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659508">
      <w:bodyDiv w:val="1"/>
      <w:marLeft w:val="0"/>
      <w:marRight w:val="0"/>
      <w:marTop w:val="0"/>
      <w:marBottom w:val="0"/>
      <w:divBdr>
        <w:top w:val="none" w:sz="0" w:space="0" w:color="auto"/>
        <w:left w:val="none" w:sz="0" w:space="0" w:color="auto"/>
        <w:bottom w:val="none" w:sz="0" w:space="0" w:color="auto"/>
        <w:right w:val="none" w:sz="0" w:space="0" w:color="auto"/>
      </w:divBdr>
      <w:divsChild>
        <w:div w:id="1196964207">
          <w:marLeft w:val="0"/>
          <w:marRight w:val="0"/>
          <w:marTop w:val="0"/>
          <w:marBottom w:val="0"/>
          <w:divBdr>
            <w:top w:val="none" w:sz="0" w:space="0" w:color="auto"/>
            <w:left w:val="none" w:sz="0" w:space="0" w:color="auto"/>
            <w:bottom w:val="none" w:sz="0" w:space="0" w:color="auto"/>
            <w:right w:val="none" w:sz="0" w:space="0" w:color="auto"/>
          </w:divBdr>
          <w:divsChild>
            <w:div w:id="250701356">
              <w:marLeft w:val="0"/>
              <w:marRight w:val="0"/>
              <w:marTop w:val="0"/>
              <w:marBottom w:val="0"/>
              <w:divBdr>
                <w:top w:val="none" w:sz="0" w:space="0" w:color="auto"/>
                <w:left w:val="none" w:sz="0" w:space="0" w:color="auto"/>
                <w:bottom w:val="none" w:sz="0" w:space="0" w:color="auto"/>
                <w:right w:val="none" w:sz="0" w:space="0" w:color="auto"/>
              </w:divBdr>
              <w:divsChild>
                <w:div w:id="70668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47952">
      <w:bodyDiv w:val="1"/>
      <w:marLeft w:val="0"/>
      <w:marRight w:val="0"/>
      <w:marTop w:val="0"/>
      <w:marBottom w:val="0"/>
      <w:divBdr>
        <w:top w:val="none" w:sz="0" w:space="0" w:color="auto"/>
        <w:left w:val="none" w:sz="0" w:space="0" w:color="auto"/>
        <w:bottom w:val="none" w:sz="0" w:space="0" w:color="auto"/>
        <w:right w:val="none" w:sz="0" w:space="0" w:color="auto"/>
      </w:divBdr>
      <w:divsChild>
        <w:div w:id="1697777761">
          <w:marLeft w:val="0"/>
          <w:marRight w:val="0"/>
          <w:marTop w:val="0"/>
          <w:marBottom w:val="0"/>
          <w:divBdr>
            <w:top w:val="none" w:sz="0" w:space="0" w:color="auto"/>
            <w:left w:val="none" w:sz="0" w:space="0" w:color="auto"/>
            <w:bottom w:val="none" w:sz="0" w:space="0" w:color="auto"/>
            <w:right w:val="none" w:sz="0" w:space="0" w:color="auto"/>
          </w:divBdr>
          <w:divsChild>
            <w:div w:id="1939554845">
              <w:marLeft w:val="0"/>
              <w:marRight w:val="0"/>
              <w:marTop w:val="0"/>
              <w:marBottom w:val="0"/>
              <w:divBdr>
                <w:top w:val="none" w:sz="0" w:space="0" w:color="auto"/>
                <w:left w:val="none" w:sz="0" w:space="0" w:color="auto"/>
                <w:bottom w:val="none" w:sz="0" w:space="0" w:color="auto"/>
                <w:right w:val="none" w:sz="0" w:space="0" w:color="auto"/>
              </w:divBdr>
              <w:divsChild>
                <w:div w:id="105789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0719">
      <w:bodyDiv w:val="1"/>
      <w:marLeft w:val="0"/>
      <w:marRight w:val="0"/>
      <w:marTop w:val="0"/>
      <w:marBottom w:val="0"/>
      <w:divBdr>
        <w:top w:val="none" w:sz="0" w:space="0" w:color="auto"/>
        <w:left w:val="none" w:sz="0" w:space="0" w:color="auto"/>
        <w:bottom w:val="none" w:sz="0" w:space="0" w:color="auto"/>
        <w:right w:val="none" w:sz="0" w:space="0" w:color="auto"/>
      </w:divBdr>
      <w:divsChild>
        <w:div w:id="1065572405">
          <w:marLeft w:val="0"/>
          <w:marRight w:val="0"/>
          <w:marTop w:val="0"/>
          <w:marBottom w:val="0"/>
          <w:divBdr>
            <w:top w:val="none" w:sz="0" w:space="0" w:color="auto"/>
            <w:left w:val="none" w:sz="0" w:space="0" w:color="auto"/>
            <w:bottom w:val="none" w:sz="0" w:space="0" w:color="auto"/>
            <w:right w:val="none" w:sz="0" w:space="0" w:color="auto"/>
          </w:divBdr>
          <w:divsChild>
            <w:div w:id="1411392906">
              <w:marLeft w:val="0"/>
              <w:marRight w:val="0"/>
              <w:marTop w:val="0"/>
              <w:marBottom w:val="0"/>
              <w:divBdr>
                <w:top w:val="none" w:sz="0" w:space="0" w:color="auto"/>
                <w:left w:val="none" w:sz="0" w:space="0" w:color="auto"/>
                <w:bottom w:val="none" w:sz="0" w:space="0" w:color="auto"/>
                <w:right w:val="none" w:sz="0" w:space="0" w:color="auto"/>
              </w:divBdr>
              <w:divsChild>
                <w:div w:id="2011835437">
                  <w:marLeft w:val="0"/>
                  <w:marRight w:val="0"/>
                  <w:marTop w:val="0"/>
                  <w:marBottom w:val="0"/>
                  <w:divBdr>
                    <w:top w:val="none" w:sz="0" w:space="0" w:color="auto"/>
                    <w:left w:val="none" w:sz="0" w:space="0" w:color="auto"/>
                    <w:bottom w:val="none" w:sz="0" w:space="0" w:color="auto"/>
                    <w:right w:val="none" w:sz="0" w:space="0" w:color="auto"/>
                  </w:divBdr>
                  <w:divsChild>
                    <w:div w:id="39532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53311">
      <w:bodyDiv w:val="1"/>
      <w:marLeft w:val="0"/>
      <w:marRight w:val="0"/>
      <w:marTop w:val="0"/>
      <w:marBottom w:val="0"/>
      <w:divBdr>
        <w:top w:val="none" w:sz="0" w:space="0" w:color="auto"/>
        <w:left w:val="none" w:sz="0" w:space="0" w:color="auto"/>
        <w:bottom w:val="none" w:sz="0" w:space="0" w:color="auto"/>
        <w:right w:val="none" w:sz="0" w:space="0" w:color="auto"/>
      </w:divBdr>
      <w:divsChild>
        <w:div w:id="1806190627">
          <w:marLeft w:val="0"/>
          <w:marRight w:val="0"/>
          <w:marTop w:val="0"/>
          <w:marBottom w:val="0"/>
          <w:divBdr>
            <w:top w:val="none" w:sz="0" w:space="0" w:color="auto"/>
            <w:left w:val="none" w:sz="0" w:space="0" w:color="auto"/>
            <w:bottom w:val="none" w:sz="0" w:space="0" w:color="auto"/>
            <w:right w:val="none" w:sz="0" w:space="0" w:color="auto"/>
          </w:divBdr>
          <w:divsChild>
            <w:div w:id="1713798559">
              <w:marLeft w:val="0"/>
              <w:marRight w:val="0"/>
              <w:marTop w:val="0"/>
              <w:marBottom w:val="0"/>
              <w:divBdr>
                <w:top w:val="none" w:sz="0" w:space="0" w:color="auto"/>
                <w:left w:val="none" w:sz="0" w:space="0" w:color="auto"/>
                <w:bottom w:val="none" w:sz="0" w:space="0" w:color="auto"/>
                <w:right w:val="none" w:sz="0" w:space="0" w:color="auto"/>
              </w:divBdr>
              <w:divsChild>
                <w:div w:id="174845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04260">
      <w:bodyDiv w:val="1"/>
      <w:marLeft w:val="0"/>
      <w:marRight w:val="0"/>
      <w:marTop w:val="0"/>
      <w:marBottom w:val="0"/>
      <w:divBdr>
        <w:top w:val="none" w:sz="0" w:space="0" w:color="auto"/>
        <w:left w:val="none" w:sz="0" w:space="0" w:color="auto"/>
        <w:bottom w:val="none" w:sz="0" w:space="0" w:color="auto"/>
        <w:right w:val="none" w:sz="0" w:space="0" w:color="auto"/>
      </w:divBdr>
    </w:div>
    <w:div w:id="170919969">
      <w:bodyDiv w:val="1"/>
      <w:marLeft w:val="0"/>
      <w:marRight w:val="0"/>
      <w:marTop w:val="0"/>
      <w:marBottom w:val="0"/>
      <w:divBdr>
        <w:top w:val="none" w:sz="0" w:space="0" w:color="auto"/>
        <w:left w:val="none" w:sz="0" w:space="0" w:color="auto"/>
        <w:bottom w:val="none" w:sz="0" w:space="0" w:color="auto"/>
        <w:right w:val="none" w:sz="0" w:space="0" w:color="auto"/>
      </w:divBdr>
      <w:divsChild>
        <w:div w:id="1326976378">
          <w:marLeft w:val="0"/>
          <w:marRight w:val="0"/>
          <w:marTop w:val="0"/>
          <w:marBottom w:val="0"/>
          <w:divBdr>
            <w:top w:val="none" w:sz="0" w:space="0" w:color="auto"/>
            <w:left w:val="none" w:sz="0" w:space="0" w:color="auto"/>
            <w:bottom w:val="none" w:sz="0" w:space="0" w:color="auto"/>
            <w:right w:val="none" w:sz="0" w:space="0" w:color="auto"/>
          </w:divBdr>
          <w:divsChild>
            <w:div w:id="1799490479">
              <w:marLeft w:val="0"/>
              <w:marRight w:val="0"/>
              <w:marTop w:val="0"/>
              <w:marBottom w:val="0"/>
              <w:divBdr>
                <w:top w:val="none" w:sz="0" w:space="0" w:color="auto"/>
                <w:left w:val="none" w:sz="0" w:space="0" w:color="auto"/>
                <w:bottom w:val="none" w:sz="0" w:space="0" w:color="auto"/>
                <w:right w:val="none" w:sz="0" w:space="0" w:color="auto"/>
              </w:divBdr>
              <w:divsChild>
                <w:div w:id="1909143882">
                  <w:marLeft w:val="0"/>
                  <w:marRight w:val="0"/>
                  <w:marTop w:val="0"/>
                  <w:marBottom w:val="0"/>
                  <w:divBdr>
                    <w:top w:val="none" w:sz="0" w:space="0" w:color="auto"/>
                    <w:left w:val="none" w:sz="0" w:space="0" w:color="auto"/>
                    <w:bottom w:val="none" w:sz="0" w:space="0" w:color="auto"/>
                    <w:right w:val="none" w:sz="0" w:space="0" w:color="auto"/>
                  </w:divBdr>
                  <w:divsChild>
                    <w:div w:id="3173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702564">
      <w:bodyDiv w:val="1"/>
      <w:marLeft w:val="0"/>
      <w:marRight w:val="0"/>
      <w:marTop w:val="0"/>
      <w:marBottom w:val="0"/>
      <w:divBdr>
        <w:top w:val="none" w:sz="0" w:space="0" w:color="auto"/>
        <w:left w:val="none" w:sz="0" w:space="0" w:color="auto"/>
        <w:bottom w:val="none" w:sz="0" w:space="0" w:color="auto"/>
        <w:right w:val="none" w:sz="0" w:space="0" w:color="auto"/>
      </w:divBdr>
      <w:divsChild>
        <w:div w:id="1504200392">
          <w:marLeft w:val="0"/>
          <w:marRight w:val="0"/>
          <w:marTop w:val="0"/>
          <w:marBottom w:val="0"/>
          <w:divBdr>
            <w:top w:val="none" w:sz="0" w:space="0" w:color="auto"/>
            <w:left w:val="none" w:sz="0" w:space="0" w:color="auto"/>
            <w:bottom w:val="none" w:sz="0" w:space="0" w:color="auto"/>
            <w:right w:val="none" w:sz="0" w:space="0" w:color="auto"/>
          </w:divBdr>
          <w:divsChild>
            <w:div w:id="1041709072">
              <w:marLeft w:val="0"/>
              <w:marRight w:val="0"/>
              <w:marTop w:val="0"/>
              <w:marBottom w:val="0"/>
              <w:divBdr>
                <w:top w:val="none" w:sz="0" w:space="0" w:color="auto"/>
                <w:left w:val="none" w:sz="0" w:space="0" w:color="auto"/>
                <w:bottom w:val="none" w:sz="0" w:space="0" w:color="auto"/>
                <w:right w:val="none" w:sz="0" w:space="0" w:color="auto"/>
              </w:divBdr>
              <w:divsChild>
                <w:div w:id="91089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50569">
      <w:bodyDiv w:val="1"/>
      <w:marLeft w:val="0"/>
      <w:marRight w:val="0"/>
      <w:marTop w:val="0"/>
      <w:marBottom w:val="0"/>
      <w:divBdr>
        <w:top w:val="none" w:sz="0" w:space="0" w:color="auto"/>
        <w:left w:val="none" w:sz="0" w:space="0" w:color="auto"/>
        <w:bottom w:val="none" w:sz="0" w:space="0" w:color="auto"/>
        <w:right w:val="none" w:sz="0" w:space="0" w:color="auto"/>
      </w:divBdr>
      <w:divsChild>
        <w:div w:id="440225034">
          <w:marLeft w:val="0"/>
          <w:marRight w:val="0"/>
          <w:marTop w:val="0"/>
          <w:marBottom w:val="0"/>
          <w:divBdr>
            <w:top w:val="none" w:sz="0" w:space="0" w:color="auto"/>
            <w:left w:val="none" w:sz="0" w:space="0" w:color="auto"/>
            <w:bottom w:val="none" w:sz="0" w:space="0" w:color="auto"/>
            <w:right w:val="none" w:sz="0" w:space="0" w:color="auto"/>
          </w:divBdr>
          <w:divsChild>
            <w:div w:id="295599931">
              <w:marLeft w:val="0"/>
              <w:marRight w:val="0"/>
              <w:marTop w:val="0"/>
              <w:marBottom w:val="0"/>
              <w:divBdr>
                <w:top w:val="none" w:sz="0" w:space="0" w:color="auto"/>
                <w:left w:val="none" w:sz="0" w:space="0" w:color="auto"/>
                <w:bottom w:val="none" w:sz="0" w:space="0" w:color="auto"/>
                <w:right w:val="none" w:sz="0" w:space="0" w:color="auto"/>
              </w:divBdr>
              <w:divsChild>
                <w:div w:id="78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19106">
      <w:bodyDiv w:val="1"/>
      <w:marLeft w:val="0"/>
      <w:marRight w:val="0"/>
      <w:marTop w:val="0"/>
      <w:marBottom w:val="0"/>
      <w:divBdr>
        <w:top w:val="none" w:sz="0" w:space="0" w:color="auto"/>
        <w:left w:val="none" w:sz="0" w:space="0" w:color="auto"/>
        <w:bottom w:val="none" w:sz="0" w:space="0" w:color="auto"/>
        <w:right w:val="none" w:sz="0" w:space="0" w:color="auto"/>
      </w:divBdr>
      <w:divsChild>
        <w:div w:id="1533113299">
          <w:marLeft w:val="0"/>
          <w:marRight w:val="0"/>
          <w:marTop w:val="0"/>
          <w:marBottom w:val="0"/>
          <w:divBdr>
            <w:top w:val="none" w:sz="0" w:space="0" w:color="auto"/>
            <w:left w:val="none" w:sz="0" w:space="0" w:color="auto"/>
            <w:bottom w:val="none" w:sz="0" w:space="0" w:color="auto"/>
            <w:right w:val="none" w:sz="0" w:space="0" w:color="auto"/>
          </w:divBdr>
          <w:divsChild>
            <w:div w:id="1339579598">
              <w:marLeft w:val="0"/>
              <w:marRight w:val="0"/>
              <w:marTop w:val="0"/>
              <w:marBottom w:val="0"/>
              <w:divBdr>
                <w:top w:val="none" w:sz="0" w:space="0" w:color="auto"/>
                <w:left w:val="none" w:sz="0" w:space="0" w:color="auto"/>
                <w:bottom w:val="none" w:sz="0" w:space="0" w:color="auto"/>
                <w:right w:val="none" w:sz="0" w:space="0" w:color="auto"/>
              </w:divBdr>
              <w:divsChild>
                <w:div w:id="188220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400909">
      <w:bodyDiv w:val="1"/>
      <w:marLeft w:val="0"/>
      <w:marRight w:val="0"/>
      <w:marTop w:val="0"/>
      <w:marBottom w:val="0"/>
      <w:divBdr>
        <w:top w:val="none" w:sz="0" w:space="0" w:color="auto"/>
        <w:left w:val="none" w:sz="0" w:space="0" w:color="auto"/>
        <w:bottom w:val="none" w:sz="0" w:space="0" w:color="auto"/>
        <w:right w:val="none" w:sz="0" w:space="0" w:color="auto"/>
      </w:divBdr>
      <w:divsChild>
        <w:div w:id="1086077156">
          <w:marLeft w:val="0"/>
          <w:marRight w:val="0"/>
          <w:marTop w:val="0"/>
          <w:marBottom w:val="0"/>
          <w:divBdr>
            <w:top w:val="none" w:sz="0" w:space="0" w:color="auto"/>
            <w:left w:val="none" w:sz="0" w:space="0" w:color="auto"/>
            <w:bottom w:val="none" w:sz="0" w:space="0" w:color="auto"/>
            <w:right w:val="none" w:sz="0" w:space="0" w:color="auto"/>
          </w:divBdr>
          <w:divsChild>
            <w:div w:id="357391088">
              <w:marLeft w:val="0"/>
              <w:marRight w:val="0"/>
              <w:marTop w:val="0"/>
              <w:marBottom w:val="0"/>
              <w:divBdr>
                <w:top w:val="none" w:sz="0" w:space="0" w:color="auto"/>
                <w:left w:val="none" w:sz="0" w:space="0" w:color="auto"/>
                <w:bottom w:val="none" w:sz="0" w:space="0" w:color="auto"/>
                <w:right w:val="none" w:sz="0" w:space="0" w:color="auto"/>
              </w:divBdr>
              <w:divsChild>
                <w:div w:id="25524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405053">
      <w:bodyDiv w:val="1"/>
      <w:marLeft w:val="0"/>
      <w:marRight w:val="0"/>
      <w:marTop w:val="0"/>
      <w:marBottom w:val="0"/>
      <w:divBdr>
        <w:top w:val="none" w:sz="0" w:space="0" w:color="auto"/>
        <w:left w:val="none" w:sz="0" w:space="0" w:color="auto"/>
        <w:bottom w:val="none" w:sz="0" w:space="0" w:color="auto"/>
        <w:right w:val="none" w:sz="0" w:space="0" w:color="auto"/>
      </w:divBdr>
      <w:divsChild>
        <w:div w:id="250546335">
          <w:marLeft w:val="0"/>
          <w:marRight w:val="0"/>
          <w:marTop w:val="0"/>
          <w:marBottom w:val="0"/>
          <w:divBdr>
            <w:top w:val="none" w:sz="0" w:space="0" w:color="auto"/>
            <w:left w:val="none" w:sz="0" w:space="0" w:color="auto"/>
            <w:bottom w:val="none" w:sz="0" w:space="0" w:color="auto"/>
            <w:right w:val="none" w:sz="0" w:space="0" w:color="auto"/>
          </w:divBdr>
        </w:div>
        <w:div w:id="1380982073">
          <w:marLeft w:val="0"/>
          <w:marRight w:val="0"/>
          <w:marTop w:val="0"/>
          <w:marBottom w:val="0"/>
          <w:divBdr>
            <w:top w:val="none" w:sz="0" w:space="0" w:color="auto"/>
            <w:left w:val="none" w:sz="0" w:space="0" w:color="auto"/>
            <w:bottom w:val="none" w:sz="0" w:space="0" w:color="auto"/>
            <w:right w:val="none" w:sz="0" w:space="0" w:color="auto"/>
          </w:divBdr>
          <w:divsChild>
            <w:div w:id="109475310">
              <w:marLeft w:val="165"/>
              <w:marRight w:val="165"/>
              <w:marTop w:val="0"/>
              <w:marBottom w:val="0"/>
              <w:divBdr>
                <w:top w:val="none" w:sz="0" w:space="0" w:color="auto"/>
                <w:left w:val="none" w:sz="0" w:space="0" w:color="auto"/>
                <w:bottom w:val="none" w:sz="0" w:space="0" w:color="auto"/>
                <w:right w:val="none" w:sz="0" w:space="0" w:color="auto"/>
              </w:divBdr>
              <w:divsChild>
                <w:div w:id="1607694004">
                  <w:marLeft w:val="0"/>
                  <w:marRight w:val="0"/>
                  <w:marTop w:val="0"/>
                  <w:marBottom w:val="0"/>
                  <w:divBdr>
                    <w:top w:val="none" w:sz="0" w:space="0" w:color="auto"/>
                    <w:left w:val="none" w:sz="0" w:space="0" w:color="auto"/>
                    <w:bottom w:val="none" w:sz="0" w:space="0" w:color="auto"/>
                    <w:right w:val="none" w:sz="0" w:space="0" w:color="auto"/>
                  </w:divBdr>
                  <w:divsChild>
                    <w:div w:id="113502280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6103111">
      <w:bodyDiv w:val="1"/>
      <w:marLeft w:val="0"/>
      <w:marRight w:val="0"/>
      <w:marTop w:val="0"/>
      <w:marBottom w:val="0"/>
      <w:divBdr>
        <w:top w:val="none" w:sz="0" w:space="0" w:color="auto"/>
        <w:left w:val="none" w:sz="0" w:space="0" w:color="auto"/>
        <w:bottom w:val="none" w:sz="0" w:space="0" w:color="auto"/>
        <w:right w:val="none" w:sz="0" w:space="0" w:color="auto"/>
      </w:divBdr>
    </w:div>
    <w:div w:id="477113670">
      <w:bodyDiv w:val="1"/>
      <w:marLeft w:val="0"/>
      <w:marRight w:val="0"/>
      <w:marTop w:val="0"/>
      <w:marBottom w:val="0"/>
      <w:divBdr>
        <w:top w:val="none" w:sz="0" w:space="0" w:color="auto"/>
        <w:left w:val="none" w:sz="0" w:space="0" w:color="auto"/>
        <w:bottom w:val="none" w:sz="0" w:space="0" w:color="auto"/>
        <w:right w:val="none" w:sz="0" w:space="0" w:color="auto"/>
      </w:divBdr>
      <w:divsChild>
        <w:div w:id="2064596924">
          <w:marLeft w:val="0"/>
          <w:marRight w:val="0"/>
          <w:marTop w:val="0"/>
          <w:marBottom w:val="0"/>
          <w:divBdr>
            <w:top w:val="none" w:sz="0" w:space="0" w:color="auto"/>
            <w:left w:val="none" w:sz="0" w:space="0" w:color="auto"/>
            <w:bottom w:val="none" w:sz="0" w:space="0" w:color="auto"/>
            <w:right w:val="none" w:sz="0" w:space="0" w:color="auto"/>
          </w:divBdr>
          <w:divsChild>
            <w:div w:id="578489802">
              <w:marLeft w:val="0"/>
              <w:marRight w:val="0"/>
              <w:marTop w:val="0"/>
              <w:marBottom w:val="0"/>
              <w:divBdr>
                <w:top w:val="none" w:sz="0" w:space="0" w:color="auto"/>
                <w:left w:val="none" w:sz="0" w:space="0" w:color="auto"/>
                <w:bottom w:val="none" w:sz="0" w:space="0" w:color="auto"/>
                <w:right w:val="none" w:sz="0" w:space="0" w:color="auto"/>
              </w:divBdr>
              <w:divsChild>
                <w:div w:id="114512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675896">
      <w:bodyDiv w:val="1"/>
      <w:marLeft w:val="0"/>
      <w:marRight w:val="0"/>
      <w:marTop w:val="0"/>
      <w:marBottom w:val="0"/>
      <w:divBdr>
        <w:top w:val="none" w:sz="0" w:space="0" w:color="auto"/>
        <w:left w:val="none" w:sz="0" w:space="0" w:color="auto"/>
        <w:bottom w:val="none" w:sz="0" w:space="0" w:color="auto"/>
        <w:right w:val="none" w:sz="0" w:space="0" w:color="auto"/>
      </w:divBdr>
    </w:div>
    <w:div w:id="531039576">
      <w:bodyDiv w:val="1"/>
      <w:marLeft w:val="0"/>
      <w:marRight w:val="0"/>
      <w:marTop w:val="0"/>
      <w:marBottom w:val="0"/>
      <w:divBdr>
        <w:top w:val="none" w:sz="0" w:space="0" w:color="auto"/>
        <w:left w:val="none" w:sz="0" w:space="0" w:color="auto"/>
        <w:bottom w:val="none" w:sz="0" w:space="0" w:color="auto"/>
        <w:right w:val="none" w:sz="0" w:space="0" w:color="auto"/>
      </w:divBdr>
    </w:div>
    <w:div w:id="544096800">
      <w:bodyDiv w:val="1"/>
      <w:marLeft w:val="0"/>
      <w:marRight w:val="0"/>
      <w:marTop w:val="0"/>
      <w:marBottom w:val="0"/>
      <w:divBdr>
        <w:top w:val="none" w:sz="0" w:space="0" w:color="auto"/>
        <w:left w:val="none" w:sz="0" w:space="0" w:color="auto"/>
        <w:bottom w:val="none" w:sz="0" w:space="0" w:color="auto"/>
        <w:right w:val="none" w:sz="0" w:space="0" w:color="auto"/>
      </w:divBdr>
      <w:divsChild>
        <w:div w:id="1219052633">
          <w:marLeft w:val="0"/>
          <w:marRight w:val="0"/>
          <w:marTop w:val="0"/>
          <w:marBottom w:val="0"/>
          <w:divBdr>
            <w:top w:val="none" w:sz="0" w:space="0" w:color="auto"/>
            <w:left w:val="none" w:sz="0" w:space="0" w:color="auto"/>
            <w:bottom w:val="none" w:sz="0" w:space="0" w:color="auto"/>
            <w:right w:val="none" w:sz="0" w:space="0" w:color="auto"/>
          </w:divBdr>
          <w:divsChild>
            <w:div w:id="888879603">
              <w:marLeft w:val="0"/>
              <w:marRight w:val="0"/>
              <w:marTop w:val="0"/>
              <w:marBottom w:val="0"/>
              <w:divBdr>
                <w:top w:val="none" w:sz="0" w:space="0" w:color="auto"/>
                <w:left w:val="none" w:sz="0" w:space="0" w:color="auto"/>
                <w:bottom w:val="none" w:sz="0" w:space="0" w:color="auto"/>
                <w:right w:val="none" w:sz="0" w:space="0" w:color="auto"/>
              </w:divBdr>
              <w:divsChild>
                <w:div w:id="38194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221705">
      <w:bodyDiv w:val="1"/>
      <w:marLeft w:val="0"/>
      <w:marRight w:val="0"/>
      <w:marTop w:val="0"/>
      <w:marBottom w:val="0"/>
      <w:divBdr>
        <w:top w:val="none" w:sz="0" w:space="0" w:color="auto"/>
        <w:left w:val="none" w:sz="0" w:space="0" w:color="auto"/>
        <w:bottom w:val="none" w:sz="0" w:space="0" w:color="auto"/>
        <w:right w:val="none" w:sz="0" w:space="0" w:color="auto"/>
      </w:divBdr>
      <w:divsChild>
        <w:div w:id="2028561106">
          <w:marLeft w:val="446"/>
          <w:marRight w:val="0"/>
          <w:marTop w:val="0"/>
          <w:marBottom w:val="0"/>
          <w:divBdr>
            <w:top w:val="none" w:sz="0" w:space="0" w:color="auto"/>
            <w:left w:val="none" w:sz="0" w:space="0" w:color="auto"/>
            <w:bottom w:val="none" w:sz="0" w:space="0" w:color="auto"/>
            <w:right w:val="none" w:sz="0" w:space="0" w:color="auto"/>
          </w:divBdr>
        </w:div>
      </w:divsChild>
    </w:div>
    <w:div w:id="638387251">
      <w:bodyDiv w:val="1"/>
      <w:marLeft w:val="0"/>
      <w:marRight w:val="0"/>
      <w:marTop w:val="0"/>
      <w:marBottom w:val="0"/>
      <w:divBdr>
        <w:top w:val="none" w:sz="0" w:space="0" w:color="auto"/>
        <w:left w:val="none" w:sz="0" w:space="0" w:color="auto"/>
        <w:bottom w:val="none" w:sz="0" w:space="0" w:color="auto"/>
        <w:right w:val="none" w:sz="0" w:space="0" w:color="auto"/>
      </w:divBdr>
      <w:divsChild>
        <w:div w:id="1948272726">
          <w:marLeft w:val="547"/>
          <w:marRight w:val="0"/>
          <w:marTop w:val="0"/>
          <w:marBottom w:val="0"/>
          <w:divBdr>
            <w:top w:val="none" w:sz="0" w:space="0" w:color="auto"/>
            <w:left w:val="none" w:sz="0" w:space="0" w:color="auto"/>
            <w:bottom w:val="none" w:sz="0" w:space="0" w:color="auto"/>
            <w:right w:val="none" w:sz="0" w:space="0" w:color="auto"/>
          </w:divBdr>
        </w:div>
        <w:div w:id="1694726105">
          <w:marLeft w:val="547"/>
          <w:marRight w:val="0"/>
          <w:marTop w:val="0"/>
          <w:marBottom w:val="0"/>
          <w:divBdr>
            <w:top w:val="none" w:sz="0" w:space="0" w:color="auto"/>
            <w:left w:val="none" w:sz="0" w:space="0" w:color="auto"/>
            <w:bottom w:val="none" w:sz="0" w:space="0" w:color="auto"/>
            <w:right w:val="none" w:sz="0" w:space="0" w:color="auto"/>
          </w:divBdr>
        </w:div>
        <w:div w:id="745373144">
          <w:marLeft w:val="547"/>
          <w:marRight w:val="0"/>
          <w:marTop w:val="0"/>
          <w:marBottom w:val="0"/>
          <w:divBdr>
            <w:top w:val="none" w:sz="0" w:space="0" w:color="auto"/>
            <w:left w:val="none" w:sz="0" w:space="0" w:color="auto"/>
            <w:bottom w:val="none" w:sz="0" w:space="0" w:color="auto"/>
            <w:right w:val="none" w:sz="0" w:space="0" w:color="auto"/>
          </w:divBdr>
        </w:div>
        <w:div w:id="1256523557">
          <w:marLeft w:val="547"/>
          <w:marRight w:val="0"/>
          <w:marTop w:val="0"/>
          <w:marBottom w:val="0"/>
          <w:divBdr>
            <w:top w:val="none" w:sz="0" w:space="0" w:color="auto"/>
            <w:left w:val="none" w:sz="0" w:space="0" w:color="auto"/>
            <w:bottom w:val="none" w:sz="0" w:space="0" w:color="auto"/>
            <w:right w:val="none" w:sz="0" w:space="0" w:color="auto"/>
          </w:divBdr>
        </w:div>
      </w:divsChild>
    </w:div>
    <w:div w:id="662389252">
      <w:bodyDiv w:val="1"/>
      <w:marLeft w:val="0"/>
      <w:marRight w:val="0"/>
      <w:marTop w:val="0"/>
      <w:marBottom w:val="0"/>
      <w:divBdr>
        <w:top w:val="none" w:sz="0" w:space="0" w:color="auto"/>
        <w:left w:val="none" w:sz="0" w:space="0" w:color="auto"/>
        <w:bottom w:val="none" w:sz="0" w:space="0" w:color="auto"/>
        <w:right w:val="none" w:sz="0" w:space="0" w:color="auto"/>
      </w:divBdr>
      <w:divsChild>
        <w:div w:id="544374243">
          <w:marLeft w:val="0"/>
          <w:marRight w:val="0"/>
          <w:marTop w:val="0"/>
          <w:marBottom w:val="0"/>
          <w:divBdr>
            <w:top w:val="none" w:sz="0" w:space="0" w:color="auto"/>
            <w:left w:val="none" w:sz="0" w:space="0" w:color="auto"/>
            <w:bottom w:val="none" w:sz="0" w:space="0" w:color="auto"/>
            <w:right w:val="none" w:sz="0" w:space="0" w:color="auto"/>
          </w:divBdr>
          <w:divsChild>
            <w:div w:id="879707155">
              <w:marLeft w:val="0"/>
              <w:marRight w:val="0"/>
              <w:marTop w:val="0"/>
              <w:marBottom w:val="0"/>
              <w:divBdr>
                <w:top w:val="none" w:sz="0" w:space="0" w:color="auto"/>
                <w:left w:val="none" w:sz="0" w:space="0" w:color="auto"/>
                <w:bottom w:val="none" w:sz="0" w:space="0" w:color="auto"/>
                <w:right w:val="none" w:sz="0" w:space="0" w:color="auto"/>
              </w:divBdr>
              <w:divsChild>
                <w:div w:id="916790195">
                  <w:marLeft w:val="0"/>
                  <w:marRight w:val="0"/>
                  <w:marTop w:val="0"/>
                  <w:marBottom w:val="0"/>
                  <w:divBdr>
                    <w:top w:val="none" w:sz="0" w:space="0" w:color="auto"/>
                    <w:left w:val="none" w:sz="0" w:space="0" w:color="auto"/>
                    <w:bottom w:val="none" w:sz="0" w:space="0" w:color="auto"/>
                    <w:right w:val="none" w:sz="0" w:space="0" w:color="auto"/>
                  </w:divBdr>
                  <w:divsChild>
                    <w:div w:id="182658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717031">
      <w:bodyDiv w:val="1"/>
      <w:marLeft w:val="0"/>
      <w:marRight w:val="0"/>
      <w:marTop w:val="0"/>
      <w:marBottom w:val="0"/>
      <w:divBdr>
        <w:top w:val="none" w:sz="0" w:space="0" w:color="auto"/>
        <w:left w:val="none" w:sz="0" w:space="0" w:color="auto"/>
        <w:bottom w:val="none" w:sz="0" w:space="0" w:color="auto"/>
        <w:right w:val="none" w:sz="0" w:space="0" w:color="auto"/>
      </w:divBdr>
    </w:div>
    <w:div w:id="685981512">
      <w:bodyDiv w:val="1"/>
      <w:marLeft w:val="0"/>
      <w:marRight w:val="0"/>
      <w:marTop w:val="0"/>
      <w:marBottom w:val="0"/>
      <w:divBdr>
        <w:top w:val="none" w:sz="0" w:space="0" w:color="auto"/>
        <w:left w:val="none" w:sz="0" w:space="0" w:color="auto"/>
        <w:bottom w:val="none" w:sz="0" w:space="0" w:color="auto"/>
        <w:right w:val="none" w:sz="0" w:space="0" w:color="auto"/>
      </w:divBdr>
    </w:div>
    <w:div w:id="790323531">
      <w:bodyDiv w:val="1"/>
      <w:marLeft w:val="0"/>
      <w:marRight w:val="0"/>
      <w:marTop w:val="0"/>
      <w:marBottom w:val="0"/>
      <w:divBdr>
        <w:top w:val="none" w:sz="0" w:space="0" w:color="auto"/>
        <w:left w:val="none" w:sz="0" w:space="0" w:color="auto"/>
        <w:bottom w:val="none" w:sz="0" w:space="0" w:color="auto"/>
        <w:right w:val="none" w:sz="0" w:space="0" w:color="auto"/>
      </w:divBdr>
      <w:divsChild>
        <w:div w:id="73825346">
          <w:marLeft w:val="0"/>
          <w:marRight w:val="0"/>
          <w:marTop w:val="0"/>
          <w:marBottom w:val="0"/>
          <w:divBdr>
            <w:top w:val="none" w:sz="0" w:space="0" w:color="auto"/>
            <w:left w:val="none" w:sz="0" w:space="0" w:color="auto"/>
            <w:bottom w:val="none" w:sz="0" w:space="0" w:color="auto"/>
            <w:right w:val="none" w:sz="0" w:space="0" w:color="auto"/>
          </w:divBdr>
          <w:divsChild>
            <w:div w:id="559093818">
              <w:marLeft w:val="0"/>
              <w:marRight w:val="0"/>
              <w:marTop w:val="0"/>
              <w:marBottom w:val="0"/>
              <w:divBdr>
                <w:top w:val="none" w:sz="0" w:space="0" w:color="auto"/>
                <w:left w:val="none" w:sz="0" w:space="0" w:color="auto"/>
                <w:bottom w:val="none" w:sz="0" w:space="0" w:color="auto"/>
                <w:right w:val="none" w:sz="0" w:space="0" w:color="auto"/>
              </w:divBdr>
              <w:divsChild>
                <w:div w:id="94661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074512">
      <w:bodyDiv w:val="1"/>
      <w:marLeft w:val="0"/>
      <w:marRight w:val="0"/>
      <w:marTop w:val="0"/>
      <w:marBottom w:val="0"/>
      <w:divBdr>
        <w:top w:val="none" w:sz="0" w:space="0" w:color="auto"/>
        <w:left w:val="none" w:sz="0" w:space="0" w:color="auto"/>
        <w:bottom w:val="none" w:sz="0" w:space="0" w:color="auto"/>
        <w:right w:val="none" w:sz="0" w:space="0" w:color="auto"/>
      </w:divBdr>
    </w:div>
    <w:div w:id="832137015">
      <w:bodyDiv w:val="1"/>
      <w:marLeft w:val="0"/>
      <w:marRight w:val="0"/>
      <w:marTop w:val="0"/>
      <w:marBottom w:val="0"/>
      <w:divBdr>
        <w:top w:val="none" w:sz="0" w:space="0" w:color="auto"/>
        <w:left w:val="none" w:sz="0" w:space="0" w:color="auto"/>
        <w:bottom w:val="none" w:sz="0" w:space="0" w:color="auto"/>
        <w:right w:val="none" w:sz="0" w:space="0" w:color="auto"/>
      </w:divBdr>
      <w:divsChild>
        <w:div w:id="651449601">
          <w:marLeft w:val="734"/>
          <w:marRight w:val="0"/>
          <w:marTop w:val="164"/>
          <w:marBottom w:val="0"/>
          <w:divBdr>
            <w:top w:val="none" w:sz="0" w:space="0" w:color="auto"/>
            <w:left w:val="none" w:sz="0" w:space="0" w:color="auto"/>
            <w:bottom w:val="none" w:sz="0" w:space="0" w:color="auto"/>
            <w:right w:val="none" w:sz="0" w:space="0" w:color="auto"/>
          </w:divBdr>
        </w:div>
      </w:divsChild>
    </w:div>
    <w:div w:id="837228923">
      <w:bodyDiv w:val="1"/>
      <w:marLeft w:val="0"/>
      <w:marRight w:val="0"/>
      <w:marTop w:val="0"/>
      <w:marBottom w:val="0"/>
      <w:divBdr>
        <w:top w:val="none" w:sz="0" w:space="0" w:color="auto"/>
        <w:left w:val="none" w:sz="0" w:space="0" w:color="auto"/>
        <w:bottom w:val="none" w:sz="0" w:space="0" w:color="auto"/>
        <w:right w:val="none" w:sz="0" w:space="0" w:color="auto"/>
      </w:divBdr>
    </w:div>
    <w:div w:id="853763178">
      <w:bodyDiv w:val="1"/>
      <w:marLeft w:val="0"/>
      <w:marRight w:val="0"/>
      <w:marTop w:val="0"/>
      <w:marBottom w:val="0"/>
      <w:divBdr>
        <w:top w:val="none" w:sz="0" w:space="0" w:color="auto"/>
        <w:left w:val="none" w:sz="0" w:space="0" w:color="auto"/>
        <w:bottom w:val="none" w:sz="0" w:space="0" w:color="auto"/>
        <w:right w:val="none" w:sz="0" w:space="0" w:color="auto"/>
      </w:divBdr>
    </w:div>
    <w:div w:id="976256414">
      <w:bodyDiv w:val="1"/>
      <w:marLeft w:val="0"/>
      <w:marRight w:val="0"/>
      <w:marTop w:val="0"/>
      <w:marBottom w:val="0"/>
      <w:divBdr>
        <w:top w:val="none" w:sz="0" w:space="0" w:color="auto"/>
        <w:left w:val="none" w:sz="0" w:space="0" w:color="auto"/>
        <w:bottom w:val="none" w:sz="0" w:space="0" w:color="auto"/>
        <w:right w:val="none" w:sz="0" w:space="0" w:color="auto"/>
      </w:divBdr>
    </w:div>
    <w:div w:id="1053890319">
      <w:bodyDiv w:val="1"/>
      <w:marLeft w:val="0"/>
      <w:marRight w:val="0"/>
      <w:marTop w:val="0"/>
      <w:marBottom w:val="0"/>
      <w:divBdr>
        <w:top w:val="none" w:sz="0" w:space="0" w:color="auto"/>
        <w:left w:val="none" w:sz="0" w:space="0" w:color="auto"/>
        <w:bottom w:val="none" w:sz="0" w:space="0" w:color="auto"/>
        <w:right w:val="none" w:sz="0" w:space="0" w:color="auto"/>
      </w:divBdr>
      <w:divsChild>
        <w:div w:id="54084358">
          <w:marLeft w:val="475"/>
          <w:marRight w:val="0"/>
          <w:marTop w:val="164"/>
          <w:marBottom w:val="0"/>
          <w:divBdr>
            <w:top w:val="none" w:sz="0" w:space="0" w:color="auto"/>
            <w:left w:val="none" w:sz="0" w:space="0" w:color="auto"/>
            <w:bottom w:val="none" w:sz="0" w:space="0" w:color="auto"/>
            <w:right w:val="none" w:sz="0" w:space="0" w:color="auto"/>
          </w:divBdr>
        </w:div>
        <w:div w:id="101193702">
          <w:marLeft w:val="475"/>
          <w:marRight w:val="0"/>
          <w:marTop w:val="164"/>
          <w:marBottom w:val="0"/>
          <w:divBdr>
            <w:top w:val="none" w:sz="0" w:space="0" w:color="auto"/>
            <w:left w:val="none" w:sz="0" w:space="0" w:color="auto"/>
            <w:bottom w:val="none" w:sz="0" w:space="0" w:color="auto"/>
            <w:right w:val="none" w:sz="0" w:space="0" w:color="auto"/>
          </w:divBdr>
        </w:div>
        <w:div w:id="2012222357">
          <w:marLeft w:val="475"/>
          <w:marRight w:val="0"/>
          <w:marTop w:val="164"/>
          <w:marBottom w:val="0"/>
          <w:divBdr>
            <w:top w:val="none" w:sz="0" w:space="0" w:color="auto"/>
            <w:left w:val="none" w:sz="0" w:space="0" w:color="auto"/>
            <w:bottom w:val="none" w:sz="0" w:space="0" w:color="auto"/>
            <w:right w:val="none" w:sz="0" w:space="0" w:color="auto"/>
          </w:divBdr>
        </w:div>
      </w:divsChild>
    </w:div>
    <w:div w:id="1097680436">
      <w:bodyDiv w:val="1"/>
      <w:marLeft w:val="0"/>
      <w:marRight w:val="0"/>
      <w:marTop w:val="0"/>
      <w:marBottom w:val="0"/>
      <w:divBdr>
        <w:top w:val="none" w:sz="0" w:space="0" w:color="auto"/>
        <w:left w:val="none" w:sz="0" w:space="0" w:color="auto"/>
        <w:bottom w:val="none" w:sz="0" w:space="0" w:color="auto"/>
        <w:right w:val="none" w:sz="0" w:space="0" w:color="auto"/>
      </w:divBdr>
      <w:divsChild>
        <w:div w:id="355734091">
          <w:marLeft w:val="0"/>
          <w:marRight w:val="0"/>
          <w:marTop w:val="0"/>
          <w:marBottom w:val="0"/>
          <w:divBdr>
            <w:top w:val="none" w:sz="0" w:space="0" w:color="auto"/>
            <w:left w:val="none" w:sz="0" w:space="0" w:color="auto"/>
            <w:bottom w:val="none" w:sz="0" w:space="0" w:color="auto"/>
            <w:right w:val="none" w:sz="0" w:space="0" w:color="auto"/>
          </w:divBdr>
          <w:divsChild>
            <w:div w:id="577785155">
              <w:marLeft w:val="0"/>
              <w:marRight w:val="0"/>
              <w:marTop w:val="0"/>
              <w:marBottom w:val="0"/>
              <w:divBdr>
                <w:top w:val="none" w:sz="0" w:space="0" w:color="auto"/>
                <w:left w:val="none" w:sz="0" w:space="0" w:color="auto"/>
                <w:bottom w:val="none" w:sz="0" w:space="0" w:color="auto"/>
                <w:right w:val="none" w:sz="0" w:space="0" w:color="auto"/>
              </w:divBdr>
              <w:divsChild>
                <w:div w:id="56283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979770">
      <w:bodyDiv w:val="1"/>
      <w:marLeft w:val="0"/>
      <w:marRight w:val="0"/>
      <w:marTop w:val="0"/>
      <w:marBottom w:val="0"/>
      <w:divBdr>
        <w:top w:val="none" w:sz="0" w:space="0" w:color="auto"/>
        <w:left w:val="none" w:sz="0" w:space="0" w:color="auto"/>
        <w:bottom w:val="none" w:sz="0" w:space="0" w:color="auto"/>
        <w:right w:val="none" w:sz="0" w:space="0" w:color="auto"/>
      </w:divBdr>
      <w:divsChild>
        <w:div w:id="1259213774">
          <w:marLeft w:val="0"/>
          <w:marRight w:val="0"/>
          <w:marTop w:val="0"/>
          <w:marBottom w:val="0"/>
          <w:divBdr>
            <w:top w:val="none" w:sz="0" w:space="0" w:color="auto"/>
            <w:left w:val="none" w:sz="0" w:space="0" w:color="auto"/>
            <w:bottom w:val="none" w:sz="0" w:space="0" w:color="auto"/>
            <w:right w:val="none" w:sz="0" w:space="0" w:color="auto"/>
          </w:divBdr>
          <w:divsChild>
            <w:div w:id="633566385">
              <w:marLeft w:val="0"/>
              <w:marRight w:val="0"/>
              <w:marTop w:val="0"/>
              <w:marBottom w:val="0"/>
              <w:divBdr>
                <w:top w:val="none" w:sz="0" w:space="0" w:color="auto"/>
                <w:left w:val="none" w:sz="0" w:space="0" w:color="auto"/>
                <w:bottom w:val="none" w:sz="0" w:space="0" w:color="auto"/>
                <w:right w:val="none" w:sz="0" w:space="0" w:color="auto"/>
              </w:divBdr>
              <w:divsChild>
                <w:div w:id="130196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401860">
      <w:bodyDiv w:val="1"/>
      <w:marLeft w:val="0"/>
      <w:marRight w:val="0"/>
      <w:marTop w:val="0"/>
      <w:marBottom w:val="0"/>
      <w:divBdr>
        <w:top w:val="none" w:sz="0" w:space="0" w:color="auto"/>
        <w:left w:val="none" w:sz="0" w:space="0" w:color="auto"/>
        <w:bottom w:val="none" w:sz="0" w:space="0" w:color="auto"/>
        <w:right w:val="none" w:sz="0" w:space="0" w:color="auto"/>
      </w:divBdr>
    </w:div>
    <w:div w:id="1216545188">
      <w:bodyDiv w:val="1"/>
      <w:marLeft w:val="0"/>
      <w:marRight w:val="0"/>
      <w:marTop w:val="0"/>
      <w:marBottom w:val="0"/>
      <w:divBdr>
        <w:top w:val="none" w:sz="0" w:space="0" w:color="auto"/>
        <w:left w:val="none" w:sz="0" w:space="0" w:color="auto"/>
        <w:bottom w:val="none" w:sz="0" w:space="0" w:color="auto"/>
        <w:right w:val="none" w:sz="0" w:space="0" w:color="auto"/>
      </w:divBdr>
      <w:divsChild>
        <w:div w:id="910623586">
          <w:marLeft w:val="475"/>
          <w:marRight w:val="0"/>
          <w:marTop w:val="164"/>
          <w:marBottom w:val="0"/>
          <w:divBdr>
            <w:top w:val="none" w:sz="0" w:space="0" w:color="auto"/>
            <w:left w:val="none" w:sz="0" w:space="0" w:color="auto"/>
            <w:bottom w:val="none" w:sz="0" w:space="0" w:color="auto"/>
            <w:right w:val="none" w:sz="0" w:space="0" w:color="auto"/>
          </w:divBdr>
        </w:div>
        <w:div w:id="1337729358">
          <w:marLeft w:val="475"/>
          <w:marRight w:val="0"/>
          <w:marTop w:val="164"/>
          <w:marBottom w:val="0"/>
          <w:divBdr>
            <w:top w:val="none" w:sz="0" w:space="0" w:color="auto"/>
            <w:left w:val="none" w:sz="0" w:space="0" w:color="auto"/>
            <w:bottom w:val="none" w:sz="0" w:space="0" w:color="auto"/>
            <w:right w:val="none" w:sz="0" w:space="0" w:color="auto"/>
          </w:divBdr>
        </w:div>
      </w:divsChild>
    </w:div>
    <w:div w:id="1290894508">
      <w:bodyDiv w:val="1"/>
      <w:marLeft w:val="0"/>
      <w:marRight w:val="0"/>
      <w:marTop w:val="0"/>
      <w:marBottom w:val="0"/>
      <w:divBdr>
        <w:top w:val="none" w:sz="0" w:space="0" w:color="auto"/>
        <w:left w:val="none" w:sz="0" w:space="0" w:color="auto"/>
        <w:bottom w:val="none" w:sz="0" w:space="0" w:color="auto"/>
        <w:right w:val="none" w:sz="0" w:space="0" w:color="auto"/>
      </w:divBdr>
    </w:div>
    <w:div w:id="1355224496">
      <w:bodyDiv w:val="1"/>
      <w:marLeft w:val="0"/>
      <w:marRight w:val="0"/>
      <w:marTop w:val="0"/>
      <w:marBottom w:val="0"/>
      <w:divBdr>
        <w:top w:val="none" w:sz="0" w:space="0" w:color="auto"/>
        <w:left w:val="none" w:sz="0" w:space="0" w:color="auto"/>
        <w:bottom w:val="none" w:sz="0" w:space="0" w:color="auto"/>
        <w:right w:val="none" w:sz="0" w:space="0" w:color="auto"/>
      </w:divBdr>
      <w:divsChild>
        <w:div w:id="1983725748">
          <w:marLeft w:val="0"/>
          <w:marRight w:val="0"/>
          <w:marTop w:val="0"/>
          <w:marBottom w:val="0"/>
          <w:divBdr>
            <w:top w:val="none" w:sz="0" w:space="0" w:color="auto"/>
            <w:left w:val="none" w:sz="0" w:space="0" w:color="auto"/>
            <w:bottom w:val="none" w:sz="0" w:space="0" w:color="auto"/>
            <w:right w:val="none" w:sz="0" w:space="0" w:color="auto"/>
          </w:divBdr>
          <w:divsChild>
            <w:div w:id="262228290">
              <w:marLeft w:val="0"/>
              <w:marRight w:val="0"/>
              <w:marTop w:val="0"/>
              <w:marBottom w:val="0"/>
              <w:divBdr>
                <w:top w:val="none" w:sz="0" w:space="0" w:color="auto"/>
                <w:left w:val="none" w:sz="0" w:space="0" w:color="auto"/>
                <w:bottom w:val="none" w:sz="0" w:space="0" w:color="auto"/>
                <w:right w:val="none" w:sz="0" w:space="0" w:color="auto"/>
              </w:divBdr>
              <w:divsChild>
                <w:div w:id="52556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516872">
      <w:bodyDiv w:val="1"/>
      <w:marLeft w:val="0"/>
      <w:marRight w:val="0"/>
      <w:marTop w:val="0"/>
      <w:marBottom w:val="0"/>
      <w:divBdr>
        <w:top w:val="none" w:sz="0" w:space="0" w:color="auto"/>
        <w:left w:val="none" w:sz="0" w:space="0" w:color="auto"/>
        <w:bottom w:val="none" w:sz="0" w:space="0" w:color="auto"/>
        <w:right w:val="none" w:sz="0" w:space="0" w:color="auto"/>
      </w:divBdr>
    </w:div>
    <w:div w:id="1385789210">
      <w:bodyDiv w:val="1"/>
      <w:marLeft w:val="0"/>
      <w:marRight w:val="0"/>
      <w:marTop w:val="0"/>
      <w:marBottom w:val="0"/>
      <w:divBdr>
        <w:top w:val="none" w:sz="0" w:space="0" w:color="auto"/>
        <w:left w:val="none" w:sz="0" w:space="0" w:color="auto"/>
        <w:bottom w:val="none" w:sz="0" w:space="0" w:color="auto"/>
        <w:right w:val="none" w:sz="0" w:space="0" w:color="auto"/>
      </w:divBdr>
      <w:divsChild>
        <w:div w:id="157887813">
          <w:marLeft w:val="0"/>
          <w:marRight w:val="0"/>
          <w:marTop w:val="0"/>
          <w:marBottom w:val="0"/>
          <w:divBdr>
            <w:top w:val="none" w:sz="0" w:space="0" w:color="auto"/>
            <w:left w:val="none" w:sz="0" w:space="0" w:color="auto"/>
            <w:bottom w:val="none" w:sz="0" w:space="0" w:color="auto"/>
            <w:right w:val="none" w:sz="0" w:space="0" w:color="auto"/>
          </w:divBdr>
          <w:divsChild>
            <w:div w:id="615524158">
              <w:marLeft w:val="0"/>
              <w:marRight w:val="0"/>
              <w:marTop w:val="0"/>
              <w:marBottom w:val="0"/>
              <w:divBdr>
                <w:top w:val="none" w:sz="0" w:space="0" w:color="auto"/>
                <w:left w:val="none" w:sz="0" w:space="0" w:color="auto"/>
                <w:bottom w:val="none" w:sz="0" w:space="0" w:color="auto"/>
                <w:right w:val="none" w:sz="0" w:space="0" w:color="auto"/>
              </w:divBdr>
              <w:divsChild>
                <w:div w:id="17485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499337">
      <w:bodyDiv w:val="1"/>
      <w:marLeft w:val="0"/>
      <w:marRight w:val="0"/>
      <w:marTop w:val="0"/>
      <w:marBottom w:val="0"/>
      <w:divBdr>
        <w:top w:val="none" w:sz="0" w:space="0" w:color="auto"/>
        <w:left w:val="none" w:sz="0" w:space="0" w:color="auto"/>
        <w:bottom w:val="none" w:sz="0" w:space="0" w:color="auto"/>
        <w:right w:val="none" w:sz="0" w:space="0" w:color="auto"/>
      </w:divBdr>
      <w:divsChild>
        <w:div w:id="714699733">
          <w:marLeft w:val="0"/>
          <w:marRight w:val="0"/>
          <w:marTop w:val="0"/>
          <w:marBottom w:val="0"/>
          <w:divBdr>
            <w:top w:val="none" w:sz="0" w:space="0" w:color="auto"/>
            <w:left w:val="none" w:sz="0" w:space="0" w:color="auto"/>
            <w:bottom w:val="none" w:sz="0" w:space="0" w:color="auto"/>
            <w:right w:val="none" w:sz="0" w:space="0" w:color="auto"/>
          </w:divBdr>
          <w:divsChild>
            <w:div w:id="126242632">
              <w:marLeft w:val="0"/>
              <w:marRight w:val="0"/>
              <w:marTop w:val="0"/>
              <w:marBottom w:val="0"/>
              <w:divBdr>
                <w:top w:val="none" w:sz="0" w:space="0" w:color="auto"/>
                <w:left w:val="none" w:sz="0" w:space="0" w:color="auto"/>
                <w:bottom w:val="none" w:sz="0" w:space="0" w:color="auto"/>
                <w:right w:val="none" w:sz="0" w:space="0" w:color="auto"/>
              </w:divBdr>
              <w:divsChild>
                <w:div w:id="177204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566697">
      <w:bodyDiv w:val="1"/>
      <w:marLeft w:val="0"/>
      <w:marRight w:val="0"/>
      <w:marTop w:val="0"/>
      <w:marBottom w:val="0"/>
      <w:divBdr>
        <w:top w:val="none" w:sz="0" w:space="0" w:color="auto"/>
        <w:left w:val="none" w:sz="0" w:space="0" w:color="auto"/>
        <w:bottom w:val="none" w:sz="0" w:space="0" w:color="auto"/>
        <w:right w:val="none" w:sz="0" w:space="0" w:color="auto"/>
      </w:divBdr>
      <w:divsChild>
        <w:div w:id="299728316">
          <w:marLeft w:val="475"/>
          <w:marRight w:val="0"/>
          <w:marTop w:val="164"/>
          <w:marBottom w:val="0"/>
          <w:divBdr>
            <w:top w:val="none" w:sz="0" w:space="0" w:color="auto"/>
            <w:left w:val="none" w:sz="0" w:space="0" w:color="auto"/>
            <w:bottom w:val="none" w:sz="0" w:space="0" w:color="auto"/>
            <w:right w:val="none" w:sz="0" w:space="0" w:color="auto"/>
          </w:divBdr>
        </w:div>
      </w:divsChild>
    </w:div>
    <w:div w:id="1507745878">
      <w:bodyDiv w:val="1"/>
      <w:marLeft w:val="0"/>
      <w:marRight w:val="0"/>
      <w:marTop w:val="0"/>
      <w:marBottom w:val="0"/>
      <w:divBdr>
        <w:top w:val="none" w:sz="0" w:space="0" w:color="auto"/>
        <w:left w:val="none" w:sz="0" w:space="0" w:color="auto"/>
        <w:bottom w:val="none" w:sz="0" w:space="0" w:color="auto"/>
        <w:right w:val="none" w:sz="0" w:space="0" w:color="auto"/>
      </w:divBdr>
    </w:div>
    <w:div w:id="1605962876">
      <w:bodyDiv w:val="1"/>
      <w:marLeft w:val="0"/>
      <w:marRight w:val="0"/>
      <w:marTop w:val="0"/>
      <w:marBottom w:val="0"/>
      <w:divBdr>
        <w:top w:val="none" w:sz="0" w:space="0" w:color="auto"/>
        <w:left w:val="none" w:sz="0" w:space="0" w:color="auto"/>
        <w:bottom w:val="none" w:sz="0" w:space="0" w:color="auto"/>
        <w:right w:val="none" w:sz="0" w:space="0" w:color="auto"/>
      </w:divBdr>
      <w:divsChild>
        <w:div w:id="810171055">
          <w:marLeft w:val="475"/>
          <w:marRight w:val="0"/>
          <w:marTop w:val="164"/>
          <w:marBottom w:val="0"/>
          <w:divBdr>
            <w:top w:val="none" w:sz="0" w:space="0" w:color="auto"/>
            <w:left w:val="none" w:sz="0" w:space="0" w:color="auto"/>
            <w:bottom w:val="none" w:sz="0" w:space="0" w:color="auto"/>
            <w:right w:val="none" w:sz="0" w:space="0" w:color="auto"/>
          </w:divBdr>
        </w:div>
        <w:div w:id="1986858090">
          <w:marLeft w:val="475"/>
          <w:marRight w:val="0"/>
          <w:marTop w:val="164"/>
          <w:marBottom w:val="0"/>
          <w:divBdr>
            <w:top w:val="none" w:sz="0" w:space="0" w:color="auto"/>
            <w:left w:val="none" w:sz="0" w:space="0" w:color="auto"/>
            <w:bottom w:val="none" w:sz="0" w:space="0" w:color="auto"/>
            <w:right w:val="none" w:sz="0" w:space="0" w:color="auto"/>
          </w:divBdr>
        </w:div>
        <w:div w:id="2040740607">
          <w:marLeft w:val="475"/>
          <w:marRight w:val="0"/>
          <w:marTop w:val="164"/>
          <w:marBottom w:val="0"/>
          <w:divBdr>
            <w:top w:val="none" w:sz="0" w:space="0" w:color="auto"/>
            <w:left w:val="none" w:sz="0" w:space="0" w:color="auto"/>
            <w:bottom w:val="none" w:sz="0" w:space="0" w:color="auto"/>
            <w:right w:val="none" w:sz="0" w:space="0" w:color="auto"/>
          </w:divBdr>
        </w:div>
      </w:divsChild>
    </w:div>
    <w:div w:id="1662276578">
      <w:bodyDiv w:val="1"/>
      <w:marLeft w:val="0"/>
      <w:marRight w:val="0"/>
      <w:marTop w:val="0"/>
      <w:marBottom w:val="0"/>
      <w:divBdr>
        <w:top w:val="none" w:sz="0" w:space="0" w:color="auto"/>
        <w:left w:val="none" w:sz="0" w:space="0" w:color="auto"/>
        <w:bottom w:val="none" w:sz="0" w:space="0" w:color="auto"/>
        <w:right w:val="none" w:sz="0" w:space="0" w:color="auto"/>
      </w:divBdr>
    </w:div>
    <w:div w:id="1665544631">
      <w:bodyDiv w:val="1"/>
      <w:marLeft w:val="0"/>
      <w:marRight w:val="0"/>
      <w:marTop w:val="0"/>
      <w:marBottom w:val="0"/>
      <w:divBdr>
        <w:top w:val="none" w:sz="0" w:space="0" w:color="auto"/>
        <w:left w:val="none" w:sz="0" w:space="0" w:color="auto"/>
        <w:bottom w:val="none" w:sz="0" w:space="0" w:color="auto"/>
        <w:right w:val="none" w:sz="0" w:space="0" w:color="auto"/>
      </w:divBdr>
      <w:divsChild>
        <w:div w:id="2009286284">
          <w:marLeft w:val="475"/>
          <w:marRight w:val="0"/>
          <w:marTop w:val="164"/>
          <w:marBottom w:val="0"/>
          <w:divBdr>
            <w:top w:val="none" w:sz="0" w:space="0" w:color="auto"/>
            <w:left w:val="none" w:sz="0" w:space="0" w:color="auto"/>
            <w:bottom w:val="none" w:sz="0" w:space="0" w:color="auto"/>
            <w:right w:val="none" w:sz="0" w:space="0" w:color="auto"/>
          </w:divBdr>
        </w:div>
        <w:div w:id="31350299">
          <w:marLeft w:val="475"/>
          <w:marRight w:val="0"/>
          <w:marTop w:val="164"/>
          <w:marBottom w:val="0"/>
          <w:divBdr>
            <w:top w:val="none" w:sz="0" w:space="0" w:color="auto"/>
            <w:left w:val="none" w:sz="0" w:space="0" w:color="auto"/>
            <w:bottom w:val="none" w:sz="0" w:space="0" w:color="auto"/>
            <w:right w:val="none" w:sz="0" w:space="0" w:color="auto"/>
          </w:divBdr>
        </w:div>
      </w:divsChild>
    </w:div>
    <w:div w:id="1735004778">
      <w:bodyDiv w:val="1"/>
      <w:marLeft w:val="0"/>
      <w:marRight w:val="0"/>
      <w:marTop w:val="0"/>
      <w:marBottom w:val="0"/>
      <w:divBdr>
        <w:top w:val="none" w:sz="0" w:space="0" w:color="auto"/>
        <w:left w:val="none" w:sz="0" w:space="0" w:color="auto"/>
        <w:bottom w:val="none" w:sz="0" w:space="0" w:color="auto"/>
        <w:right w:val="none" w:sz="0" w:space="0" w:color="auto"/>
      </w:divBdr>
      <w:divsChild>
        <w:div w:id="845362079">
          <w:marLeft w:val="0"/>
          <w:marRight w:val="0"/>
          <w:marTop w:val="0"/>
          <w:marBottom w:val="0"/>
          <w:divBdr>
            <w:top w:val="none" w:sz="0" w:space="0" w:color="auto"/>
            <w:left w:val="none" w:sz="0" w:space="0" w:color="auto"/>
            <w:bottom w:val="none" w:sz="0" w:space="0" w:color="auto"/>
            <w:right w:val="none" w:sz="0" w:space="0" w:color="auto"/>
          </w:divBdr>
          <w:divsChild>
            <w:div w:id="1459956557">
              <w:marLeft w:val="0"/>
              <w:marRight w:val="0"/>
              <w:marTop w:val="0"/>
              <w:marBottom w:val="0"/>
              <w:divBdr>
                <w:top w:val="none" w:sz="0" w:space="0" w:color="auto"/>
                <w:left w:val="none" w:sz="0" w:space="0" w:color="auto"/>
                <w:bottom w:val="none" w:sz="0" w:space="0" w:color="auto"/>
                <w:right w:val="none" w:sz="0" w:space="0" w:color="auto"/>
              </w:divBdr>
              <w:divsChild>
                <w:div w:id="9786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327697">
      <w:bodyDiv w:val="1"/>
      <w:marLeft w:val="0"/>
      <w:marRight w:val="0"/>
      <w:marTop w:val="0"/>
      <w:marBottom w:val="0"/>
      <w:divBdr>
        <w:top w:val="none" w:sz="0" w:space="0" w:color="auto"/>
        <w:left w:val="none" w:sz="0" w:space="0" w:color="auto"/>
        <w:bottom w:val="none" w:sz="0" w:space="0" w:color="auto"/>
        <w:right w:val="none" w:sz="0" w:space="0" w:color="auto"/>
      </w:divBdr>
    </w:div>
    <w:div w:id="1747876899">
      <w:bodyDiv w:val="1"/>
      <w:marLeft w:val="0"/>
      <w:marRight w:val="0"/>
      <w:marTop w:val="0"/>
      <w:marBottom w:val="0"/>
      <w:divBdr>
        <w:top w:val="none" w:sz="0" w:space="0" w:color="auto"/>
        <w:left w:val="none" w:sz="0" w:space="0" w:color="auto"/>
        <w:bottom w:val="none" w:sz="0" w:space="0" w:color="auto"/>
        <w:right w:val="none" w:sz="0" w:space="0" w:color="auto"/>
      </w:divBdr>
    </w:div>
    <w:div w:id="1785728241">
      <w:bodyDiv w:val="1"/>
      <w:marLeft w:val="0"/>
      <w:marRight w:val="0"/>
      <w:marTop w:val="0"/>
      <w:marBottom w:val="0"/>
      <w:divBdr>
        <w:top w:val="none" w:sz="0" w:space="0" w:color="auto"/>
        <w:left w:val="none" w:sz="0" w:space="0" w:color="auto"/>
        <w:bottom w:val="none" w:sz="0" w:space="0" w:color="auto"/>
        <w:right w:val="none" w:sz="0" w:space="0" w:color="auto"/>
      </w:divBdr>
      <w:divsChild>
        <w:div w:id="425811060">
          <w:marLeft w:val="0"/>
          <w:marRight w:val="0"/>
          <w:marTop w:val="0"/>
          <w:marBottom w:val="0"/>
          <w:divBdr>
            <w:top w:val="none" w:sz="0" w:space="0" w:color="auto"/>
            <w:left w:val="none" w:sz="0" w:space="0" w:color="auto"/>
            <w:bottom w:val="none" w:sz="0" w:space="0" w:color="auto"/>
            <w:right w:val="none" w:sz="0" w:space="0" w:color="auto"/>
          </w:divBdr>
          <w:divsChild>
            <w:div w:id="1478648916">
              <w:marLeft w:val="0"/>
              <w:marRight w:val="0"/>
              <w:marTop w:val="0"/>
              <w:marBottom w:val="0"/>
              <w:divBdr>
                <w:top w:val="none" w:sz="0" w:space="0" w:color="auto"/>
                <w:left w:val="none" w:sz="0" w:space="0" w:color="auto"/>
                <w:bottom w:val="none" w:sz="0" w:space="0" w:color="auto"/>
                <w:right w:val="none" w:sz="0" w:space="0" w:color="auto"/>
              </w:divBdr>
              <w:divsChild>
                <w:div w:id="875309858">
                  <w:marLeft w:val="0"/>
                  <w:marRight w:val="0"/>
                  <w:marTop w:val="0"/>
                  <w:marBottom w:val="0"/>
                  <w:divBdr>
                    <w:top w:val="none" w:sz="0" w:space="0" w:color="auto"/>
                    <w:left w:val="none" w:sz="0" w:space="0" w:color="auto"/>
                    <w:bottom w:val="none" w:sz="0" w:space="0" w:color="auto"/>
                    <w:right w:val="none" w:sz="0" w:space="0" w:color="auto"/>
                  </w:divBdr>
                  <w:divsChild>
                    <w:div w:id="188698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454517">
      <w:bodyDiv w:val="1"/>
      <w:marLeft w:val="0"/>
      <w:marRight w:val="0"/>
      <w:marTop w:val="0"/>
      <w:marBottom w:val="0"/>
      <w:divBdr>
        <w:top w:val="none" w:sz="0" w:space="0" w:color="auto"/>
        <w:left w:val="none" w:sz="0" w:space="0" w:color="auto"/>
        <w:bottom w:val="none" w:sz="0" w:space="0" w:color="auto"/>
        <w:right w:val="none" w:sz="0" w:space="0" w:color="auto"/>
      </w:divBdr>
      <w:divsChild>
        <w:div w:id="830802410">
          <w:marLeft w:val="0"/>
          <w:marRight w:val="0"/>
          <w:marTop w:val="0"/>
          <w:marBottom w:val="0"/>
          <w:divBdr>
            <w:top w:val="none" w:sz="0" w:space="0" w:color="auto"/>
            <w:left w:val="none" w:sz="0" w:space="0" w:color="auto"/>
            <w:bottom w:val="none" w:sz="0" w:space="0" w:color="auto"/>
            <w:right w:val="none" w:sz="0" w:space="0" w:color="auto"/>
          </w:divBdr>
          <w:divsChild>
            <w:div w:id="556747569">
              <w:marLeft w:val="0"/>
              <w:marRight w:val="0"/>
              <w:marTop w:val="0"/>
              <w:marBottom w:val="0"/>
              <w:divBdr>
                <w:top w:val="none" w:sz="0" w:space="0" w:color="auto"/>
                <w:left w:val="none" w:sz="0" w:space="0" w:color="auto"/>
                <w:bottom w:val="none" w:sz="0" w:space="0" w:color="auto"/>
                <w:right w:val="none" w:sz="0" w:space="0" w:color="auto"/>
              </w:divBdr>
              <w:divsChild>
                <w:div w:id="1659648355">
                  <w:marLeft w:val="0"/>
                  <w:marRight w:val="0"/>
                  <w:marTop w:val="0"/>
                  <w:marBottom w:val="0"/>
                  <w:divBdr>
                    <w:top w:val="none" w:sz="0" w:space="0" w:color="auto"/>
                    <w:left w:val="none" w:sz="0" w:space="0" w:color="auto"/>
                    <w:bottom w:val="none" w:sz="0" w:space="0" w:color="auto"/>
                    <w:right w:val="none" w:sz="0" w:space="0" w:color="auto"/>
                  </w:divBdr>
                  <w:divsChild>
                    <w:div w:id="171149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071027">
      <w:bodyDiv w:val="1"/>
      <w:marLeft w:val="0"/>
      <w:marRight w:val="0"/>
      <w:marTop w:val="0"/>
      <w:marBottom w:val="0"/>
      <w:divBdr>
        <w:top w:val="none" w:sz="0" w:space="0" w:color="auto"/>
        <w:left w:val="none" w:sz="0" w:space="0" w:color="auto"/>
        <w:bottom w:val="none" w:sz="0" w:space="0" w:color="auto"/>
        <w:right w:val="none" w:sz="0" w:space="0" w:color="auto"/>
      </w:divBdr>
      <w:divsChild>
        <w:div w:id="1944800201">
          <w:marLeft w:val="0"/>
          <w:marRight w:val="0"/>
          <w:marTop w:val="0"/>
          <w:marBottom w:val="0"/>
          <w:divBdr>
            <w:top w:val="none" w:sz="0" w:space="0" w:color="auto"/>
            <w:left w:val="none" w:sz="0" w:space="0" w:color="auto"/>
            <w:bottom w:val="none" w:sz="0" w:space="0" w:color="auto"/>
            <w:right w:val="none" w:sz="0" w:space="0" w:color="auto"/>
          </w:divBdr>
          <w:divsChild>
            <w:div w:id="1362127175">
              <w:marLeft w:val="0"/>
              <w:marRight w:val="0"/>
              <w:marTop w:val="0"/>
              <w:marBottom w:val="0"/>
              <w:divBdr>
                <w:top w:val="none" w:sz="0" w:space="0" w:color="auto"/>
                <w:left w:val="none" w:sz="0" w:space="0" w:color="auto"/>
                <w:bottom w:val="none" w:sz="0" w:space="0" w:color="auto"/>
                <w:right w:val="none" w:sz="0" w:space="0" w:color="auto"/>
              </w:divBdr>
              <w:divsChild>
                <w:div w:id="1433667973">
                  <w:marLeft w:val="0"/>
                  <w:marRight w:val="0"/>
                  <w:marTop w:val="0"/>
                  <w:marBottom w:val="0"/>
                  <w:divBdr>
                    <w:top w:val="none" w:sz="0" w:space="0" w:color="auto"/>
                    <w:left w:val="none" w:sz="0" w:space="0" w:color="auto"/>
                    <w:bottom w:val="none" w:sz="0" w:space="0" w:color="auto"/>
                    <w:right w:val="none" w:sz="0" w:space="0" w:color="auto"/>
                  </w:divBdr>
                  <w:divsChild>
                    <w:div w:id="71068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488782">
      <w:bodyDiv w:val="1"/>
      <w:marLeft w:val="0"/>
      <w:marRight w:val="0"/>
      <w:marTop w:val="0"/>
      <w:marBottom w:val="0"/>
      <w:divBdr>
        <w:top w:val="none" w:sz="0" w:space="0" w:color="auto"/>
        <w:left w:val="none" w:sz="0" w:space="0" w:color="auto"/>
        <w:bottom w:val="none" w:sz="0" w:space="0" w:color="auto"/>
        <w:right w:val="none" w:sz="0" w:space="0" w:color="auto"/>
      </w:divBdr>
      <w:divsChild>
        <w:div w:id="1713266851">
          <w:marLeft w:val="0"/>
          <w:marRight w:val="0"/>
          <w:marTop w:val="0"/>
          <w:marBottom w:val="0"/>
          <w:divBdr>
            <w:top w:val="none" w:sz="0" w:space="0" w:color="auto"/>
            <w:left w:val="none" w:sz="0" w:space="0" w:color="auto"/>
            <w:bottom w:val="none" w:sz="0" w:space="0" w:color="auto"/>
            <w:right w:val="none" w:sz="0" w:space="0" w:color="auto"/>
          </w:divBdr>
          <w:divsChild>
            <w:div w:id="1558131411">
              <w:marLeft w:val="0"/>
              <w:marRight w:val="0"/>
              <w:marTop w:val="0"/>
              <w:marBottom w:val="0"/>
              <w:divBdr>
                <w:top w:val="none" w:sz="0" w:space="0" w:color="auto"/>
                <w:left w:val="none" w:sz="0" w:space="0" w:color="auto"/>
                <w:bottom w:val="none" w:sz="0" w:space="0" w:color="auto"/>
                <w:right w:val="none" w:sz="0" w:space="0" w:color="auto"/>
              </w:divBdr>
              <w:divsChild>
                <w:div w:id="45954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325513">
      <w:bodyDiv w:val="1"/>
      <w:marLeft w:val="0"/>
      <w:marRight w:val="0"/>
      <w:marTop w:val="0"/>
      <w:marBottom w:val="0"/>
      <w:divBdr>
        <w:top w:val="none" w:sz="0" w:space="0" w:color="auto"/>
        <w:left w:val="none" w:sz="0" w:space="0" w:color="auto"/>
        <w:bottom w:val="none" w:sz="0" w:space="0" w:color="auto"/>
        <w:right w:val="none" w:sz="0" w:space="0" w:color="auto"/>
      </w:divBdr>
    </w:div>
    <w:div w:id="2000158939">
      <w:bodyDiv w:val="1"/>
      <w:marLeft w:val="0"/>
      <w:marRight w:val="0"/>
      <w:marTop w:val="0"/>
      <w:marBottom w:val="0"/>
      <w:divBdr>
        <w:top w:val="none" w:sz="0" w:space="0" w:color="auto"/>
        <w:left w:val="none" w:sz="0" w:space="0" w:color="auto"/>
        <w:bottom w:val="none" w:sz="0" w:space="0" w:color="auto"/>
        <w:right w:val="none" w:sz="0" w:space="0" w:color="auto"/>
      </w:divBdr>
      <w:divsChild>
        <w:div w:id="152645091">
          <w:marLeft w:val="0"/>
          <w:marRight w:val="0"/>
          <w:marTop w:val="0"/>
          <w:marBottom w:val="0"/>
          <w:divBdr>
            <w:top w:val="none" w:sz="0" w:space="0" w:color="auto"/>
            <w:left w:val="none" w:sz="0" w:space="0" w:color="auto"/>
            <w:bottom w:val="none" w:sz="0" w:space="0" w:color="auto"/>
            <w:right w:val="none" w:sz="0" w:space="0" w:color="auto"/>
          </w:divBdr>
          <w:divsChild>
            <w:div w:id="791435480">
              <w:marLeft w:val="0"/>
              <w:marRight w:val="0"/>
              <w:marTop w:val="0"/>
              <w:marBottom w:val="0"/>
              <w:divBdr>
                <w:top w:val="none" w:sz="0" w:space="0" w:color="auto"/>
                <w:left w:val="none" w:sz="0" w:space="0" w:color="auto"/>
                <w:bottom w:val="none" w:sz="0" w:space="0" w:color="auto"/>
                <w:right w:val="none" w:sz="0" w:space="0" w:color="auto"/>
              </w:divBdr>
              <w:divsChild>
                <w:div w:id="1442458098">
                  <w:marLeft w:val="0"/>
                  <w:marRight w:val="0"/>
                  <w:marTop w:val="0"/>
                  <w:marBottom w:val="0"/>
                  <w:divBdr>
                    <w:top w:val="none" w:sz="0" w:space="0" w:color="auto"/>
                    <w:left w:val="none" w:sz="0" w:space="0" w:color="auto"/>
                    <w:bottom w:val="none" w:sz="0" w:space="0" w:color="auto"/>
                    <w:right w:val="none" w:sz="0" w:space="0" w:color="auto"/>
                  </w:divBdr>
                  <w:divsChild>
                    <w:div w:id="17407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869730">
      <w:bodyDiv w:val="1"/>
      <w:marLeft w:val="0"/>
      <w:marRight w:val="0"/>
      <w:marTop w:val="0"/>
      <w:marBottom w:val="0"/>
      <w:divBdr>
        <w:top w:val="none" w:sz="0" w:space="0" w:color="auto"/>
        <w:left w:val="none" w:sz="0" w:space="0" w:color="auto"/>
        <w:bottom w:val="none" w:sz="0" w:space="0" w:color="auto"/>
        <w:right w:val="none" w:sz="0" w:space="0" w:color="auto"/>
      </w:divBdr>
    </w:div>
    <w:div w:id="2021589348">
      <w:bodyDiv w:val="1"/>
      <w:marLeft w:val="0"/>
      <w:marRight w:val="0"/>
      <w:marTop w:val="0"/>
      <w:marBottom w:val="0"/>
      <w:divBdr>
        <w:top w:val="none" w:sz="0" w:space="0" w:color="auto"/>
        <w:left w:val="none" w:sz="0" w:space="0" w:color="auto"/>
        <w:bottom w:val="none" w:sz="0" w:space="0" w:color="auto"/>
        <w:right w:val="none" w:sz="0" w:space="0" w:color="auto"/>
      </w:divBdr>
    </w:div>
    <w:div w:id="21232567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footer" Target="footer2.xml"/></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Tema de Office">
      <a:majorFont>
        <a:latin typeface="Helvetica Neue"/>
        <a:ea typeface="Helvetica Neue"/>
        <a:cs typeface="Helvetica Neue"/>
      </a:majorFont>
      <a:minorFont>
        <a:latin typeface="Helvetica Neue"/>
        <a:ea typeface="Helvetica Neue"/>
        <a:cs typeface="Helvetica Neue"/>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C3DE9-DAA9-4283-A8A2-778443E0D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3</Pages>
  <Words>16435</Words>
  <Characters>90393</Characters>
  <Application>Microsoft Office Word</Application>
  <DocSecurity>0</DocSecurity>
  <Lines>753</Lines>
  <Paragraphs>2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106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SIDENTES</dc:creator>
  <cp:lastModifiedBy>RESIDENTES NEUROCIRUGIA HU</cp:lastModifiedBy>
  <cp:revision>4</cp:revision>
  <dcterms:created xsi:type="dcterms:W3CDTF">2022-01-05T18:37:00Z</dcterms:created>
  <dcterms:modified xsi:type="dcterms:W3CDTF">2022-01-05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c8a11d-e704-335e-90d3-b8efc43cbf5c</vt:lpwstr>
  </property>
  <property fmtid="{D5CDD505-2E9C-101B-9397-08002B2CF9AE}" pid="24" name="Mendeley Citation Style_1">
    <vt:lpwstr>http://www.zotero.org/styles/american-medical-association</vt:lpwstr>
  </property>
</Properties>
</file>